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F39924" w14:textId="3502DC37" w:rsidR="00A22F14" w:rsidRPr="009235B6" w:rsidRDefault="00FB0FFE" w:rsidP="009235B6">
      <w:pPr>
        <w:spacing w:after="0" w:line="360" w:lineRule="auto"/>
        <w:ind w:right="505"/>
        <w:rPr>
          <w:rFonts w:ascii="Times New Roman" w:hAnsi="Times New Roman" w:cs="Times New Roman"/>
          <w:b/>
          <w:bCs/>
          <w:sz w:val="24"/>
          <w:szCs w:val="24"/>
        </w:rPr>
      </w:pPr>
      <w:bookmarkStart w:id="0" w:name="_Hlk30592694"/>
      <w:r w:rsidRPr="009235B6">
        <w:rPr>
          <w:rFonts w:ascii="Times New Roman" w:hAnsi="Times New Roman" w:cs="Times New Roman"/>
          <w:b/>
          <w:bCs/>
          <w:sz w:val="24"/>
          <w:szCs w:val="24"/>
        </w:rPr>
        <w:t>Women’s perceptions of factors influencing their food shopping choices and how supermarkets can support them</w:t>
      </w:r>
      <w:r w:rsidR="00A703D0" w:rsidRPr="009235B6">
        <w:rPr>
          <w:rFonts w:ascii="Times New Roman" w:hAnsi="Times New Roman" w:cs="Times New Roman"/>
          <w:b/>
          <w:bCs/>
          <w:sz w:val="24"/>
          <w:szCs w:val="24"/>
        </w:rPr>
        <w:t xml:space="preserve"> to make</w:t>
      </w:r>
      <w:r w:rsidRPr="009235B6">
        <w:rPr>
          <w:rFonts w:ascii="Times New Roman" w:hAnsi="Times New Roman" w:cs="Times New Roman"/>
          <w:b/>
          <w:bCs/>
          <w:sz w:val="24"/>
          <w:szCs w:val="24"/>
        </w:rPr>
        <w:t xml:space="preserve"> healthier</w:t>
      </w:r>
      <w:r w:rsidR="00853D75" w:rsidRPr="009235B6">
        <w:rPr>
          <w:rFonts w:ascii="Times New Roman" w:hAnsi="Times New Roman" w:cs="Times New Roman"/>
          <w:b/>
          <w:bCs/>
          <w:sz w:val="24"/>
          <w:szCs w:val="24"/>
        </w:rPr>
        <w:t xml:space="preserve"> choices</w:t>
      </w:r>
      <w:r w:rsidRPr="009235B6">
        <w:rPr>
          <w:rFonts w:ascii="Times New Roman" w:hAnsi="Times New Roman" w:cs="Times New Roman"/>
          <w:b/>
          <w:bCs/>
          <w:sz w:val="24"/>
          <w:szCs w:val="24"/>
        </w:rPr>
        <w:t xml:space="preserve"> </w:t>
      </w:r>
    </w:p>
    <w:p w14:paraId="49C6FFB3" w14:textId="77777777" w:rsidR="009235B6" w:rsidRPr="009235B6" w:rsidRDefault="009235B6" w:rsidP="009235B6">
      <w:pPr>
        <w:spacing w:after="0" w:line="360" w:lineRule="auto"/>
        <w:ind w:right="505"/>
        <w:rPr>
          <w:rFonts w:ascii="Times New Roman" w:hAnsi="Times New Roman" w:cs="Times New Roman"/>
          <w:b/>
          <w:bCs/>
          <w:sz w:val="24"/>
          <w:szCs w:val="24"/>
        </w:rPr>
      </w:pPr>
    </w:p>
    <w:bookmarkEnd w:id="0"/>
    <w:p w14:paraId="5D420D0D" w14:textId="3DE116FD" w:rsidR="008B1D5A" w:rsidRPr="009235B6" w:rsidRDefault="008B1D5A" w:rsidP="009235B6">
      <w:pPr>
        <w:spacing w:after="0" w:line="360" w:lineRule="auto"/>
        <w:ind w:right="505"/>
        <w:rPr>
          <w:rFonts w:ascii="Times New Roman" w:hAnsi="Times New Roman" w:cs="Times New Roman"/>
          <w:sz w:val="24"/>
          <w:szCs w:val="24"/>
          <w:vertAlign w:val="superscript"/>
          <w:lang w:val="en-US"/>
        </w:rPr>
      </w:pPr>
      <w:r w:rsidRPr="009235B6">
        <w:rPr>
          <w:rFonts w:ascii="Times New Roman" w:hAnsi="Times New Roman" w:cs="Times New Roman"/>
          <w:sz w:val="24"/>
          <w:szCs w:val="24"/>
          <w:lang w:val="en-US"/>
        </w:rPr>
        <w:t>Preeti Dhuria</w:t>
      </w:r>
      <w:r w:rsidR="004C4597" w:rsidRPr="009235B6">
        <w:rPr>
          <w:rFonts w:ascii="Times New Roman" w:hAnsi="Times New Roman" w:cs="Times New Roman"/>
          <w:sz w:val="24"/>
          <w:szCs w:val="24"/>
          <w:lang w:val="en-US"/>
        </w:rPr>
        <w:t>,</w:t>
      </w:r>
      <w:r w:rsidRPr="009235B6">
        <w:rPr>
          <w:rFonts w:ascii="Times New Roman" w:hAnsi="Times New Roman" w:cs="Times New Roman"/>
          <w:sz w:val="24"/>
          <w:szCs w:val="24"/>
          <w:vertAlign w:val="superscript"/>
          <w:lang w:val="en-US"/>
        </w:rPr>
        <w:t>1</w:t>
      </w:r>
      <w:r w:rsidRPr="009235B6">
        <w:rPr>
          <w:rFonts w:ascii="Times New Roman" w:hAnsi="Times New Roman" w:cs="Times New Roman"/>
          <w:sz w:val="24"/>
          <w:szCs w:val="24"/>
          <w:lang w:val="en-US"/>
        </w:rPr>
        <w:t xml:space="preserve"> Wendy</w:t>
      </w:r>
      <w:bookmarkStart w:id="1" w:name="_GoBack"/>
      <w:bookmarkEnd w:id="1"/>
      <w:r w:rsidRPr="009235B6">
        <w:rPr>
          <w:rFonts w:ascii="Times New Roman" w:hAnsi="Times New Roman" w:cs="Times New Roman"/>
          <w:sz w:val="24"/>
          <w:szCs w:val="24"/>
          <w:lang w:val="en-US"/>
        </w:rPr>
        <w:t xml:space="preserve"> Lawrence</w:t>
      </w:r>
      <w:r w:rsidR="004C4597" w:rsidRPr="009235B6">
        <w:rPr>
          <w:rFonts w:ascii="Times New Roman" w:hAnsi="Times New Roman" w:cs="Times New Roman"/>
          <w:sz w:val="24"/>
          <w:szCs w:val="24"/>
          <w:lang w:val="en-US"/>
        </w:rPr>
        <w:t>,</w:t>
      </w:r>
      <w:r w:rsidRPr="009235B6">
        <w:rPr>
          <w:rFonts w:ascii="Times New Roman" w:hAnsi="Times New Roman" w:cs="Times New Roman"/>
          <w:sz w:val="24"/>
          <w:szCs w:val="24"/>
          <w:vertAlign w:val="superscript"/>
          <w:lang w:val="en-US"/>
        </w:rPr>
        <w:t>1</w:t>
      </w:r>
      <w:r w:rsidR="009F2CF5" w:rsidRPr="009235B6">
        <w:rPr>
          <w:rFonts w:ascii="Times New Roman" w:hAnsi="Times New Roman" w:cs="Times New Roman"/>
          <w:sz w:val="24"/>
          <w:szCs w:val="24"/>
          <w:vertAlign w:val="superscript"/>
          <w:lang w:val="en-US"/>
        </w:rPr>
        <w:t>,2</w:t>
      </w:r>
      <w:r w:rsidRPr="009235B6">
        <w:rPr>
          <w:rFonts w:ascii="Times New Roman" w:hAnsi="Times New Roman" w:cs="Times New Roman"/>
          <w:sz w:val="24"/>
          <w:szCs w:val="24"/>
          <w:lang w:val="en-US"/>
        </w:rPr>
        <w:t xml:space="preserve"> </w:t>
      </w:r>
      <w:r w:rsidR="005A59F9" w:rsidRPr="009235B6">
        <w:rPr>
          <w:rFonts w:ascii="Times New Roman" w:hAnsi="Times New Roman" w:cs="Times New Roman"/>
          <w:sz w:val="24"/>
          <w:szCs w:val="24"/>
          <w:lang w:val="en-US"/>
        </w:rPr>
        <w:t>Sarah Crozier</w:t>
      </w:r>
      <w:r w:rsidR="00F574E1">
        <w:rPr>
          <w:rFonts w:ascii="Times New Roman" w:hAnsi="Times New Roman" w:cs="Times New Roman"/>
          <w:sz w:val="24"/>
          <w:szCs w:val="24"/>
          <w:lang w:val="en-US"/>
        </w:rPr>
        <w:t>,</w:t>
      </w:r>
      <w:r w:rsidR="005A59F9" w:rsidRPr="009235B6">
        <w:rPr>
          <w:rFonts w:ascii="Times New Roman" w:hAnsi="Times New Roman" w:cs="Times New Roman"/>
          <w:sz w:val="24"/>
          <w:szCs w:val="24"/>
          <w:vertAlign w:val="superscript"/>
          <w:lang w:val="en-US"/>
        </w:rPr>
        <w:t>1</w:t>
      </w:r>
      <w:r w:rsidR="005A59F9" w:rsidRPr="009235B6">
        <w:rPr>
          <w:rFonts w:ascii="Times New Roman" w:hAnsi="Times New Roman" w:cs="Times New Roman"/>
          <w:sz w:val="24"/>
          <w:szCs w:val="24"/>
          <w:lang w:val="en-US"/>
        </w:rPr>
        <w:t xml:space="preserve"> </w:t>
      </w:r>
      <w:r w:rsidR="004C4597" w:rsidRPr="009235B6">
        <w:rPr>
          <w:rFonts w:ascii="Times New Roman" w:hAnsi="Times New Roman" w:cs="Times New Roman"/>
          <w:sz w:val="24"/>
          <w:szCs w:val="24"/>
          <w:lang w:val="en-US"/>
        </w:rPr>
        <w:t>Cyrus Cooper,</w:t>
      </w:r>
      <w:r w:rsidR="004C4597" w:rsidRPr="009235B6">
        <w:rPr>
          <w:rFonts w:ascii="Times New Roman" w:hAnsi="Times New Roman" w:cs="Times New Roman"/>
          <w:sz w:val="24"/>
          <w:szCs w:val="24"/>
          <w:vertAlign w:val="superscript"/>
          <w:lang w:val="en-US"/>
        </w:rPr>
        <w:t>1,2</w:t>
      </w:r>
      <w:r w:rsidR="004C4597" w:rsidRPr="009235B6">
        <w:rPr>
          <w:rFonts w:ascii="Times New Roman" w:hAnsi="Times New Roman" w:cs="Times New Roman"/>
          <w:sz w:val="24"/>
          <w:szCs w:val="24"/>
          <w:lang w:val="en-US"/>
        </w:rPr>
        <w:t xml:space="preserve"> </w:t>
      </w:r>
      <w:r w:rsidRPr="009235B6">
        <w:rPr>
          <w:rFonts w:ascii="Times New Roman" w:hAnsi="Times New Roman" w:cs="Times New Roman"/>
          <w:sz w:val="24"/>
          <w:szCs w:val="24"/>
          <w:lang w:val="en-US"/>
        </w:rPr>
        <w:t>Janis Baird</w:t>
      </w:r>
      <w:r w:rsidR="004C4597" w:rsidRPr="009235B6">
        <w:rPr>
          <w:rFonts w:ascii="Times New Roman" w:hAnsi="Times New Roman" w:cs="Times New Roman"/>
          <w:sz w:val="24"/>
          <w:szCs w:val="24"/>
          <w:lang w:val="en-US"/>
        </w:rPr>
        <w:t>,</w:t>
      </w:r>
      <w:r w:rsidRPr="009235B6">
        <w:rPr>
          <w:rFonts w:ascii="Times New Roman" w:hAnsi="Times New Roman" w:cs="Times New Roman"/>
          <w:sz w:val="24"/>
          <w:szCs w:val="24"/>
          <w:vertAlign w:val="superscript"/>
          <w:lang w:val="en-US"/>
        </w:rPr>
        <w:t>1</w:t>
      </w:r>
      <w:r w:rsidR="008563C3" w:rsidRPr="009235B6">
        <w:rPr>
          <w:rFonts w:ascii="Times New Roman" w:hAnsi="Times New Roman" w:cs="Times New Roman"/>
          <w:sz w:val="24"/>
          <w:szCs w:val="24"/>
          <w:vertAlign w:val="superscript"/>
          <w:lang w:val="en-US"/>
        </w:rPr>
        <w:t>,2</w:t>
      </w:r>
      <w:r w:rsidRPr="009235B6">
        <w:rPr>
          <w:rFonts w:ascii="Times New Roman" w:hAnsi="Times New Roman" w:cs="Times New Roman"/>
          <w:sz w:val="24"/>
          <w:szCs w:val="24"/>
          <w:lang w:val="en-US"/>
        </w:rPr>
        <w:t xml:space="preserve"> Christina Vogel</w:t>
      </w:r>
      <w:r w:rsidRPr="009235B6">
        <w:rPr>
          <w:rFonts w:ascii="Times New Roman" w:hAnsi="Times New Roman" w:cs="Times New Roman"/>
          <w:sz w:val="24"/>
          <w:szCs w:val="24"/>
          <w:vertAlign w:val="superscript"/>
          <w:lang w:val="en-US"/>
        </w:rPr>
        <w:t>1</w:t>
      </w:r>
      <w:r w:rsidR="008563C3" w:rsidRPr="009235B6">
        <w:rPr>
          <w:rFonts w:ascii="Times New Roman" w:hAnsi="Times New Roman" w:cs="Times New Roman"/>
          <w:sz w:val="24"/>
          <w:szCs w:val="24"/>
          <w:vertAlign w:val="superscript"/>
          <w:lang w:val="en-US"/>
        </w:rPr>
        <w:t>,2</w:t>
      </w:r>
    </w:p>
    <w:p w14:paraId="50E3A401" w14:textId="77777777" w:rsidR="009235B6" w:rsidRPr="009235B6" w:rsidRDefault="009235B6" w:rsidP="009235B6">
      <w:pPr>
        <w:spacing w:after="0" w:line="360" w:lineRule="auto"/>
        <w:ind w:right="505"/>
        <w:rPr>
          <w:rFonts w:ascii="Times New Roman" w:hAnsi="Times New Roman" w:cs="Times New Roman"/>
          <w:sz w:val="24"/>
          <w:szCs w:val="24"/>
          <w:vertAlign w:val="superscript"/>
          <w:lang w:val="en-US"/>
        </w:rPr>
      </w:pPr>
    </w:p>
    <w:p w14:paraId="49FB9C7D" w14:textId="6C5D0109" w:rsidR="008B1D5A" w:rsidRPr="009235B6" w:rsidRDefault="008B1D5A" w:rsidP="009235B6">
      <w:pPr>
        <w:spacing w:after="84" w:line="240" w:lineRule="atLeast"/>
        <w:ind w:left="454" w:right="505" w:hanging="454"/>
        <w:rPr>
          <w:rFonts w:ascii="Times New Roman" w:hAnsi="Times New Roman" w:cs="Times New Roman"/>
          <w:sz w:val="24"/>
          <w:szCs w:val="24"/>
          <w:lang w:val="en-US"/>
        </w:rPr>
      </w:pPr>
      <w:r w:rsidRPr="009235B6">
        <w:rPr>
          <w:rFonts w:ascii="Times New Roman" w:hAnsi="Times New Roman" w:cs="Times New Roman"/>
          <w:sz w:val="24"/>
          <w:szCs w:val="24"/>
          <w:vertAlign w:val="superscript"/>
          <w:lang w:val="en-US"/>
        </w:rPr>
        <w:t>1</w:t>
      </w:r>
      <w:r w:rsidRPr="009235B6">
        <w:rPr>
          <w:rFonts w:ascii="Times New Roman" w:hAnsi="Times New Roman" w:cs="Times New Roman"/>
          <w:sz w:val="24"/>
          <w:szCs w:val="24"/>
          <w:lang w:val="en-US"/>
        </w:rPr>
        <w:tab/>
        <w:t>Medical Research Council Lifecourse Epidemiology Unit, University of Southampton, Southampton General Hospital, Tremona Road, Southampton, SO16 6YD, UK</w:t>
      </w:r>
    </w:p>
    <w:p w14:paraId="46FDAFF4" w14:textId="759B1242" w:rsidR="008563C3" w:rsidRPr="009235B6" w:rsidRDefault="008563C3" w:rsidP="009235B6">
      <w:pPr>
        <w:spacing w:after="84" w:line="240" w:lineRule="atLeast"/>
        <w:ind w:left="454" w:right="505" w:hanging="454"/>
        <w:rPr>
          <w:rFonts w:ascii="Times New Roman" w:hAnsi="Times New Roman" w:cs="Times New Roman"/>
          <w:sz w:val="24"/>
          <w:szCs w:val="24"/>
          <w:lang w:val="en-US"/>
        </w:rPr>
      </w:pPr>
      <w:r w:rsidRPr="009235B6">
        <w:rPr>
          <w:rFonts w:ascii="Times New Roman" w:hAnsi="Times New Roman" w:cs="Times New Roman"/>
          <w:sz w:val="24"/>
          <w:szCs w:val="24"/>
          <w:vertAlign w:val="superscript"/>
        </w:rPr>
        <w:t>2</w:t>
      </w:r>
      <w:r w:rsidRPr="009235B6">
        <w:rPr>
          <w:rFonts w:ascii="Times New Roman" w:hAnsi="Times New Roman" w:cs="Times New Roman"/>
          <w:sz w:val="24"/>
          <w:szCs w:val="24"/>
        </w:rPr>
        <w:tab/>
        <w:t>National Institute for Health Research Southampton Biomedical Research Centre, University of Southampton and University Hospital Southampton NHS Foundation Trust, Tremona Road, Southampton SO16 6YD U</w:t>
      </w:r>
      <w:r w:rsidR="009F2CF5" w:rsidRPr="009235B6">
        <w:rPr>
          <w:rFonts w:ascii="Times New Roman" w:hAnsi="Times New Roman" w:cs="Times New Roman"/>
          <w:sz w:val="24"/>
          <w:szCs w:val="24"/>
        </w:rPr>
        <w:t>K</w:t>
      </w:r>
    </w:p>
    <w:p w14:paraId="54AF4F69" w14:textId="77777777" w:rsidR="008B1D5A" w:rsidRPr="009235B6" w:rsidRDefault="008B1D5A" w:rsidP="0076280C">
      <w:pPr>
        <w:spacing w:after="0" w:line="480" w:lineRule="auto"/>
        <w:ind w:right="502"/>
        <w:rPr>
          <w:rFonts w:ascii="Times New Roman" w:hAnsi="Times New Roman" w:cs="Times New Roman"/>
          <w:sz w:val="24"/>
          <w:szCs w:val="24"/>
          <w:lang w:val="en-US"/>
        </w:rPr>
      </w:pPr>
    </w:p>
    <w:p w14:paraId="64864D7A" w14:textId="77777777" w:rsidR="008B1D5A" w:rsidRPr="009235B6" w:rsidRDefault="008B1D5A" w:rsidP="009235B6">
      <w:pPr>
        <w:spacing w:after="0" w:line="240" w:lineRule="auto"/>
        <w:ind w:right="505"/>
        <w:rPr>
          <w:rFonts w:ascii="Times New Roman" w:hAnsi="Times New Roman" w:cs="Times New Roman"/>
          <w:sz w:val="24"/>
          <w:szCs w:val="24"/>
          <w:lang w:val="en-US"/>
        </w:rPr>
      </w:pPr>
      <w:r w:rsidRPr="009235B6">
        <w:rPr>
          <w:rFonts w:ascii="Times New Roman" w:hAnsi="Times New Roman" w:cs="Times New Roman"/>
          <w:b/>
          <w:sz w:val="24"/>
          <w:szCs w:val="24"/>
          <w:lang w:val="en-US"/>
        </w:rPr>
        <w:t>Correspondence to:</w:t>
      </w:r>
      <w:r w:rsidRPr="009235B6">
        <w:rPr>
          <w:rFonts w:ascii="Times New Roman" w:hAnsi="Times New Roman" w:cs="Times New Roman"/>
          <w:sz w:val="24"/>
          <w:szCs w:val="24"/>
          <w:lang w:val="en-US"/>
        </w:rPr>
        <w:t xml:space="preserve"> Preeti Dhuria, pd@mrc.soton.ac.uk, Tel: 023 8076 4042, University of Southampton, Southampton General Hospital, Tremona Road, Southampton SO16 6YD, UK  </w:t>
      </w:r>
    </w:p>
    <w:p w14:paraId="188B708A" w14:textId="77777777" w:rsidR="009235B6" w:rsidRPr="009235B6" w:rsidRDefault="009235B6" w:rsidP="009235B6">
      <w:pPr>
        <w:spacing w:after="0" w:line="240" w:lineRule="auto"/>
        <w:rPr>
          <w:rFonts w:ascii="Times New Roman" w:hAnsi="Times New Roman" w:cs="Times New Roman"/>
          <w:sz w:val="24"/>
          <w:szCs w:val="24"/>
        </w:rPr>
      </w:pPr>
    </w:p>
    <w:p w14:paraId="224C681C" w14:textId="14D08883" w:rsidR="00A22F14" w:rsidRPr="009235B6" w:rsidRDefault="008B1D5A" w:rsidP="0076280C">
      <w:pPr>
        <w:spacing w:after="0" w:line="480" w:lineRule="auto"/>
        <w:ind w:right="502"/>
        <w:rPr>
          <w:rFonts w:ascii="Times New Roman" w:hAnsi="Times New Roman" w:cs="Times New Roman"/>
          <w:sz w:val="24"/>
          <w:szCs w:val="24"/>
        </w:rPr>
      </w:pPr>
      <w:r w:rsidRPr="009235B6">
        <w:rPr>
          <w:rFonts w:ascii="Times New Roman" w:hAnsi="Times New Roman" w:cs="Times New Roman"/>
          <w:b/>
          <w:sz w:val="24"/>
          <w:szCs w:val="24"/>
          <w:lang w:val="en-US"/>
        </w:rPr>
        <w:t xml:space="preserve">Short title: </w:t>
      </w:r>
      <w:r w:rsidRPr="009235B6">
        <w:rPr>
          <w:rFonts w:ascii="Times New Roman" w:hAnsi="Times New Roman" w:cs="Times New Roman"/>
          <w:sz w:val="24"/>
          <w:szCs w:val="24"/>
        </w:rPr>
        <w:t xml:space="preserve">Factors influencing </w:t>
      </w:r>
      <w:r w:rsidR="009F2CF5" w:rsidRPr="009235B6">
        <w:rPr>
          <w:rFonts w:ascii="Times New Roman" w:hAnsi="Times New Roman" w:cs="Times New Roman"/>
          <w:sz w:val="24"/>
          <w:szCs w:val="24"/>
        </w:rPr>
        <w:t xml:space="preserve">women’s </w:t>
      </w:r>
      <w:r w:rsidRPr="009235B6">
        <w:rPr>
          <w:rFonts w:ascii="Times New Roman" w:hAnsi="Times New Roman" w:cs="Times New Roman"/>
          <w:sz w:val="24"/>
          <w:szCs w:val="24"/>
        </w:rPr>
        <w:t>supermarket food choices</w:t>
      </w:r>
    </w:p>
    <w:p w14:paraId="293106D6" w14:textId="4D3C171C" w:rsidR="00A22F14" w:rsidRPr="009235B6" w:rsidRDefault="008B1D5A" w:rsidP="0076280C">
      <w:pPr>
        <w:spacing w:after="0" w:line="480" w:lineRule="auto"/>
        <w:ind w:right="502"/>
        <w:rPr>
          <w:rFonts w:ascii="Times New Roman" w:hAnsi="Times New Roman" w:cs="Times New Roman"/>
          <w:sz w:val="24"/>
          <w:szCs w:val="24"/>
        </w:rPr>
      </w:pPr>
      <w:r w:rsidRPr="009235B6">
        <w:rPr>
          <w:rFonts w:ascii="Times New Roman" w:hAnsi="Times New Roman" w:cs="Times New Roman"/>
          <w:b/>
          <w:sz w:val="24"/>
          <w:szCs w:val="24"/>
          <w:lang w:val="en-US"/>
        </w:rPr>
        <w:t xml:space="preserve">Keywords: </w:t>
      </w:r>
      <w:r w:rsidRPr="009235B6">
        <w:rPr>
          <w:rFonts w:ascii="Times New Roman" w:hAnsi="Times New Roman" w:cs="Times New Roman"/>
          <w:sz w:val="24"/>
          <w:szCs w:val="24"/>
        </w:rPr>
        <w:t>Supermarket</w:t>
      </w:r>
      <w:r w:rsidR="00195FEE" w:rsidRPr="009235B6">
        <w:rPr>
          <w:rFonts w:ascii="Times New Roman" w:hAnsi="Times New Roman" w:cs="Times New Roman"/>
          <w:sz w:val="24"/>
          <w:szCs w:val="24"/>
        </w:rPr>
        <w:t>,</w:t>
      </w:r>
      <w:r w:rsidRPr="009235B6">
        <w:rPr>
          <w:rFonts w:ascii="Times New Roman" w:hAnsi="Times New Roman" w:cs="Times New Roman"/>
          <w:sz w:val="24"/>
          <w:szCs w:val="24"/>
        </w:rPr>
        <w:t xml:space="preserve"> food </w:t>
      </w:r>
      <w:r w:rsidR="00DF1EEC">
        <w:rPr>
          <w:rFonts w:ascii="Times New Roman" w:hAnsi="Times New Roman" w:cs="Times New Roman"/>
          <w:sz w:val="24"/>
          <w:szCs w:val="24"/>
        </w:rPr>
        <w:t xml:space="preserve">shopping </w:t>
      </w:r>
      <w:r w:rsidRPr="009235B6">
        <w:rPr>
          <w:rFonts w:ascii="Times New Roman" w:hAnsi="Times New Roman" w:cs="Times New Roman"/>
          <w:sz w:val="24"/>
          <w:szCs w:val="24"/>
        </w:rPr>
        <w:t>choices</w:t>
      </w:r>
      <w:r w:rsidR="009F2CF5" w:rsidRPr="009235B6">
        <w:rPr>
          <w:rFonts w:ascii="Times New Roman" w:hAnsi="Times New Roman" w:cs="Times New Roman"/>
          <w:sz w:val="24"/>
          <w:szCs w:val="24"/>
        </w:rPr>
        <w:t>, women, qualitative</w:t>
      </w:r>
      <w:r w:rsidR="00BD5E46" w:rsidRPr="009235B6">
        <w:rPr>
          <w:rFonts w:ascii="Times New Roman" w:hAnsi="Times New Roman" w:cs="Times New Roman"/>
          <w:sz w:val="24"/>
          <w:szCs w:val="24"/>
        </w:rPr>
        <w:t xml:space="preserve"> methods</w:t>
      </w:r>
    </w:p>
    <w:p w14:paraId="3381DA3C" w14:textId="7258E9FE" w:rsidR="008B1D5A" w:rsidRPr="009235B6" w:rsidRDefault="008B1D5A" w:rsidP="0076280C">
      <w:pPr>
        <w:spacing w:after="0" w:line="480" w:lineRule="auto"/>
        <w:rPr>
          <w:rFonts w:ascii="Times New Roman" w:hAnsi="Times New Roman" w:cs="Times New Roman"/>
          <w:b/>
          <w:sz w:val="24"/>
          <w:szCs w:val="24"/>
          <w:u w:val="single"/>
        </w:rPr>
      </w:pPr>
    </w:p>
    <w:p w14:paraId="5815AA03" w14:textId="6B109DD2" w:rsidR="00962C01" w:rsidRPr="009235B6" w:rsidRDefault="00962C01" w:rsidP="0076280C">
      <w:pPr>
        <w:spacing w:after="0" w:line="480" w:lineRule="auto"/>
        <w:rPr>
          <w:rFonts w:ascii="Times New Roman" w:hAnsi="Times New Roman" w:cs="Times New Roman"/>
          <w:b/>
          <w:sz w:val="24"/>
          <w:szCs w:val="24"/>
          <w:u w:val="single"/>
        </w:rPr>
      </w:pPr>
    </w:p>
    <w:p w14:paraId="77837054" w14:textId="77777777" w:rsidR="00504383" w:rsidRPr="009235B6" w:rsidRDefault="00504383" w:rsidP="0076280C">
      <w:pPr>
        <w:spacing w:after="0" w:line="480" w:lineRule="auto"/>
        <w:rPr>
          <w:rFonts w:ascii="Times New Roman" w:hAnsi="Times New Roman" w:cs="Times New Roman"/>
          <w:b/>
          <w:sz w:val="24"/>
          <w:szCs w:val="24"/>
          <w:u w:val="single"/>
        </w:rPr>
      </w:pPr>
    </w:p>
    <w:p w14:paraId="4299FF4B" w14:textId="21A73E10" w:rsidR="00962C01" w:rsidRPr="009235B6" w:rsidRDefault="00962C01" w:rsidP="0076280C">
      <w:pPr>
        <w:spacing w:after="0" w:line="480" w:lineRule="auto"/>
        <w:rPr>
          <w:rFonts w:ascii="Times New Roman" w:hAnsi="Times New Roman" w:cs="Times New Roman"/>
          <w:b/>
          <w:sz w:val="24"/>
          <w:szCs w:val="24"/>
          <w:u w:val="single"/>
        </w:rPr>
      </w:pPr>
    </w:p>
    <w:p w14:paraId="2804BD56" w14:textId="1F6DBE00" w:rsidR="00962C01" w:rsidRPr="009235B6" w:rsidRDefault="00962C01" w:rsidP="0076280C">
      <w:pPr>
        <w:spacing w:after="0" w:line="480" w:lineRule="auto"/>
        <w:rPr>
          <w:rFonts w:ascii="Times New Roman" w:hAnsi="Times New Roman" w:cs="Times New Roman"/>
          <w:b/>
          <w:sz w:val="24"/>
          <w:szCs w:val="24"/>
          <w:u w:val="single"/>
        </w:rPr>
      </w:pPr>
    </w:p>
    <w:p w14:paraId="589E76D1" w14:textId="43145574" w:rsidR="0076280C" w:rsidRPr="009235B6" w:rsidRDefault="0076280C" w:rsidP="0076280C">
      <w:pPr>
        <w:pStyle w:val="BodyA"/>
        <w:spacing w:line="480" w:lineRule="auto"/>
        <w:rPr>
          <w:rFonts w:cs="Times New Roman"/>
          <w:b/>
          <w:bCs/>
          <w:color w:val="auto"/>
          <w:lang w:val="en-GB"/>
        </w:rPr>
      </w:pPr>
    </w:p>
    <w:p w14:paraId="7E1F1509" w14:textId="153C6A73" w:rsidR="009D3E48" w:rsidRDefault="009D3E48" w:rsidP="0076280C">
      <w:pPr>
        <w:pStyle w:val="BodyA"/>
        <w:spacing w:line="480" w:lineRule="auto"/>
        <w:rPr>
          <w:rFonts w:cs="Times New Roman"/>
          <w:b/>
          <w:bCs/>
          <w:color w:val="auto"/>
          <w:lang w:val="en-GB"/>
        </w:rPr>
      </w:pPr>
    </w:p>
    <w:p w14:paraId="49CC6A49" w14:textId="46C30518" w:rsidR="00094312" w:rsidRDefault="00094312" w:rsidP="0076280C">
      <w:pPr>
        <w:pStyle w:val="BodyA"/>
        <w:spacing w:line="480" w:lineRule="auto"/>
        <w:rPr>
          <w:rFonts w:cs="Times New Roman"/>
          <w:b/>
          <w:bCs/>
          <w:color w:val="auto"/>
          <w:lang w:val="en-GB"/>
        </w:rPr>
      </w:pPr>
    </w:p>
    <w:p w14:paraId="42A73DF0" w14:textId="206A300E" w:rsidR="00094312" w:rsidRDefault="00094312" w:rsidP="0076280C">
      <w:pPr>
        <w:pStyle w:val="BodyA"/>
        <w:spacing w:line="480" w:lineRule="auto"/>
        <w:rPr>
          <w:rFonts w:cs="Times New Roman"/>
          <w:b/>
          <w:bCs/>
          <w:color w:val="auto"/>
          <w:lang w:val="en-GB"/>
        </w:rPr>
      </w:pPr>
    </w:p>
    <w:p w14:paraId="24C25644" w14:textId="389045D8" w:rsidR="00094312" w:rsidRDefault="00094312" w:rsidP="0076280C">
      <w:pPr>
        <w:pStyle w:val="BodyA"/>
        <w:spacing w:line="480" w:lineRule="auto"/>
        <w:rPr>
          <w:rFonts w:cs="Times New Roman"/>
          <w:b/>
          <w:bCs/>
          <w:color w:val="auto"/>
          <w:lang w:val="en-GB"/>
        </w:rPr>
      </w:pPr>
    </w:p>
    <w:p w14:paraId="11D43FA5" w14:textId="6B02CAC4" w:rsidR="00094312" w:rsidRDefault="00094312" w:rsidP="0076280C">
      <w:pPr>
        <w:pStyle w:val="BodyA"/>
        <w:spacing w:line="480" w:lineRule="auto"/>
        <w:rPr>
          <w:rFonts w:cs="Times New Roman"/>
          <w:b/>
          <w:bCs/>
          <w:color w:val="auto"/>
          <w:lang w:val="en-GB"/>
        </w:rPr>
      </w:pPr>
    </w:p>
    <w:p w14:paraId="6529AD66" w14:textId="77777777" w:rsidR="00CD4654" w:rsidRPr="009235B6" w:rsidRDefault="00CD4654" w:rsidP="0076280C">
      <w:pPr>
        <w:pStyle w:val="BodyA"/>
        <w:spacing w:line="480" w:lineRule="auto"/>
        <w:rPr>
          <w:rFonts w:cs="Times New Roman"/>
          <w:b/>
          <w:bCs/>
          <w:color w:val="auto"/>
          <w:lang w:val="en-GB"/>
        </w:rPr>
      </w:pPr>
    </w:p>
    <w:p w14:paraId="319F23CB" w14:textId="77777777" w:rsidR="009D3E48" w:rsidRPr="009235B6" w:rsidRDefault="009D3E48" w:rsidP="0076280C">
      <w:pPr>
        <w:pStyle w:val="BodyA"/>
        <w:spacing w:line="480" w:lineRule="auto"/>
        <w:rPr>
          <w:rFonts w:cs="Times New Roman"/>
          <w:b/>
          <w:bCs/>
          <w:color w:val="auto"/>
          <w:lang w:val="en-GB"/>
        </w:rPr>
      </w:pPr>
    </w:p>
    <w:p w14:paraId="48DB2120" w14:textId="657B4932" w:rsidR="00682099" w:rsidRPr="009235B6" w:rsidRDefault="008B1D5A" w:rsidP="0076280C">
      <w:pPr>
        <w:pStyle w:val="BodyA"/>
        <w:spacing w:line="480" w:lineRule="auto"/>
        <w:rPr>
          <w:rFonts w:cs="Times New Roman"/>
          <w:b/>
          <w:bCs/>
          <w:color w:val="auto"/>
          <w:lang w:val="en-GB"/>
        </w:rPr>
      </w:pPr>
      <w:r w:rsidRPr="009235B6">
        <w:rPr>
          <w:rFonts w:cs="Times New Roman"/>
          <w:b/>
          <w:bCs/>
          <w:color w:val="auto"/>
          <w:lang w:val="en-GB"/>
        </w:rPr>
        <w:lastRenderedPageBreak/>
        <w:t>Abstract</w:t>
      </w:r>
      <w:r w:rsidR="00962C01" w:rsidRPr="009235B6">
        <w:rPr>
          <w:rFonts w:cs="Times New Roman"/>
          <w:b/>
          <w:bCs/>
          <w:color w:val="auto"/>
          <w:lang w:val="en-GB"/>
        </w:rPr>
        <w:t xml:space="preserve"> </w:t>
      </w:r>
    </w:p>
    <w:p w14:paraId="3DD0E19E" w14:textId="7D9B5FBB" w:rsidR="008563C3" w:rsidRPr="009235B6" w:rsidRDefault="00512521" w:rsidP="0076280C">
      <w:pPr>
        <w:spacing w:after="0" w:line="480" w:lineRule="auto"/>
        <w:rPr>
          <w:rFonts w:ascii="Times New Roman" w:hAnsi="Times New Roman" w:cs="Times New Roman"/>
          <w:sz w:val="24"/>
          <w:szCs w:val="24"/>
        </w:rPr>
      </w:pPr>
      <w:r w:rsidRPr="009235B6">
        <w:rPr>
          <w:rFonts w:ascii="Times New Roman" w:hAnsi="Times New Roman" w:cs="Times New Roman"/>
          <w:b/>
          <w:sz w:val="24"/>
          <w:szCs w:val="24"/>
        </w:rPr>
        <w:t>Objectives</w:t>
      </w:r>
      <w:r w:rsidR="008B1D5A" w:rsidRPr="009235B6">
        <w:rPr>
          <w:rFonts w:ascii="Times New Roman" w:hAnsi="Times New Roman" w:cs="Times New Roman"/>
          <w:b/>
          <w:sz w:val="24"/>
          <w:szCs w:val="24"/>
        </w:rPr>
        <w:t>:</w:t>
      </w:r>
      <w:r w:rsidR="008B1D5A" w:rsidRPr="009235B6">
        <w:rPr>
          <w:rFonts w:ascii="Times New Roman" w:hAnsi="Times New Roman" w:cs="Times New Roman"/>
          <w:sz w:val="24"/>
          <w:szCs w:val="24"/>
        </w:rPr>
        <w:t xml:space="preserve"> </w:t>
      </w:r>
      <w:r w:rsidR="008563C3" w:rsidRPr="009235B6">
        <w:rPr>
          <w:rFonts w:ascii="Times New Roman" w:hAnsi="Times New Roman" w:cs="Times New Roman"/>
          <w:sz w:val="24"/>
          <w:szCs w:val="24"/>
        </w:rPr>
        <w:t xml:space="preserve">To examine women’s perceptions of factors that influence their food shopping choices, particularly in relation to store layout, and </w:t>
      </w:r>
      <w:r w:rsidR="0022306D">
        <w:rPr>
          <w:rFonts w:ascii="Times New Roman" w:hAnsi="Times New Roman" w:cs="Times New Roman"/>
          <w:sz w:val="24"/>
          <w:szCs w:val="24"/>
        </w:rPr>
        <w:t>their views on</w:t>
      </w:r>
      <w:r w:rsidR="008563C3" w:rsidRPr="009235B6">
        <w:rPr>
          <w:rFonts w:ascii="Times New Roman" w:hAnsi="Times New Roman" w:cs="Times New Roman"/>
          <w:sz w:val="24"/>
          <w:szCs w:val="24"/>
        </w:rPr>
        <w:t xml:space="preserve"> ways </w:t>
      </w:r>
      <w:r w:rsidR="009F2CF5" w:rsidRPr="009235B6">
        <w:rPr>
          <w:rFonts w:ascii="Times New Roman" w:hAnsi="Times New Roman" w:cs="Times New Roman"/>
          <w:sz w:val="24"/>
          <w:szCs w:val="24"/>
        </w:rPr>
        <w:t>that supermarkets could</w:t>
      </w:r>
      <w:r w:rsidR="008563C3" w:rsidRPr="009235B6">
        <w:rPr>
          <w:rFonts w:ascii="Times New Roman" w:hAnsi="Times New Roman" w:cs="Times New Roman"/>
          <w:sz w:val="24"/>
          <w:szCs w:val="24"/>
        </w:rPr>
        <w:t xml:space="preserve"> support healthier choices.</w:t>
      </w:r>
    </w:p>
    <w:p w14:paraId="4A3D13E9" w14:textId="795B8CCF" w:rsidR="008B1D5A" w:rsidRPr="009235B6" w:rsidRDefault="00512521" w:rsidP="0076280C">
      <w:pPr>
        <w:spacing w:after="0" w:line="480" w:lineRule="auto"/>
        <w:rPr>
          <w:rFonts w:ascii="Times New Roman" w:hAnsi="Times New Roman" w:cs="Times New Roman"/>
          <w:sz w:val="24"/>
          <w:szCs w:val="24"/>
        </w:rPr>
      </w:pPr>
      <w:r w:rsidRPr="009235B6">
        <w:rPr>
          <w:rFonts w:ascii="Times New Roman" w:hAnsi="Times New Roman" w:cs="Times New Roman"/>
          <w:b/>
          <w:sz w:val="24"/>
          <w:szCs w:val="24"/>
        </w:rPr>
        <w:t>Design</w:t>
      </w:r>
      <w:r w:rsidR="008B1D5A" w:rsidRPr="009235B6">
        <w:rPr>
          <w:rFonts w:ascii="Times New Roman" w:hAnsi="Times New Roman" w:cs="Times New Roman"/>
          <w:b/>
          <w:sz w:val="24"/>
          <w:szCs w:val="24"/>
        </w:rPr>
        <w:t>:</w:t>
      </w:r>
      <w:r w:rsidR="008B1D5A" w:rsidRPr="009235B6">
        <w:rPr>
          <w:rFonts w:ascii="Times New Roman" w:hAnsi="Times New Roman" w:cs="Times New Roman"/>
          <w:sz w:val="24"/>
          <w:szCs w:val="24"/>
        </w:rPr>
        <w:t xml:space="preserve"> </w:t>
      </w:r>
      <w:r w:rsidR="0036079E" w:rsidRPr="009235B6">
        <w:rPr>
          <w:rFonts w:ascii="Times New Roman" w:hAnsi="Times New Roman" w:cs="Times New Roman"/>
          <w:sz w:val="24"/>
          <w:szCs w:val="24"/>
        </w:rPr>
        <w:t>T</w:t>
      </w:r>
      <w:r w:rsidR="008563C3" w:rsidRPr="009235B6">
        <w:rPr>
          <w:rFonts w:ascii="Times New Roman" w:hAnsi="Times New Roman" w:cs="Times New Roman"/>
          <w:sz w:val="24"/>
          <w:szCs w:val="24"/>
        </w:rPr>
        <w:t xml:space="preserve">his qualitative cross-sectional study </w:t>
      </w:r>
      <w:r w:rsidR="0036079E" w:rsidRPr="009235B6">
        <w:rPr>
          <w:rFonts w:ascii="Times New Roman" w:hAnsi="Times New Roman" w:cs="Times New Roman"/>
          <w:sz w:val="24"/>
          <w:szCs w:val="24"/>
        </w:rPr>
        <w:t xml:space="preserve">used </w:t>
      </w:r>
      <w:r w:rsidR="008563C3" w:rsidRPr="009235B6">
        <w:rPr>
          <w:rFonts w:ascii="Times New Roman" w:hAnsi="Times New Roman" w:cs="Times New Roman"/>
          <w:sz w:val="24"/>
          <w:szCs w:val="24"/>
        </w:rPr>
        <w:t xml:space="preserve">semi-structured telephone interviews </w:t>
      </w:r>
      <w:r w:rsidR="0036079E" w:rsidRPr="009235B6">
        <w:rPr>
          <w:rFonts w:ascii="Times New Roman" w:hAnsi="Times New Roman" w:cs="Times New Roman"/>
          <w:sz w:val="24"/>
          <w:szCs w:val="24"/>
        </w:rPr>
        <w:t>to ask p</w:t>
      </w:r>
      <w:r w:rsidR="008563C3" w:rsidRPr="009235B6">
        <w:rPr>
          <w:rFonts w:ascii="Times New Roman" w:hAnsi="Times New Roman" w:cs="Times New Roman"/>
          <w:sz w:val="24"/>
          <w:szCs w:val="24"/>
        </w:rPr>
        <w:t>articipants the reasons for their choice of supermarket and factors in-store that prompted their food selections. The actions supermarkets, governments and customers c</w:t>
      </w:r>
      <w:r w:rsidR="0022306D">
        <w:rPr>
          <w:rFonts w:ascii="Times New Roman" w:hAnsi="Times New Roman" w:cs="Times New Roman"/>
          <w:sz w:val="24"/>
          <w:szCs w:val="24"/>
        </w:rPr>
        <w:t>ould</w:t>
      </w:r>
      <w:r w:rsidR="008563C3" w:rsidRPr="009235B6">
        <w:rPr>
          <w:rFonts w:ascii="Times New Roman" w:hAnsi="Times New Roman" w:cs="Times New Roman"/>
          <w:sz w:val="24"/>
          <w:szCs w:val="24"/>
        </w:rPr>
        <w:t xml:space="preserve"> take to encourage healthier food choices were explored</w:t>
      </w:r>
      <w:r w:rsidR="0022306D">
        <w:rPr>
          <w:rFonts w:ascii="Times New Roman" w:hAnsi="Times New Roman" w:cs="Times New Roman"/>
          <w:sz w:val="24"/>
          <w:szCs w:val="24"/>
        </w:rPr>
        <w:t xml:space="preserve"> with women</w:t>
      </w:r>
      <w:r w:rsidR="008563C3" w:rsidRPr="009235B6">
        <w:rPr>
          <w:rFonts w:ascii="Times New Roman" w:hAnsi="Times New Roman" w:cs="Times New Roman"/>
          <w:sz w:val="24"/>
          <w:szCs w:val="24"/>
        </w:rPr>
        <w:t>. Thematic analysis was conducted to identify key themes.</w:t>
      </w:r>
    </w:p>
    <w:p w14:paraId="14DD7E7E" w14:textId="013CAC1A" w:rsidR="00512521" w:rsidRPr="009235B6" w:rsidRDefault="00512521" w:rsidP="0076280C">
      <w:pPr>
        <w:spacing w:after="0" w:line="480" w:lineRule="auto"/>
        <w:rPr>
          <w:rFonts w:ascii="Times New Roman" w:hAnsi="Times New Roman" w:cs="Times New Roman"/>
          <w:sz w:val="24"/>
          <w:szCs w:val="24"/>
        </w:rPr>
      </w:pPr>
      <w:r w:rsidRPr="009235B6">
        <w:rPr>
          <w:rFonts w:ascii="Times New Roman" w:hAnsi="Times New Roman" w:cs="Times New Roman"/>
          <w:b/>
          <w:bCs/>
          <w:sz w:val="24"/>
          <w:szCs w:val="24"/>
        </w:rPr>
        <w:t>Setting</w:t>
      </w:r>
      <w:r w:rsidRPr="009235B6">
        <w:rPr>
          <w:rFonts w:ascii="Times New Roman" w:hAnsi="Times New Roman" w:cs="Times New Roman"/>
          <w:sz w:val="24"/>
          <w:szCs w:val="24"/>
        </w:rPr>
        <w:t xml:space="preserve">: </w:t>
      </w:r>
      <w:r w:rsidR="0062759D">
        <w:rPr>
          <w:rFonts w:ascii="Times New Roman" w:hAnsi="Times New Roman" w:cs="Times New Roman"/>
          <w:sz w:val="24"/>
          <w:szCs w:val="24"/>
        </w:rPr>
        <w:t>Six supermarkets across England</w:t>
      </w:r>
    </w:p>
    <w:p w14:paraId="104A52B6" w14:textId="6D6C2CCF" w:rsidR="00512521" w:rsidRPr="009235B6" w:rsidRDefault="00512521" w:rsidP="0076280C">
      <w:pPr>
        <w:spacing w:after="0" w:line="480" w:lineRule="auto"/>
        <w:rPr>
          <w:rFonts w:ascii="Times New Roman" w:hAnsi="Times New Roman" w:cs="Times New Roman"/>
          <w:sz w:val="24"/>
          <w:szCs w:val="24"/>
        </w:rPr>
      </w:pPr>
      <w:r w:rsidRPr="009235B6">
        <w:rPr>
          <w:rFonts w:ascii="Times New Roman" w:hAnsi="Times New Roman" w:cs="Times New Roman"/>
          <w:b/>
          <w:bCs/>
          <w:sz w:val="24"/>
          <w:szCs w:val="24"/>
        </w:rPr>
        <w:t>Participants</w:t>
      </w:r>
      <w:r w:rsidRPr="009235B6">
        <w:rPr>
          <w:rFonts w:ascii="Times New Roman" w:hAnsi="Times New Roman" w:cs="Times New Roman"/>
          <w:sz w:val="24"/>
          <w:szCs w:val="24"/>
        </w:rPr>
        <w:t xml:space="preserve">: </w:t>
      </w:r>
      <w:r w:rsidR="00E4016A" w:rsidRPr="009235B6">
        <w:rPr>
          <w:rFonts w:ascii="Times New Roman" w:hAnsi="Times New Roman" w:cs="Times New Roman"/>
          <w:sz w:val="24"/>
          <w:szCs w:val="24"/>
        </w:rPr>
        <w:t>Twenty w</w:t>
      </w:r>
      <w:r w:rsidRPr="009235B6">
        <w:rPr>
          <w:rFonts w:ascii="Times New Roman" w:hAnsi="Times New Roman" w:cs="Times New Roman"/>
          <w:sz w:val="24"/>
          <w:szCs w:val="24"/>
        </w:rPr>
        <w:t>omen customers aged 18-45 years</w:t>
      </w:r>
    </w:p>
    <w:p w14:paraId="0E53C6AB" w14:textId="0D1EE972" w:rsidR="00512521" w:rsidRPr="00492F27" w:rsidRDefault="00512521" w:rsidP="0076280C">
      <w:pPr>
        <w:spacing w:after="0" w:line="480" w:lineRule="auto"/>
        <w:rPr>
          <w:rFonts w:ascii="Times New Roman" w:hAnsi="Times New Roman" w:cs="Times New Roman"/>
          <w:sz w:val="24"/>
          <w:szCs w:val="24"/>
        </w:rPr>
      </w:pPr>
      <w:r w:rsidRPr="009235B6">
        <w:rPr>
          <w:rFonts w:ascii="Times New Roman" w:hAnsi="Times New Roman" w:cs="Times New Roman"/>
          <w:b/>
          <w:bCs/>
          <w:sz w:val="24"/>
          <w:szCs w:val="24"/>
        </w:rPr>
        <w:t>Results</w:t>
      </w:r>
      <w:r w:rsidRPr="009235B6">
        <w:rPr>
          <w:rFonts w:ascii="Times New Roman" w:hAnsi="Times New Roman" w:cs="Times New Roman"/>
          <w:sz w:val="24"/>
          <w:szCs w:val="24"/>
        </w:rPr>
        <w:t xml:space="preserve">: </w:t>
      </w:r>
      <w:r w:rsidR="00E4016A" w:rsidRPr="009235B6">
        <w:rPr>
          <w:rFonts w:ascii="Times New Roman" w:hAnsi="Times New Roman" w:cs="Times New Roman"/>
          <w:sz w:val="24"/>
          <w:szCs w:val="24"/>
        </w:rPr>
        <w:t xml:space="preserve">Participants </w:t>
      </w:r>
      <w:r w:rsidRPr="009235B6">
        <w:rPr>
          <w:rFonts w:ascii="Times New Roman" w:hAnsi="Times New Roman" w:cs="Times New Roman"/>
          <w:sz w:val="24"/>
          <w:szCs w:val="24"/>
        </w:rPr>
        <w:t xml:space="preserve">had a median age of 39.5 years (IQR: 35.1, 42.3), a median weekly grocery spend of £70 (IQR: 50, 88), and 44% </w:t>
      </w:r>
      <w:r w:rsidR="00DF1EEC">
        <w:rPr>
          <w:rFonts w:ascii="Times New Roman" w:hAnsi="Times New Roman" w:cs="Times New Roman"/>
          <w:sz w:val="24"/>
          <w:szCs w:val="24"/>
        </w:rPr>
        <w:t xml:space="preserve">had </w:t>
      </w:r>
      <w:r w:rsidRPr="009235B6">
        <w:rPr>
          <w:rFonts w:ascii="Times New Roman" w:hAnsi="Times New Roman" w:cs="Times New Roman"/>
          <w:sz w:val="24"/>
          <w:szCs w:val="24"/>
        </w:rPr>
        <w:t xml:space="preserve">left school aged 16 years. Women reported that achieving value for money, feeling hungry, tired, or stressed, and meeting family members’ food preferences influenced their food shopping choices. The physical environment was important, including product quality </w:t>
      </w:r>
      <w:r w:rsidRPr="00492F27">
        <w:rPr>
          <w:rFonts w:ascii="Times New Roman" w:hAnsi="Times New Roman" w:cs="Times New Roman"/>
          <w:sz w:val="24"/>
          <w:szCs w:val="24"/>
        </w:rPr>
        <w:t xml:space="preserve">and variety, plus ease of accessing the store or products in-store. </w:t>
      </w:r>
      <w:r w:rsidR="0062759D" w:rsidRPr="00492F27">
        <w:rPr>
          <w:rFonts w:ascii="Times New Roman" w:hAnsi="Times New Roman" w:cs="Times New Roman"/>
          <w:sz w:val="24"/>
          <w:szCs w:val="24"/>
        </w:rPr>
        <w:t>M</w:t>
      </w:r>
      <w:r w:rsidRPr="00492F27">
        <w:rPr>
          <w:rFonts w:ascii="Times New Roman" w:hAnsi="Times New Roman" w:cs="Times New Roman"/>
          <w:sz w:val="24"/>
          <w:szCs w:val="24"/>
        </w:rPr>
        <w:t xml:space="preserve">any </w:t>
      </w:r>
      <w:r w:rsidR="0062759D" w:rsidRPr="00492F27">
        <w:rPr>
          <w:rFonts w:ascii="Times New Roman" w:hAnsi="Times New Roman" w:cs="Times New Roman"/>
          <w:sz w:val="24"/>
          <w:szCs w:val="24"/>
        </w:rPr>
        <w:t xml:space="preserve">participants </w:t>
      </w:r>
      <w:r w:rsidRPr="00492F27">
        <w:rPr>
          <w:rFonts w:ascii="Times New Roman" w:hAnsi="Times New Roman" w:cs="Times New Roman"/>
          <w:sz w:val="24"/>
          <w:szCs w:val="24"/>
        </w:rPr>
        <w:t>described how they made unintended food selections as a result of prominent placement of unhealthy products</w:t>
      </w:r>
      <w:r w:rsidR="0062759D" w:rsidRPr="00492F27">
        <w:rPr>
          <w:rFonts w:ascii="Times New Roman" w:hAnsi="Times New Roman" w:cs="Times New Roman"/>
          <w:sz w:val="24"/>
          <w:szCs w:val="24"/>
        </w:rPr>
        <w:t xml:space="preserve"> in supermarkets, even if</w:t>
      </w:r>
      <w:r w:rsidR="006A4DFE" w:rsidRPr="00492F27">
        <w:rPr>
          <w:rFonts w:ascii="Times New Roman" w:hAnsi="Times New Roman" w:cs="Times New Roman"/>
          <w:sz w:val="24"/>
          <w:szCs w:val="24"/>
        </w:rPr>
        <w:t xml:space="preserve"> they adopted more conscious approaches</w:t>
      </w:r>
      <w:r w:rsidR="0062759D" w:rsidRPr="00492F27">
        <w:rPr>
          <w:rFonts w:ascii="Times New Roman" w:hAnsi="Times New Roman" w:cs="Times New Roman"/>
          <w:sz w:val="24"/>
          <w:szCs w:val="24"/>
        </w:rPr>
        <w:t xml:space="preserve"> to food shopping (i.e. </w:t>
      </w:r>
      <w:r w:rsidR="006A4DFE" w:rsidRPr="00492F27">
        <w:rPr>
          <w:rFonts w:ascii="Times New Roman" w:hAnsi="Times New Roman" w:cs="Times New Roman"/>
          <w:sz w:val="24"/>
          <w:szCs w:val="24"/>
        </w:rPr>
        <w:t xml:space="preserve">written or mental </w:t>
      </w:r>
      <w:r w:rsidR="0062759D" w:rsidRPr="00492F27">
        <w:rPr>
          <w:rFonts w:ascii="Times New Roman" w:hAnsi="Times New Roman" w:cs="Times New Roman"/>
          <w:sz w:val="24"/>
          <w:szCs w:val="24"/>
        </w:rPr>
        <w:t>lists)</w:t>
      </w:r>
      <w:r w:rsidRPr="00492F27">
        <w:rPr>
          <w:rFonts w:ascii="Times New Roman" w:hAnsi="Times New Roman" w:cs="Times New Roman"/>
          <w:sz w:val="24"/>
          <w:szCs w:val="24"/>
        </w:rPr>
        <w:t>. Participants described healthy eating as a personal responsibility, but some stated that governments and supermarkets could be more supportive.</w:t>
      </w:r>
    </w:p>
    <w:p w14:paraId="1F167E00" w14:textId="537DD15C" w:rsidR="008B1D5A" w:rsidRPr="00492F27" w:rsidRDefault="00512521" w:rsidP="0076280C">
      <w:pPr>
        <w:spacing w:after="0" w:line="480" w:lineRule="auto"/>
        <w:rPr>
          <w:rFonts w:ascii="Times New Roman" w:hAnsi="Times New Roman" w:cs="Times New Roman"/>
          <w:sz w:val="24"/>
          <w:szCs w:val="24"/>
        </w:rPr>
      </w:pPr>
      <w:r w:rsidRPr="00492F27">
        <w:rPr>
          <w:rFonts w:ascii="Times New Roman" w:hAnsi="Times New Roman" w:cs="Times New Roman"/>
          <w:b/>
          <w:bCs/>
          <w:sz w:val="24"/>
          <w:szCs w:val="24"/>
        </w:rPr>
        <w:t>Conclusions</w:t>
      </w:r>
      <w:r w:rsidRPr="00492F27">
        <w:rPr>
          <w:rFonts w:ascii="Times New Roman" w:hAnsi="Times New Roman" w:cs="Times New Roman"/>
          <w:sz w:val="24"/>
          <w:szCs w:val="24"/>
        </w:rPr>
        <w:t xml:space="preserve">: </w:t>
      </w:r>
      <w:bookmarkStart w:id="2" w:name="_Hlk65947310"/>
      <w:r w:rsidRPr="00492F27">
        <w:rPr>
          <w:rFonts w:ascii="Times New Roman" w:hAnsi="Times New Roman" w:cs="Times New Roman"/>
          <w:sz w:val="24"/>
          <w:szCs w:val="24"/>
        </w:rPr>
        <w:t xml:space="preserve">This study </w:t>
      </w:r>
      <w:r w:rsidR="00090C9B" w:rsidRPr="00492F27">
        <w:rPr>
          <w:rFonts w:ascii="Times New Roman" w:hAnsi="Times New Roman" w:cs="Times New Roman"/>
          <w:sz w:val="24"/>
          <w:szCs w:val="24"/>
        </w:rPr>
        <w:t xml:space="preserve">highlighted </w:t>
      </w:r>
      <w:r w:rsidR="00836CD6" w:rsidRPr="00492F27">
        <w:rPr>
          <w:rFonts w:ascii="Times New Roman" w:hAnsi="Times New Roman" w:cs="Times New Roman"/>
          <w:sz w:val="24"/>
          <w:szCs w:val="24"/>
        </w:rPr>
        <w:t>that</w:t>
      </w:r>
      <w:r w:rsidR="00090C9B" w:rsidRPr="00492F27">
        <w:rPr>
          <w:rFonts w:ascii="Times New Roman" w:hAnsi="Times New Roman" w:cs="Times New Roman"/>
          <w:sz w:val="24"/>
          <w:szCs w:val="24"/>
        </w:rPr>
        <w:t xml:space="preserve"> in-store environment</w:t>
      </w:r>
      <w:r w:rsidR="00CD49DD" w:rsidRPr="00492F27">
        <w:rPr>
          <w:rFonts w:ascii="Times New Roman" w:hAnsi="Times New Roman" w:cs="Times New Roman"/>
          <w:sz w:val="24"/>
          <w:szCs w:val="24"/>
        </w:rPr>
        <w:t>s</w:t>
      </w:r>
      <w:r w:rsidR="00090C9B" w:rsidRPr="00492F27">
        <w:rPr>
          <w:rFonts w:ascii="Times New Roman" w:hAnsi="Times New Roman" w:cs="Times New Roman"/>
          <w:sz w:val="24"/>
          <w:szCs w:val="24"/>
        </w:rPr>
        <w:t xml:space="preserve"> </w:t>
      </w:r>
      <w:r w:rsidR="0022306D" w:rsidRPr="00492F27">
        <w:rPr>
          <w:rFonts w:ascii="Times New Roman" w:hAnsi="Times New Roman" w:cs="Times New Roman"/>
          <w:sz w:val="24"/>
          <w:szCs w:val="24"/>
        </w:rPr>
        <w:t xml:space="preserve">can </w:t>
      </w:r>
      <w:r w:rsidR="00836CD6" w:rsidRPr="00492F27">
        <w:rPr>
          <w:rFonts w:ascii="Times New Roman" w:hAnsi="Times New Roman" w:cs="Times New Roman"/>
          <w:sz w:val="24"/>
          <w:szCs w:val="24"/>
        </w:rPr>
        <w:t>undermine intentions to purchase and consume healthy foods.</w:t>
      </w:r>
      <w:r w:rsidRPr="00492F27">
        <w:rPr>
          <w:rFonts w:ascii="Times New Roman" w:hAnsi="Times New Roman" w:cs="Times New Roman"/>
          <w:sz w:val="24"/>
          <w:szCs w:val="24"/>
        </w:rPr>
        <w:t xml:space="preserve"> </w:t>
      </w:r>
      <w:bookmarkEnd w:id="2"/>
      <w:r w:rsidRPr="00492F27">
        <w:rPr>
          <w:rFonts w:ascii="Times New Roman" w:hAnsi="Times New Roman" w:cs="Times New Roman"/>
          <w:sz w:val="24"/>
          <w:szCs w:val="24"/>
        </w:rPr>
        <w:t xml:space="preserve">Creating healthier supermarket environments could reduce the </w:t>
      </w:r>
      <w:r w:rsidR="00DF1EEC" w:rsidRPr="00492F27">
        <w:rPr>
          <w:rFonts w:ascii="Times New Roman" w:hAnsi="Times New Roman" w:cs="Times New Roman"/>
          <w:sz w:val="24"/>
          <w:szCs w:val="24"/>
        </w:rPr>
        <w:t xml:space="preserve">burden of </w:t>
      </w:r>
      <w:r w:rsidRPr="00492F27">
        <w:rPr>
          <w:rFonts w:ascii="Times New Roman" w:hAnsi="Times New Roman" w:cs="Times New Roman"/>
          <w:sz w:val="24"/>
          <w:szCs w:val="24"/>
        </w:rPr>
        <w:t>personal responsibility f</w:t>
      </w:r>
      <w:r w:rsidR="00DF1EEC" w:rsidRPr="00492F27">
        <w:rPr>
          <w:rFonts w:ascii="Times New Roman" w:hAnsi="Times New Roman" w:cs="Times New Roman"/>
          <w:sz w:val="24"/>
          <w:szCs w:val="24"/>
        </w:rPr>
        <w:t>or</w:t>
      </w:r>
      <w:r w:rsidRPr="00492F27">
        <w:rPr>
          <w:rFonts w:ascii="Times New Roman" w:hAnsi="Times New Roman" w:cs="Times New Roman"/>
          <w:sz w:val="24"/>
          <w:szCs w:val="24"/>
        </w:rPr>
        <w:t xml:space="preserve"> healthy eating</w:t>
      </w:r>
      <w:r w:rsidR="00DF1EEC" w:rsidRPr="00492F27">
        <w:rPr>
          <w:rFonts w:ascii="Times New Roman" w:hAnsi="Times New Roman" w:cs="Times New Roman"/>
          <w:sz w:val="24"/>
          <w:szCs w:val="24"/>
        </w:rPr>
        <w:t>, by making healthier choices easier</w:t>
      </w:r>
      <w:r w:rsidR="00090C9B" w:rsidRPr="00492F27">
        <w:rPr>
          <w:rFonts w:ascii="Times New Roman" w:hAnsi="Times New Roman" w:cs="Times New Roman"/>
          <w:sz w:val="24"/>
          <w:szCs w:val="24"/>
        </w:rPr>
        <w:t xml:space="preserve">. Future research could explore the </w:t>
      </w:r>
      <w:r w:rsidR="00DF1EEC" w:rsidRPr="00492F27">
        <w:rPr>
          <w:rFonts w:ascii="Times New Roman" w:hAnsi="Times New Roman" w:cs="Times New Roman"/>
          <w:sz w:val="24"/>
          <w:szCs w:val="24"/>
        </w:rPr>
        <w:t>interplay of</w:t>
      </w:r>
      <w:r w:rsidR="00090C9B" w:rsidRPr="00492F27">
        <w:rPr>
          <w:rFonts w:ascii="Times New Roman" w:hAnsi="Times New Roman" w:cs="Times New Roman"/>
          <w:sz w:val="24"/>
          <w:szCs w:val="24"/>
        </w:rPr>
        <w:t xml:space="preserve"> personal</w:t>
      </w:r>
      <w:r w:rsidR="00DF1EEC" w:rsidRPr="00492F27">
        <w:rPr>
          <w:rFonts w:ascii="Times New Roman" w:hAnsi="Times New Roman" w:cs="Times New Roman"/>
          <w:sz w:val="24"/>
          <w:szCs w:val="24"/>
        </w:rPr>
        <w:t>,</w:t>
      </w:r>
      <w:r w:rsidR="00C267ED" w:rsidRPr="00492F27">
        <w:rPr>
          <w:rFonts w:ascii="Times New Roman" w:hAnsi="Times New Roman" w:cs="Times New Roman"/>
          <w:sz w:val="24"/>
          <w:szCs w:val="24"/>
        </w:rPr>
        <w:t xml:space="preserve"> societal </w:t>
      </w:r>
      <w:r w:rsidR="00DF1EEC" w:rsidRPr="00492F27">
        <w:rPr>
          <w:rFonts w:ascii="Times New Roman" w:hAnsi="Times New Roman" w:cs="Times New Roman"/>
          <w:sz w:val="24"/>
          <w:szCs w:val="24"/>
        </w:rPr>
        <w:t>and</w:t>
      </w:r>
      <w:r w:rsidR="00C267ED" w:rsidRPr="00492F27">
        <w:rPr>
          <w:rFonts w:ascii="Times New Roman" w:hAnsi="Times New Roman" w:cs="Times New Roman"/>
          <w:sz w:val="24"/>
          <w:szCs w:val="24"/>
        </w:rPr>
        <w:t xml:space="preserve"> </w:t>
      </w:r>
      <w:r w:rsidR="00090C9B" w:rsidRPr="00492F27">
        <w:rPr>
          <w:rFonts w:ascii="Times New Roman" w:hAnsi="Times New Roman" w:cs="Times New Roman"/>
          <w:sz w:val="24"/>
          <w:szCs w:val="24"/>
        </w:rPr>
        <w:t>commercial</w:t>
      </w:r>
      <w:r w:rsidR="00C267ED" w:rsidRPr="00492F27">
        <w:rPr>
          <w:rFonts w:ascii="Times New Roman" w:hAnsi="Times New Roman" w:cs="Times New Roman"/>
          <w:sz w:val="24"/>
          <w:szCs w:val="24"/>
        </w:rPr>
        <w:t xml:space="preserve"> responsibility</w:t>
      </w:r>
      <w:r w:rsidR="00DF1EEC" w:rsidRPr="00492F27">
        <w:rPr>
          <w:rFonts w:ascii="Times New Roman" w:hAnsi="Times New Roman" w:cs="Times New Roman"/>
          <w:sz w:val="24"/>
          <w:szCs w:val="24"/>
        </w:rPr>
        <w:t xml:space="preserve"> for </w:t>
      </w:r>
      <w:r w:rsidR="006A168F" w:rsidRPr="00492F27">
        <w:rPr>
          <w:rFonts w:ascii="Times New Roman" w:hAnsi="Times New Roman" w:cs="Times New Roman"/>
          <w:sz w:val="24"/>
          <w:szCs w:val="24"/>
        </w:rPr>
        <w:t>food</w:t>
      </w:r>
      <w:r w:rsidR="00DF1EEC" w:rsidRPr="00492F27">
        <w:rPr>
          <w:rFonts w:ascii="Times New Roman" w:hAnsi="Times New Roman" w:cs="Times New Roman"/>
          <w:sz w:val="24"/>
          <w:szCs w:val="24"/>
        </w:rPr>
        <w:t xml:space="preserve"> choices and health status</w:t>
      </w:r>
      <w:r w:rsidR="00C267ED" w:rsidRPr="00492F27">
        <w:rPr>
          <w:rFonts w:ascii="Times New Roman" w:hAnsi="Times New Roman" w:cs="Times New Roman"/>
          <w:sz w:val="24"/>
          <w:szCs w:val="24"/>
        </w:rPr>
        <w:t xml:space="preserve">.  </w:t>
      </w:r>
    </w:p>
    <w:p w14:paraId="6F1BD3E1" w14:textId="01FF6783" w:rsidR="00EF51F3" w:rsidRPr="00492F27" w:rsidRDefault="00EF51F3" w:rsidP="0076280C">
      <w:pPr>
        <w:spacing w:after="0" w:line="480" w:lineRule="auto"/>
        <w:rPr>
          <w:rFonts w:ascii="Times New Roman" w:hAnsi="Times New Roman" w:cs="Times New Roman"/>
          <w:b/>
          <w:sz w:val="24"/>
          <w:szCs w:val="24"/>
          <w:u w:val="single"/>
        </w:rPr>
      </w:pPr>
    </w:p>
    <w:p w14:paraId="4BC8C688" w14:textId="0EC4626A" w:rsidR="00EE5C24" w:rsidRPr="00492F27" w:rsidRDefault="008B1D5A" w:rsidP="0076280C">
      <w:pPr>
        <w:pStyle w:val="Heading1"/>
        <w:numPr>
          <w:ilvl w:val="0"/>
          <w:numId w:val="3"/>
        </w:numPr>
        <w:spacing w:before="0" w:line="480" w:lineRule="auto"/>
        <w:ind w:left="432" w:hanging="432"/>
        <w:rPr>
          <w:rFonts w:ascii="Times New Roman" w:hAnsi="Times New Roman" w:cs="Times New Roman"/>
          <w:bCs/>
          <w:color w:val="auto"/>
          <w:sz w:val="24"/>
          <w:szCs w:val="24"/>
        </w:rPr>
      </w:pPr>
      <w:r w:rsidRPr="00492F27">
        <w:rPr>
          <w:rFonts w:ascii="Times New Roman" w:hAnsi="Times New Roman" w:cs="Times New Roman"/>
          <w:b/>
          <w:bCs/>
          <w:color w:val="auto"/>
          <w:sz w:val="24"/>
          <w:szCs w:val="24"/>
        </w:rPr>
        <w:lastRenderedPageBreak/>
        <w:t>Introduction</w:t>
      </w:r>
    </w:p>
    <w:p w14:paraId="1F893D1E" w14:textId="5D659BB6" w:rsidR="00750075" w:rsidRPr="00492F27" w:rsidRDefault="005F3C6C" w:rsidP="00B83BE1">
      <w:pPr>
        <w:autoSpaceDE w:val="0"/>
        <w:autoSpaceDN w:val="0"/>
        <w:adjustRightInd w:val="0"/>
        <w:spacing w:line="480" w:lineRule="auto"/>
        <w:rPr>
          <w:rFonts w:ascii="Times New Roman" w:hAnsi="Times New Roman" w:cs="Times New Roman"/>
          <w:sz w:val="24"/>
          <w:szCs w:val="24"/>
        </w:rPr>
      </w:pPr>
      <w:bookmarkStart w:id="3" w:name="_Hlk65947633"/>
      <w:r w:rsidRPr="00492F27">
        <w:rPr>
          <w:rFonts w:ascii="Times New Roman" w:hAnsi="Times New Roman" w:cs="Times New Roman"/>
          <w:sz w:val="24"/>
          <w:szCs w:val="24"/>
        </w:rPr>
        <w:t>T</w:t>
      </w:r>
      <w:r w:rsidR="0019162E" w:rsidRPr="00492F27">
        <w:rPr>
          <w:rFonts w:ascii="Times New Roman" w:hAnsi="Times New Roman" w:cs="Times New Roman"/>
          <w:sz w:val="24"/>
          <w:szCs w:val="24"/>
        </w:rPr>
        <w:t>he</w:t>
      </w:r>
      <w:r w:rsidR="00FA0EC6" w:rsidRPr="00492F27">
        <w:rPr>
          <w:rFonts w:ascii="Times New Roman" w:hAnsi="Times New Roman" w:cs="Times New Roman"/>
          <w:sz w:val="24"/>
          <w:szCs w:val="24"/>
        </w:rPr>
        <w:t xml:space="preserve"> frequent</w:t>
      </w:r>
      <w:r w:rsidR="003867F3" w:rsidRPr="00492F27">
        <w:rPr>
          <w:rFonts w:ascii="Times New Roman" w:hAnsi="Times New Roman" w:cs="Times New Roman"/>
          <w:sz w:val="24"/>
          <w:szCs w:val="24"/>
        </w:rPr>
        <w:t xml:space="preserve"> intake of</w:t>
      </w:r>
      <w:r w:rsidR="00CE3BEE" w:rsidRPr="00492F27">
        <w:rPr>
          <w:rFonts w:ascii="Times New Roman" w:hAnsi="Times New Roman" w:cs="Times New Roman"/>
          <w:sz w:val="24"/>
          <w:szCs w:val="24"/>
        </w:rPr>
        <w:t xml:space="preserve"> </w:t>
      </w:r>
      <w:r w:rsidR="009B3256" w:rsidRPr="00492F27">
        <w:rPr>
          <w:rFonts w:ascii="Times New Roman" w:hAnsi="Times New Roman" w:cs="Times New Roman"/>
          <w:sz w:val="24"/>
          <w:szCs w:val="24"/>
        </w:rPr>
        <w:t>energy dense foods</w:t>
      </w:r>
      <w:r w:rsidR="00214838" w:rsidRPr="00492F27">
        <w:rPr>
          <w:rFonts w:ascii="Times New Roman" w:hAnsi="Times New Roman" w:cs="Times New Roman"/>
          <w:sz w:val="24"/>
          <w:szCs w:val="24"/>
        </w:rPr>
        <w:t>,</w:t>
      </w:r>
      <w:r w:rsidR="000A40F7" w:rsidRPr="00492F27">
        <w:rPr>
          <w:rFonts w:ascii="Times New Roman" w:hAnsi="Times New Roman" w:cs="Times New Roman"/>
          <w:sz w:val="24"/>
          <w:szCs w:val="24"/>
        </w:rPr>
        <w:t xml:space="preserve"> </w:t>
      </w:r>
      <w:r w:rsidR="00FA0EC6" w:rsidRPr="00492F27">
        <w:rPr>
          <w:rFonts w:ascii="Times New Roman" w:hAnsi="Times New Roman" w:cs="Times New Roman"/>
          <w:sz w:val="24"/>
          <w:szCs w:val="24"/>
        </w:rPr>
        <w:t>high</w:t>
      </w:r>
      <w:r w:rsidR="003867F3" w:rsidRPr="00492F27">
        <w:rPr>
          <w:rFonts w:ascii="Times New Roman" w:hAnsi="Times New Roman" w:cs="Times New Roman"/>
          <w:sz w:val="24"/>
          <w:szCs w:val="24"/>
        </w:rPr>
        <w:t xml:space="preserve"> in fat, </w:t>
      </w:r>
      <w:r w:rsidR="009B3256" w:rsidRPr="00492F27">
        <w:rPr>
          <w:rFonts w:ascii="Times New Roman" w:hAnsi="Times New Roman" w:cs="Times New Roman"/>
          <w:sz w:val="24"/>
          <w:szCs w:val="24"/>
        </w:rPr>
        <w:t>sugar,</w:t>
      </w:r>
      <w:r w:rsidR="003867F3" w:rsidRPr="00492F27">
        <w:rPr>
          <w:rFonts w:ascii="Times New Roman" w:hAnsi="Times New Roman" w:cs="Times New Roman"/>
          <w:sz w:val="24"/>
          <w:szCs w:val="24"/>
        </w:rPr>
        <w:t xml:space="preserve"> and salt</w:t>
      </w:r>
      <w:r w:rsidR="009B3256" w:rsidRPr="00492F27">
        <w:rPr>
          <w:rFonts w:ascii="Times New Roman" w:hAnsi="Times New Roman" w:cs="Times New Roman"/>
          <w:sz w:val="24"/>
          <w:szCs w:val="24"/>
        </w:rPr>
        <w:t>,</w:t>
      </w:r>
      <w:r w:rsidR="00214838" w:rsidRPr="00492F27">
        <w:rPr>
          <w:rFonts w:ascii="Times New Roman" w:hAnsi="Times New Roman" w:cs="Times New Roman"/>
          <w:sz w:val="24"/>
          <w:szCs w:val="24"/>
        </w:rPr>
        <w:t xml:space="preserve"> and infrequent intake of fruit, vegetables and wholegrains are important risk factors for </w:t>
      </w:r>
      <w:r w:rsidR="002027DE" w:rsidRPr="00492F27">
        <w:rPr>
          <w:rFonts w:ascii="Times New Roman" w:hAnsi="Times New Roman" w:cs="Times New Roman"/>
          <w:sz w:val="24"/>
          <w:szCs w:val="24"/>
        </w:rPr>
        <w:t xml:space="preserve">obesity and </w:t>
      </w:r>
      <w:r w:rsidR="003867F3" w:rsidRPr="00492F27">
        <w:rPr>
          <w:rFonts w:ascii="Times New Roman" w:hAnsi="Times New Roman" w:cs="Times New Roman"/>
          <w:sz w:val="24"/>
          <w:szCs w:val="24"/>
        </w:rPr>
        <w:t>non-communicable diseases</w:t>
      </w:r>
      <w:r w:rsidR="006F1F33" w:rsidRPr="00492F27">
        <w:rPr>
          <w:rFonts w:ascii="Times New Roman" w:hAnsi="Times New Roman" w:cs="Times New Roman"/>
          <w:sz w:val="24"/>
          <w:szCs w:val="24"/>
        </w:rPr>
        <w:t xml:space="preserve"> (NCDs)</w:t>
      </w:r>
      <w:r w:rsidR="00AD0834" w:rsidRPr="00492F27">
        <w:rPr>
          <w:rFonts w:ascii="Times New Roman" w:hAnsi="Times New Roman" w:cs="Times New Roman"/>
          <w:sz w:val="24"/>
          <w:szCs w:val="24"/>
        </w:rPr>
        <w:t>,</w:t>
      </w:r>
      <w:r w:rsidRPr="00492F27">
        <w:rPr>
          <w:rFonts w:ascii="Times New Roman" w:hAnsi="Times New Roman" w:cs="Times New Roman"/>
          <w:sz w:val="24"/>
          <w:szCs w:val="24"/>
        </w:rPr>
        <w:t xml:space="preserve"> such as type 2 diabetes, cardiovascular disease and cancer</w:t>
      </w:r>
      <w:r w:rsidR="00F87AD2" w:rsidRPr="00492F27">
        <w:rPr>
          <w:rFonts w:ascii="Times New Roman" w:hAnsi="Times New Roman" w:cs="Times New Roman"/>
          <w:sz w:val="24"/>
          <w:szCs w:val="24"/>
        </w:rPr>
        <w:t xml:space="preserve"> </w:t>
      </w:r>
      <w:bookmarkEnd w:id="3"/>
      <w:r w:rsidR="00F87AD2" w:rsidRPr="00492F27">
        <w:rPr>
          <w:rFonts w:ascii="Times New Roman" w:hAnsi="Times New Roman" w:cs="Times New Roman"/>
          <w:sz w:val="24"/>
          <w:szCs w:val="24"/>
        </w:rPr>
        <w:fldChar w:fldCharType="begin"/>
      </w:r>
      <w:r w:rsidR="00A9056D" w:rsidRPr="00492F27">
        <w:rPr>
          <w:rFonts w:ascii="Times New Roman" w:hAnsi="Times New Roman" w:cs="Times New Roman"/>
          <w:sz w:val="24"/>
          <w:szCs w:val="24"/>
        </w:rPr>
        <w:instrText xml:space="preserve"> ADDIN EN.CITE &lt;EndNote&gt;&lt;Cite&gt;&lt;Author&gt;Butland B&lt;/Author&gt;&lt;Year&gt;2007&lt;/Year&gt;&lt;RecNum&gt;124&lt;/RecNum&gt;&lt;DisplayText&gt;[1, 2]&lt;/DisplayText&gt;&lt;record&gt;&lt;rec-number&gt;124&lt;/rec-number&gt;&lt;foreign-keys&gt;&lt;key app="EN" db-id="fasvwa2xrap9vuer5ay5wwtx22pevxtave00" timestamp="1591909563"&gt;124&lt;/key&gt;&lt;key app="ENWeb" db-id=""&gt;0&lt;/key&gt;&lt;/foreign-keys&gt;&lt;ref-type name="Journal Article"&gt;17&lt;/ref-type&gt;&lt;contributors&gt;&lt;authors&gt;&lt;author&gt;Butland B, Jebb S, Kopelman P et al. &lt;/author&gt;&lt;/authors&gt;&lt;/contributors&gt;&lt;titles&gt;&lt;title&gt;Foresight Tackling Obesities: Future Choices – Project Report. &lt;/title&gt;&lt;/titles&gt;&lt;dates&gt;&lt;year&gt;2007&lt;/year&gt;&lt;/dates&gt;&lt;urls&gt;&lt;/urls&gt;&lt;research-notes&gt;  Pilot study qualitative&lt;/research-notes&gt;&lt;/record&gt;&lt;/Cite&gt;&lt;Cite&gt;&lt;Author&gt;SACN&lt;/Author&gt;&lt;Year&gt;2015&lt;/Year&gt;&lt;RecNum&gt;174&lt;/RecNum&gt;&lt;record&gt;&lt;rec-number&gt;174&lt;/rec-number&gt;&lt;foreign-keys&gt;&lt;key app="EN" db-id="fasvwa2xrap9vuer5ay5wwtx22pevxtave00" timestamp="1595198073"&gt;174&lt;/key&gt;&lt;key app="ENWeb" db-id=""&gt;0&lt;/key&gt;&lt;/foreign-keys&gt;&lt;ref-type name="Journal Article"&gt;17&lt;/ref-type&gt;&lt;contributors&gt;&lt;authors&gt;&lt;author&gt;SACN&lt;/author&gt;&lt;/authors&gt;&lt;/contributors&gt;&lt;titles&gt;&lt;title&gt;Carbohydrates and Health&lt;/title&gt;&lt;secondary-title&gt;Scientific Advisory Committee on Nutrition&lt;/secondary-title&gt;&lt;/titles&gt;&lt;dates&gt;&lt;year&gt;2015&lt;/year&gt;&lt;/dates&gt;&lt;urls&gt;&lt;related-urls&gt;&lt;url&gt;https://assets.publishing.service.gov.uk/government/uploads/system/uploads/attachment_data/file/445503/SACN_Carbohydrates_and_Health.pdf&lt;/url&gt;&lt;/related-urls&gt;&lt;/urls&gt;&lt;research-notes&gt;  Pilot study qualitative&lt;/research-notes&gt;&lt;/record&gt;&lt;/Cite&gt;&lt;/EndNote&gt;</w:instrText>
      </w:r>
      <w:r w:rsidR="00F87AD2" w:rsidRPr="00492F27">
        <w:rPr>
          <w:rFonts w:ascii="Times New Roman" w:hAnsi="Times New Roman" w:cs="Times New Roman"/>
          <w:sz w:val="24"/>
          <w:szCs w:val="24"/>
        </w:rPr>
        <w:fldChar w:fldCharType="separate"/>
      </w:r>
      <w:r w:rsidR="00A9056D" w:rsidRPr="00492F27">
        <w:rPr>
          <w:rFonts w:ascii="Times New Roman" w:hAnsi="Times New Roman" w:cs="Times New Roman"/>
          <w:noProof/>
          <w:sz w:val="24"/>
          <w:szCs w:val="24"/>
        </w:rPr>
        <w:t>[</w:t>
      </w:r>
      <w:hyperlink w:anchor="_ENREF_1" w:tooltip="Butland B, 2007 #124" w:history="1">
        <w:r w:rsidR="00D85EBA" w:rsidRPr="00492F27">
          <w:rPr>
            <w:rFonts w:ascii="Times New Roman" w:hAnsi="Times New Roman" w:cs="Times New Roman"/>
            <w:noProof/>
            <w:sz w:val="24"/>
            <w:szCs w:val="24"/>
          </w:rPr>
          <w:t>1</w:t>
        </w:r>
      </w:hyperlink>
      <w:r w:rsidR="00A9056D" w:rsidRPr="00492F27">
        <w:rPr>
          <w:rFonts w:ascii="Times New Roman" w:hAnsi="Times New Roman" w:cs="Times New Roman"/>
          <w:noProof/>
          <w:sz w:val="24"/>
          <w:szCs w:val="24"/>
        </w:rPr>
        <w:t xml:space="preserve">, </w:t>
      </w:r>
      <w:hyperlink w:anchor="_ENREF_2" w:tooltip="SACN, 2015 #174" w:history="1">
        <w:r w:rsidR="00D85EBA" w:rsidRPr="00492F27">
          <w:rPr>
            <w:rFonts w:ascii="Times New Roman" w:hAnsi="Times New Roman" w:cs="Times New Roman"/>
            <w:noProof/>
            <w:sz w:val="24"/>
            <w:szCs w:val="24"/>
          </w:rPr>
          <w:t>2</w:t>
        </w:r>
      </w:hyperlink>
      <w:r w:rsidR="00A9056D" w:rsidRPr="00492F27">
        <w:rPr>
          <w:rFonts w:ascii="Times New Roman" w:hAnsi="Times New Roman" w:cs="Times New Roman"/>
          <w:noProof/>
          <w:sz w:val="24"/>
          <w:szCs w:val="24"/>
        </w:rPr>
        <w:t>]</w:t>
      </w:r>
      <w:r w:rsidR="00F87AD2" w:rsidRPr="00492F27">
        <w:rPr>
          <w:rFonts w:ascii="Times New Roman" w:hAnsi="Times New Roman" w:cs="Times New Roman"/>
          <w:sz w:val="24"/>
          <w:szCs w:val="24"/>
        </w:rPr>
        <w:fldChar w:fldCharType="end"/>
      </w:r>
      <w:r w:rsidR="003D025B" w:rsidRPr="00492F27">
        <w:rPr>
          <w:rFonts w:ascii="Times New Roman" w:hAnsi="Times New Roman" w:cs="Times New Roman"/>
          <w:sz w:val="24"/>
          <w:szCs w:val="24"/>
        </w:rPr>
        <w:t xml:space="preserve">. </w:t>
      </w:r>
      <w:r w:rsidR="00A9056D" w:rsidRPr="00492F27">
        <w:rPr>
          <w:rFonts w:ascii="Times New Roman" w:hAnsi="Times New Roman" w:cs="Times New Roman"/>
          <w:sz w:val="24"/>
          <w:szCs w:val="24"/>
        </w:rPr>
        <w:t xml:space="preserve">Poor diet, obesity and NCDs are not equally distributed, with the greatest burden falling on those </w:t>
      </w:r>
      <w:r w:rsidR="00C808BE" w:rsidRPr="00492F27">
        <w:rPr>
          <w:rFonts w:ascii="Times New Roman" w:hAnsi="Times New Roman" w:cs="Times New Roman"/>
          <w:sz w:val="24"/>
          <w:szCs w:val="24"/>
        </w:rPr>
        <w:t xml:space="preserve">most disadvantaged </w:t>
      </w:r>
      <w:r w:rsidR="00C808BE" w:rsidRPr="00492F27">
        <w:rPr>
          <w:rFonts w:ascii="Times New Roman" w:hAnsi="Times New Roman" w:cs="Times New Roman"/>
          <w:sz w:val="24"/>
          <w:szCs w:val="24"/>
        </w:rPr>
        <w:fldChar w:fldCharType="begin">
          <w:fldData xml:space="preserve">PEVuZE5vdGU+PENpdGU+PEF1dGhvcj5Tb21tZXI8L0F1dGhvcj48WWVhcj4yMDE1PC9ZZWFyPjxS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</w:fldData>
        </w:fldChar>
      </w:r>
      <w:r w:rsidR="00C808BE" w:rsidRPr="00492F27">
        <w:rPr>
          <w:rFonts w:ascii="Times New Roman" w:hAnsi="Times New Roman" w:cs="Times New Roman"/>
          <w:sz w:val="24"/>
          <w:szCs w:val="24"/>
        </w:rPr>
        <w:instrText xml:space="preserve"> ADDIN EN.CITE </w:instrText>
      </w:r>
      <w:r w:rsidR="00C808BE" w:rsidRPr="00492F27">
        <w:rPr>
          <w:rFonts w:ascii="Times New Roman" w:hAnsi="Times New Roman" w:cs="Times New Roman"/>
          <w:sz w:val="24"/>
          <w:szCs w:val="24"/>
        </w:rPr>
        <w:fldChar w:fldCharType="begin">
          <w:fldData xml:space="preserve">PEVuZE5vdGU+PENpdGU+PEF1dGhvcj5Tb21tZXI8L0F1dGhvcj48WWVhcj4yMDE1PC9ZZWFyPjxS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</w:fldData>
        </w:fldChar>
      </w:r>
      <w:r w:rsidR="00C808BE" w:rsidRPr="00492F27">
        <w:rPr>
          <w:rFonts w:ascii="Times New Roman" w:hAnsi="Times New Roman" w:cs="Times New Roman"/>
          <w:sz w:val="24"/>
          <w:szCs w:val="24"/>
        </w:rPr>
        <w:instrText xml:space="preserve"> ADDIN EN.CITE.DATA </w:instrText>
      </w:r>
      <w:r w:rsidR="00C808BE" w:rsidRPr="00492F27">
        <w:rPr>
          <w:rFonts w:ascii="Times New Roman" w:hAnsi="Times New Roman" w:cs="Times New Roman"/>
          <w:sz w:val="24"/>
          <w:szCs w:val="24"/>
        </w:rPr>
      </w:r>
      <w:r w:rsidR="00C808BE" w:rsidRPr="00492F27">
        <w:rPr>
          <w:rFonts w:ascii="Times New Roman" w:hAnsi="Times New Roman" w:cs="Times New Roman"/>
          <w:sz w:val="24"/>
          <w:szCs w:val="24"/>
        </w:rPr>
        <w:fldChar w:fldCharType="end"/>
      </w:r>
      <w:r w:rsidR="00C808BE" w:rsidRPr="00492F27">
        <w:rPr>
          <w:rFonts w:ascii="Times New Roman" w:hAnsi="Times New Roman" w:cs="Times New Roman"/>
          <w:sz w:val="24"/>
          <w:szCs w:val="24"/>
        </w:rPr>
      </w:r>
      <w:r w:rsidR="00C808BE" w:rsidRPr="00492F27">
        <w:rPr>
          <w:rFonts w:ascii="Times New Roman" w:hAnsi="Times New Roman" w:cs="Times New Roman"/>
          <w:sz w:val="24"/>
          <w:szCs w:val="24"/>
        </w:rPr>
        <w:fldChar w:fldCharType="separate"/>
      </w:r>
      <w:r w:rsidR="00C808BE" w:rsidRPr="00492F27">
        <w:rPr>
          <w:rFonts w:ascii="Times New Roman" w:hAnsi="Times New Roman" w:cs="Times New Roman"/>
          <w:noProof/>
          <w:sz w:val="24"/>
          <w:szCs w:val="24"/>
        </w:rPr>
        <w:t>[</w:t>
      </w:r>
      <w:hyperlink w:anchor="_ENREF_3" w:tooltip="Sommer, 2015 #3914" w:history="1">
        <w:r w:rsidR="00D85EBA" w:rsidRPr="00492F27">
          <w:rPr>
            <w:rFonts w:ascii="Times New Roman" w:hAnsi="Times New Roman" w:cs="Times New Roman"/>
            <w:noProof/>
            <w:sz w:val="24"/>
            <w:szCs w:val="24"/>
          </w:rPr>
          <w:t>3</w:t>
        </w:r>
      </w:hyperlink>
      <w:r w:rsidR="00C808BE" w:rsidRPr="00492F27">
        <w:rPr>
          <w:rFonts w:ascii="Times New Roman" w:hAnsi="Times New Roman" w:cs="Times New Roman"/>
          <w:noProof/>
          <w:sz w:val="24"/>
          <w:szCs w:val="24"/>
        </w:rPr>
        <w:t>]</w:t>
      </w:r>
      <w:r w:rsidR="00C808BE" w:rsidRPr="00492F27">
        <w:rPr>
          <w:rFonts w:ascii="Times New Roman" w:hAnsi="Times New Roman" w:cs="Times New Roman"/>
          <w:sz w:val="24"/>
          <w:szCs w:val="24"/>
        </w:rPr>
        <w:fldChar w:fldCharType="end"/>
      </w:r>
      <w:r w:rsidR="00C808BE" w:rsidRPr="00492F27">
        <w:rPr>
          <w:rFonts w:ascii="Times New Roman" w:hAnsi="Times New Roman" w:cs="Times New Roman"/>
          <w:sz w:val="24"/>
          <w:szCs w:val="24"/>
        </w:rPr>
        <w:t xml:space="preserve">. </w:t>
      </w:r>
      <w:r w:rsidR="0088458C" w:rsidRPr="00492F27">
        <w:rPr>
          <w:rFonts w:ascii="Times New Roman" w:hAnsi="Times New Roman" w:cs="Times New Roman"/>
          <w:sz w:val="24"/>
          <w:szCs w:val="24"/>
        </w:rPr>
        <w:t>E</w:t>
      </w:r>
      <w:r w:rsidR="00C808BE" w:rsidRPr="00492F27">
        <w:rPr>
          <w:rFonts w:ascii="Times New Roman" w:hAnsi="Times New Roman" w:cs="Times New Roman"/>
          <w:sz w:val="24"/>
          <w:szCs w:val="24"/>
        </w:rPr>
        <w:t xml:space="preserve">xposure </w:t>
      </w:r>
      <w:r w:rsidR="0088458C" w:rsidRPr="00492F27">
        <w:rPr>
          <w:rFonts w:ascii="Times New Roman" w:hAnsi="Times New Roman" w:cs="Times New Roman"/>
          <w:sz w:val="24"/>
          <w:szCs w:val="24"/>
        </w:rPr>
        <w:t xml:space="preserve">to NCD risk factors </w:t>
      </w:r>
      <w:r w:rsidR="00446F0A" w:rsidRPr="00492F27">
        <w:rPr>
          <w:rFonts w:ascii="Times New Roman" w:hAnsi="Times New Roman" w:cs="Times New Roman"/>
          <w:sz w:val="24"/>
          <w:szCs w:val="24"/>
        </w:rPr>
        <w:t>can commence</w:t>
      </w:r>
      <w:r w:rsidR="00C808BE" w:rsidRPr="00492F27">
        <w:rPr>
          <w:rFonts w:ascii="Times New Roman" w:hAnsi="Times New Roman" w:cs="Times New Roman"/>
          <w:sz w:val="24"/>
          <w:szCs w:val="24"/>
        </w:rPr>
        <w:t xml:space="preserve"> early in life, even before conception </w:t>
      </w:r>
      <w:r w:rsidR="00C808BE" w:rsidRPr="00492F27">
        <w:rPr>
          <w:rFonts w:ascii="Times New Roman" w:hAnsi="Times New Roman" w:cs="Times New Roman"/>
          <w:sz w:val="24"/>
          <w:szCs w:val="24"/>
        </w:rPr>
        <w:fldChar w:fldCharType="begin">
          <w:fldData xml:space="preserve">PEVuZE5vdGU+PENpdGU+PEF1dGhvcj5TdGVwaGVuc29uPC9BdXRob3I+PFllYXI+MjAxODwvWWVh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</w:fldData>
        </w:fldChar>
      </w:r>
      <w:r w:rsidR="00C808BE" w:rsidRPr="00492F27">
        <w:rPr>
          <w:rFonts w:ascii="Times New Roman" w:hAnsi="Times New Roman" w:cs="Times New Roman"/>
          <w:sz w:val="24"/>
          <w:szCs w:val="24"/>
        </w:rPr>
        <w:instrText xml:space="preserve"> ADDIN EN.CITE </w:instrText>
      </w:r>
      <w:r w:rsidR="00C808BE" w:rsidRPr="00492F27">
        <w:rPr>
          <w:rFonts w:ascii="Times New Roman" w:hAnsi="Times New Roman" w:cs="Times New Roman"/>
          <w:sz w:val="24"/>
          <w:szCs w:val="24"/>
        </w:rPr>
        <w:fldChar w:fldCharType="begin">
          <w:fldData xml:space="preserve">PEVuZE5vdGU+PENpdGU+PEF1dGhvcj5TdGVwaGVuc29uPC9BdXRob3I+PFllYXI+MjAxODwvWWVh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</w:fldData>
        </w:fldChar>
      </w:r>
      <w:r w:rsidR="00C808BE" w:rsidRPr="00492F27">
        <w:rPr>
          <w:rFonts w:ascii="Times New Roman" w:hAnsi="Times New Roman" w:cs="Times New Roman"/>
          <w:sz w:val="24"/>
          <w:szCs w:val="24"/>
        </w:rPr>
        <w:instrText xml:space="preserve"> ADDIN EN.CITE.DATA </w:instrText>
      </w:r>
      <w:r w:rsidR="00C808BE" w:rsidRPr="00492F27">
        <w:rPr>
          <w:rFonts w:ascii="Times New Roman" w:hAnsi="Times New Roman" w:cs="Times New Roman"/>
          <w:sz w:val="24"/>
          <w:szCs w:val="24"/>
        </w:rPr>
      </w:r>
      <w:r w:rsidR="00C808BE" w:rsidRPr="00492F27">
        <w:rPr>
          <w:rFonts w:ascii="Times New Roman" w:hAnsi="Times New Roman" w:cs="Times New Roman"/>
          <w:sz w:val="24"/>
          <w:szCs w:val="24"/>
        </w:rPr>
        <w:fldChar w:fldCharType="end"/>
      </w:r>
      <w:r w:rsidR="00C808BE" w:rsidRPr="00492F27">
        <w:rPr>
          <w:rFonts w:ascii="Times New Roman" w:hAnsi="Times New Roman" w:cs="Times New Roman"/>
          <w:sz w:val="24"/>
          <w:szCs w:val="24"/>
        </w:rPr>
      </w:r>
      <w:r w:rsidR="00C808BE" w:rsidRPr="00492F27">
        <w:rPr>
          <w:rFonts w:ascii="Times New Roman" w:hAnsi="Times New Roman" w:cs="Times New Roman"/>
          <w:sz w:val="24"/>
          <w:szCs w:val="24"/>
        </w:rPr>
        <w:fldChar w:fldCharType="separate"/>
      </w:r>
      <w:r w:rsidR="00C808BE" w:rsidRPr="00492F27">
        <w:rPr>
          <w:rFonts w:ascii="Times New Roman" w:hAnsi="Times New Roman" w:cs="Times New Roman"/>
          <w:noProof/>
          <w:sz w:val="24"/>
          <w:szCs w:val="24"/>
        </w:rPr>
        <w:t>[</w:t>
      </w:r>
      <w:hyperlink w:anchor="_ENREF_4" w:tooltip="Stephenson, 2018 #3592" w:history="1">
        <w:r w:rsidR="00D85EBA" w:rsidRPr="00492F27">
          <w:rPr>
            <w:rFonts w:ascii="Times New Roman" w:hAnsi="Times New Roman" w:cs="Times New Roman"/>
            <w:noProof/>
            <w:sz w:val="24"/>
            <w:szCs w:val="24"/>
          </w:rPr>
          <w:t>4</w:t>
        </w:r>
      </w:hyperlink>
      <w:r w:rsidR="00C808BE" w:rsidRPr="00492F27">
        <w:rPr>
          <w:rFonts w:ascii="Times New Roman" w:hAnsi="Times New Roman" w:cs="Times New Roman"/>
          <w:noProof/>
          <w:sz w:val="24"/>
          <w:szCs w:val="24"/>
        </w:rPr>
        <w:t>]</w:t>
      </w:r>
      <w:r w:rsidR="00C808BE" w:rsidRPr="00492F27">
        <w:rPr>
          <w:rFonts w:ascii="Times New Roman" w:hAnsi="Times New Roman" w:cs="Times New Roman"/>
          <w:sz w:val="24"/>
          <w:szCs w:val="24"/>
        </w:rPr>
        <w:fldChar w:fldCharType="end"/>
      </w:r>
      <w:r w:rsidR="00C808BE" w:rsidRPr="00492F27">
        <w:rPr>
          <w:rFonts w:ascii="Times New Roman" w:hAnsi="Times New Roman" w:cs="Times New Roman"/>
          <w:sz w:val="24"/>
          <w:szCs w:val="24"/>
        </w:rPr>
        <w:t xml:space="preserve">. </w:t>
      </w:r>
      <w:r w:rsidR="006A1C3E" w:rsidRPr="00492F27">
        <w:rPr>
          <w:rFonts w:ascii="Times New Roman" w:hAnsi="Times New Roman" w:cs="Times New Roman"/>
          <w:sz w:val="24"/>
          <w:szCs w:val="24"/>
        </w:rPr>
        <w:t>Women</w:t>
      </w:r>
      <w:r w:rsidR="004071D7" w:rsidRPr="00492F27">
        <w:rPr>
          <w:rFonts w:ascii="Times New Roman" w:hAnsi="Times New Roman" w:cs="Times New Roman"/>
          <w:sz w:val="24"/>
          <w:szCs w:val="24"/>
        </w:rPr>
        <w:t>, particularly those from more disadvantaged backgrounds,</w:t>
      </w:r>
      <w:r w:rsidR="006A1C3E" w:rsidRPr="00492F27">
        <w:rPr>
          <w:rFonts w:ascii="Times New Roman" w:hAnsi="Times New Roman" w:cs="Times New Roman"/>
          <w:sz w:val="24"/>
          <w:szCs w:val="24"/>
        </w:rPr>
        <w:t xml:space="preserve"> are </w:t>
      </w:r>
      <w:r w:rsidR="00A9056D" w:rsidRPr="00492F27">
        <w:rPr>
          <w:rFonts w:ascii="Times New Roman" w:hAnsi="Times New Roman" w:cs="Times New Roman"/>
          <w:sz w:val="24"/>
          <w:szCs w:val="24"/>
        </w:rPr>
        <w:t xml:space="preserve">therefore </w:t>
      </w:r>
      <w:r w:rsidR="006A1C3E" w:rsidRPr="00492F27">
        <w:rPr>
          <w:rFonts w:ascii="Times New Roman" w:hAnsi="Times New Roman" w:cs="Times New Roman"/>
          <w:sz w:val="24"/>
          <w:szCs w:val="24"/>
        </w:rPr>
        <w:t xml:space="preserve">an important target group for intervention and research </w:t>
      </w:r>
      <w:r w:rsidR="00070374" w:rsidRPr="00492F27">
        <w:rPr>
          <w:rFonts w:ascii="Times New Roman" w:hAnsi="Times New Roman" w:cs="Times New Roman"/>
          <w:sz w:val="24"/>
          <w:szCs w:val="24"/>
        </w:rPr>
        <w:t>because they remain predominantly responsible for household food tasks and their</w:t>
      </w:r>
      <w:r w:rsidR="006A1C3E" w:rsidRPr="00492F27">
        <w:rPr>
          <w:rFonts w:ascii="Times New Roman" w:hAnsi="Times New Roman" w:cs="Times New Roman"/>
          <w:sz w:val="24"/>
          <w:szCs w:val="24"/>
        </w:rPr>
        <w:t xml:space="preserve"> food choices impact </w:t>
      </w:r>
      <w:r w:rsidR="00070374" w:rsidRPr="00492F27">
        <w:rPr>
          <w:rFonts w:ascii="Times New Roman" w:hAnsi="Times New Roman" w:cs="Times New Roman"/>
          <w:sz w:val="24"/>
          <w:szCs w:val="24"/>
        </w:rPr>
        <w:t>the short and long-term health of</w:t>
      </w:r>
      <w:r w:rsidR="006A1C3E" w:rsidRPr="00492F27">
        <w:rPr>
          <w:rFonts w:ascii="Times New Roman" w:hAnsi="Times New Roman" w:cs="Times New Roman"/>
          <w:sz w:val="24"/>
          <w:szCs w:val="24"/>
        </w:rPr>
        <w:t xml:space="preserve"> </w:t>
      </w:r>
      <w:r w:rsidR="00AD21EF" w:rsidRPr="00492F27">
        <w:rPr>
          <w:rFonts w:ascii="Times New Roman" w:hAnsi="Times New Roman" w:cs="Times New Roman"/>
          <w:sz w:val="24"/>
          <w:szCs w:val="24"/>
        </w:rPr>
        <w:t xml:space="preserve">their </w:t>
      </w:r>
      <w:r w:rsidR="006A1C3E" w:rsidRPr="00492F27">
        <w:rPr>
          <w:rFonts w:ascii="Times New Roman" w:hAnsi="Times New Roman" w:cs="Times New Roman"/>
          <w:sz w:val="24"/>
          <w:szCs w:val="24"/>
        </w:rPr>
        <w:t xml:space="preserve">children </w:t>
      </w:r>
      <w:r w:rsidR="006A1C3E" w:rsidRPr="00492F27">
        <w:rPr>
          <w:rFonts w:ascii="Times New Roman" w:hAnsi="Times New Roman" w:cs="Times New Roman"/>
          <w:sz w:val="24"/>
          <w:szCs w:val="24"/>
        </w:rPr>
        <w:fldChar w:fldCharType="begin">
          <w:fldData xml:space="preserve">PEVuZE5vdGU+PENpdGU+PEF1dGhvcj5Gb29kIFN0YW5kYXJkcyBBZ2VuY3k8L0F1dGhvcj48WWVh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==
</w:fldData>
        </w:fldChar>
      </w:r>
      <w:r w:rsidR="00C808BE" w:rsidRPr="00492F27">
        <w:rPr>
          <w:rFonts w:ascii="Times New Roman" w:hAnsi="Times New Roman" w:cs="Times New Roman"/>
          <w:sz w:val="24"/>
          <w:szCs w:val="24"/>
        </w:rPr>
        <w:instrText xml:space="preserve"> ADDIN EN.CITE </w:instrText>
      </w:r>
      <w:r w:rsidR="00C808BE" w:rsidRPr="00492F27">
        <w:rPr>
          <w:rFonts w:ascii="Times New Roman" w:hAnsi="Times New Roman" w:cs="Times New Roman"/>
          <w:sz w:val="24"/>
          <w:szCs w:val="24"/>
        </w:rPr>
        <w:fldChar w:fldCharType="begin">
          <w:fldData xml:space="preserve">PEVuZE5vdGU+PENpdGU+PEF1dGhvcj5Gb29kIFN0YW5kYXJkcyBBZ2VuY3k8L0F1dGhvcj48WWVh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==
</w:fldData>
        </w:fldChar>
      </w:r>
      <w:r w:rsidR="00C808BE" w:rsidRPr="00492F27">
        <w:rPr>
          <w:rFonts w:ascii="Times New Roman" w:hAnsi="Times New Roman" w:cs="Times New Roman"/>
          <w:sz w:val="24"/>
          <w:szCs w:val="24"/>
        </w:rPr>
        <w:instrText xml:space="preserve"> ADDIN EN.CITE.DATA </w:instrText>
      </w:r>
      <w:r w:rsidR="00C808BE" w:rsidRPr="00492F27">
        <w:rPr>
          <w:rFonts w:ascii="Times New Roman" w:hAnsi="Times New Roman" w:cs="Times New Roman"/>
          <w:sz w:val="24"/>
          <w:szCs w:val="24"/>
        </w:rPr>
      </w:r>
      <w:r w:rsidR="00C808BE" w:rsidRPr="00492F27">
        <w:rPr>
          <w:rFonts w:ascii="Times New Roman" w:hAnsi="Times New Roman" w:cs="Times New Roman"/>
          <w:sz w:val="24"/>
          <w:szCs w:val="24"/>
        </w:rPr>
        <w:fldChar w:fldCharType="end"/>
      </w:r>
      <w:r w:rsidR="006A1C3E" w:rsidRPr="00492F27">
        <w:rPr>
          <w:rFonts w:ascii="Times New Roman" w:hAnsi="Times New Roman" w:cs="Times New Roman"/>
          <w:sz w:val="24"/>
          <w:szCs w:val="24"/>
        </w:rPr>
      </w:r>
      <w:r w:rsidR="006A1C3E" w:rsidRPr="00492F27">
        <w:rPr>
          <w:rFonts w:ascii="Times New Roman" w:hAnsi="Times New Roman" w:cs="Times New Roman"/>
          <w:sz w:val="24"/>
          <w:szCs w:val="24"/>
        </w:rPr>
        <w:fldChar w:fldCharType="separate"/>
      </w:r>
      <w:r w:rsidR="00C808BE" w:rsidRPr="00492F27">
        <w:rPr>
          <w:rFonts w:ascii="Times New Roman" w:hAnsi="Times New Roman" w:cs="Times New Roman"/>
          <w:noProof/>
          <w:sz w:val="24"/>
          <w:szCs w:val="24"/>
        </w:rPr>
        <w:t>[</w:t>
      </w:r>
      <w:hyperlink w:anchor="_ENREF_5" w:tooltip="Food Standards Agency, 2014 #3571" w:history="1">
        <w:r w:rsidR="00D85EBA" w:rsidRPr="00492F27">
          <w:rPr>
            <w:rFonts w:ascii="Times New Roman" w:hAnsi="Times New Roman" w:cs="Times New Roman"/>
            <w:noProof/>
            <w:sz w:val="24"/>
            <w:szCs w:val="24"/>
          </w:rPr>
          <w:t>5</w:t>
        </w:r>
      </w:hyperlink>
      <w:r w:rsidR="00C808BE" w:rsidRPr="00492F27">
        <w:rPr>
          <w:rFonts w:ascii="Times New Roman" w:hAnsi="Times New Roman" w:cs="Times New Roman"/>
          <w:noProof/>
          <w:sz w:val="24"/>
          <w:szCs w:val="24"/>
        </w:rPr>
        <w:t xml:space="preserve">, </w:t>
      </w:r>
      <w:hyperlink w:anchor="_ENREF_6" w:tooltip="Barker, 2018 #3643" w:history="1">
        <w:r w:rsidR="00D85EBA" w:rsidRPr="00492F27">
          <w:rPr>
            <w:rFonts w:ascii="Times New Roman" w:hAnsi="Times New Roman" w:cs="Times New Roman"/>
            <w:noProof/>
            <w:sz w:val="24"/>
            <w:szCs w:val="24"/>
          </w:rPr>
          <w:t>6</w:t>
        </w:r>
      </w:hyperlink>
      <w:r w:rsidR="00C808BE" w:rsidRPr="00492F27">
        <w:rPr>
          <w:rFonts w:ascii="Times New Roman" w:hAnsi="Times New Roman" w:cs="Times New Roman"/>
          <w:noProof/>
          <w:sz w:val="24"/>
          <w:szCs w:val="24"/>
        </w:rPr>
        <w:t>]</w:t>
      </w:r>
      <w:r w:rsidR="006A1C3E" w:rsidRPr="00492F27">
        <w:rPr>
          <w:rFonts w:ascii="Times New Roman" w:hAnsi="Times New Roman" w:cs="Times New Roman"/>
          <w:sz w:val="24"/>
          <w:szCs w:val="24"/>
        </w:rPr>
        <w:fldChar w:fldCharType="end"/>
      </w:r>
      <w:r w:rsidR="00A9056D" w:rsidRPr="00492F27">
        <w:rPr>
          <w:rFonts w:ascii="Times New Roman" w:hAnsi="Times New Roman" w:cs="Times New Roman"/>
          <w:sz w:val="24"/>
          <w:szCs w:val="24"/>
        </w:rPr>
        <w:t>.</w:t>
      </w:r>
      <w:r w:rsidR="00AA4AD5" w:rsidRPr="00492F27">
        <w:rPr>
          <w:rFonts w:ascii="Times New Roman" w:hAnsi="Times New Roman" w:cs="Times New Roman"/>
          <w:sz w:val="24"/>
          <w:szCs w:val="24"/>
        </w:rPr>
        <w:t xml:space="preserve"> </w:t>
      </w:r>
      <w:r w:rsidR="004071D7" w:rsidRPr="00492F27">
        <w:rPr>
          <w:rFonts w:ascii="Times New Roman" w:hAnsi="Times New Roman" w:cs="Times New Roman"/>
          <w:sz w:val="24"/>
          <w:szCs w:val="24"/>
        </w:rPr>
        <w:t xml:space="preserve">Interventions </w:t>
      </w:r>
      <w:r w:rsidR="00446F0A" w:rsidRPr="00492F27">
        <w:rPr>
          <w:rFonts w:ascii="Times New Roman" w:hAnsi="Times New Roman" w:cs="Times New Roman"/>
          <w:sz w:val="24"/>
          <w:szCs w:val="24"/>
        </w:rPr>
        <w:t xml:space="preserve">that </w:t>
      </w:r>
      <w:r w:rsidR="004071D7" w:rsidRPr="00492F27">
        <w:rPr>
          <w:rFonts w:ascii="Times New Roman" w:hAnsi="Times New Roman" w:cs="Times New Roman"/>
          <w:sz w:val="24"/>
          <w:szCs w:val="24"/>
        </w:rPr>
        <w:t xml:space="preserve">show the greatest potential to reduce dietary inequalities are those that address the environmental </w:t>
      </w:r>
      <w:r w:rsidR="00446F0A" w:rsidRPr="00492F27">
        <w:rPr>
          <w:rFonts w:ascii="Times New Roman" w:hAnsi="Times New Roman" w:cs="Times New Roman"/>
          <w:sz w:val="24"/>
          <w:szCs w:val="24"/>
        </w:rPr>
        <w:t xml:space="preserve">and social </w:t>
      </w:r>
      <w:r w:rsidR="004071D7" w:rsidRPr="00492F27">
        <w:rPr>
          <w:rFonts w:ascii="Times New Roman" w:hAnsi="Times New Roman" w:cs="Times New Roman"/>
          <w:sz w:val="24"/>
          <w:szCs w:val="24"/>
        </w:rPr>
        <w:t xml:space="preserve">determinants of diet </w:t>
      </w:r>
      <w:r w:rsidR="004071D7" w:rsidRPr="00492F27">
        <w:rPr>
          <w:rFonts w:ascii="Times New Roman" w:hAnsi="Times New Roman" w:cs="Times New Roman"/>
          <w:sz w:val="24"/>
          <w:szCs w:val="24"/>
        </w:rPr>
        <w:fldChar w:fldCharType="begin">
          <w:fldData xml:space="preserve">PEVuZE5vdGU+PENpdGU+PEF1dGhvcj5NY0dpbGw8L0F1dGhvcj48WWVhcj4yMDE1PC9ZZWFyPjxS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</w:fldData>
        </w:fldChar>
      </w:r>
      <w:r w:rsidR="004071D7" w:rsidRPr="00492F27">
        <w:rPr>
          <w:rFonts w:ascii="Times New Roman" w:hAnsi="Times New Roman" w:cs="Times New Roman"/>
          <w:sz w:val="24"/>
          <w:szCs w:val="24"/>
        </w:rPr>
        <w:instrText xml:space="preserve"> ADDIN EN.CITE </w:instrText>
      </w:r>
      <w:r w:rsidR="004071D7" w:rsidRPr="00492F27">
        <w:rPr>
          <w:rFonts w:ascii="Times New Roman" w:hAnsi="Times New Roman" w:cs="Times New Roman"/>
          <w:sz w:val="24"/>
          <w:szCs w:val="24"/>
        </w:rPr>
        <w:fldChar w:fldCharType="begin">
          <w:fldData xml:space="preserve">PEVuZE5vdGU+PENpdGU+PEF1dGhvcj5NY0dpbGw8L0F1dGhvcj48WWVhcj4yMDE1PC9ZZWFyPjxS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</w:fldData>
        </w:fldChar>
      </w:r>
      <w:r w:rsidR="004071D7" w:rsidRPr="00492F27">
        <w:rPr>
          <w:rFonts w:ascii="Times New Roman" w:hAnsi="Times New Roman" w:cs="Times New Roman"/>
          <w:sz w:val="24"/>
          <w:szCs w:val="24"/>
        </w:rPr>
        <w:instrText xml:space="preserve"> ADDIN EN.CITE.DATA </w:instrText>
      </w:r>
      <w:r w:rsidR="004071D7" w:rsidRPr="00492F27">
        <w:rPr>
          <w:rFonts w:ascii="Times New Roman" w:hAnsi="Times New Roman" w:cs="Times New Roman"/>
          <w:sz w:val="24"/>
          <w:szCs w:val="24"/>
        </w:rPr>
      </w:r>
      <w:r w:rsidR="004071D7" w:rsidRPr="00492F27">
        <w:rPr>
          <w:rFonts w:ascii="Times New Roman" w:hAnsi="Times New Roman" w:cs="Times New Roman"/>
          <w:sz w:val="24"/>
          <w:szCs w:val="24"/>
        </w:rPr>
        <w:fldChar w:fldCharType="end"/>
      </w:r>
      <w:r w:rsidR="004071D7" w:rsidRPr="00492F27">
        <w:rPr>
          <w:rFonts w:ascii="Times New Roman" w:hAnsi="Times New Roman" w:cs="Times New Roman"/>
          <w:sz w:val="24"/>
          <w:szCs w:val="24"/>
        </w:rPr>
      </w:r>
      <w:r w:rsidR="004071D7" w:rsidRPr="00492F27">
        <w:rPr>
          <w:rFonts w:ascii="Times New Roman" w:hAnsi="Times New Roman" w:cs="Times New Roman"/>
          <w:sz w:val="24"/>
          <w:szCs w:val="24"/>
        </w:rPr>
        <w:fldChar w:fldCharType="separate"/>
      </w:r>
      <w:r w:rsidR="004071D7" w:rsidRPr="00492F27">
        <w:rPr>
          <w:rFonts w:ascii="Times New Roman" w:hAnsi="Times New Roman" w:cs="Times New Roman"/>
          <w:noProof/>
          <w:sz w:val="24"/>
          <w:szCs w:val="24"/>
        </w:rPr>
        <w:t>[</w:t>
      </w:r>
      <w:hyperlink w:anchor="_ENREF_7" w:tooltip="McGill, 2015 #633" w:history="1">
        <w:r w:rsidR="00D85EBA" w:rsidRPr="00492F27">
          <w:rPr>
            <w:rFonts w:ascii="Times New Roman" w:hAnsi="Times New Roman" w:cs="Times New Roman"/>
            <w:noProof/>
            <w:sz w:val="24"/>
            <w:szCs w:val="24"/>
          </w:rPr>
          <w:t>7</w:t>
        </w:r>
      </w:hyperlink>
      <w:r w:rsidR="004071D7" w:rsidRPr="00492F27">
        <w:rPr>
          <w:rFonts w:ascii="Times New Roman" w:hAnsi="Times New Roman" w:cs="Times New Roman"/>
          <w:noProof/>
          <w:sz w:val="24"/>
          <w:szCs w:val="24"/>
        </w:rPr>
        <w:t>]</w:t>
      </w:r>
      <w:r w:rsidR="004071D7" w:rsidRPr="00492F27">
        <w:rPr>
          <w:rFonts w:ascii="Times New Roman" w:hAnsi="Times New Roman" w:cs="Times New Roman"/>
          <w:sz w:val="24"/>
          <w:szCs w:val="24"/>
        </w:rPr>
        <w:fldChar w:fldCharType="end"/>
      </w:r>
      <w:r w:rsidR="004071D7" w:rsidRPr="00492F27">
        <w:rPr>
          <w:rFonts w:ascii="Times New Roman" w:hAnsi="Times New Roman" w:cs="Times New Roman"/>
          <w:sz w:val="24"/>
          <w:szCs w:val="24"/>
        </w:rPr>
        <w:t>.</w:t>
      </w:r>
    </w:p>
    <w:p w14:paraId="12CE691B" w14:textId="2679D656" w:rsidR="00AD21EF" w:rsidRPr="00492F27" w:rsidRDefault="006E5C64" w:rsidP="00B83BE1">
      <w:pPr>
        <w:autoSpaceDE w:val="0"/>
        <w:autoSpaceDN w:val="0"/>
        <w:adjustRightInd w:val="0"/>
        <w:spacing w:line="480" w:lineRule="auto"/>
        <w:rPr>
          <w:rFonts w:ascii="Times New Roman" w:hAnsi="Times New Roman" w:cs="Times New Roman"/>
          <w:sz w:val="24"/>
          <w:szCs w:val="24"/>
        </w:rPr>
      </w:pPr>
      <w:r w:rsidRPr="00492F27">
        <w:rPr>
          <w:rFonts w:ascii="Times New Roman" w:hAnsi="Times New Roman" w:cs="Times New Roman"/>
          <w:sz w:val="24"/>
          <w:szCs w:val="24"/>
        </w:rPr>
        <w:t>Glanz and colleagues</w:t>
      </w:r>
      <w:r w:rsidR="00446F0A" w:rsidRPr="00492F27">
        <w:rPr>
          <w:rFonts w:ascii="Times New Roman" w:hAnsi="Times New Roman" w:cs="Times New Roman"/>
          <w:sz w:val="24"/>
          <w:szCs w:val="24"/>
        </w:rPr>
        <w:t xml:space="preserve"> conceptualised the environmental determinants of diet </w:t>
      </w:r>
      <w:r w:rsidRPr="00492F27">
        <w:rPr>
          <w:rFonts w:ascii="Times New Roman" w:hAnsi="Times New Roman" w:cs="Times New Roman"/>
          <w:sz w:val="24"/>
          <w:szCs w:val="24"/>
        </w:rPr>
        <w:t>in the</w:t>
      </w:r>
      <w:r w:rsidR="00446F0A" w:rsidRPr="00492F27">
        <w:rPr>
          <w:rFonts w:ascii="Times New Roman" w:hAnsi="Times New Roman" w:cs="Times New Roman"/>
          <w:sz w:val="24"/>
          <w:szCs w:val="24"/>
        </w:rPr>
        <w:t>ir</w:t>
      </w:r>
      <w:r w:rsidRPr="00492F27">
        <w:rPr>
          <w:rFonts w:ascii="Times New Roman" w:hAnsi="Times New Roman" w:cs="Times New Roman"/>
          <w:sz w:val="24"/>
          <w:szCs w:val="24"/>
        </w:rPr>
        <w:t xml:space="preserve"> model of nutrition environments. This model is based on an ecological approach to health, and </w:t>
      </w:r>
      <w:r w:rsidR="00446F0A" w:rsidRPr="00492F27">
        <w:rPr>
          <w:rFonts w:ascii="Times New Roman" w:hAnsi="Times New Roman" w:cs="Times New Roman"/>
          <w:sz w:val="24"/>
          <w:szCs w:val="24"/>
        </w:rPr>
        <w:t>incorporates</w:t>
      </w:r>
      <w:r w:rsidR="00082850" w:rsidRPr="00492F27">
        <w:rPr>
          <w:rFonts w:ascii="Times New Roman" w:hAnsi="Times New Roman" w:cs="Times New Roman"/>
          <w:sz w:val="24"/>
          <w:szCs w:val="24"/>
        </w:rPr>
        <w:t xml:space="preserve"> policy, environmental,</w:t>
      </w:r>
      <w:r w:rsidRPr="00492F27">
        <w:rPr>
          <w:rFonts w:ascii="Times New Roman" w:hAnsi="Times New Roman" w:cs="Times New Roman"/>
          <w:sz w:val="24"/>
          <w:szCs w:val="24"/>
        </w:rPr>
        <w:t xml:space="preserve"> psychological </w:t>
      </w:r>
      <w:r w:rsidR="00082850" w:rsidRPr="00492F27">
        <w:rPr>
          <w:rFonts w:ascii="Times New Roman" w:hAnsi="Times New Roman" w:cs="Times New Roman"/>
          <w:sz w:val="24"/>
          <w:szCs w:val="24"/>
        </w:rPr>
        <w:t>influences on</w:t>
      </w:r>
      <w:r w:rsidRPr="00492F27">
        <w:rPr>
          <w:rFonts w:ascii="Times New Roman" w:hAnsi="Times New Roman" w:cs="Times New Roman"/>
          <w:sz w:val="24"/>
          <w:szCs w:val="24"/>
        </w:rPr>
        <w:t xml:space="preserve"> diet </w:t>
      </w:r>
      <w:r w:rsidRPr="00492F27">
        <w:rPr>
          <w:rFonts w:ascii="Times New Roman" w:hAnsi="Times New Roman" w:cs="Times New Roman"/>
          <w:sz w:val="24"/>
          <w:szCs w:val="24"/>
        </w:rPr>
        <w:fldChar w:fldCharType="begin"/>
      </w:r>
      <w:r w:rsidRPr="00492F27">
        <w:rPr>
          <w:rFonts w:ascii="Times New Roman" w:hAnsi="Times New Roman" w:cs="Times New Roman"/>
          <w:sz w:val="24"/>
          <w:szCs w:val="24"/>
        </w:rPr>
        <w:instrText xml:space="preserve"> ADDIN EN.CITE &lt;EndNote&gt;&lt;Cite&gt;&lt;Author&gt;Glanz&lt;/Author&gt;&lt;Year&gt;2005&lt;/Year&gt;&lt;RecNum&gt;14&lt;/RecNum&gt;&lt;DisplayText&gt;[8]&lt;/DisplayText&gt;&lt;record&gt;&lt;rec-number&gt;14&lt;/rec-number&gt;&lt;foreign-keys&gt;&lt;key app="EN" db-id="sw0xdarfpv2pepep9ah55ae5fxfwaaxa0ze2" timestamp="1479030742"&gt;14&lt;/key&gt;&lt;key app="ENWeb" db-id=""&gt;0&lt;/key&gt;&lt;/foreign-keys&gt;&lt;ref-type name="Journal Article"&gt;17&lt;/ref-type&gt;&lt;contributors&gt;&lt;authors&gt;&lt;author&gt;Glanz,Karen&lt;/author&gt;&lt;author&gt;Sallis,James F.&lt;/author&gt;&lt;author&gt;Saelens,Brian E.&lt;/author&gt;&lt;author&gt;Frank,Lawrence D.&lt;/author&gt;&lt;/authors&gt;&lt;/contributors&gt;&lt;titles&gt;&lt;title&gt;Healthy Nutrition Environments: Concepts and Measures&lt;/title&gt;&lt;secondary-title&gt;American Journal of Health Promotion&lt;/secondary-title&gt;&lt;/titles&gt;&lt;periodical&gt;&lt;full-title&gt;American Journal of Health Promotion&lt;/full-title&gt;&lt;/periodical&gt;&lt;pages&gt;330-333&lt;/pages&gt;&lt;volume&gt;19&lt;/volume&gt;&lt;number&gt;5&lt;/number&gt;&lt;reprint-edition&gt;Not in File&lt;/reprint-edition&gt;&lt;keywords&gt;&lt;keyword&gt;*FOOD&lt;/keyword&gt;&lt;keyword&gt;*FRUIT&lt;/keyword&gt;&lt;keyword&gt;*HEALTH promotion&lt;/keyword&gt;&lt;keyword&gt;*LOW-fat foods&lt;/keyword&gt;&lt;keyword&gt;*NATURAL foods&lt;/keyword&gt;&lt;keyword&gt;*NUTRITION&lt;/keyword&gt;&lt;keyword&gt;*VEGETABLES&lt;/keyword&gt;&lt;keyword&gt;Environment&lt;/keyword&gt;&lt;keyword&gt;ENVIRONMENTS&lt;/keyword&gt;&lt;keyword&gt;Food&lt;/keyword&gt;&lt;keyword&gt;Fruit&lt;/keyword&gt;&lt;keyword&gt;Public Health&lt;/keyword&gt;&lt;keyword&gt;PUBLIC-HEALTH&lt;/keyword&gt;&lt;keyword&gt;SOCIAL status&lt;/keyword&gt;&lt;keyword&gt;Socioeconomic&lt;/keyword&gt;&lt;keyword&gt;Vegetables&lt;/keyword&gt;&lt;/keywords&gt;&lt;dates&gt;&lt;year&gt;2005&lt;/year&gt;&lt;pub-dates&gt;&lt;date&gt;5/2005&lt;/date&gt;&lt;/pub-dates&gt;&lt;/dates&gt;&lt;isbn&gt;08901171&lt;/isbn&gt;&lt;label&gt;16&lt;/label&gt;&lt;urls&gt;&lt;related-urls&gt;&lt;url&gt;http://search.ebscohost.com/login.aspx?direct=true&amp;amp;db=s3h&amp;amp;AN=17004178&amp;amp;site=ehost-live&lt;/url&gt;&lt;/related-urls&gt;&lt;/urls&gt;&lt;/record&gt;&lt;/Cite&gt;&lt;/EndNote&gt;</w:instrText>
      </w:r>
      <w:r w:rsidRPr="00492F27">
        <w:rPr>
          <w:rFonts w:ascii="Times New Roman" w:hAnsi="Times New Roman" w:cs="Times New Roman"/>
          <w:sz w:val="24"/>
          <w:szCs w:val="24"/>
        </w:rPr>
        <w:fldChar w:fldCharType="separate"/>
      </w:r>
      <w:r w:rsidRPr="00492F27">
        <w:rPr>
          <w:rFonts w:ascii="Times New Roman" w:hAnsi="Times New Roman" w:cs="Times New Roman"/>
          <w:noProof/>
          <w:sz w:val="24"/>
          <w:szCs w:val="24"/>
        </w:rPr>
        <w:t>[</w:t>
      </w:r>
      <w:hyperlink w:anchor="_ENREF_8" w:tooltip="Glanz, 2005 #14" w:history="1">
        <w:r w:rsidR="00D85EBA" w:rsidRPr="00492F27">
          <w:rPr>
            <w:rFonts w:ascii="Times New Roman" w:hAnsi="Times New Roman" w:cs="Times New Roman"/>
            <w:noProof/>
            <w:sz w:val="24"/>
            <w:szCs w:val="24"/>
          </w:rPr>
          <w:t>8</w:t>
        </w:r>
      </w:hyperlink>
      <w:r w:rsidRPr="00492F27">
        <w:rPr>
          <w:rFonts w:ascii="Times New Roman" w:hAnsi="Times New Roman" w:cs="Times New Roman"/>
          <w:noProof/>
          <w:sz w:val="24"/>
          <w:szCs w:val="24"/>
        </w:rPr>
        <w:t>]</w:t>
      </w:r>
      <w:r w:rsidRPr="00492F27">
        <w:rPr>
          <w:rFonts w:ascii="Times New Roman" w:hAnsi="Times New Roman" w:cs="Times New Roman"/>
          <w:sz w:val="24"/>
          <w:szCs w:val="24"/>
        </w:rPr>
        <w:fldChar w:fldCharType="end"/>
      </w:r>
      <w:r w:rsidRPr="00492F27">
        <w:rPr>
          <w:rFonts w:ascii="Times New Roman" w:hAnsi="Times New Roman" w:cs="Times New Roman"/>
          <w:sz w:val="24"/>
          <w:szCs w:val="24"/>
        </w:rPr>
        <w:t>.</w:t>
      </w:r>
      <w:r w:rsidR="008B2F03" w:rsidRPr="00492F27">
        <w:rPr>
          <w:rFonts w:ascii="Times New Roman" w:hAnsi="Times New Roman" w:cs="Times New Roman"/>
          <w:sz w:val="24"/>
          <w:szCs w:val="24"/>
        </w:rPr>
        <w:t xml:space="preserve"> The environmental focal point defines four distinct settings that can directly and indirectly </w:t>
      </w:r>
      <w:r w:rsidR="00446F0A" w:rsidRPr="00492F27">
        <w:rPr>
          <w:rFonts w:ascii="Times New Roman" w:hAnsi="Times New Roman" w:cs="Times New Roman"/>
          <w:sz w:val="24"/>
          <w:szCs w:val="24"/>
        </w:rPr>
        <w:t xml:space="preserve">influence </w:t>
      </w:r>
      <w:r w:rsidR="008B2F03" w:rsidRPr="00492F27">
        <w:rPr>
          <w:rFonts w:ascii="Times New Roman" w:hAnsi="Times New Roman" w:cs="Times New Roman"/>
          <w:sz w:val="24"/>
          <w:szCs w:val="24"/>
        </w:rPr>
        <w:t>dietary behaviours</w:t>
      </w:r>
      <w:r w:rsidR="00446F0A" w:rsidRPr="00492F27">
        <w:rPr>
          <w:rFonts w:ascii="Times New Roman" w:hAnsi="Times New Roman" w:cs="Times New Roman"/>
          <w:sz w:val="24"/>
          <w:szCs w:val="24"/>
        </w:rPr>
        <w:t xml:space="preserve">, namely: </w:t>
      </w:r>
      <w:r w:rsidR="008B2F03" w:rsidRPr="00492F27">
        <w:rPr>
          <w:rFonts w:ascii="Times New Roman" w:hAnsi="Times New Roman" w:cs="Times New Roman"/>
          <w:sz w:val="24"/>
          <w:szCs w:val="24"/>
        </w:rPr>
        <w:t xml:space="preserve">information (media/advertising), organisational (school/work), community (food outlet type and location) and consumer (in-store environments). </w:t>
      </w:r>
      <w:r w:rsidR="004C2BD9" w:rsidRPr="00492F27">
        <w:rPr>
          <w:rFonts w:ascii="Times New Roman" w:hAnsi="Times New Roman" w:cs="Times New Roman"/>
          <w:sz w:val="24"/>
          <w:szCs w:val="24"/>
        </w:rPr>
        <w:t xml:space="preserve">Each of these settings </w:t>
      </w:r>
      <w:r w:rsidR="00446F0A" w:rsidRPr="00492F27">
        <w:rPr>
          <w:rFonts w:ascii="Times New Roman" w:hAnsi="Times New Roman" w:cs="Times New Roman"/>
          <w:sz w:val="24"/>
          <w:szCs w:val="24"/>
        </w:rPr>
        <w:t>has</w:t>
      </w:r>
      <w:r w:rsidR="004C2BD9" w:rsidRPr="00492F27">
        <w:rPr>
          <w:rFonts w:ascii="Times New Roman" w:hAnsi="Times New Roman" w:cs="Times New Roman"/>
          <w:sz w:val="24"/>
          <w:szCs w:val="24"/>
        </w:rPr>
        <w:t xml:space="preserve"> developed into their respective field of research and it is now widely recognised that these physical environments can have considerable influence on an individual’s food choice </w:t>
      </w:r>
      <w:r w:rsidR="00F447F7" w:rsidRPr="00492F27">
        <w:rPr>
          <w:rFonts w:ascii="Times New Roman" w:hAnsi="Times New Roman" w:cs="Times New Roman"/>
          <w:sz w:val="24"/>
          <w:szCs w:val="24"/>
        </w:rPr>
        <w:fldChar w:fldCharType="begin">
          <w:fldData xml:space="preserve">PEVuZE5vdGU+PENpdGU+PEF1dGhvcj5CbGFjazwvQXV0aG9yPjxZZWFyPjIwMTQ8L1llYXI+PFJl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</w:fldData>
        </w:fldChar>
      </w:r>
      <w:r w:rsidR="00F447F7" w:rsidRPr="00492F27">
        <w:rPr>
          <w:rFonts w:ascii="Times New Roman" w:hAnsi="Times New Roman" w:cs="Times New Roman"/>
          <w:sz w:val="24"/>
          <w:szCs w:val="24"/>
        </w:rPr>
        <w:instrText xml:space="preserve"> ADDIN EN.CITE </w:instrText>
      </w:r>
      <w:r w:rsidR="00F447F7" w:rsidRPr="00492F27">
        <w:rPr>
          <w:rFonts w:ascii="Times New Roman" w:hAnsi="Times New Roman" w:cs="Times New Roman"/>
          <w:sz w:val="24"/>
          <w:szCs w:val="24"/>
        </w:rPr>
        <w:fldChar w:fldCharType="begin">
          <w:fldData xml:space="preserve">PEVuZE5vdGU+PENpdGU+PEF1dGhvcj5CbGFjazwvQXV0aG9yPjxZZWFyPjIwMTQ8L1llYXI+PFJl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</w:fldData>
        </w:fldChar>
      </w:r>
      <w:r w:rsidR="00F447F7" w:rsidRPr="00492F27">
        <w:rPr>
          <w:rFonts w:ascii="Times New Roman" w:hAnsi="Times New Roman" w:cs="Times New Roman"/>
          <w:sz w:val="24"/>
          <w:szCs w:val="24"/>
        </w:rPr>
        <w:instrText xml:space="preserve"> ADDIN EN.CITE.DATA </w:instrText>
      </w:r>
      <w:r w:rsidR="00F447F7" w:rsidRPr="00492F27">
        <w:rPr>
          <w:rFonts w:ascii="Times New Roman" w:hAnsi="Times New Roman" w:cs="Times New Roman"/>
          <w:sz w:val="24"/>
          <w:szCs w:val="24"/>
        </w:rPr>
      </w:r>
      <w:r w:rsidR="00F447F7" w:rsidRPr="00492F27">
        <w:rPr>
          <w:rFonts w:ascii="Times New Roman" w:hAnsi="Times New Roman" w:cs="Times New Roman"/>
          <w:sz w:val="24"/>
          <w:szCs w:val="24"/>
        </w:rPr>
        <w:fldChar w:fldCharType="end"/>
      </w:r>
      <w:r w:rsidR="00F447F7" w:rsidRPr="00492F27">
        <w:rPr>
          <w:rFonts w:ascii="Times New Roman" w:hAnsi="Times New Roman" w:cs="Times New Roman"/>
          <w:sz w:val="24"/>
          <w:szCs w:val="24"/>
        </w:rPr>
      </w:r>
      <w:r w:rsidR="00F447F7" w:rsidRPr="00492F27">
        <w:rPr>
          <w:rFonts w:ascii="Times New Roman" w:hAnsi="Times New Roman" w:cs="Times New Roman"/>
          <w:sz w:val="24"/>
          <w:szCs w:val="24"/>
        </w:rPr>
        <w:fldChar w:fldCharType="separate"/>
      </w:r>
      <w:r w:rsidR="00F447F7" w:rsidRPr="00492F27">
        <w:rPr>
          <w:rFonts w:ascii="Times New Roman" w:hAnsi="Times New Roman" w:cs="Times New Roman"/>
          <w:noProof/>
          <w:sz w:val="24"/>
          <w:szCs w:val="24"/>
        </w:rPr>
        <w:t>[</w:t>
      </w:r>
      <w:hyperlink w:anchor="_ENREF_9" w:tooltip="Black, 2014 #357" w:history="1">
        <w:r w:rsidR="00D85EBA" w:rsidRPr="00492F27">
          <w:rPr>
            <w:rFonts w:ascii="Times New Roman" w:hAnsi="Times New Roman" w:cs="Times New Roman"/>
            <w:noProof/>
            <w:sz w:val="24"/>
            <w:szCs w:val="24"/>
          </w:rPr>
          <w:t>9</w:t>
        </w:r>
      </w:hyperlink>
      <w:r w:rsidR="00F447F7" w:rsidRPr="00492F27">
        <w:rPr>
          <w:rFonts w:ascii="Times New Roman" w:hAnsi="Times New Roman" w:cs="Times New Roman"/>
          <w:noProof/>
          <w:sz w:val="24"/>
          <w:szCs w:val="24"/>
        </w:rPr>
        <w:t xml:space="preserve">, </w:t>
      </w:r>
      <w:hyperlink w:anchor="_ENREF_10" w:tooltip="Caspi, 2012 #217" w:history="1">
        <w:r w:rsidR="00D85EBA" w:rsidRPr="00492F27">
          <w:rPr>
            <w:rFonts w:ascii="Times New Roman" w:hAnsi="Times New Roman" w:cs="Times New Roman"/>
            <w:noProof/>
            <w:sz w:val="24"/>
            <w:szCs w:val="24"/>
          </w:rPr>
          <w:t>10</w:t>
        </w:r>
      </w:hyperlink>
      <w:r w:rsidR="00F447F7" w:rsidRPr="00492F27">
        <w:rPr>
          <w:rFonts w:ascii="Times New Roman" w:hAnsi="Times New Roman" w:cs="Times New Roman"/>
          <w:noProof/>
          <w:sz w:val="24"/>
          <w:szCs w:val="24"/>
        </w:rPr>
        <w:t>]</w:t>
      </w:r>
      <w:r w:rsidR="00F447F7" w:rsidRPr="00492F27">
        <w:rPr>
          <w:rFonts w:ascii="Times New Roman" w:hAnsi="Times New Roman" w:cs="Times New Roman"/>
          <w:sz w:val="24"/>
          <w:szCs w:val="24"/>
        </w:rPr>
        <w:fldChar w:fldCharType="end"/>
      </w:r>
      <w:r w:rsidR="004C2BD9" w:rsidRPr="00492F27">
        <w:rPr>
          <w:rFonts w:ascii="Times New Roman" w:hAnsi="Times New Roman" w:cs="Times New Roman"/>
          <w:sz w:val="24"/>
          <w:szCs w:val="24"/>
        </w:rPr>
        <w:t xml:space="preserve">. </w:t>
      </w:r>
      <w:r w:rsidR="008B2F03" w:rsidRPr="00492F27">
        <w:rPr>
          <w:rFonts w:ascii="Times New Roman" w:hAnsi="Times New Roman" w:cs="Times New Roman"/>
          <w:sz w:val="24"/>
          <w:szCs w:val="24"/>
        </w:rPr>
        <w:t xml:space="preserve"> </w:t>
      </w:r>
    </w:p>
    <w:p w14:paraId="7D08FC50" w14:textId="4AC44061" w:rsidR="0089419C" w:rsidRPr="00492F27" w:rsidRDefault="00CC11AF" w:rsidP="00B83BE1">
      <w:pPr>
        <w:autoSpaceDE w:val="0"/>
        <w:autoSpaceDN w:val="0"/>
        <w:adjustRightInd w:val="0"/>
        <w:spacing w:line="480" w:lineRule="auto"/>
        <w:rPr>
          <w:rFonts w:ascii="Times New Roman" w:hAnsi="Times New Roman" w:cs="Times New Roman"/>
          <w:sz w:val="24"/>
          <w:szCs w:val="24"/>
        </w:rPr>
      </w:pPr>
      <w:r w:rsidRPr="00492F27">
        <w:rPr>
          <w:rFonts w:ascii="Times New Roman" w:hAnsi="Times New Roman" w:cs="Times New Roman"/>
          <w:sz w:val="24"/>
          <w:szCs w:val="24"/>
        </w:rPr>
        <w:t xml:space="preserve">There </w:t>
      </w:r>
      <w:r w:rsidR="00461B8C" w:rsidRPr="00492F27">
        <w:rPr>
          <w:rFonts w:ascii="Times New Roman" w:hAnsi="Times New Roman" w:cs="Times New Roman"/>
          <w:sz w:val="24"/>
          <w:szCs w:val="24"/>
        </w:rPr>
        <w:t xml:space="preserve">is now widespread </w:t>
      </w:r>
      <w:r w:rsidRPr="00492F27">
        <w:rPr>
          <w:rFonts w:ascii="Times New Roman" w:hAnsi="Times New Roman" w:cs="Times New Roman"/>
          <w:sz w:val="24"/>
          <w:szCs w:val="24"/>
        </w:rPr>
        <w:t>interest in targeting supermarkets as a setting to improve population diet because</w:t>
      </w:r>
      <w:r w:rsidR="006A67FE" w:rsidRPr="00492F27">
        <w:rPr>
          <w:rFonts w:ascii="Times New Roman" w:hAnsi="Times New Roman" w:cs="Times New Roman"/>
          <w:sz w:val="24"/>
          <w:szCs w:val="24"/>
        </w:rPr>
        <w:t xml:space="preserve"> of their potential to reach large numbers of customers simultaneously</w:t>
      </w:r>
      <w:r w:rsidR="000A35F6" w:rsidRPr="00492F27">
        <w:rPr>
          <w:rFonts w:ascii="Times New Roman" w:hAnsi="Times New Roman" w:cs="Times New Roman"/>
          <w:sz w:val="24"/>
          <w:szCs w:val="24"/>
        </w:rPr>
        <w:t xml:space="preserve"> </w:t>
      </w:r>
      <w:r w:rsidR="000A35F6" w:rsidRPr="00492F27">
        <w:rPr>
          <w:rFonts w:ascii="Times New Roman" w:hAnsi="Times New Roman" w:cs="Times New Roman"/>
          <w:sz w:val="24"/>
          <w:szCs w:val="24"/>
        </w:rPr>
        <w:fldChar w:fldCharType="begin"/>
      </w:r>
      <w:r w:rsidR="000A35F6" w:rsidRPr="00492F27">
        <w:rPr>
          <w:rFonts w:ascii="Times New Roman" w:hAnsi="Times New Roman" w:cs="Times New Roman"/>
          <w:sz w:val="24"/>
          <w:szCs w:val="24"/>
        </w:rPr>
        <w:instrText xml:space="preserve"> ADDIN EN.CITE &lt;EndNote&gt;&lt;Cite&gt;&lt;Author&gt;Hollands&lt;/Author&gt;&lt;Year&gt;2013&lt;/Year&gt;&lt;RecNum&gt;619&lt;/RecNum&gt;&lt;DisplayText&gt;[11]&lt;/DisplayText&gt;&lt;record&gt;&lt;rec-number&gt;619&lt;/rec-number&gt;&lt;foreign-keys&gt;&lt;key app="EN" db-id="sw0xdarfpv2pepep9ah55ae5fxfwaaxa0ze2" timestamp="1477913049"&gt;619&lt;/key&gt;&lt;key app="ENWeb" db-id=""&gt;0&lt;/key&gt;&lt;/foreign-keys&gt;&lt;ref-type name="Journal Article"&gt;17&lt;/ref-type&gt;&lt;contributors&gt;&lt;authors&gt;&lt;author&gt;Hollands, G. J.&lt;/author&gt;&lt;author&gt;Shemilt, I.&lt;/author&gt;&lt;author&gt;Marteau, T. M.&lt;/author&gt;&lt;author&gt;Jebb, S. A.&lt;/author&gt;&lt;author&gt;Kelly, M. P.&lt;/author&gt;&lt;author&gt;Nakamura, R.&lt;/author&gt;&lt;author&gt;Suhrcke, M.&lt;/author&gt;&lt;author&gt;Ogilvie, D.&lt;/author&gt;&lt;/authors&gt;&lt;/contributors&gt;&lt;auth-address&gt;Behaviour and Health Research Unit, Institute of Public Health, University of Cambridge, Forvie Site, Robinson Way, Cambridge CB2 0SR, UK. gareth.hollands@medschl.cam.ac.uk.&lt;/auth-address&gt;&lt;titles&gt;&lt;title&gt;Altering micro-environments to change population health behaviour: towards an evidence base for choice architecture interventions&lt;/title&gt;&lt;secondary-title&gt;BMC Public Health&lt;/secondary-title&gt;&lt;alt-title&gt;BMC public health&lt;/alt-title&gt;&lt;/titles&gt;&lt;periodical&gt;&lt;full-title&gt;BMC Public Health&lt;/full-title&gt;&lt;/periodical&gt;&lt;alt-periodical&gt;&lt;full-title&gt;BMC Public Health&lt;/full-title&gt;&lt;/alt-periodical&gt;&lt;pages&gt;1218&lt;/pages&gt;&lt;volume&gt;13&lt;/volume&gt;&lt;keywords&gt;&lt;keyword&gt;Alcohol Drinking/epidemiology&lt;/keyword&gt;&lt;keyword&gt;Architecture as Topic/methods&lt;/keyword&gt;&lt;keyword&gt;Diet/psychology&lt;/keyword&gt;&lt;keyword&gt;*Environment Design&lt;/keyword&gt;&lt;keyword&gt;Evidence-Based Practice/*methods&lt;/keyword&gt;&lt;keyword&gt;*Health Behavior&lt;/keyword&gt;&lt;keyword&gt;Health Promotion/methods&lt;/keyword&gt;&lt;keyword&gt;Humans&lt;/keyword&gt;&lt;keyword&gt;Motor Activity&lt;/keyword&gt;&lt;keyword&gt;Smoking/epidemiology&lt;/keyword&gt;&lt;/keywords&gt;&lt;dates&gt;&lt;year&gt;2013&lt;/year&gt;&lt;/dates&gt;&lt;isbn&gt;1471-2458 (Electronic)&amp;#xD;1471-2458 (Linking)&lt;/isbn&gt;&lt;accession-num&gt;24359583&lt;/accession-num&gt;&lt;urls&gt;&lt;related-urls&gt;&lt;url&gt;http://www.ncbi.nlm.nih.gov/pubmed/24359583&lt;/url&gt;&lt;/related-urls&gt;&lt;/urls&gt;&lt;custom2&gt;3881502&lt;/custom2&gt;&lt;electronic-resource-num&gt;10.1186/1471-2458-13-1218&lt;/electronic-resource-num&gt;&lt;/record&gt;&lt;/Cite&gt;&lt;/EndNote&gt;</w:instrText>
      </w:r>
      <w:r w:rsidR="000A35F6" w:rsidRPr="00492F27">
        <w:rPr>
          <w:rFonts w:ascii="Times New Roman" w:hAnsi="Times New Roman" w:cs="Times New Roman"/>
          <w:sz w:val="24"/>
          <w:szCs w:val="24"/>
        </w:rPr>
        <w:fldChar w:fldCharType="separate"/>
      </w:r>
      <w:r w:rsidR="000A35F6" w:rsidRPr="00492F27">
        <w:rPr>
          <w:rFonts w:ascii="Times New Roman" w:hAnsi="Times New Roman" w:cs="Times New Roman"/>
          <w:noProof/>
          <w:sz w:val="24"/>
          <w:szCs w:val="24"/>
        </w:rPr>
        <w:t>[</w:t>
      </w:r>
      <w:hyperlink w:anchor="_ENREF_11" w:tooltip="Hollands, 2013 #619" w:history="1">
        <w:r w:rsidR="00D85EBA" w:rsidRPr="00492F27">
          <w:rPr>
            <w:rFonts w:ascii="Times New Roman" w:hAnsi="Times New Roman" w:cs="Times New Roman"/>
            <w:noProof/>
            <w:sz w:val="24"/>
            <w:szCs w:val="24"/>
          </w:rPr>
          <w:t>11</w:t>
        </w:r>
      </w:hyperlink>
      <w:r w:rsidR="000A35F6" w:rsidRPr="00492F27">
        <w:rPr>
          <w:rFonts w:ascii="Times New Roman" w:hAnsi="Times New Roman" w:cs="Times New Roman"/>
          <w:noProof/>
          <w:sz w:val="24"/>
          <w:szCs w:val="24"/>
        </w:rPr>
        <w:t>]</w:t>
      </w:r>
      <w:r w:rsidR="000A35F6" w:rsidRPr="00492F27">
        <w:rPr>
          <w:rFonts w:ascii="Times New Roman" w:hAnsi="Times New Roman" w:cs="Times New Roman"/>
          <w:sz w:val="24"/>
          <w:szCs w:val="24"/>
        </w:rPr>
        <w:fldChar w:fldCharType="end"/>
      </w:r>
      <w:r w:rsidRPr="00492F27">
        <w:rPr>
          <w:rFonts w:ascii="Times New Roman" w:hAnsi="Times New Roman" w:cs="Times New Roman"/>
          <w:sz w:val="24"/>
          <w:szCs w:val="24"/>
        </w:rPr>
        <w:t xml:space="preserve">; in the UK, 89% of consumers report buying their everyday food and drink products from </w:t>
      </w:r>
      <w:r w:rsidR="00793155" w:rsidRPr="00492F27">
        <w:rPr>
          <w:rFonts w:ascii="Times New Roman" w:hAnsi="Times New Roman" w:cs="Times New Roman"/>
          <w:sz w:val="24"/>
          <w:szCs w:val="24"/>
        </w:rPr>
        <w:t xml:space="preserve">major </w:t>
      </w:r>
      <w:r w:rsidRPr="00492F27">
        <w:rPr>
          <w:rFonts w:ascii="Times New Roman" w:hAnsi="Times New Roman" w:cs="Times New Roman"/>
          <w:sz w:val="24"/>
          <w:szCs w:val="24"/>
        </w:rPr>
        <w:t>supermarket</w:t>
      </w:r>
      <w:r w:rsidR="00793155" w:rsidRPr="00492F27">
        <w:rPr>
          <w:rFonts w:ascii="Times New Roman" w:hAnsi="Times New Roman" w:cs="Times New Roman"/>
          <w:sz w:val="24"/>
          <w:szCs w:val="24"/>
        </w:rPr>
        <w:t xml:space="preserve"> chain</w:t>
      </w:r>
      <w:r w:rsidRPr="00492F27">
        <w:rPr>
          <w:rFonts w:ascii="Times New Roman" w:hAnsi="Times New Roman" w:cs="Times New Roman"/>
          <w:sz w:val="24"/>
          <w:szCs w:val="24"/>
        </w:rPr>
        <w:t xml:space="preserve">s </w:t>
      </w:r>
      <w:r w:rsidRPr="00492F27">
        <w:rPr>
          <w:rFonts w:ascii="Times New Roman" w:hAnsi="Times New Roman" w:cs="Times New Roman"/>
          <w:sz w:val="24"/>
          <w:szCs w:val="24"/>
        </w:rPr>
        <w:fldChar w:fldCharType="begin"/>
      </w:r>
      <w:r w:rsidR="000A35F6" w:rsidRPr="00492F27">
        <w:rPr>
          <w:rFonts w:ascii="Times New Roman" w:hAnsi="Times New Roman" w:cs="Times New Roman"/>
          <w:sz w:val="24"/>
          <w:szCs w:val="24"/>
        </w:rPr>
        <w:instrText xml:space="preserve"> ADDIN EN.CITE &lt;EndNote&gt;&lt;Cite&gt;&lt;Author&gt;Department for Environment Food and Rural Affairs&lt;/Author&gt;&lt;Year&gt;2020&lt;/Year&gt;&lt;RecNum&gt;3837&lt;/RecNum&gt;&lt;DisplayText&gt;[12]&lt;/DisplayText&gt;&lt;record&gt;&lt;rec-number&gt;3837&lt;/rec-number&gt;&lt;foreign-keys&gt;&lt;key app="EN" db-id="sw0xdarfpv2pepep9ah55ae5fxfwaaxa0ze2" timestamp="1612697537"&gt;3837&lt;/key&gt;&lt;/foreign-keys&gt;&lt;ref-type name="Report"&gt;27&lt;/ref-type&gt;&lt;contributors&gt;&lt;authors&gt;&lt;author&gt;Department for Environment Food and Rural Affairs, &lt;/author&gt;&lt;/authors&gt;&lt;tertiary-authors&gt;&lt;author&gt;Department for Environment Food and Rural Affairs, &lt;/author&gt;&lt;/tertiary-authors&gt;&lt;/contributors&gt;&lt;titles&gt;&lt;title&gt;Food Statistics in your pocket: Food Chain&lt;/title&gt;&lt;/titles&gt;&lt;dates&gt;&lt;year&gt;2020&lt;/year&gt;&lt;pub-dates&gt;&lt;date&gt;November 2020&lt;/date&gt;&lt;/pub-dates&gt;&lt;/dates&gt;&lt;pub-location&gt;York, UK&lt;/pub-location&gt;&lt;urls&gt;&lt;related-urls&gt;&lt;url&gt;https://www.gov.uk/government/publications/food-statistics-pocketbook/food-statistics-in-your-pocket-food-chain&lt;/url&gt;&lt;/related-urls&gt;&lt;/urls&gt;&lt;access-date&gt;07/02/2021&lt;/access-date&gt;&lt;/record&gt;&lt;/Cite&gt;&lt;/EndNote&gt;</w:instrText>
      </w:r>
      <w:r w:rsidRPr="00492F27">
        <w:rPr>
          <w:rFonts w:ascii="Times New Roman" w:hAnsi="Times New Roman" w:cs="Times New Roman"/>
          <w:sz w:val="24"/>
          <w:szCs w:val="24"/>
        </w:rPr>
        <w:fldChar w:fldCharType="separate"/>
      </w:r>
      <w:r w:rsidR="000A35F6" w:rsidRPr="00492F27">
        <w:rPr>
          <w:rFonts w:ascii="Times New Roman" w:hAnsi="Times New Roman" w:cs="Times New Roman"/>
          <w:noProof/>
          <w:sz w:val="24"/>
          <w:szCs w:val="24"/>
        </w:rPr>
        <w:t>[</w:t>
      </w:r>
      <w:hyperlink w:anchor="_ENREF_12" w:tooltip="Department for Environment Food and Rural Affairs, 2020 #3837" w:history="1">
        <w:r w:rsidR="00D85EBA" w:rsidRPr="00492F27">
          <w:rPr>
            <w:rFonts w:ascii="Times New Roman" w:hAnsi="Times New Roman" w:cs="Times New Roman"/>
            <w:noProof/>
            <w:sz w:val="24"/>
            <w:szCs w:val="24"/>
          </w:rPr>
          <w:t>12</w:t>
        </w:r>
      </w:hyperlink>
      <w:r w:rsidR="000A35F6" w:rsidRPr="00492F27">
        <w:rPr>
          <w:rFonts w:ascii="Times New Roman" w:hAnsi="Times New Roman" w:cs="Times New Roman"/>
          <w:noProof/>
          <w:sz w:val="24"/>
          <w:szCs w:val="24"/>
        </w:rPr>
        <w:t>]</w:t>
      </w:r>
      <w:r w:rsidRPr="00492F27">
        <w:rPr>
          <w:rFonts w:ascii="Times New Roman" w:hAnsi="Times New Roman" w:cs="Times New Roman"/>
          <w:sz w:val="24"/>
          <w:szCs w:val="24"/>
        </w:rPr>
        <w:fldChar w:fldCharType="end"/>
      </w:r>
      <w:r w:rsidRPr="00492F27">
        <w:rPr>
          <w:rFonts w:ascii="Times New Roman" w:hAnsi="Times New Roman" w:cs="Times New Roman"/>
          <w:sz w:val="24"/>
          <w:szCs w:val="24"/>
        </w:rPr>
        <w:t xml:space="preserve">. </w:t>
      </w:r>
      <w:r w:rsidR="00870F4C" w:rsidRPr="00492F27">
        <w:rPr>
          <w:rFonts w:ascii="Times New Roman" w:hAnsi="Times New Roman" w:cs="Times New Roman"/>
          <w:sz w:val="24"/>
          <w:szCs w:val="24"/>
        </w:rPr>
        <w:t>Within supermarkets, a range of in-store environmental factors</w:t>
      </w:r>
      <w:r w:rsidR="006275BC" w:rsidRPr="00492F27">
        <w:rPr>
          <w:rFonts w:ascii="Times New Roman" w:hAnsi="Times New Roman" w:cs="Times New Roman"/>
          <w:sz w:val="24"/>
          <w:szCs w:val="24"/>
        </w:rPr>
        <w:t xml:space="preserve"> can influence customers’ food purchasing and dietary patterns </w:t>
      </w:r>
      <w:r w:rsidR="00870F4C" w:rsidRPr="00492F27">
        <w:rPr>
          <w:rFonts w:ascii="Times New Roman" w:hAnsi="Times New Roman" w:cs="Times New Roman"/>
          <w:sz w:val="24"/>
          <w:szCs w:val="24"/>
        </w:rPr>
        <w:fldChar w:fldCharType="begin"/>
      </w:r>
      <w:r w:rsidR="000A35F6" w:rsidRPr="00492F27">
        <w:rPr>
          <w:rFonts w:ascii="Times New Roman" w:hAnsi="Times New Roman" w:cs="Times New Roman"/>
          <w:sz w:val="24"/>
          <w:szCs w:val="24"/>
        </w:rPr>
        <w:instrText xml:space="preserve"> ADDIN EN.CITE &lt;EndNote&gt;&lt;Cite&gt;&lt;Author&gt;Glanz&lt;/Author&gt;&lt;Year&gt;2005&lt;/Year&gt;&lt;RecNum&gt;102&lt;/RecNum&gt;&lt;DisplayText&gt;[13]&lt;/DisplayText&gt;&lt;record&gt;&lt;rec-number&gt;102&lt;/rec-number&gt;&lt;foreign-keys&gt;&lt;key app="EN" db-id="fasvwa2xrap9vuer5ay5wwtx22pevxtave00" timestamp="1562240861"&gt;102&lt;/key&gt;&lt;/foreign-keys&gt;&lt;ref-type name="Journal Article"&gt;17&lt;/ref-type&gt;&lt;contributors&gt;&lt;authors&gt;&lt;author&gt;Glanz, K.&lt;/author&gt;&lt;author&gt;Sallis, J. F.&lt;/author&gt;&lt;author&gt;Saelens, B. E.&lt;/author&gt;&lt;author&gt;Frank, L. D.&lt;/author&gt;&lt;/authors&gt;&lt;/contributors&gt;&lt;auth-address&gt;Rollins School of Public Health, Emory University, 1518 Clifton Road, NE, Room 526, Atlanta, GA 30322, USA. kglanz@sph.emory.edu&lt;/auth-address&gt;&lt;titles&gt;&lt;title&gt;Healthy nutrition environments: concepts and measures&lt;/title&gt;&lt;secondary-title&gt;Am J Health Promot&lt;/secondary-title&gt;&lt;/titles&gt;&lt;periodical&gt;&lt;full-title&gt;American Journal of Health Promotion&lt;/full-title&gt;&lt;abbr-1&gt;Am. J. Health Promot.&lt;/abbr-1&gt;&lt;abbr-2&gt;Am J Health Promot&lt;/abbr-2&gt;&lt;/periodical&gt;&lt;pages&gt;330-3, ii&lt;/pages&gt;&lt;volume&gt;19&lt;/volume&gt;&lt;number&gt;5&lt;/number&gt;&lt;edition&gt;2005/05/18&lt;/edition&gt;&lt;keywords&gt;&lt;keyword&gt;Adult&lt;/keyword&gt;&lt;keyword&gt;Advertising as Topic&lt;/keyword&gt;&lt;keyword&gt;Child&lt;/keyword&gt;&lt;keyword&gt;*Eating&lt;/keyword&gt;&lt;keyword&gt;Environment&lt;/keyword&gt;&lt;keyword&gt;*Health Policy&lt;/keyword&gt;&lt;keyword&gt;Health Promotion/*methods&lt;/keyword&gt;&lt;keyword&gt;Humans&lt;/keyword&gt;&lt;keyword&gt;*Nutritional Physiological Phenomena&lt;/keyword&gt;&lt;keyword&gt;*Obesity/etiology/prevention &amp;amp; control/psychology&lt;/keyword&gt;&lt;/keywords&gt;&lt;dates&gt;&lt;year&gt;2005&lt;/year&gt;&lt;pub-dates&gt;&lt;date&gt;May-Jun&lt;/date&gt;&lt;/pub-dates&gt;&lt;/dates&gt;&lt;isbn&gt;0890-1171 (Print)&amp;#xD;0890-1171 (Linking)&lt;/isbn&gt;&lt;accession-num&gt;15895534&lt;/accession-num&gt;&lt;urls&gt;&lt;related-urls&gt;&lt;url&gt;https://www.ncbi.nlm.nih.gov/pubmed/15895534&lt;/url&gt;&lt;/related-urls&gt;&lt;/urls&gt;&lt;electronic-resource-num&gt;10.4278/0890-1171-19.5.330&lt;/electronic-resource-num&gt;&lt;research-notes&gt;  Pilot study qualitative&lt;/research-notes&gt;&lt;/record&gt;&lt;/Cite&gt;&lt;/EndNote&gt;</w:instrText>
      </w:r>
      <w:r w:rsidR="00870F4C" w:rsidRPr="00492F27">
        <w:rPr>
          <w:rFonts w:ascii="Times New Roman" w:hAnsi="Times New Roman" w:cs="Times New Roman"/>
          <w:sz w:val="24"/>
          <w:szCs w:val="24"/>
        </w:rPr>
        <w:fldChar w:fldCharType="separate"/>
      </w:r>
      <w:r w:rsidR="000A35F6" w:rsidRPr="00492F27">
        <w:rPr>
          <w:rFonts w:ascii="Times New Roman" w:hAnsi="Times New Roman" w:cs="Times New Roman"/>
          <w:noProof/>
          <w:sz w:val="24"/>
          <w:szCs w:val="24"/>
        </w:rPr>
        <w:t>[</w:t>
      </w:r>
      <w:hyperlink w:anchor="_ENREF_13" w:tooltip="Glanz, 2005 #102" w:history="1">
        <w:r w:rsidR="00D85EBA" w:rsidRPr="00492F27">
          <w:rPr>
            <w:rFonts w:ascii="Times New Roman" w:hAnsi="Times New Roman" w:cs="Times New Roman"/>
            <w:noProof/>
            <w:sz w:val="24"/>
            <w:szCs w:val="24"/>
          </w:rPr>
          <w:t>13</w:t>
        </w:r>
      </w:hyperlink>
      <w:r w:rsidR="000A35F6" w:rsidRPr="00492F27">
        <w:rPr>
          <w:rFonts w:ascii="Times New Roman" w:hAnsi="Times New Roman" w:cs="Times New Roman"/>
          <w:noProof/>
          <w:sz w:val="24"/>
          <w:szCs w:val="24"/>
        </w:rPr>
        <w:t>]</w:t>
      </w:r>
      <w:r w:rsidR="00870F4C" w:rsidRPr="00492F27">
        <w:rPr>
          <w:rFonts w:ascii="Times New Roman" w:hAnsi="Times New Roman" w:cs="Times New Roman"/>
          <w:sz w:val="24"/>
          <w:szCs w:val="24"/>
        </w:rPr>
        <w:fldChar w:fldCharType="end"/>
      </w:r>
      <w:r w:rsidR="00A35432" w:rsidRPr="00492F27">
        <w:rPr>
          <w:rFonts w:ascii="Times New Roman" w:hAnsi="Times New Roman" w:cs="Times New Roman"/>
          <w:sz w:val="24"/>
          <w:szCs w:val="24"/>
        </w:rPr>
        <w:t>.</w:t>
      </w:r>
      <w:r w:rsidR="00870F4C" w:rsidRPr="00492F27">
        <w:rPr>
          <w:rFonts w:ascii="Times New Roman" w:hAnsi="Times New Roman" w:cs="Times New Roman"/>
          <w:sz w:val="24"/>
          <w:szCs w:val="24"/>
        </w:rPr>
        <w:t xml:space="preserve"> </w:t>
      </w:r>
      <w:r w:rsidR="000A35F6" w:rsidRPr="00492F27">
        <w:rPr>
          <w:rFonts w:ascii="Times New Roman" w:hAnsi="Times New Roman" w:cs="Times New Roman"/>
          <w:sz w:val="24"/>
          <w:szCs w:val="24"/>
        </w:rPr>
        <w:t xml:space="preserve">Systematic reviews of </w:t>
      </w:r>
      <w:r w:rsidR="006275BC" w:rsidRPr="00492F27">
        <w:rPr>
          <w:rFonts w:ascii="Times New Roman" w:hAnsi="Times New Roman" w:cs="Times New Roman"/>
          <w:sz w:val="24"/>
          <w:szCs w:val="24"/>
        </w:rPr>
        <w:t xml:space="preserve">the effects </w:t>
      </w:r>
      <w:r w:rsidR="00461B8C" w:rsidRPr="00492F27">
        <w:rPr>
          <w:rFonts w:ascii="Times New Roman" w:hAnsi="Times New Roman" w:cs="Times New Roman"/>
          <w:sz w:val="24"/>
          <w:szCs w:val="24"/>
        </w:rPr>
        <w:t xml:space="preserve">of </w:t>
      </w:r>
      <w:r w:rsidR="000A35F6" w:rsidRPr="00492F27">
        <w:rPr>
          <w:rFonts w:ascii="Times New Roman" w:hAnsi="Times New Roman" w:cs="Times New Roman"/>
          <w:sz w:val="24"/>
          <w:szCs w:val="24"/>
        </w:rPr>
        <w:t>supermarket</w:t>
      </w:r>
      <w:r w:rsidR="00461B8C" w:rsidRPr="00492F27">
        <w:rPr>
          <w:rFonts w:ascii="Times New Roman" w:hAnsi="Times New Roman" w:cs="Times New Roman"/>
          <w:sz w:val="24"/>
          <w:szCs w:val="24"/>
        </w:rPr>
        <w:t>s</w:t>
      </w:r>
      <w:r w:rsidR="000A35F6" w:rsidRPr="00492F27">
        <w:rPr>
          <w:rFonts w:ascii="Times New Roman" w:hAnsi="Times New Roman" w:cs="Times New Roman"/>
          <w:sz w:val="24"/>
          <w:szCs w:val="24"/>
        </w:rPr>
        <w:t xml:space="preserve"> on </w:t>
      </w:r>
      <w:r w:rsidR="006275BC" w:rsidRPr="00492F27">
        <w:rPr>
          <w:rFonts w:ascii="Times New Roman" w:hAnsi="Times New Roman" w:cs="Times New Roman"/>
          <w:sz w:val="24"/>
          <w:szCs w:val="24"/>
        </w:rPr>
        <w:t>diet-related behaviours</w:t>
      </w:r>
      <w:r w:rsidR="000A35F6" w:rsidRPr="00492F27">
        <w:rPr>
          <w:rFonts w:ascii="Times New Roman" w:hAnsi="Times New Roman" w:cs="Times New Roman"/>
          <w:sz w:val="24"/>
          <w:szCs w:val="24"/>
        </w:rPr>
        <w:t xml:space="preserve"> show that </w:t>
      </w:r>
      <w:r w:rsidR="00B13865" w:rsidRPr="00492F27">
        <w:rPr>
          <w:rFonts w:ascii="Times New Roman" w:hAnsi="Times New Roman" w:cs="Times New Roman"/>
          <w:sz w:val="24"/>
          <w:szCs w:val="24"/>
        </w:rPr>
        <w:t xml:space="preserve">current </w:t>
      </w:r>
      <w:r w:rsidR="00461B8C" w:rsidRPr="00492F27">
        <w:rPr>
          <w:rFonts w:ascii="Times New Roman" w:hAnsi="Times New Roman" w:cs="Times New Roman"/>
          <w:sz w:val="24"/>
          <w:szCs w:val="24"/>
        </w:rPr>
        <w:t>in-store</w:t>
      </w:r>
      <w:r w:rsidR="00B13865" w:rsidRPr="00492F27">
        <w:rPr>
          <w:rFonts w:ascii="Times New Roman" w:hAnsi="Times New Roman" w:cs="Times New Roman"/>
          <w:sz w:val="24"/>
          <w:szCs w:val="24"/>
        </w:rPr>
        <w:t xml:space="preserve"> environments tend to encourage purchasing and consumption of energy dense products </w:t>
      </w:r>
      <w:r w:rsidR="00B13865" w:rsidRPr="00492F27">
        <w:rPr>
          <w:rFonts w:ascii="Times New Roman" w:hAnsi="Times New Roman" w:cs="Times New Roman"/>
          <w:sz w:val="24"/>
          <w:szCs w:val="24"/>
        </w:rPr>
        <w:fldChar w:fldCharType="begin">
          <w:fldData xml:space="preserve">PEVuZE5vdGU+PENpdGU+PEF1dGhvcj5TaGF3PC9BdXRob3I+PFllYXI+MjAyMDwvWWVhcj48UmVj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</w:fldData>
        </w:fldChar>
      </w:r>
      <w:r w:rsidR="00B13865" w:rsidRPr="00492F27">
        <w:rPr>
          <w:rFonts w:ascii="Times New Roman" w:hAnsi="Times New Roman" w:cs="Times New Roman"/>
          <w:sz w:val="24"/>
          <w:szCs w:val="24"/>
        </w:rPr>
        <w:instrText xml:space="preserve"> ADDIN EN.CITE </w:instrText>
      </w:r>
      <w:r w:rsidR="00B13865" w:rsidRPr="00492F27">
        <w:rPr>
          <w:rFonts w:ascii="Times New Roman" w:hAnsi="Times New Roman" w:cs="Times New Roman"/>
          <w:sz w:val="24"/>
          <w:szCs w:val="24"/>
        </w:rPr>
        <w:fldChar w:fldCharType="begin">
          <w:fldData xml:space="preserve">PEVuZE5vdGU+PENpdGU+PEF1dGhvcj5TaGF3PC9BdXRob3I+PFllYXI+MjAyMDwvWWVhcj48UmVj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</w:fldData>
        </w:fldChar>
      </w:r>
      <w:r w:rsidR="00B13865" w:rsidRPr="00492F27">
        <w:rPr>
          <w:rFonts w:ascii="Times New Roman" w:hAnsi="Times New Roman" w:cs="Times New Roman"/>
          <w:sz w:val="24"/>
          <w:szCs w:val="24"/>
        </w:rPr>
        <w:instrText xml:space="preserve"> ADDIN EN.CITE.DATA </w:instrText>
      </w:r>
      <w:r w:rsidR="00B13865" w:rsidRPr="00492F27">
        <w:rPr>
          <w:rFonts w:ascii="Times New Roman" w:hAnsi="Times New Roman" w:cs="Times New Roman"/>
          <w:sz w:val="24"/>
          <w:szCs w:val="24"/>
        </w:rPr>
      </w:r>
      <w:r w:rsidR="00B13865" w:rsidRPr="00492F27">
        <w:rPr>
          <w:rFonts w:ascii="Times New Roman" w:hAnsi="Times New Roman" w:cs="Times New Roman"/>
          <w:sz w:val="24"/>
          <w:szCs w:val="24"/>
        </w:rPr>
        <w:fldChar w:fldCharType="end"/>
      </w:r>
      <w:r w:rsidR="00B13865" w:rsidRPr="00492F27">
        <w:rPr>
          <w:rFonts w:ascii="Times New Roman" w:hAnsi="Times New Roman" w:cs="Times New Roman"/>
          <w:sz w:val="24"/>
          <w:szCs w:val="24"/>
        </w:rPr>
      </w:r>
      <w:r w:rsidR="00B13865" w:rsidRPr="00492F27">
        <w:rPr>
          <w:rFonts w:ascii="Times New Roman" w:hAnsi="Times New Roman" w:cs="Times New Roman"/>
          <w:sz w:val="24"/>
          <w:szCs w:val="24"/>
        </w:rPr>
        <w:fldChar w:fldCharType="separate"/>
      </w:r>
      <w:r w:rsidR="00B13865" w:rsidRPr="00492F27">
        <w:rPr>
          <w:rFonts w:ascii="Times New Roman" w:hAnsi="Times New Roman" w:cs="Times New Roman"/>
          <w:noProof/>
          <w:sz w:val="24"/>
          <w:szCs w:val="24"/>
        </w:rPr>
        <w:t>[</w:t>
      </w:r>
      <w:hyperlink w:anchor="_ENREF_14" w:tooltip="Shaw, 2020 #3836" w:history="1">
        <w:r w:rsidR="00D85EBA" w:rsidRPr="00492F27">
          <w:rPr>
            <w:rFonts w:ascii="Times New Roman" w:hAnsi="Times New Roman" w:cs="Times New Roman"/>
            <w:noProof/>
            <w:sz w:val="24"/>
            <w:szCs w:val="24"/>
          </w:rPr>
          <w:t>14-16</w:t>
        </w:r>
      </w:hyperlink>
      <w:r w:rsidR="00B13865" w:rsidRPr="00492F27">
        <w:rPr>
          <w:rFonts w:ascii="Times New Roman" w:hAnsi="Times New Roman" w:cs="Times New Roman"/>
          <w:noProof/>
          <w:sz w:val="24"/>
          <w:szCs w:val="24"/>
        </w:rPr>
        <w:t>]</w:t>
      </w:r>
      <w:r w:rsidR="00B13865" w:rsidRPr="00492F27">
        <w:rPr>
          <w:rFonts w:ascii="Times New Roman" w:hAnsi="Times New Roman" w:cs="Times New Roman"/>
          <w:sz w:val="24"/>
          <w:szCs w:val="24"/>
        </w:rPr>
        <w:fldChar w:fldCharType="end"/>
      </w:r>
      <w:r w:rsidR="00B13865" w:rsidRPr="00492F27">
        <w:rPr>
          <w:rFonts w:ascii="Times New Roman" w:hAnsi="Times New Roman" w:cs="Times New Roman"/>
          <w:sz w:val="24"/>
          <w:szCs w:val="24"/>
        </w:rPr>
        <w:t xml:space="preserve">. In particular, there is evidence across high income countries that </w:t>
      </w:r>
      <w:r w:rsidR="00A75301" w:rsidRPr="00492F27">
        <w:rPr>
          <w:rFonts w:ascii="Times New Roman" w:hAnsi="Times New Roman" w:cs="Times New Roman"/>
          <w:sz w:val="24"/>
          <w:szCs w:val="24"/>
        </w:rPr>
        <w:t xml:space="preserve">price </w:t>
      </w:r>
      <w:r w:rsidR="00BA247B" w:rsidRPr="00492F27">
        <w:rPr>
          <w:rFonts w:ascii="Times New Roman" w:hAnsi="Times New Roman" w:cs="Times New Roman"/>
          <w:sz w:val="24"/>
          <w:szCs w:val="24"/>
        </w:rPr>
        <w:t>promotions</w:t>
      </w:r>
      <w:r w:rsidR="00B13865" w:rsidRPr="00492F27">
        <w:rPr>
          <w:rFonts w:ascii="Times New Roman" w:hAnsi="Times New Roman" w:cs="Times New Roman"/>
          <w:sz w:val="24"/>
          <w:szCs w:val="24"/>
        </w:rPr>
        <w:t xml:space="preserve"> are more frequent and shelf space is greater</w:t>
      </w:r>
      <w:r w:rsidR="00A75301" w:rsidRPr="00492F27">
        <w:rPr>
          <w:rFonts w:ascii="Times New Roman" w:hAnsi="Times New Roman" w:cs="Times New Roman"/>
          <w:sz w:val="24"/>
          <w:szCs w:val="24"/>
        </w:rPr>
        <w:t xml:space="preserve"> </w:t>
      </w:r>
      <w:r w:rsidR="00B13865" w:rsidRPr="00492F27">
        <w:rPr>
          <w:rFonts w:ascii="Times New Roman" w:hAnsi="Times New Roman" w:cs="Times New Roman"/>
          <w:sz w:val="24"/>
          <w:szCs w:val="24"/>
        </w:rPr>
        <w:t xml:space="preserve">for </w:t>
      </w:r>
      <w:r w:rsidR="00BA247B" w:rsidRPr="00492F27">
        <w:rPr>
          <w:rFonts w:ascii="Times New Roman" w:hAnsi="Times New Roman" w:cs="Times New Roman"/>
          <w:sz w:val="24"/>
          <w:szCs w:val="24"/>
        </w:rPr>
        <w:t xml:space="preserve">unhealthy </w:t>
      </w:r>
      <w:r w:rsidR="00B13865" w:rsidRPr="00492F27">
        <w:rPr>
          <w:rFonts w:ascii="Times New Roman" w:hAnsi="Times New Roman" w:cs="Times New Roman"/>
          <w:sz w:val="24"/>
          <w:szCs w:val="24"/>
        </w:rPr>
        <w:t xml:space="preserve">than healthy </w:t>
      </w:r>
      <w:r w:rsidR="00BA247B" w:rsidRPr="00492F27">
        <w:rPr>
          <w:rFonts w:ascii="Times New Roman" w:hAnsi="Times New Roman" w:cs="Times New Roman"/>
          <w:sz w:val="24"/>
          <w:szCs w:val="24"/>
        </w:rPr>
        <w:t>foods</w:t>
      </w:r>
      <w:r w:rsidR="00F2563E" w:rsidRPr="00492F27">
        <w:rPr>
          <w:rFonts w:ascii="Times New Roman" w:hAnsi="Times New Roman" w:cs="Times New Roman"/>
          <w:sz w:val="24"/>
          <w:szCs w:val="24"/>
        </w:rPr>
        <w:t>, and that unhealthy products are typically positioned in prominent in-store locations such as checkouts or aisle-ends</w:t>
      </w:r>
      <w:r w:rsidR="00BA247B" w:rsidRPr="00492F27">
        <w:rPr>
          <w:rFonts w:ascii="Times New Roman" w:hAnsi="Times New Roman" w:cs="Times New Roman"/>
          <w:sz w:val="24"/>
          <w:szCs w:val="24"/>
        </w:rPr>
        <w:t xml:space="preserve"> </w:t>
      </w:r>
      <w:r w:rsidR="00A75301" w:rsidRPr="00492F27">
        <w:rPr>
          <w:rFonts w:ascii="Times New Roman" w:hAnsi="Times New Roman" w:cs="Times New Roman"/>
          <w:sz w:val="24"/>
          <w:szCs w:val="24"/>
        </w:rPr>
        <w:fldChar w:fldCharType="begin">
          <w:fldData xml:space="preserve">PEVuZE5vdGU+PENpdGU+PEF1dGhvcj5SaWVzZW5iZXJnPC9BdXRob3I+PFllYXI+MjAxOTwvWWVh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</w:fldData>
        </w:fldChar>
      </w:r>
      <w:r w:rsidR="00F2563E" w:rsidRPr="00492F27">
        <w:rPr>
          <w:rFonts w:ascii="Times New Roman" w:hAnsi="Times New Roman" w:cs="Times New Roman"/>
          <w:sz w:val="24"/>
          <w:szCs w:val="24"/>
        </w:rPr>
        <w:instrText xml:space="preserve"> ADDIN EN.CITE </w:instrText>
      </w:r>
      <w:r w:rsidR="00F2563E" w:rsidRPr="00492F27">
        <w:rPr>
          <w:rFonts w:ascii="Times New Roman" w:hAnsi="Times New Roman" w:cs="Times New Roman"/>
          <w:sz w:val="24"/>
          <w:szCs w:val="24"/>
        </w:rPr>
        <w:fldChar w:fldCharType="begin">
          <w:fldData xml:space="preserve">PEVuZE5vdGU+PENpdGU+PEF1dGhvcj5SaWVzZW5iZXJnPC9BdXRob3I+PFllYXI+MjAxOTwvWWVh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</w:fldData>
        </w:fldChar>
      </w:r>
      <w:r w:rsidR="00F2563E" w:rsidRPr="00492F27">
        <w:rPr>
          <w:rFonts w:ascii="Times New Roman" w:hAnsi="Times New Roman" w:cs="Times New Roman"/>
          <w:sz w:val="24"/>
          <w:szCs w:val="24"/>
        </w:rPr>
        <w:instrText xml:space="preserve"> ADDIN EN.CITE.DATA </w:instrText>
      </w:r>
      <w:r w:rsidR="00F2563E" w:rsidRPr="00492F27">
        <w:rPr>
          <w:rFonts w:ascii="Times New Roman" w:hAnsi="Times New Roman" w:cs="Times New Roman"/>
          <w:sz w:val="24"/>
          <w:szCs w:val="24"/>
        </w:rPr>
      </w:r>
      <w:r w:rsidR="00F2563E" w:rsidRPr="00492F27">
        <w:rPr>
          <w:rFonts w:ascii="Times New Roman" w:hAnsi="Times New Roman" w:cs="Times New Roman"/>
          <w:sz w:val="24"/>
          <w:szCs w:val="24"/>
        </w:rPr>
        <w:fldChar w:fldCharType="end"/>
      </w:r>
      <w:r w:rsidR="00A75301" w:rsidRPr="00492F27">
        <w:rPr>
          <w:rFonts w:ascii="Times New Roman" w:hAnsi="Times New Roman" w:cs="Times New Roman"/>
          <w:sz w:val="24"/>
          <w:szCs w:val="24"/>
        </w:rPr>
      </w:r>
      <w:r w:rsidR="00A75301" w:rsidRPr="00492F27">
        <w:rPr>
          <w:rFonts w:ascii="Times New Roman" w:hAnsi="Times New Roman" w:cs="Times New Roman"/>
          <w:sz w:val="24"/>
          <w:szCs w:val="24"/>
        </w:rPr>
        <w:fldChar w:fldCharType="separate"/>
      </w:r>
      <w:r w:rsidR="00F2563E" w:rsidRPr="00492F27">
        <w:rPr>
          <w:rFonts w:ascii="Times New Roman" w:hAnsi="Times New Roman" w:cs="Times New Roman"/>
          <w:noProof/>
          <w:sz w:val="24"/>
          <w:szCs w:val="24"/>
        </w:rPr>
        <w:t>[</w:t>
      </w:r>
      <w:hyperlink w:anchor="_ENREF_17" w:tooltip="Riesenberg, 2019 #714" w:history="1">
        <w:r w:rsidR="00D85EBA" w:rsidRPr="00492F27">
          <w:rPr>
            <w:rFonts w:ascii="Times New Roman" w:hAnsi="Times New Roman" w:cs="Times New Roman"/>
            <w:noProof/>
            <w:sz w:val="24"/>
            <w:szCs w:val="24"/>
          </w:rPr>
          <w:t>17-19</w:t>
        </w:r>
      </w:hyperlink>
      <w:r w:rsidR="00F2563E" w:rsidRPr="00492F27">
        <w:rPr>
          <w:rFonts w:ascii="Times New Roman" w:hAnsi="Times New Roman" w:cs="Times New Roman"/>
          <w:noProof/>
          <w:sz w:val="24"/>
          <w:szCs w:val="24"/>
        </w:rPr>
        <w:t>]</w:t>
      </w:r>
      <w:r w:rsidR="00A75301" w:rsidRPr="00492F27">
        <w:rPr>
          <w:rFonts w:ascii="Times New Roman" w:hAnsi="Times New Roman" w:cs="Times New Roman"/>
          <w:sz w:val="24"/>
          <w:szCs w:val="24"/>
        </w:rPr>
        <w:fldChar w:fldCharType="end"/>
      </w:r>
      <w:r w:rsidR="00B13865" w:rsidRPr="00492F27">
        <w:rPr>
          <w:rFonts w:ascii="Times New Roman" w:hAnsi="Times New Roman" w:cs="Times New Roman"/>
          <w:sz w:val="24"/>
          <w:szCs w:val="24"/>
        </w:rPr>
        <w:t>.</w:t>
      </w:r>
      <w:r w:rsidR="00A75301" w:rsidRPr="00492F27">
        <w:rPr>
          <w:rFonts w:ascii="Times New Roman" w:hAnsi="Times New Roman" w:cs="Times New Roman"/>
          <w:sz w:val="24"/>
          <w:szCs w:val="24"/>
        </w:rPr>
        <w:t xml:space="preserve"> </w:t>
      </w:r>
      <w:r w:rsidR="0089419C" w:rsidRPr="00492F27">
        <w:rPr>
          <w:rFonts w:ascii="Times New Roman" w:hAnsi="Times New Roman" w:cs="Times New Roman"/>
          <w:sz w:val="24"/>
          <w:szCs w:val="24"/>
        </w:rPr>
        <w:t>Collectively this body of evidence</w:t>
      </w:r>
      <w:r w:rsidR="00F2563E" w:rsidRPr="00492F27">
        <w:rPr>
          <w:rFonts w:ascii="Times New Roman" w:hAnsi="Times New Roman" w:cs="Times New Roman"/>
          <w:sz w:val="24"/>
          <w:szCs w:val="24"/>
        </w:rPr>
        <w:t xml:space="preserve"> suggest</w:t>
      </w:r>
      <w:r w:rsidR="0089419C" w:rsidRPr="00492F27">
        <w:rPr>
          <w:rFonts w:ascii="Times New Roman" w:hAnsi="Times New Roman" w:cs="Times New Roman"/>
          <w:sz w:val="24"/>
          <w:szCs w:val="24"/>
        </w:rPr>
        <w:t>s</w:t>
      </w:r>
      <w:r w:rsidR="00F2563E" w:rsidRPr="00492F27">
        <w:rPr>
          <w:rFonts w:ascii="Times New Roman" w:hAnsi="Times New Roman" w:cs="Times New Roman"/>
          <w:sz w:val="24"/>
          <w:szCs w:val="24"/>
        </w:rPr>
        <w:t xml:space="preserve"> that less healthy supermarket environments may be contributing to poor diet because appreciable cognitive effort is needed to make healthier dietary choices </w:t>
      </w:r>
      <w:r w:rsidR="00F2563E" w:rsidRPr="00492F27">
        <w:rPr>
          <w:rFonts w:ascii="Times New Roman" w:hAnsi="Times New Roman" w:cs="Times New Roman"/>
          <w:sz w:val="24"/>
          <w:szCs w:val="24"/>
        </w:rPr>
        <w:fldChar w:fldCharType="begin"/>
      </w:r>
      <w:r w:rsidR="00F2563E" w:rsidRPr="00492F27">
        <w:rPr>
          <w:rFonts w:ascii="Times New Roman" w:hAnsi="Times New Roman" w:cs="Times New Roman"/>
          <w:sz w:val="24"/>
          <w:szCs w:val="24"/>
        </w:rPr>
        <w:instrText xml:space="preserve"> ADDIN EN.CITE &lt;EndNote&gt;&lt;Cite&gt;&lt;Author&gt;Rutter&lt;/Author&gt;&lt;Year&gt;2018&lt;/Year&gt;&lt;RecNum&gt;3915&lt;/RecNum&gt;&lt;DisplayText&gt;[20]&lt;/DisplayText&gt;&lt;record&gt;&lt;rec-number&gt;3915&lt;/rec-number&gt;&lt;foreign-keys&gt;&lt;key app="EN" db-id="sw0xdarfpv2pepep9ah55ae5fxfwaaxa0ze2" timestamp="1616516999"&gt;3915&lt;/key&gt;&lt;/foreign-keys&gt;&lt;ref-type name="Journal Article"&gt;17&lt;/ref-type&gt;&lt;contributors&gt;&lt;authors&gt;&lt;author&gt;Rutter, H.&lt;/author&gt;&lt;/authors&gt;&lt;/contributors&gt;&lt;auth-address&gt;London School of Hygiene and Tropical Medicine, London, UK. harry.rutter@lshtm.ac.uk.&lt;/auth-address&gt;&lt;titles&gt;&lt;title&gt;The Complex Systems Challenge of Obesity&lt;/title&gt;&lt;secondary-title&gt;Clin Chem&lt;/secondary-title&gt;&lt;/titles&gt;&lt;periodical&gt;&lt;full-title&gt;Clin Chem&lt;/full-title&gt;&lt;/periodical&gt;&lt;pages&gt;44-46&lt;/pages&gt;&lt;volume&gt;64&lt;/volume&gt;&lt;number&gt;1&lt;/number&gt;&lt;edition&gt;2017/11/04&lt;/edition&gt;&lt;keywords&gt;&lt;keyword&gt;Body Mass Index&lt;/keyword&gt;&lt;keyword&gt;Humans&lt;/keyword&gt;&lt;keyword&gt;Obesity/complications/*epidemiology/*prevention &amp;amp; control&lt;/keyword&gt;&lt;keyword&gt;Prevalence&lt;/keyword&gt;&lt;keyword&gt;Social Discrimination&lt;/keyword&gt;&lt;keyword&gt;Social Stigma&lt;/keyword&gt;&lt;keyword&gt;World Health Organization&lt;/keyword&gt;&lt;/keywords&gt;&lt;dates&gt;&lt;year&gt;2018&lt;/year&gt;&lt;pub-dates&gt;&lt;date&gt;Jan&lt;/date&gt;&lt;/pub-dates&gt;&lt;/dates&gt;&lt;isbn&gt;1530-8561 (Electronic)&amp;#xD;0009-9147 (Linking)&lt;/isbn&gt;&lt;accession-num&gt;29097510&lt;/accession-num&gt;&lt;urls&gt;&lt;related-urls&gt;&lt;url&gt;https://www.ncbi.nlm.nih.gov/pubmed/29097510&lt;/url&gt;&lt;/related-urls&gt;&lt;/urls&gt;&lt;electronic-resource-num&gt;10.1373/clinchem.2017.272831&lt;/electronic-resource-num&gt;&lt;/record&gt;&lt;/Cite&gt;&lt;/EndNote&gt;</w:instrText>
      </w:r>
      <w:r w:rsidR="00F2563E" w:rsidRPr="00492F27">
        <w:rPr>
          <w:rFonts w:ascii="Times New Roman" w:hAnsi="Times New Roman" w:cs="Times New Roman"/>
          <w:sz w:val="24"/>
          <w:szCs w:val="24"/>
        </w:rPr>
        <w:fldChar w:fldCharType="separate"/>
      </w:r>
      <w:r w:rsidR="00F2563E" w:rsidRPr="00492F27">
        <w:rPr>
          <w:rFonts w:ascii="Times New Roman" w:hAnsi="Times New Roman" w:cs="Times New Roman"/>
          <w:noProof/>
          <w:sz w:val="24"/>
          <w:szCs w:val="24"/>
        </w:rPr>
        <w:t>[</w:t>
      </w:r>
      <w:hyperlink w:anchor="_ENREF_20" w:tooltip="Rutter, 2018 #3915" w:history="1">
        <w:r w:rsidR="00D85EBA" w:rsidRPr="00492F27">
          <w:rPr>
            <w:rFonts w:ascii="Times New Roman" w:hAnsi="Times New Roman" w:cs="Times New Roman"/>
            <w:noProof/>
            <w:sz w:val="24"/>
            <w:szCs w:val="24"/>
          </w:rPr>
          <w:t>20</w:t>
        </w:r>
      </w:hyperlink>
      <w:r w:rsidR="00F2563E" w:rsidRPr="00492F27">
        <w:rPr>
          <w:rFonts w:ascii="Times New Roman" w:hAnsi="Times New Roman" w:cs="Times New Roman"/>
          <w:noProof/>
          <w:sz w:val="24"/>
          <w:szCs w:val="24"/>
        </w:rPr>
        <w:t>]</w:t>
      </w:r>
      <w:r w:rsidR="00F2563E" w:rsidRPr="00492F27">
        <w:rPr>
          <w:rFonts w:ascii="Times New Roman" w:hAnsi="Times New Roman" w:cs="Times New Roman"/>
          <w:sz w:val="24"/>
          <w:szCs w:val="24"/>
        </w:rPr>
        <w:fldChar w:fldCharType="end"/>
      </w:r>
      <w:r w:rsidR="00F2563E" w:rsidRPr="00492F27">
        <w:rPr>
          <w:rFonts w:ascii="Times New Roman" w:hAnsi="Times New Roman" w:cs="Times New Roman"/>
          <w:sz w:val="24"/>
          <w:szCs w:val="24"/>
        </w:rPr>
        <w:t>.</w:t>
      </w:r>
      <w:r w:rsidR="0089419C" w:rsidRPr="00492F27">
        <w:rPr>
          <w:rFonts w:ascii="Times New Roman" w:hAnsi="Times New Roman" w:cs="Times New Roman"/>
          <w:sz w:val="24"/>
          <w:szCs w:val="24"/>
        </w:rPr>
        <w:t xml:space="preserve"> </w:t>
      </w:r>
    </w:p>
    <w:p w14:paraId="6F924397" w14:textId="025625B8" w:rsidR="0008304C" w:rsidRPr="00492F27" w:rsidRDefault="0008304C" w:rsidP="00B83BE1">
      <w:pPr>
        <w:autoSpaceDE w:val="0"/>
        <w:autoSpaceDN w:val="0"/>
        <w:adjustRightInd w:val="0"/>
        <w:spacing w:line="480" w:lineRule="auto"/>
        <w:rPr>
          <w:rFonts w:ascii="Times New Roman" w:hAnsi="Times New Roman" w:cs="Times New Roman"/>
          <w:sz w:val="24"/>
          <w:szCs w:val="24"/>
        </w:rPr>
      </w:pPr>
      <w:r w:rsidRPr="00492F27">
        <w:rPr>
          <w:rFonts w:ascii="Times New Roman" w:hAnsi="Times New Roman" w:cs="Times New Roman"/>
          <w:sz w:val="24"/>
          <w:szCs w:val="24"/>
        </w:rPr>
        <w:t xml:space="preserve">According to the </w:t>
      </w:r>
      <w:r w:rsidR="000524C6" w:rsidRPr="00492F27">
        <w:rPr>
          <w:rFonts w:ascii="Times New Roman" w:hAnsi="Times New Roman" w:cs="Times New Roman"/>
          <w:sz w:val="24"/>
          <w:szCs w:val="24"/>
        </w:rPr>
        <w:t>d</w:t>
      </w:r>
      <w:r w:rsidRPr="00492F27">
        <w:rPr>
          <w:rFonts w:ascii="Times New Roman" w:hAnsi="Times New Roman" w:cs="Times New Roman"/>
          <w:sz w:val="24"/>
          <w:szCs w:val="24"/>
        </w:rPr>
        <w:t xml:space="preserve">ual </w:t>
      </w:r>
      <w:r w:rsidR="000524C6" w:rsidRPr="00492F27">
        <w:rPr>
          <w:rFonts w:ascii="Times New Roman" w:hAnsi="Times New Roman" w:cs="Times New Roman"/>
          <w:sz w:val="24"/>
          <w:szCs w:val="24"/>
        </w:rPr>
        <w:t>p</w:t>
      </w:r>
      <w:r w:rsidRPr="00492F27">
        <w:rPr>
          <w:rFonts w:ascii="Times New Roman" w:hAnsi="Times New Roman" w:cs="Times New Roman"/>
          <w:sz w:val="24"/>
          <w:szCs w:val="24"/>
        </w:rPr>
        <w:t xml:space="preserve">rocess </w:t>
      </w:r>
      <w:r w:rsidR="000524C6" w:rsidRPr="00492F27">
        <w:rPr>
          <w:rFonts w:ascii="Times New Roman" w:hAnsi="Times New Roman" w:cs="Times New Roman"/>
          <w:sz w:val="24"/>
          <w:szCs w:val="24"/>
        </w:rPr>
        <w:t>m</w:t>
      </w:r>
      <w:r w:rsidRPr="00492F27">
        <w:rPr>
          <w:rFonts w:ascii="Times New Roman" w:hAnsi="Times New Roman" w:cs="Times New Roman"/>
          <w:sz w:val="24"/>
          <w:szCs w:val="24"/>
        </w:rPr>
        <w:t>odel, f</w:t>
      </w:r>
      <w:r w:rsidR="00514B51" w:rsidRPr="00492F27">
        <w:rPr>
          <w:rFonts w:ascii="Times New Roman" w:hAnsi="Times New Roman" w:cs="Times New Roman"/>
          <w:sz w:val="24"/>
          <w:szCs w:val="24"/>
        </w:rPr>
        <w:t xml:space="preserve">ood shopping </w:t>
      </w:r>
      <w:r w:rsidRPr="00492F27">
        <w:rPr>
          <w:rFonts w:ascii="Times New Roman" w:hAnsi="Times New Roman" w:cs="Times New Roman"/>
          <w:sz w:val="24"/>
          <w:szCs w:val="24"/>
        </w:rPr>
        <w:t>can be</w:t>
      </w:r>
      <w:r w:rsidR="00514B51" w:rsidRPr="00492F27">
        <w:rPr>
          <w:rFonts w:ascii="Times New Roman" w:hAnsi="Times New Roman" w:cs="Times New Roman"/>
          <w:sz w:val="24"/>
          <w:szCs w:val="24"/>
        </w:rPr>
        <w:t xml:space="preserve"> described in terms of being governed by two systems: automatic and unintentional, or reasoned and analytical </w:t>
      </w:r>
      <w:r w:rsidR="00514B51" w:rsidRPr="00492F27">
        <w:rPr>
          <w:rFonts w:ascii="Times New Roman" w:hAnsi="Times New Roman" w:cs="Times New Roman"/>
          <w:sz w:val="24"/>
          <w:szCs w:val="24"/>
        </w:rPr>
        <w:fldChar w:fldCharType="begin"/>
      </w:r>
      <w:r w:rsidR="00F2563E" w:rsidRPr="00492F27">
        <w:rPr>
          <w:rFonts w:ascii="Times New Roman" w:hAnsi="Times New Roman" w:cs="Times New Roman"/>
          <w:sz w:val="24"/>
          <w:szCs w:val="24"/>
        </w:rPr>
        <w:instrText xml:space="preserve"> ADDIN EN.CITE &lt;EndNote&gt;&lt;Cite&gt;&lt;Author&gt;Sloman&lt;/Author&gt;&lt;Year&gt;1996&lt;/Year&gt;&lt;RecNum&gt;162&lt;/RecNum&gt;&lt;DisplayText&gt;[21]&lt;/DisplayText&gt;&lt;record&gt;&lt;rec-number&gt;162&lt;/rec-number&gt;&lt;foreign-keys&gt;&lt;key app="EN" db-id="fasvwa2xrap9vuer5ay5wwtx22pevxtave00" timestamp="1592821436"&gt;162&lt;/key&gt;&lt;/foreign-keys&gt;&lt;ref-type name="Journal Article"&gt;17&lt;/ref-type&gt;&lt;contributors&gt;&lt;authors&gt;&lt;author&gt;Sloman, Steven&lt;/author&gt;&lt;/authors&gt;&lt;/contributors&gt;&lt;titles&gt;&lt;title&gt;The Empirical Case For Two Systems of Reasoning&lt;/title&gt;&lt;secondary-title&gt;Psychological Bulletin&lt;/secondary-title&gt;&lt;/titles&gt;&lt;periodical&gt;&lt;full-title&gt;Psychological Bulletin&lt;/full-title&gt;&lt;abbr-1&gt;Psychol. Bull.&lt;/abbr-1&gt;&lt;abbr-2&gt;Psychol Bull&lt;/abbr-2&gt;&lt;/periodical&gt;&lt;pages&gt;3&lt;/pages&gt;&lt;volume&gt;119&lt;/volume&gt;&lt;dates&gt;&lt;year&gt;1996&lt;/year&gt;&lt;pub-dates&gt;&lt;date&gt;01/01&lt;/date&gt;&lt;/pub-dates&gt;&lt;/dates&gt;&lt;urls&gt;&lt;/urls&gt;&lt;electronic-resource-num&gt;10.1037/0033-2909.119.1.3&lt;/electronic-resource-num&gt;&lt;research-notes&gt;  Pilot study qualitative&lt;/research-notes&gt;&lt;/record&gt;&lt;/Cite&gt;&lt;/EndNote&gt;</w:instrText>
      </w:r>
      <w:r w:rsidR="00514B51" w:rsidRPr="00492F27">
        <w:rPr>
          <w:rFonts w:ascii="Times New Roman" w:hAnsi="Times New Roman" w:cs="Times New Roman"/>
          <w:sz w:val="24"/>
          <w:szCs w:val="24"/>
        </w:rPr>
        <w:fldChar w:fldCharType="separate"/>
      </w:r>
      <w:r w:rsidR="00F2563E" w:rsidRPr="00492F27">
        <w:rPr>
          <w:rFonts w:ascii="Times New Roman" w:hAnsi="Times New Roman" w:cs="Times New Roman"/>
          <w:noProof/>
          <w:sz w:val="24"/>
          <w:szCs w:val="24"/>
        </w:rPr>
        <w:t>[</w:t>
      </w:r>
      <w:hyperlink w:anchor="_ENREF_21" w:tooltip="Sloman, 1996 #4" w:history="1">
        <w:r w:rsidR="00D85EBA" w:rsidRPr="00492F27">
          <w:rPr>
            <w:rFonts w:ascii="Times New Roman" w:hAnsi="Times New Roman" w:cs="Times New Roman"/>
            <w:noProof/>
            <w:sz w:val="24"/>
            <w:szCs w:val="24"/>
          </w:rPr>
          <w:t>21</w:t>
        </w:r>
      </w:hyperlink>
      <w:r w:rsidR="00F2563E" w:rsidRPr="00492F27">
        <w:rPr>
          <w:rFonts w:ascii="Times New Roman" w:hAnsi="Times New Roman" w:cs="Times New Roman"/>
          <w:noProof/>
          <w:sz w:val="24"/>
          <w:szCs w:val="24"/>
        </w:rPr>
        <w:t>]</w:t>
      </w:r>
      <w:r w:rsidR="00514B51" w:rsidRPr="00492F27">
        <w:rPr>
          <w:rFonts w:ascii="Times New Roman" w:hAnsi="Times New Roman" w:cs="Times New Roman"/>
          <w:sz w:val="24"/>
          <w:szCs w:val="24"/>
        </w:rPr>
        <w:fldChar w:fldCharType="end"/>
      </w:r>
      <w:r w:rsidRPr="00492F27">
        <w:rPr>
          <w:rFonts w:ascii="Times New Roman" w:hAnsi="Times New Roman" w:cs="Times New Roman"/>
          <w:sz w:val="24"/>
          <w:szCs w:val="24"/>
        </w:rPr>
        <w:t>.</w:t>
      </w:r>
      <w:r w:rsidR="00514B51" w:rsidRPr="00492F27">
        <w:rPr>
          <w:rFonts w:ascii="Times New Roman" w:hAnsi="Times New Roman" w:cs="Times New Roman"/>
          <w:sz w:val="24"/>
          <w:szCs w:val="24"/>
        </w:rPr>
        <w:t xml:space="preserve"> </w:t>
      </w:r>
      <w:r w:rsidR="00087F39" w:rsidRPr="00492F27">
        <w:rPr>
          <w:rFonts w:ascii="Times New Roman" w:hAnsi="Times New Roman" w:cs="Times New Roman"/>
          <w:sz w:val="24"/>
          <w:szCs w:val="24"/>
        </w:rPr>
        <w:t xml:space="preserve">This model has been somewhat supported by previous research which found that shopping at less healthful </w:t>
      </w:r>
      <w:r w:rsidR="00B83BE1" w:rsidRPr="00492F27">
        <w:rPr>
          <w:rFonts w:ascii="Times New Roman" w:hAnsi="Times New Roman" w:cs="Times New Roman"/>
          <w:sz w:val="24"/>
          <w:szCs w:val="24"/>
        </w:rPr>
        <w:t xml:space="preserve">discount </w:t>
      </w:r>
      <w:r w:rsidR="00087F39" w:rsidRPr="00492F27">
        <w:rPr>
          <w:rFonts w:ascii="Times New Roman" w:hAnsi="Times New Roman" w:cs="Times New Roman"/>
          <w:sz w:val="24"/>
          <w:szCs w:val="24"/>
        </w:rPr>
        <w:t>supermarkets, with poorer availability, pricing and positioning</w:t>
      </w:r>
      <w:r w:rsidR="00087F39" w:rsidRPr="00492F27">
        <w:rPr>
          <w:rFonts w:ascii="Times New Roman" w:hAnsi="Times New Roman" w:cs="Times New Roman"/>
          <w:sz w:val="24"/>
          <w:szCs w:val="24"/>
          <w:lang w:val="en-US"/>
        </w:rPr>
        <w:t xml:space="preserve"> of healthy foods, was more detrimental for the dietary quality of women from disadvantaged </w:t>
      </w:r>
      <w:r w:rsidR="0001458B" w:rsidRPr="00492F27">
        <w:rPr>
          <w:rFonts w:ascii="Times New Roman" w:hAnsi="Times New Roman" w:cs="Times New Roman"/>
          <w:sz w:val="24"/>
          <w:szCs w:val="24"/>
          <w:lang w:val="en-US"/>
        </w:rPr>
        <w:t xml:space="preserve">than advantaged </w:t>
      </w:r>
      <w:r w:rsidR="00087F39" w:rsidRPr="00492F27">
        <w:rPr>
          <w:rFonts w:ascii="Times New Roman" w:hAnsi="Times New Roman" w:cs="Times New Roman"/>
          <w:sz w:val="24"/>
          <w:szCs w:val="24"/>
          <w:lang w:val="en-US"/>
        </w:rPr>
        <w:t>backgrounds</w:t>
      </w:r>
      <w:r w:rsidR="004043F9" w:rsidRPr="00492F27">
        <w:rPr>
          <w:rFonts w:ascii="Times New Roman" w:hAnsi="Times New Roman" w:cs="Times New Roman"/>
          <w:sz w:val="24"/>
          <w:szCs w:val="24"/>
          <w:lang w:val="en-US"/>
        </w:rPr>
        <w:t xml:space="preserve"> </w:t>
      </w:r>
      <w:r w:rsidR="004043F9" w:rsidRPr="00492F27">
        <w:rPr>
          <w:rFonts w:ascii="Times New Roman" w:hAnsi="Times New Roman" w:cs="Times New Roman"/>
          <w:sz w:val="24"/>
          <w:szCs w:val="24"/>
          <w:lang w:val="en-US"/>
        </w:rPr>
        <w:fldChar w:fldCharType="begin">
          <w:fldData xml:space="preserve">PEVuZE5vdGU+PENpdGU+PEF1dGhvcj5CbGFjazwvQXV0aG9yPjxZZWFyPjIwMTQ8L1llYXI+PFJl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</w:fldData>
        </w:fldChar>
      </w:r>
      <w:r w:rsidR="00F2563E" w:rsidRPr="00492F27">
        <w:rPr>
          <w:rFonts w:ascii="Times New Roman" w:hAnsi="Times New Roman" w:cs="Times New Roman"/>
          <w:sz w:val="24"/>
          <w:szCs w:val="24"/>
          <w:lang w:val="en-US"/>
        </w:rPr>
        <w:instrText xml:space="preserve"> ADDIN EN.CITE </w:instrText>
      </w:r>
      <w:r w:rsidR="00F2563E" w:rsidRPr="00492F27">
        <w:rPr>
          <w:rFonts w:ascii="Times New Roman" w:hAnsi="Times New Roman" w:cs="Times New Roman"/>
          <w:sz w:val="24"/>
          <w:szCs w:val="24"/>
          <w:lang w:val="en-US"/>
        </w:rPr>
        <w:fldChar w:fldCharType="begin">
          <w:fldData xml:space="preserve">PEVuZE5vdGU+PENpdGU+PEF1dGhvcj5CbGFjazwvQXV0aG9yPjxZZWFyPjIwMTQ8L1llYXI+PFJl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</w:fldData>
        </w:fldChar>
      </w:r>
      <w:r w:rsidR="00F2563E" w:rsidRPr="00492F27">
        <w:rPr>
          <w:rFonts w:ascii="Times New Roman" w:hAnsi="Times New Roman" w:cs="Times New Roman"/>
          <w:sz w:val="24"/>
          <w:szCs w:val="24"/>
          <w:lang w:val="en-US"/>
        </w:rPr>
        <w:instrText xml:space="preserve"> ADDIN EN.CITE.DATA </w:instrText>
      </w:r>
      <w:r w:rsidR="00F2563E" w:rsidRPr="00492F27">
        <w:rPr>
          <w:rFonts w:ascii="Times New Roman" w:hAnsi="Times New Roman" w:cs="Times New Roman"/>
          <w:sz w:val="24"/>
          <w:szCs w:val="24"/>
          <w:lang w:val="en-US"/>
        </w:rPr>
      </w:r>
      <w:r w:rsidR="00F2563E" w:rsidRPr="00492F27">
        <w:rPr>
          <w:rFonts w:ascii="Times New Roman" w:hAnsi="Times New Roman" w:cs="Times New Roman"/>
          <w:sz w:val="24"/>
          <w:szCs w:val="24"/>
          <w:lang w:val="en-US"/>
        </w:rPr>
        <w:fldChar w:fldCharType="end"/>
      </w:r>
      <w:r w:rsidR="004043F9" w:rsidRPr="00492F27">
        <w:rPr>
          <w:rFonts w:ascii="Times New Roman" w:hAnsi="Times New Roman" w:cs="Times New Roman"/>
          <w:sz w:val="24"/>
          <w:szCs w:val="24"/>
          <w:lang w:val="en-US"/>
        </w:rPr>
      </w:r>
      <w:r w:rsidR="004043F9" w:rsidRPr="00492F27">
        <w:rPr>
          <w:rFonts w:ascii="Times New Roman" w:hAnsi="Times New Roman" w:cs="Times New Roman"/>
          <w:sz w:val="24"/>
          <w:szCs w:val="24"/>
          <w:lang w:val="en-US"/>
        </w:rPr>
        <w:fldChar w:fldCharType="separate"/>
      </w:r>
      <w:r w:rsidR="00F2563E" w:rsidRPr="00492F27">
        <w:rPr>
          <w:rFonts w:ascii="Times New Roman" w:hAnsi="Times New Roman" w:cs="Times New Roman"/>
          <w:noProof/>
          <w:sz w:val="24"/>
          <w:szCs w:val="24"/>
          <w:lang w:val="en-US"/>
        </w:rPr>
        <w:t>[</w:t>
      </w:r>
      <w:hyperlink w:anchor="_ENREF_22" w:tooltip="Black, 2014 #595" w:history="1">
        <w:r w:rsidR="00D85EBA" w:rsidRPr="00492F27">
          <w:rPr>
            <w:rFonts w:ascii="Times New Roman" w:hAnsi="Times New Roman" w:cs="Times New Roman"/>
            <w:noProof/>
            <w:sz w:val="24"/>
            <w:szCs w:val="24"/>
            <w:lang w:val="en-US"/>
          </w:rPr>
          <w:t>22</w:t>
        </w:r>
      </w:hyperlink>
      <w:r w:rsidR="00F2563E" w:rsidRPr="00492F27">
        <w:rPr>
          <w:rFonts w:ascii="Times New Roman" w:hAnsi="Times New Roman" w:cs="Times New Roman"/>
          <w:noProof/>
          <w:sz w:val="24"/>
          <w:szCs w:val="24"/>
          <w:lang w:val="en-US"/>
        </w:rPr>
        <w:t xml:space="preserve">, </w:t>
      </w:r>
      <w:hyperlink w:anchor="_ENREF_23" w:tooltip="Vogel, 2016 #3712" w:history="1">
        <w:r w:rsidR="00D85EBA" w:rsidRPr="00492F27">
          <w:rPr>
            <w:rFonts w:ascii="Times New Roman" w:hAnsi="Times New Roman" w:cs="Times New Roman"/>
            <w:noProof/>
            <w:sz w:val="24"/>
            <w:szCs w:val="24"/>
            <w:lang w:val="en-US"/>
          </w:rPr>
          <w:t>23</w:t>
        </w:r>
      </w:hyperlink>
      <w:r w:rsidR="00F2563E" w:rsidRPr="00492F27">
        <w:rPr>
          <w:rFonts w:ascii="Times New Roman" w:hAnsi="Times New Roman" w:cs="Times New Roman"/>
          <w:noProof/>
          <w:sz w:val="24"/>
          <w:szCs w:val="24"/>
          <w:lang w:val="en-US"/>
        </w:rPr>
        <w:t>]</w:t>
      </w:r>
      <w:r w:rsidR="004043F9" w:rsidRPr="00492F27">
        <w:rPr>
          <w:rFonts w:ascii="Times New Roman" w:hAnsi="Times New Roman" w:cs="Times New Roman"/>
          <w:sz w:val="24"/>
          <w:szCs w:val="24"/>
          <w:lang w:val="en-US"/>
        </w:rPr>
        <w:fldChar w:fldCharType="end"/>
      </w:r>
      <w:r w:rsidR="00087F39" w:rsidRPr="00492F27">
        <w:rPr>
          <w:rFonts w:ascii="Times New Roman" w:hAnsi="Times New Roman" w:cs="Times New Roman"/>
          <w:sz w:val="24"/>
          <w:szCs w:val="24"/>
          <w:lang w:val="en-US"/>
        </w:rPr>
        <w:t>.</w:t>
      </w:r>
      <w:r w:rsidR="0001458B" w:rsidRPr="00492F27">
        <w:rPr>
          <w:rFonts w:ascii="Times New Roman" w:hAnsi="Times New Roman" w:cs="Times New Roman"/>
          <w:sz w:val="24"/>
          <w:szCs w:val="24"/>
          <w:lang w:val="en-US"/>
        </w:rPr>
        <w:t xml:space="preserve"> </w:t>
      </w:r>
      <w:r w:rsidR="0001458B" w:rsidRPr="00492F27">
        <w:rPr>
          <w:rFonts w:ascii="Times New Roman" w:hAnsi="Times New Roman" w:cs="Times New Roman"/>
          <w:sz w:val="24"/>
          <w:szCs w:val="24"/>
        </w:rPr>
        <w:t>Additionally, p</w:t>
      </w:r>
      <w:r w:rsidR="005B4FD6" w:rsidRPr="00492F27">
        <w:rPr>
          <w:rFonts w:ascii="Times New Roman" w:hAnsi="Times New Roman" w:cs="Times New Roman"/>
          <w:sz w:val="24"/>
          <w:szCs w:val="24"/>
        </w:rPr>
        <w:t>arents of young children</w:t>
      </w:r>
      <w:r w:rsidRPr="00492F27">
        <w:rPr>
          <w:rFonts w:ascii="Times New Roman" w:hAnsi="Times New Roman" w:cs="Times New Roman"/>
          <w:sz w:val="24"/>
          <w:szCs w:val="24"/>
        </w:rPr>
        <w:t xml:space="preserve"> </w:t>
      </w:r>
      <w:r w:rsidR="00016CD0" w:rsidRPr="00492F27">
        <w:rPr>
          <w:rFonts w:ascii="Times New Roman" w:hAnsi="Times New Roman" w:cs="Times New Roman"/>
          <w:sz w:val="24"/>
          <w:szCs w:val="24"/>
        </w:rPr>
        <w:t>report</w:t>
      </w:r>
      <w:r w:rsidR="00395045" w:rsidRPr="00492F27">
        <w:rPr>
          <w:rFonts w:ascii="Times New Roman" w:hAnsi="Times New Roman" w:cs="Times New Roman"/>
          <w:sz w:val="24"/>
          <w:szCs w:val="24"/>
        </w:rPr>
        <w:t xml:space="preserve"> </w:t>
      </w:r>
      <w:r w:rsidR="00EE7520" w:rsidRPr="00492F27">
        <w:rPr>
          <w:rFonts w:ascii="Times New Roman" w:hAnsi="Times New Roman" w:cs="Times New Roman"/>
          <w:sz w:val="24"/>
          <w:szCs w:val="24"/>
        </w:rPr>
        <w:t>s</w:t>
      </w:r>
      <w:r w:rsidR="00016CD0" w:rsidRPr="00492F27">
        <w:rPr>
          <w:rFonts w:ascii="Times New Roman" w:hAnsi="Times New Roman" w:cs="Times New Roman"/>
          <w:sz w:val="24"/>
          <w:szCs w:val="24"/>
        </w:rPr>
        <w:t>ubstantial</w:t>
      </w:r>
      <w:r w:rsidR="00EE7520" w:rsidRPr="00492F27">
        <w:rPr>
          <w:rFonts w:ascii="Times New Roman" w:hAnsi="Times New Roman" w:cs="Times New Roman"/>
          <w:sz w:val="24"/>
          <w:szCs w:val="24"/>
        </w:rPr>
        <w:t xml:space="preserve"> </w:t>
      </w:r>
      <w:r w:rsidR="005B4FD6" w:rsidRPr="00492F27">
        <w:rPr>
          <w:rFonts w:ascii="Times New Roman" w:hAnsi="Times New Roman" w:cs="Times New Roman"/>
          <w:sz w:val="24"/>
          <w:szCs w:val="24"/>
        </w:rPr>
        <w:t>difficult</w:t>
      </w:r>
      <w:r w:rsidR="00395045" w:rsidRPr="00492F27">
        <w:rPr>
          <w:rFonts w:ascii="Times New Roman" w:hAnsi="Times New Roman" w:cs="Times New Roman"/>
          <w:sz w:val="24"/>
          <w:szCs w:val="24"/>
        </w:rPr>
        <w:t xml:space="preserve">y </w:t>
      </w:r>
      <w:r w:rsidR="0001458B" w:rsidRPr="00492F27">
        <w:rPr>
          <w:rFonts w:ascii="Times New Roman" w:hAnsi="Times New Roman" w:cs="Times New Roman"/>
          <w:sz w:val="24"/>
          <w:szCs w:val="24"/>
        </w:rPr>
        <w:t xml:space="preserve">food </w:t>
      </w:r>
      <w:r w:rsidR="0089419C" w:rsidRPr="00492F27">
        <w:rPr>
          <w:rFonts w:ascii="Times New Roman" w:hAnsi="Times New Roman" w:cs="Times New Roman"/>
          <w:sz w:val="24"/>
          <w:szCs w:val="24"/>
        </w:rPr>
        <w:t>shopping</w:t>
      </w:r>
      <w:r w:rsidR="0001458B" w:rsidRPr="00492F27">
        <w:rPr>
          <w:rFonts w:ascii="Times New Roman" w:hAnsi="Times New Roman" w:cs="Times New Roman"/>
          <w:sz w:val="24"/>
          <w:szCs w:val="24"/>
        </w:rPr>
        <w:t xml:space="preserve"> when</w:t>
      </w:r>
      <w:r w:rsidR="002F1EB9" w:rsidRPr="00492F27">
        <w:rPr>
          <w:rFonts w:ascii="Times New Roman" w:hAnsi="Times New Roman" w:cs="Times New Roman"/>
          <w:sz w:val="24"/>
          <w:szCs w:val="24"/>
        </w:rPr>
        <w:t xml:space="preserve"> their children </w:t>
      </w:r>
      <w:r w:rsidR="0001458B" w:rsidRPr="00492F27">
        <w:rPr>
          <w:rFonts w:ascii="Times New Roman" w:hAnsi="Times New Roman" w:cs="Times New Roman"/>
          <w:sz w:val="24"/>
          <w:szCs w:val="24"/>
        </w:rPr>
        <w:t>are</w:t>
      </w:r>
      <w:r w:rsidR="00EE7520" w:rsidRPr="00492F27">
        <w:rPr>
          <w:rFonts w:ascii="Times New Roman" w:hAnsi="Times New Roman" w:cs="Times New Roman"/>
          <w:sz w:val="24"/>
          <w:szCs w:val="24"/>
        </w:rPr>
        <w:t xml:space="preserve"> consistently faced</w:t>
      </w:r>
      <w:r w:rsidR="005B4FD6" w:rsidRPr="00492F27">
        <w:rPr>
          <w:rFonts w:ascii="Times New Roman" w:hAnsi="Times New Roman" w:cs="Times New Roman"/>
          <w:sz w:val="24"/>
          <w:szCs w:val="24"/>
        </w:rPr>
        <w:t xml:space="preserve"> with unhealthy food products placed at child-friendly heights and in unavoidable locations, such as </w:t>
      </w:r>
      <w:r w:rsidR="00EE5C24" w:rsidRPr="00492F27">
        <w:rPr>
          <w:rFonts w:ascii="Times New Roman" w:hAnsi="Times New Roman" w:cs="Times New Roman"/>
          <w:sz w:val="24"/>
          <w:szCs w:val="24"/>
        </w:rPr>
        <w:t>checkouts</w:t>
      </w:r>
      <w:r w:rsidR="005B4FD6" w:rsidRPr="00492F27">
        <w:rPr>
          <w:rFonts w:ascii="Times New Roman" w:hAnsi="Times New Roman" w:cs="Times New Roman"/>
          <w:sz w:val="24"/>
          <w:szCs w:val="24"/>
        </w:rPr>
        <w:t xml:space="preserve"> </w:t>
      </w:r>
      <w:r w:rsidR="005B4FD6" w:rsidRPr="00492F27">
        <w:rPr>
          <w:rFonts w:ascii="Times New Roman" w:hAnsi="Times New Roman" w:cs="Times New Roman"/>
          <w:sz w:val="24"/>
          <w:szCs w:val="24"/>
        </w:rPr>
        <w:fldChar w:fldCharType="begin">
          <w:fldData xml:space="preserve">PEVuZE5vdGU+PENpdGU+PEF1dGhvcj5DYW1wYmVsbDwvQXV0aG9yPjxZZWFyPjIwMTQ8L1llYXI+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</w:fldData>
        </w:fldChar>
      </w:r>
      <w:r w:rsidR="00F2563E" w:rsidRPr="00492F27">
        <w:rPr>
          <w:rFonts w:ascii="Times New Roman" w:hAnsi="Times New Roman" w:cs="Times New Roman"/>
          <w:sz w:val="24"/>
          <w:szCs w:val="24"/>
        </w:rPr>
        <w:instrText xml:space="preserve"> ADDIN EN.CITE </w:instrText>
      </w:r>
      <w:r w:rsidR="00F2563E" w:rsidRPr="00492F27">
        <w:rPr>
          <w:rFonts w:ascii="Times New Roman" w:hAnsi="Times New Roman" w:cs="Times New Roman"/>
          <w:sz w:val="24"/>
          <w:szCs w:val="24"/>
        </w:rPr>
        <w:fldChar w:fldCharType="begin">
          <w:fldData xml:space="preserve">PEVuZE5vdGU+PENpdGU+PEF1dGhvcj5DYW1wYmVsbDwvQXV0aG9yPjxZZWFyPjIwMTQ8L1llYXI+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</w:fldData>
        </w:fldChar>
      </w:r>
      <w:r w:rsidR="00F2563E" w:rsidRPr="00492F27">
        <w:rPr>
          <w:rFonts w:ascii="Times New Roman" w:hAnsi="Times New Roman" w:cs="Times New Roman"/>
          <w:sz w:val="24"/>
          <w:szCs w:val="24"/>
        </w:rPr>
        <w:instrText xml:space="preserve"> ADDIN EN.CITE.DATA </w:instrText>
      </w:r>
      <w:r w:rsidR="00F2563E" w:rsidRPr="00492F27">
        <w:rPr>
          <w:rFonts w:ascii="Times New Roman" w:hAnsi="Times New Roman" w:cs="Times New Roman"/>
          <w:sz w:val="24"/>
          <w:szCs w:val="24"/>
        </w:rPr>
      </w:r>
      <w:r w:rsidR="00F2563E" w:rsidRPr="00492F27">
        <w:rPr>
          <w:rFonts w:ascii="Times New Roman" w:hAnsi="Times New Roman" w:cs="Times New Roman"/>
          <w:sz w:val="24"/>
          <w:szCs w:val="24"/>
        </w:rPr>
        <w:fldChar w:fldCharType="end"/>
      </w:r>
      <w:r w:rsidR="005B4FD6" w:rsidRPr="00492F27">
        <w:rPr>
          <w:rFonts w:ascii="Times New Roman" w:hAnsi="Times New Roman" w:cs="Times New Roman"/>
          <w:sz w:val="24"/>
          <w:szCs w:val="24"/>
        </w:rPr>
      </w:r>
      <w:r w:rsidR="005B4FD6" w:rsidRPr="00492F27">
        <w:rPr>
          <w:rFonts w:ascii="Times New Roman" w:hAnsi="Times New Roman" w:cs="Times New Roman"/>
          <w:sz w:val="24"/>
          <w:szCs w:val="24"/>
        </w:rPr>
        <w:fldChar w:fldCharType="separate"/>
      </w:r>
      <w:r w:rsidR="00F2563E" w:rsidRPr="00492F27">
        <w:rPr>
          <w:rFonts w:ascii="Times New Roman" w:hAnsi="Times New Roman" w:cs="Times New Roman"/>
          <w:noProof/>
          <w:sz w:val="24"/>
          <w:szCs w:val="24"/>
        </w:rPr>
        <w:t>[</w:t>
      </w:r>
      <w:hyperlink w:anchor="_ENREF_24" w:tooltip="Campbell, 2014 #3813" w:history="1">
        <w:r w:rsidR="00D85EBA" w:rsidRPr="00492F27">
          <w:rPr>
            <w:rFonts w:ascii="Times New Roman" w:hAnsi="Times New Roman" w:cs="Times New Roman"/>
            <w:noProof/>
            <w:sz w:val="24"/>
            <w:szCs w:val="24"/>
          </w:rPr>
          <w:t>24</w:t>
        </w:r>
      </w:hyperlink>
      <w:r w:rsidR="00F2563E" w:rsidRPr="00492F27">
        <w:rPr>
          <w:rFonts w:ascii="Times New Roman" w:hAnsi="Times New Roman" w:cs="Times New Roman"/>
          <w:noProof/>
          <w:sz w:val="24"/>
          <w:szCs w:val="24"/>
        </w:rPr>
        <w:t xml:space="preserve">, </w:t>
      </w:r>
      <w:hyperlink w:anchor="_ENREF_25" w:tooltip="Wingert, 2014 #15" w:history="1">
        <w:r w:rsidR="00D85EBA" w:rsidRPr="00492F27">
          <w:rPr>
            <w:rFonts w:ascii="Times New Roman" w:hAnsi="Times New Roman" w:cs="Times New Roman"/>
            <w:noProof/>
            <w:sz w:val="24"/>
            <w:szCs w:val="24"/>
          </w:rPr>
          <w:t>25</w:t>
        </w:r>
      </w:hyperlink>
      <w:r w:rsidR="00F2563E" w:rsidRPr="00492F27">
        <w:rPr>
          <w:rFonts w:ascii="Times New Roman" w:hAnsi="Times New Roman" w:cs="Times New Roman"/>
          <w:noProof/>
          <w:sz w:val="24"/>
          <w:szCs w:val="24"/>
        </w:rPr>
        <w:t>]</w:t>
      </w:r>
      <w:r w:rsidR="005B4FD6" w:rsidRPr="00492F27">
        <w:rPr>
          <w:rFonts w:ascii="Times New Roman" w:hAnsi="Times New Roman" w:cs="Times New Roman"/>
          <w:sz w:val="24"/>
          <w:szCs w:val="24"/>
        </w:rPr>
        <w:fldChar w:fldCharType="end"/>
      </w:r>
      <w:r w:rsidR="000A78F5" w:rsidRPr="00492F27">
        <w:rPr>
          <w:rFonts w:ascii="Times New Roman" w:hAnsi="Times New Roman" w:cs="Times New Roman"/>
          <w:sz w:val="24"/>
          <w:szCs w:val="24"/>
        </w:rPr>
        <w:t>.</w:t>
      </w:r>
      <w:r w:rsidR="00561A7A" w:rsidRPr="00492F27">
        <w:rPr>
          <w:rFonts w:ascii="Times New Roman" w:hAnsi="Times New Roman" w:cs="Times New Roman"/>
          <w:sz w:val="24"/>
          <w:szCs w:val="24"/>
        </w:rPr>
        <w:t xml:space="preserve"> </w:t>
      </w:r>
      <w:r w:rsidR="0089419C" w:rsidRPr="00492F27">
        <w:rPr>
          <w:rFonts w:ascii="Times New Roman" w:hAnsi="Times New Roman" w:cs="Times New Roman"/>
          <w:sz w:val="24"/>
          <w:szCs w:val="24"/>
        </w:rPr>
        <w:t xml:space="preserve">These studies </w:t>
      </w:r>
      <w:r w:rsidR="00B83BE1" w:rsidRPr="00492F27">
        <w:rPr>
          <w:rFonts w:ascii="Times New Roman" w:hAnsi="Times New Roman" w:cs="Times New Roman"/>
          <w:sz w:val="24"/>
          <w:szCs w:val="24"/>
        </w:rPr>
        <w:t>suggest that</w:t>
      </w:r>
      <w:r w:rsidR="0089419C" w:rsidRPr="00492F27">
        <w:rPr>
          <w:rFonts w:ascii="Times New Roman" w:hAnsi="Times New Roman" w:cs="Times New Roman"/>
          <w:sz w:val="24"/>
          <w:szCs w:val="24"/>
        </w:rPr>
        <w:t xml:space="preserve"> current supermarket environments may be particularly influential </w:t>
      </w:r>
      <w:r w:rsidR="00747FE3" w:rsidRPr="00492F27">
        <w:rPr>
          <w:rFonts w:ascii="Times New Roman" w:hAnsi="Times New Roman" w:cs="Times New Roman"/>
          <w:sz w:val="24"/>
          <w:szCs w:val="24"/>
        </w:rPr>
        <w:t>for</w:t>
      </w:r>
      <w:r w:rsidR="0089419C" w:rsidRPr="00492F27">
        <w:rPr>
          <w:rFonts w:ascii="Times New Roman" w:hAnsi="Times New Roman" w:cs="Times New Roman"/>
          <w:sz w:val="24"/>
          <w:szCs w:val="24"/>
        </w:rPr>
        <w:t xml:space="preserve"> </w:t>
      </w:r>
      <w:r w:rsidR="00EA6A9A" w:rsidRPr="00492F27">
        <w:rPr>
          <w:rFonts w:ascii="Times New Roman" w:hAnsi="Times New Roman" w:cs="Times New Roman"/>
          <w:sz w:val="24"/>
          <w:szCs w:val="24"/>
        </w:rPr>
        <w:t>those</w:t>
      </w:r>
      <w:r w:rsidR="00B83BE1" w:rsidRPr="00492F27">
        <w:rPr>
          <w:rFonts w:ascii="Times New Roman" w:hAnsi="Times New Roman" w:cs="Times New Roman"/>
          <w:sz w:val="24"/>
          <w:szCs w:val="24"/>
        </w:rPr>
        <w:t xml:space="preserve"> who are</w:t>
      </w:r>
      <w:r w:rsidR="0089419C" w:rsidRPr="00492F27">
        <w:rPr>
          <w:rFonts w:ascii="Times New Roman" w:hAnsi="Times New Roman" w:cs="Times New Roman"/>
          <w:sz w:val="24"/>
          <w:szCs w:val="24"/>
        </w:rPr>
        <w:t xml:space="preserve"> more reliant on automatic </w:t>
      </w:r>
      <w:r w:rsidR="00D9134D" w:rsidRPr="00492F27">
        <w:rPr>
          <w:rFonts w:ascii="Times New Roman" w:hAnsi="Times New Roman" w:cs="Times New Roman"/>
          <w:sz w:val="24"/>
          <w:szCs w:val="24"/>
        </w:rPr>
        <w:t>decision-making</w:t>
      </w:r>
      <w:r w:rsidR="0089419C" w:rsidRPr="00492F27">
        <w:rPr>
          <w:rFonts w:ascii="Times New Roman" w:hAnsi="Times New Roman" w:cs="Times New Roman"/>
          <w:sz w:val="24"/>
          <w:szCs w:val="24"/>
        </w:rPr>
        <w:t xml:space="preserve"> processes. </w:t>
      </w:r>
    </w:p>
    <w:p w14:paraId="05768886" w14:textId="6E232771" w:rsidR="00DF6AD6" w:rsidRPr="00492F27" w:rsidRDefault="0093630E" w:rsidP="0076280C">
      <w:pPr>
        <w:autoSpaceDE w:val="0"/>
        <w:autoSpaceDN w:val="0"/>
        <w:adjustRightInd w:val="0"/>
        <w:spacing w:after="0" w:line="480" w:lineRule="auto"/>
        <w:rPr>
          <w:rFonts w:ascii="Times New Roman" w:hAnsi="Times New Roman" w:cs="Times New Roman"/>
          <w:sz w:val="24"/>
          <w:szCs w:val="24"/>
        </w:rPr>
      </w:pPr>
      <w:r w:rsidRPr="00492F27">
        <w:rPr>
          <w:rFonts w:ascii="Times New Roman" w:hAnsi="Times New Roman" w:cs="Times New Roman"/>
          <w:sz w:val="24"/>
          <w:szCs w:val="24"/>
        </w:rPr>
        <w:t xml:space="preserve">Previous qualitative </w:t>
      </w:r>
      <w:r w:rsidR="00AB3985" w:rsidRPr="00492F27">
        <w:rPr>
          <w:rFonts w:ascii="Times New Roman" w:hAnsi="Times New Roman" w:cs="Times New Roman"/>
          <w:sz w:val="24"/>
          <w:szCs w:val="24"/>
        </w:rPr>
        <w:t>research</w:t>
      </w:r>
      <w:r w:rsidR="00EE7520" w:rsidRPr="00492F27">
        <w:rPr>
          <w:rFonts w:ascii="Times New Roman" w:hAnsi="Times New Roman" w:cs="Times New Roman"/>
          <w:sz w:val="24"/>
          <w:szCs w:val="24"/>
        </w:rPr>
        <w:t xml:space="preserve"> shows that consumers are supportive of supermarkets doing more to make</w:t>
      </w:r>
      <w:r w:rsidR="00223497" w:rsidRPr="00492F27">
        <w:rPr>
          <w:rFonts w:ascii="Times New Roman" w:hAnsi="Times New Roman" w:cs="Times New Roman"/>
          <w:sz w:val="24"/>
          <w:szCs w:val="24"/>
        </w:rPr>
        <w:t xml:space="preserve"> buying healthy products easier</w:t>
      </w:r>
      <w:r w:rsidR="00AB3985" w:rsidRPr="00492F27">
        <w:rPr>
          <w:rFonts w:ascii="Times New Roman" w:hAnsi="Times New Roman" w:cs="Times New Roman"/>
          <w:sz w:val="24"/>
          <w:szCs w:val="24"/>
        </w:rPr>
        <w:t xml:space="preserve"> </w:t>
      </w:r>
      <w:r w:rsidRPr="00492F27">
        <w:rPr>
          <w:rFonts w:ascii="Times New Roman" w:hAnsi="Times New Roman" w:cs="Times New Roman"/>
          <w:sz w:val="24"/>
          <w:szCs w:val="24"/>
        </w:rPr>
        <w:fldChar w:fldCharType="begin">
          <w:fldData xml:space="preserve">PEVuZE5vdGU+PENpdGU+PEF1dGhvcj5UaG9tcHNvbjwvQXV0aG9yPjxZZWFyPjIwMTM8L1llYXI+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</w:fldData>
        </w:fldChar>
      </w:r>
      <w:r w:rsidR="00F2563E" w:rsidRPr="00492F27">
        <w:rPr>
          <w:rFonts w:ascii="Times New Roman" w:hAnsi="Times New Roman" w:cs="Times New Roman"/>
          <w:sz w:val="24"/>
          <w:szCs w:val="24"/>
        </w:rPr>
        <w:instrText xml:space="preserve"> ADDIN EN.CITE </w:instrText>
      </w:r>
      <w:r w:rsidR="00F2563E" w:rsidRPr="00492F27">
        <w:rPr>
          <w:rFonts w:ascii="Times New Roman" w:hAnsi="Times New Roman" w:cs="Times New Roman"/>
          <w:sz w:val="24"/>
          <w:szCs w:val="24"/>
        </w:rPr>
        <w:fldChar w:fldCharType="begin">
          <w:fldData xml:space="preserve">PEVuZE5vdGU+PENpdGU+PEF1dGhvcj5UaG9tcHNvbjwvQXV0aG9yPjxZZWFyPjIwMTM8L1llYXI+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</w:fldData>
        </w:fldChar>
      </w:r>
      <w:r w:rsidR="00F2563E" w:rsidRPr="00492F27">
        <w:rPr>
          <w:rFonts w:ascii="Times New Roman" w:hAnsi="Times New Roman" w:cs="Times New Roman"/>
          <w:sz w:val="24"/>
          <w:szCs w:val="24"/>
        </w:rPr>
        <w:instrText xml:space="preserve"> ADDIN EN.CITE.DATA </w:instrText>
      </w:r>
      <w:r w:rsidR="00F2563E" w:rsidRPr="00492F27">
        <w:rPr>
          <w:rFonts w:ascii="Times New Roman" w:hAnsi="Times New Roman" w:cs="Times New Roman"/>
          <w:sz w:val="24"/>
          <w:szCs w:val="24"/>
        </w:rPr>
      </w:r>
      <w:r w:rsidR="00F2563E" w:rsidRPr="00492F27">
        <w:rPr>
          <w:rFonts w:ascii="Times New Roman" w:hAnsi="Times New Roman" w:cs="Times New Roman"/>
          <w:sz w:val="24"/>
          <w:szCs w:val="24"/>
        </w:rPr>
        <w:fldChar w:fldCharType="end"/>
      </w:r>
      <w:r w:rsidRPr="00492F27">
        <w:rPr>
          <w:rFonts w:ascii="Times New Roman" w:hAnsi="Times New Roman" w:cs="Times New Roman"/>
          <w:sz w:val="24"/>
          <w:szCs w:val="24"/>
        </w:rPr>
      </w:r>
      <w:r w:rsidRPr="00492F27">
        <w:rPr>
          <w:rFonts w:ascii="Times New Roman" w:hAnsi="Times New Roman" w:cs="Times New Roman"/>
          <w:sz w:val="24"/>
          <w:szCs w:val="24"/>
        </w:rPr>
        <w:fldChar w:fldCharType="separate"/>
      </w:r>
      <w:r w:rsidR="00F2563E" w:rsidRPr="00492F27">
        <w:rPr>
          <w:rFonts w:ascii="Times New Roman" w:hAnsi="Times New Roman" w:cs="Times New Roman"/>
          <w:noProof/>
          <w:sz w:val="24"/>
          <w:szCs w:val="24"/>
        </w:rPr>
        <w:t>[</w:t>
      </w:r>
      <w:hyperlink w:anchor="_ENREF_24" w:tooltip="Campbell, 2014 #3813" w:history="1">
        <w:r w:rsidR="00D85EBA" w:rsidRPr="00492F27">
          <w:rPr>
            <w:rFonts w:ascii="Times New Roman" w:hAnsi="Times New Roman" w:cs="Times New Roman"/>
            <w:noProof/>
            <w:sz w:val="24"/>
            <w:szCs w:val="24"/>
          </w:rPr>
          <w:t>24</w:t>
        </w:r>
      </w:hyperlink>
      <w:r w:rsidR="00F2563E" w:rsidRPr="00492F27">
        <w:rPr>
          <w:rFonts w:ascii="Times New Roman" w:hAnsi="Times New Roman" w:cs="Times New Roman"/>
          <w:noProof/>
          <w:sz w:val="24"/>
          <w:szCs w:val="24"/>
        </w:rPr>
        <w:t xml:space="preserve">, </w:t>
      </w:r>
      <w:hyperlink w:anchor="_ENREF_26" w:tooltip="Thompson, 2013 #117" w:history="1">
        <w:r w:rsidR="00D85EBA" w:rsidRPr="00492F27">
          <w:rPr>
            <w:rFonts w:ascii="Times New Roman" w:hAnsi="Times New Roman" w:cs="Times New Roman"/>
            <w:noProof/>
            <w:sz w:val="24"/>
            <w:szCs w:val="24"/>
          </w:rPr>
          <w:t>26</w:t>
        </w:r>
      </w:hyperlink>
      <w:r w:rsidR="00F2563E" w:rsidRPr="00492F27">
        <w:rPr>
          <w:rFonts w:ascii="Times New Roman" w:hAnsi="Times New Roman" w:cs="Times New Roman"/>
          <w:noProof/>
          <w:sz w:val="24"/>
          <w:szCs w:val="24"/>
        </w:rPr>
        <w:t xml:space="preserve">, </w:t>
      </w:r>
      <w:hyperlink w:anchor="_ENREF_27" w:tooltip="Ford, 2020 #145" w:history="1">
        <w:r w:rsidR="00D85EBA" w:rsidRPr="00492F27">
          <w:rPr>
            <w:rFonts w:ascii="Times New Roman" w:hAnsi="Times New Roman" w:cs="Times New Roman"/>
            <w:noProof/>
            <w:sz w:val="24"/>
            <w:szCs w:val="24"/>
          </w:rPr>
          <w:t>27</w:t>
        </w:r>
      </w:hyperlink>
      <w:r w:rsidR="00F2563E" w:rsidRPr="00492F27">
        <w:rPr>
          <w:rFonts w:ascii="Times New Roman" w:hAnsi="Times New Roman" w:cs="Times New Roman"/>
          <w:noProof/>
          <w:sz w:val="24"/>
          <w:szCs w:val="24"/>
        </w:rPr>
        <w:t>]</w:t>
      </w:r>
      <w:r w:rsidRPr="00492F27">
        <w:rPr>
          <w:rFonts w:ascii="Times New Roman" w:hAnsi="Times New Roman" w:cs="Times New Roman"/>
          <w:sz w:val="24"/>
          <w:szCs w:val="24"/>
        </w:rPr>
        <w:fldChar w:fldCharType="end"/>
      </w:r>
      <w:r w:rsidR="00223497" w:rsidRPr="00492F27">
        <w:rPr>
          <w:rFonts w:ascii="Times New Roman" w:hAnsi="Times New Roman" w:cs="Times New Roman"/>
          <w:sz w:val="24"/>
          <w:szCs w:val="24"/>
        </w:rPr>
        <w:t>.</w:t>
      </w:r>
      <w:r w:rsidR="00A22F14" w:rsidRPr="00492F27">
        <w:rPr>
          <w:rFonts w:ascii="Times New Roman" w:hAnsi="Times New Roman" w:cs="Times New Roman"/>
          <w:sz w:val="24"/>
          <w:szCs w:val="24"/>
        </w:rPr>
        <w:t xml:space="preserve"> </w:t>
      </w:r>
      <w:r w:rsidR="00AB3985" w:rsidRPr="00492F27">
        <w:rPr>
          <w:rFonts w:ascii="Times New Roman" w:hAnsi="Times New Roman" w:cs="Times New Roman"/>
          <w:sz w:val="24"/>
          <w:szCs w:val="24"/>
        </w:rPr>
        <w:t>This prior work, however,</w:t>
      </w:r>
      <w:r w:rsidRPr="00492F27">
        <w:rPr>
          <w:rFonts w:ascii="Times New Roman" w:hAnsi="Times New Roman" w:cs="Times New Roman"/>
          <w:sz w:val="24"/>
          <w:szCs w:val="24"/>
        </w:rPr>
        <w:t xml:space="preserve"> provided limited investigation into what these changes could </w:t>
      </w:r>
      <w:r w:rsidR="00711CD1" w:rsidRPr="00492F27">
        <w:rPr>
          <w:rFonts w:ascii="Times New Roman" w:hAnsi="Times New Roman" w:cs="Times New Roman"/>
          <w:sz w:val="24"/>
          <w:szCs w:val="24"/>
        </w:rPr>
        <w:t xml:space="preserve">entail, </w:t>
      </w:r>
      <w:r w:rsidR="0008304C" w:rsidRPr="00492F27">
        <w:rPr>
          <w:rFonts w:ascii="Times New Roman" w:hAnsi="Times New Roman" w:cs="Times New Roman"/>
          <w:sz w:val="24"/>
          <w:szCs w:val="24"/>
        </w:rPr>
        <w:t xml:space="preserve">mainly focusing on </w:t>
      </w:r>
      <w:r w:rsidR="00223497" w:rsidRPr="00492F27">
        <w:rPr>
          <w:rFonts w:ascii="Times New Roman" w:hAnsi="Times New Roman" w:cs="Times New Roman"/>
          <w:sz w:val="24"/>
          <w:szCs w:val="24"/>
        </w:rPr>
        <w:t xml:space="preserve">restricting unhealthy </w:t>
      </w:r>
      <w:r w:rsidR="0008304C" w:rsidRPr="00492F27">
        <w:rPr>
          <w:rFonts w:ascii="Times New Roman" w:hAnsi="Times New Roman" w:cs="Times New Roman"/>
          <w:sz w:val="24"/>
          <w:szCs w:val="24"/>
        </w:rPr>
        <w:t>products at checkouts</w:t>
      </w:r>
      <w:r w:rsidR="0001458B" w:rsidRPr="00492F27">
        <w:rPr>
          <w:rFonts w:ascii="Times New Roman" w:hAnsi="Times New Roman" w:cs="Times New Roman"/>
          <w:sz w:val="24"/>
          <w:szCs w:val="24"/>
        </w:rPr>
        <w:t>. Nor did they</w:t>
      </w:r>
      <w:r w:rsidR="0008304C" w:rsidRPr="00492F27">
        <w:rPr>
          <w:rFonts w:ascii="Times New Roman" w:hAnsi="Times New Roman" w:cs="Times New Roman"/>
          <w:sz w:val="24"/>
          <w:szCs w:val="24"/>
        </w:rPr>
        <w:t xml:space="preserve"> consider</w:t>
      </w:r>
      <w:r w:rsidR="00711CD1" w:rsidRPr="00492F27">
        <w:rPr>
          <w:rFonts w:ascii="Times New Roman" w:hAnsi="Times New Roman" w:cs="Times New Roman"/>
          <w:sz w:val="24"/>
          <w:szCs w:val="24"/>
        </w:rPr>
        <w:t xml:space="preserve"> the level of support and commitment required from different stakeholders to improve </w:t>
      </w:r>
      <w:r w:rsidR="00AB3985" w:rsidRPr="00492F27">
        <w:rPr>
          <w:rFonts w:ascii="Times New Roman" w:hAnsi="Times New Roman" w:cs="Times New Roman"/>
          <w:sz w:val="24"/>
          <w:szCs w:val="24"/>
        </w:rPr>
        <w:t xml:space="preserve">food </w:t>
      </w:r>
      <w:r w:rsidR="00711CD1" w:rsidRPr="00492F27">
        <w:rPr>
          <w:rFonts w:ascii="Times New Roman" w:hAnsi="Times New Roman" w:cs="Times New Roman"/>
          <w:sz w:val="24"/>
          <w:szCs w:val="24"/>
        </w:rPr>
        <w:t xml:space="preserve">shopping behaviours. </w:t>
      </w:r>
      <w:r w:rsidR="00AB3985" w:rsidRPr="00492F27">
        <w:rPr>
          <w:rFonts w:ascii="Times New Roman" w:hAnsi="Times New Roman" w:cs="Times New Roman"/>
          <w:noProof/>
          <w:sz w:val="24"/>
          <w:szCs w:val="24"/>
        </w:rPr>
        <w:t xml:space="preserve">An </w:t>
      </w:r>
      <w:r w:rsidR="0001458B" w:rsidRPr="00492F27">
        <w:rPr>
          <w:rFonts w:ascii="Times New Roman" w:hAnsi="Times New Roman" w:cs="Times New Roman"/>
          <w:noProof/>
          <w:sz w:val="24"/>
          <w:szCs w:val="24"/>
        </w:rPr>
        <w:t>enhanced</w:t>
      </w:r>
      <w:r w:rsidR="00AB3985" w:rsidRPr="00492F27">
        <w:rPr>
          <w:rFonts w:ascii="Times New Roman" w:hAnsi="Times New Roman" w:cs="Times New Roman"/>
          <w:noProof/>
          <w:sz w:val="24"/>
          <w:szCs w:val="24"/>
        </w:rPr>
        <w:t xml:space="preserve"> understanding of </w:t>
      </w:r>
      <w:r w:rsidR="0088458C" w:rsidRPr="00492F27">
        <w:rPr>
          <w:rFonts w:ascii="Times New Roman" w:hAnsi="Times New Roman" w:cs="Times New Roman"/>
          <w:sz w:val="24"/>
          <w:szCs w:val="24"/>
        </w:rPr>
        <w:t xml:space="preserve">the </w:t>
      </w:r>
      <w:r w:rsidR="00AB3985" w:rsidRPr="00492F27">
        <w:rPr>
          <w:rFonts w:ascii="Times New Roman" w:hAnsi="Times New Roman" w:cs="Times New Roman"/>
          <w:sz w:val="24"/>
          <w:szCs w:val="24"/>
        </w:rPr>
        <w:t xml:space="preserve">perceived in-store influences on </w:t>
      </w:r>
      <w:r w:rsidR="00080027" w:rsidRPr="00492F27">
        <w:rPr>
          <w:rFonts w:ascii="Times New Roman" w:hAnsi="Times New Roman" w:cs="Times New Roman"/>
          <w:sz w:val="24"/>
          <w:szCs w:val="24"/>
        </w:rPr>
        <w:t>the</w:t>
      </w:r>
      <w:r w:rsidR="00EE7520" w:rsidRPr="00492F27">
        <w:rPr>
          <w:rFonts w:ascii="Times New Roman" w:hAnsi="Times New Roman" w:cs="Times New Roman"/>
          <w:sz w:val="24"/>
          <w:szCs w:val="24"/>
        </w:rPr>
        <w:t xml:space="preserve"> </w:t>
      </w:r>
      <w:r w:rsidR="00AB3985" w:rsidRPr="00492F27">
        <w:rPr>
          <w:rFonts w:ascii="Times New Roman" w:hAnsi="Times New Roman" w:cs="Times New Roman"/>
          <w:sz w:val="24"/>
          <w:szCs w:val="24"/>
        </w:rPr>
        <w:t>food choices</w:t>
      </w:r>
      <w:r w:rsidR="00080027" w:rsidRPr="00492F27">
        <w:rPr>
          <w:rFonts w:ascii="Times New Roman" w:hAnsi="Times New Roman" w:cs="Times New Roman"/>
          <w:sz w:val="24"/>
          <w:szCs w:val="24"/>
        </w:rPr>
        <w:t xml:space="preserve"> of regular discount supermarket shoppers</w:t>
      </w:r>
      <w:r w:rsidR="00AB3985" w:rsidRPr="00492F27">
        <w:rPr>
          <w:rFonts w:ascii="Times New Roman" w:hAnsi="Times New Roman" w:cs="Times New Roman"/>
          <w:sz w:val="24"/>
          <w:szCs w:val="24"/>
        </w:rPr>
        <w:t xml:space="preserve">, </w:t>
      </w:r>
      <w:r w:rsidR="00AB3985" w:rsidRPr="00492F27">
        <w:rPr>
          <w:rFonts w:ascii="Times New Roman" w:hAnsi="Times New Roman" w:cs="Times New Roman"/>
          <w:noProof/>
          <w:sz w:val="24"/>
          <w:szCs w:val="24"/>
        </w:rPr>
        <w:t xml:space="preserve">and strategies </w:t>
      </w:r>
      <w:r w:rsidR="0008304C" w:rsidRPr="00492F27">
        <w:rPr>
          <w:rFonts w:ascii="Times New Roman" w:hAnsi="Times New Roman" w:cs="Times New Roman"/>
          <w:noProof/>
          <w:sz w:val="24"/>
          <w:szCs w:val="24"/>
        </w:rPr>
        <w:t>they</w:t>
      </w:r>
      <w:r w:rsidR="000D5CF7" w:rsidRPr="00492F27">
        <w:rPr>
          <w:rFonts w:ascii="Times New Roman" w:hAnsi="Times New Roman" w:cs="Times New Roman"/>
          <w:noProof/>
          <w:sz w:val="24"/>
          <w:szCs w:val="24"/>
        </w:rPr>
        <w:t xml:space="preserve"> believe would </w:t>
      </w:r>
      <w:r w:rsidR="00AB3985" w:rsidRPr="00492F27">
        <w:rPr>
          <w:rFonts w:ascii="Times New Roman" w:hAnsi="Times New Roman" w:cs="Times New Roman"/>
          <w:noProof/>
          <w:sz w:val="24"/>
          <w:szCs w:val="24"/>
        </w:rPr>
        <w:t>promote healthful food shopping, could aid development of supermarket interventions support</w:t>
      </w:r>
      <w:r w:rsidR="000D5CF7" w:rsidRPr="00492F27">
        <w:rPr>
          <w:rFonts w:ascii="Times New Roman" w:hAnsi="Times New Roman" w:cs="Times New Roman"/>
          <w:noProof/>
          <w:sz w:val="24"/>
          <w:szCs w:val="24"/>
        </w:rPr>
        <w:t>ive</w:t>
      </w:r>
      <w:r w:rsidR="00AB3985" w:rsidRPr="00492F27">
        <w:rPr>
          <w:rFonts w:ascii="Times New Roman" w:hAnsi="Times New Roman" w:cs="Times New Roman"/>
          <w:noProof/>
          <w:sz w:val="24"/>
          <w:szCs w:val="24"/>
        </w:rPr>
        <w:t xml:space="preserve"> </w:t>
      </w:r>
      <w:r w:rsidR="000D5CF7" w:rsidRPr="00492F27">
        <w:rPr>
          <w:rFonts w:ascii="Times New Roman" w:hAnsi="Times New Roman" w:cs="Times New Roman"/>
          <w:noProof/>
          <w:sz w:val="24"/>
          <w:szCs w:val="24"/>
        </w:rPr>
        <w:t xml:space="preserve">of </w:t>
      </w:r>
      <w:r w:rsidR="00AB3985" w:rsidRPr="00492F27">
        <w:rPr>
          <w:rFonts w:ascii="Times New Roman" w:hAnsi="Times New Roman" w:cs="Times New Roman"/>
          <w:noProof/>
          <w:sz w:val="24"/>
          <w:szCs w:val="24"/>
        </w:rPr>
        <w:t xml:space="preserve">healthy eating </w:t>
      </w:r>
      <w:r w:rsidR="000D5CF7" w:rsidRPr="00492F27">
        <w:rPr>
          <w:rFonts w:ascii="Times New Roman" w:hAnsi="Times New Roman" w:cs="Times New Roman"/>
          <w:noProof/>
          <w:sz w:val="24"/>
          <w:szCs w:val="24"/>
        </w:rPr>
        <w:t xml:space="preserve">that are acceptable by customers. Such findings </w:t>
      </w:r>
      <w:r w:rsidR="00AB3985" w:rsidRPr="00492F27">
        <w:rPr>
          <w:rFonts w:ascii="Times New Roman" w:hAnsi="Times New Roman" w:cs="Times New Roman"/>
          <w:noProof/>
          <w:sz w:val="24"/>
          <w:szCs w:val="24"/>
        </w:rPr>
        <w:t xml:space="preserve">would be of benefit to policy makers, practitioners, researchers, and community organizations </w:t>
      </w:r>
      <w:r w:rsidR="00AB3985" w:rsidRPr="00492F27">
        <w:rPr>
          <w:rFonts w:ascii="Times New Roman" w:hAnsi="Times New Roman" w:cs="Times New Roman"/>
          <w:noProof/>
          <w:sz w:val="24"/>
          <w:szCs w:val="24"/>
        </w:rPr>
        <w:fldChar w:fldCharType="begin">
          <w:fldData xml:space="preserve">PEVuZE5vdGU+PENpdGU+PEF1dGhvcj5DYXN0cm88L0F1dGhvcj48WWVhcj4yMDE4PC9ZZWFyPjxS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</w:fldData>
        </w:fldChar>
      </w:r>
      <w:r w:rsidR="00F2563E" w:rsidRPr="00492F27">
        <w:rPr>
          <w:rFonts w:ascii="Times New Roman" w:hAnsi="Times New Roman" w:cs="Times New Roman"/>
          <w:noProof/>
          <w:sz w:val="24"/>
          <w:szCs w:val="24"/>
        </w:rPr>
        <w:instrText xml:space="preserve"> ADDIN EN.CITE </w:instrText>
      </w:r>
      <w:r w:rsidR="00F2563E" w:rsidRPr="00492F27">
        <w:rPr>
          <w:rFonts w:ascii="Times New Roman" w:hAnsi="Times New Roman" w:cs="Times New Roman"/>
          <w:noProof/>
          <w:sz w:val="24"/>
          <w:szCs w:val="24"/>
        </w:rPr>
        <w:fldChar w:fldCharType="begin">
          <w:fldData xml:space="preserve">PEVuZE5vdGU+PENpdGU+PEF1dGhvcj5DYXN0cm88L0F1dGhvcj48WWVhcj4yMDE4PC9ZZWFyPjxS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</w:fldData>
        </w:fldChar>
      </w:r>
      <w:r w:rsidR="00F2563E" w:rsidRPr="00492F27">
        <w:rPr>
          <w:rFonts w:ascii="Times New Roman" w:hAnsi="Times New Roman" w:cs="Times New Roman"/>
          <w:noProof/>
          <w:sz w:val="24"/>
          <w:szCs w:val="24"/>
        </w:rPr>
        <w:instrText xml:space="preserve"> ADDIN EN.CITE.DATA </w:instrText>
      </w:r>
      <w:r w:rsidR="00F2563E" w:rsidRPr="00492F27">
        <w:rPr>
          <w:rFonts w:ascii="Times New Roman" w:hAnsi="Times New Roman" w:cs="Times New Roman"/>
          <w:noProof/>
          <w:sz w:val="24"/>
          <w:szCs w:val="24"/>
        </w:rPr>
      </w:r>
      <w:r w:rsidR="00F2563E" w:rsidRPr="00492F27">
        <w:rPr>
          <w:rFonts w:ascii="Times New Roman" w:hAnsi="Times New Roman" w:cs="Times New Roman"/>
          <w:noProof/>
          <w:sz w:val="24"/>
          <w:szCs w:val="24"/>
        </w:rPr>
        <w:fldChar w:fldCharType="end"/>
      </w:r>
      <w:r w:rsidR="00AB3985" w:rsidRPr="00492F27">
        <w:rPr>
          <w:rFonts w:ascii="Times New Roman" w:hAnsi="Times New Roman" w:cs="Times New Roman"/>
          <w:noProof/>
          <w:sz w:val="24"/>
          <w:szCs w:val="24"/>
        </w:rPr>
      </w:r>
      <w:r w:rsidR="00AB3985" w:rsidRPr="00492F27">
        <w:rPr>
          <w:rFonts w:ascii="Times New Roman" w:hAnsi="Times New Roman" w:cs="Times New Roman"/>
          <w:noProof/>
          <w:sz w:val="24"/>
          <w:szCs w:val="24"/>
        </w:rPr>
        <w:fldChar w:fldCharType="separate"/>
      </w:r>
      <w:r w:rsidR="00F2563E" w:rsidRPr="00492F27">
        <w:rPr>
          <w:rFonts w:ascii="Times New Roman" w:hAnsi="Times New Roman" w:cs="Times New Roman"/>
          <w:noProof/>
          <w:sz w:val="24"/>
          <w:szCs w:val="24"/>
        </w:rPr>
        <w:t>[</w:t>
      </w:r>
      <w:hyperlink w:anchor="_ENREF_28" w:tooltip="Castro, 2018 #146" w:history="1">
        <w:r w:rsidR="00D85EBA" w:rsidRPr="00492F27">
          <w:rPr>
            <w:rFonts w:ascii="Times New Roman" w:hAnsi="Times New Roman" w:cs="Times New Roman"/>
            <w:noProof/>
            <w:sz w:val="24"/>
            <w:szCs w:val="24"/>
          </w:rPr>
          <w:t>28</w:t>
        </w:r>
      </w:hyperlink>
      <w:r w:rsidR="00F2563E" w:rsidRPr="00492F27">
        <w:rPr>
          <w:rFonts w:ascii="Times New Roman" w:hAnsi="Times New Roman" w:cs="Times New Roman"/>
          <w:noProof/>
          <w:sz w:val="24"/>
          <w:szCs w:val="24"/>
        </w:rPr>
        <w:t>]</w:t>
      </w:r>
      <w:r w:rsidR="00AB3985" w:rsidRPr="00492F27">
        <w:rPr>
          <w:rFonts w:ascii="Times New Roman" w:hAnsi="Times New Roman" w:cs="Times New Roman"/>
          <w:noProof/>
          <w:sz w:val="24"/>
          <w:szCs w:val="24"/>
        </w:rPr>
        <w:fldChar w:fldCharType="end"/>
      </w:r>
      <w:r w:rsidR="00223497" w:rsidRPr="00492F27">
        <w:rPr>
          <w:rFonts w:ascii="Times New Roman" w:hAnsi="Times New Roman" w:cs="Times New Roman"/>
          <w:noProof/>
          <w:sz w:val="24"/>
          <w:szCs w:val="24"/>
        </w:rPr>
        <w:t>.</w:t>
      </w:r>
    </w:p>
    <w:p w14:paraId="1E82581D" w14:textId="2595D79F" w:rsidR="008B1D5A" w:rsidRPr="00492F27" w:rsidRDefault="00016CD0" w:rsidP="0076280C">
      <w:pPr>
        <w:spacing w:after="0" w:line="480" w:lineRule="auto"/>
        <w:rPr>
          <w:rFonts w:ascii="Times New Roman" w:hAnsi="Times New Roman" w:cs="Times New Roman"/>
          <w:sz w:val="24"/>
          <w:szCs w:val="24"/>
        </w:rPr>
      </w:pPr>
      <w:r w:rsidRPr="00492F27">
        <w:rPr>
          <w:rFonts w:ascii="Times New Roman" w:hAnsi="Times New Roman" w:cs="Times New Roman"/>
          <w:sz w:val="24"/>
          <w:szCs w:val="24"/>
        </w:rPr>
        <w:t xml:space="preserve">To gain this in-depth understanding </w:t>
      </w:r>
      <w:r w:rsidR="008B1D5A" w:rsidRPr="00492F27">
        <w:rPr>
          <w:rFonts w:ascii="Times New Roman" w:hAnsi="Times New Roman" w:cs="Times New Roman"/>
          <w:sz w:val="24"/>
          <w:szCs w:val="24"/>
        </w:rPr>
        <w:t xml:space="preserve">a qualitative approach </w:t>
      </w:r>
      <w:r w:rsidR="00A57F17" w:rsidRPr="00492F27">
        <w:rPr>
          <w:rFonts w:ascii="Times New Roman" w:hAnsi="Times New Roman" w:cs="Times New Roman"/>
          <w:sz w:val="24"/>
          <w:szCs w:val="24"/>
        </w:rPr>
        <w:t xml:space="preserve">was used </w:t>
      </w:r>
      <w:r w:rsidR="008B1D5A" w:rsidRPr="00492F27">
        <w:rPr>
          <w:rFonts w:ascii="Times New Roman" w:hAnsi="Times New Roman" w:cs="Times New Roman"/>
          <w:sz w:val="24"/>
          <w:szCs w:val="24"/>
        </w:rPr>
        <w:t>to answer the following research questions:</w:t>
      </w:r>
    </w:p>
    <w:p w14:paraId="082EC04F" w14:textId="3604A8A1" w:rsidR="004E0936" w:rsidRPr="00492F27" w:rsidRDefault="004E0936" w:rsidP="0076280C">
      <w:pPr>
        <w:numPr>
          <w:ilvl w:val="0"/>
          <w:numId w:val="4"/>
        </w:numPr>
        <w:spacing w:after="0" w:line="480" w:lineRule="auto"/>
        <w:contextualSpacing/>
        <w:rPr>
          <w:rFonts w:ascii="Times New Roman" w:hAnsi="Times New Roman" w:cs="Times New Roman"/>
          <w:i/>
          <w:iCs/>
          <w:sz w:val="24"/>
          <w:szCs w:val="24"/>
        </w:rPr>
      </w:pPr>
      <w:r w:rsidRPr="00492F27">
        <w:rPr>
          <w:rFonts w:ascii="Times New Roman" w:hAnsi="Times New Roman" w:cs="Times New Roman"/>
          <w:i/>
          <w:iCs/>
          <w:sz w:val="24"/>
          <w:szCs w:val="24"/>
        </w:rPr>
        <w:t xml:space="preserve">What are women’s perceptions of factors that influence their supermarket food shopping choices? </w:t>
      </w:r>
    </w:p>
    <w:p w14:paraId="30356141" w14:textId="358E72AB" w:rsidR="00A7587E" w:rsidRPr="00492F27" w:rsidRDefault="00F05671" w:rsidP="00B5022E">
      <w:pPr>
        <w:pStyle w:val="ListParagraph"/>
        <w:numPr>
          <w:ilvl w:val="0"/>
          <w:numId w:val="4"/>
        </w:numPr>
        <w:spacing w:line="480" w:lineRule="auto"/>
        <w:rPr>
          <w:rFonts w:ascii="Times New Roman" w:hAnsi="Times New Roman" w:cs="Times New Roman"/>
          <w:i/>
          <w:iCs/>
          <w:sz w:val="24"/>
          <w:szCs w:val="24"/>
        </w:rPr>
      </w:pPr>
      <w:r w:rsidRPr="00492F27">
        <w:rPr>
          <w:rFonts w:ascii="Times New Roman" w:hAnsi="Times New Roman" w:cs="Times New Roman"/>
          <w:i/>
          <w:iCs/>
          <w:sz w:val="24"/>
          <w:szCs w:val="24"/>
        </w:rPr>
        <w:t>How do women feel they could be supported in making healthier food shopping choices?</w:t>
      </w:r>
    </w:p>
    <w:p w14:paraId="076EDE7F" w14:textId="330E8FA8" w:rsidR="007D716D" w:rsidRPr="00492F27" w:rsidRDefault="007D716D" w:rsidP="0076280C">
      <w:pPr>
        <w:pStyle w:val="Heading1"/>
        <w:numPr>
          <w:ilvl w:val="0"/>
          <w:numId w:val="3"/>
        </w:numPr>
        <w:spacing w:before="0" w:line="480" w:lineRule="auto"/>
        <w:ind w:left="432" w:hanging="432"/>
        <w:rPr>
          <w:rFonts w:ascii="Times New Roman" w:hAnsi="Times New Roman" w:cs="Times New Roman"/>
          <w:bCs/>
          <w:color w:val="auto"/>
          <w:sz w:val="24"/>
          <w:szCs w:val="24"/>
        </w:rPr>
      </w:pPr>
      <w:r w:rsidRPr="00492F27">
        <w:rPr>
          <w:rFonts w:ascii="Times New Roman" w:hAnsi="Times New Roman" w:cs="Times New Roman"/>
          <w:b/>
          <w:bCs/>
          <w:color w:val="auto"/>
          <w:sz w:val="24"/>
          <w:szCs w:val="24"/>
        </w:rPr>
        <w:t>Materials and Methods</w:t>
      </w:r>
    </w:p>
    <w:p w14:paraId="435A7518" w14:textId="72D70D96" w:rsidR="007D716D" w:rsidRPr="00492F27" w:rsidRDefault="007D716D" w:rsidP="0076280C">
      <w:pPr>
        <w:pStyle w:val="Heading2"/>
        <w:numPr>
          <w:ilvl w:val="1"/>
          <w:numId w:val="3"/>
        </w:numPr>
        <w:pBdr>
          <w:top w:val="nil"/>
          <w:left w:val="nil"/>
          <w:bottom w:val="nil"/>
          <w:right w:val="nil"/>
          <w:between w:val="nil"/>
          <w:bar w:val="nil"/>
        </w:pBdr>
        <w:spacing w:before="0" w:line="480" w:lineRule="auto"/>
        <w:rPr>
          <w:rFonts w:ascii="Times New Roman" w:hAnsi="Times New Roman" w:cs="Times New Roman"/>
          <w:i/>
          <w:color w:val="auto"/>
          <w:sz w:val="24"/>
          <w:szCs w:val="24"/>
          <w:bdr w:val="nil"/>
        </w:rPr>
      </w:pPr>
      <w:r w:rsidRPr="00492F27">
        <w:rPr>
          <w:rFonts w:ascii="Times New Roman" w:hAnsi="Times New Roman" w:cs="Times New Roman"/>
          <w:i/>
          <w:color w:val="auto"/>
          <w:sz w:val="24"/>
          <w:szCs w:val="24"/>
          <w:bdr w:val="nil"/>
        </w:rPr>
        <w:t>Setting</w:t>
      </w:r>
      <w:r w:rsidR="00A57F17" w:rsidRPr="00492F27">
        <w:rPr>
          <w:rFonts w:ascii="Times New Roman" w:hAnsi="Times New Roman" w:cs="Times New Roman"/>
          <w:i/>
          <w:color w:val="auto"/>
          <w:sz w:val="24"/>
          <w:szCs w:val="24"/>
          <w:bdr w:val="nil"/>
        </w:rPr>
        <w:t xml:space="preserve"> and ethics</w:t>
      </w:r>
    </w:p>
    <w:p w14:paraId="5682A5B7" w14:textId="1D53AEA2" w:rsidR="007D716D" w:rsidRPr="00492F27" w:rsidRDefault="00A57F17" w:rsidP="00B5022E">
      <w:pPr>
        <w:spacing w:line="480" w:lineRule="auto"/>
        <w:rPr>
          <w:rFonts w:ascii="Times New Roman" w:hAnsi="Times New Roman" w:cs="Times New Roman"/>
          <w:sz w:val="24"/>
          <w:szCs w:val="24"/>
        </w:rPr>
      </w:pPr>
      <w:r w:rsidRPr="00492F27">
        <w:rPr>
          <w:rFonts w:ascii="Times New Roman" w:hAnsi="Times New Roman" w:cs="Times New Roman"/>
          <w:sz w:val="24"/>
          <w:szCs w:val="24"/>
        </w:rPr>
        <w:t>T</w:t>
      </w:r>
      <w:r w:rsidR="007D716D" w:rsidRPr="00492F27">
        <w:rPr>
          <w:rFonts w:ascii="Times New Roman" w:hAnsi="Times New Roman" w:cs="Times New Roman"/>
          <w:sz w:val="24"/>
          <w:szCs w:val="24"/>
        </w:rPr>
        <w:t xml:space="preserve">his study formed </w:t>
      </w:r>
      <w:r w:rsidR="00EC72DF" w:rsidRPr="00492F27">
        <w:rPr>
          <w:rFonts w:ascii="Times New Roman" w:hAnsi="Times New Roman" w:cs="Times New Roman"/>
          <w:sz w:val="24"/>
          <w:szCs w:val="24"/>
        </w:rPr>
        <w:t xml:space="preserve">a </w:t>
      </w:r>
      <w:r w:rsidR="007D716D" w:rsidRPr="00492F27">
        <w:rPr>
          <w:rFonts w:ascii="Times New Roman" w:hAnsi="Times New Roman" w:cs="Times New Roman"/>
          <w:sz w:val="24"/>
          <w:szCs w:val="24"/>
        </w:rPr>
        <w:t xml:space="preserve">part of </w:t>
      </w:r>
      <w:r w:rsidR="00515C17" w:rsidRPr="00492F27">
        <w:rPr>
          <w:rFonts w:ascii="Times New Roman" w:hAnsi="Times New Roman" w:cs="Times New Roman"/>
          <w:sz w:val="24"/>
          <w:szCs w:val="24"/>
        </w:rPr>
        <w:t>an</w:t>
      </w:r>
      <w:r w:rsidR="009875DA" w:rsidRPr="00492F27">
        <w:rPr>
          <w:rFonts w:ascii="Times New Roman" w:hAnsi="Times New Roman" w:cs="Times New Roman"/>
          <w:sz w:val="24"/>
          <w:szCs w:val="24"/>
        </w:rPr>
        <w:t xml:space="preserve"> </w:t>
      </w:r>
      <w:r w:rsidR="00515C17" w:rsidRPr="00492F27">
        <w:rPr>
          <w:rFonts w:ascii="Times New Roman" w:hAnsi="Times New Roman" w:cs="Times New Roman"/>
          <w:sz w:val="24"/>
          <w:szCs w:val="24"/>
        </w:rPr>
        <w:t>intervention study that assessed the effects of a healthier supermarket</w:t>
      </w:r>
      <w:r w:rsidR="009875DA" w:rsidRPr="00492F27">
        <w:rPr>
          <w:rFonts w:ascii="Times New Roman" w:hAnsi="Times New Roman" w:cs="Times New Roman"/>
          <w:sz w:val="24"/>
          <w:szCs w:val="24"/>
        </w:rPr>
        <w:t xml:space="preserve"> layout</w:t>
      </w:r>
      <w:r w:rsidR="00515C17" w:rsidRPr="00492F27">
        <w:rPr>
          <w:rFonts w:ascii="Times New Roman" w:hAnsi="Times New Roman" w:cs="Times New Roman"/>
          <w:sz w:val="24"/>
          <w:szCs w:val="24"/>
        </w:rPr>
        <w:t xml:space="preserve"> on women customers purchasing and dietary patterns</w:t>
      </w:r>
      <w:r w:rsidR="007D716D" w:rsidRPr="00492F27">
        <w:rPr>
          <w:rFonts w:ascii="Times New Roman" w:hAnsi="Times New Roman" w:cs="Times New Roman"/>
          <w:sz w:val="24"/>
          <w:szCs w:val="24"/>
        </w:rPr>
        <w:t xml:space="preserve">. Full details of the intervention study </w:t>
      </w:r>
      <w:r w:rsidR="00223497" w:rsidRPr="00492F27">
        <w:rPr>
          <w:rFonts w:ascii="Times New Roman" w:hAnsi="Times New Roman" w:cs="Times New Roman"/>
          <w:sz w:val="24"/>
          <w:szCs w:val="24"/>
        </w:rPr>
        <w:t>methods are available elsewhere</w:t>
      </w:r>
      <w:r w:rsidR="00B24255" w:rsidRPr="00492F27">
        <w:rPr>
          <w:rFonts w:ascii="Times New Roman" w:hAnsi="Times New Roman" w:cs="Times New Roman"/>
          <w:sz w:val="24"/>
          <w:szCs w:val="24"/>
        </w:rPr>
        <w:t xml:space="preserve"> </w:t>
      </w:r>
      <w:r w:rsidR="00ED6F89" w:rsidRPr="00492F27">
        <w:rPr>
          <w:rFonts w:ascii="Times New Roman" w:hAnsi="Times New Roman" w:cs="Times New Roman"/>
          <w:sz w:val="24"/>
          <w:szCs w:val="24"/>
        </w:rPr>
        <w:t>(Vogel et al</w:t>
      </w:r>
      <w:r w:rsidR="00925D6D" w:rsidRPr="00492F27">
        <w:rPr>
          <w:rFonts w:ascii="Times New Roman" w:hAnsi="Times New Roman" w:cs="Times New Roman"/>
          <w:sz w:val="24"/>
          <w:szCs w:val="24"/>
        </w:rPr>
        <w:t>, under review</w:t>
      </w:r>
      <w:r w:rsidR="00ED6F89" w:rsidRPr="00492F27">
        <w:rPr>
          <w:rFonts w:ascii="Times New Roman" w:hAnsi="Times New Roman" w:cs="Times New Roman"/>
          <w:sz w:val="24"/>
          <w:szCs w:val="24"/>
        </w:rPr>
        <w:t>)</w:t>
      </w:r>
      <w:r w:rsidR="00223497" w:rsidRPr="00492F27">
        <w:rPr>
          <w:rFonts w:ascii="Times New Roman" w:hAnsi="Times New Roman" w:cs="Times New Roman"/>
          <w:sz w:val="24"/>
          <w:szCs w:val="24"/>
        </w:rPr>
        <w:t>.</w:t>
      </w:r>
      <w:r w:rsidR="00ED6F89" w:rsidRPr="00492F27">
        <w:rPr>
          <w:rFonts w:ascii="Times New Roman" w:hAnsi="Times New Roman" w:cs="Times New Roman"/>
          <w:sz w:val="24"/>
          <w:szCs w:val="24"/>
        </w:rPr>
        <w:t xml:space="preserve"> </w:t>
      </w:r>
      <w:r w:rsidR="007D716D" w:rsidRPr="00492F27">
        <w:rPr>
          <w:rFonts w:ascii="Times New Roman" w:hAnsi="Times New Roman" w:cs="Times New Roman"/>
          <w:sz w:val="24"/>
          <w:szCs w:val="24"/>
        </w:rPr>
        <w:t xml:space="preserve">In brief, the setting was a UK discount supermarket chain and </w:t>
      </w:r>
      <w:r w:rsidRPr="00492F27">
        <w:rPr>
          <w:rFonts w:ascii="Times New Roman" w:hAnsi="Times New Roman" w:cs="Times New Roman"/>
          <w:sz w:val="24"/>
          <w:szCs w:val="24"/>
        </w:rPr>
        <w:t xml:space="preserve">the study </w:t>
      </w:r>
      <w:r w:rsidR="007D716D" w:rsidRPr="00492F27">
        <w:rPr>
          <w:rFonts w:ascii="Times New Roman" w:hAnsi="Times New Roman" w:cs="Times New Roman"/>
          <w:sz w:val="24"/>
          <w:szCs w:val="24"/>
        </w:rPr>
        <w:t xml:space="preserve">recruited women customers, aged 18-45 years, who regularly shopped in three </w:t>
      </w:r>
      <w:r w:rsidR="00EE5C24" w:rsidRPr="00492F27">
        <w:rPr>
          <w:rFonts w:ascii="Times New Roman" w:hAnsi="Times New Roman" w:cs="Times New Roman"/>
          <w:color w:val="000000"/>
          <w:sz w:val="24"/>
          <w:szCs w:val="24"/>
        </w:rPr>
        <w:t>intervention</w:t>
      </w:r>
      <w:r w:rsidR="007D716D" w:rsidRPr="00492F27">
        <w:rPr>
          <w:rFonts w:ascii="Times New Roman" w:hAnsi="Times New Roman" w:cs="Times New Roman"/>
          <w:sz w:val="24"/>
          <w:szCs w:val="24"/>
        </w:rPr>
        <w:t xml:space="preserve"> and three matched-control stores located across England. Participants were not informed about the supermarket </w:t>
      </w:r>
      <w:r w:rsidR="009875DA" w:rsidRPr="00492F27">
        <w:rPr>
          <w:rFonts w:ascii="Times New Roman" w:hAnsi="Times New Roman" w:cs="Times New Roman"/>
          <w:sz w:val="24"/>
          <w:szCs w:val="24"/>
        </w:rPr>
        <w:t>intervention but</w:t>
      </w:r>
      <w:r w:rsidR="007D716D" w:rsidRPr="00492F27">
        <w:rPr>
          <w:rFonts w:ascii="Times New Roman" w:hAnsi="Times New Roman" w:cs="Times New Roman"/>
          <w:sz w:val="24"/>
          <w:szCs w:val="24"/>
        </w:rPr>
        <w:t xml:space="preserve"> were told the study aimed to assess how women customers’ shopping and diet</w:t>
      </w:r>
      <w:r w:rsidR="0020705D" w:rsidRPr="00492F27">
        <w:rPr>
          <w:rFonts w:ascii="Times New Roman" w:hAnsi="Times New Roman" w:cs="Times New Roman"/>
          <w:sz w:val="24"/>
          <w:szCs w:val="24"/>
        </w:rPr>
        <w:t>ary patterns change over time. Cross-sectional q</w:t>
      </w:r>
      <w:r w:rsidR="007D716D" w:rsidRPr="00492F27">
        <w:rPr>
          <w:rFonts w:ascii="Times New Roman" w:hAnsi="Times New Roman" w:cs="Times New Roman"/>
          <w:sz w:val="24"/>
          <w:szCs w:val="24"/>
        </w:rPr>
        <w:t xml:space="preserve">ualitative data were collected from a sub-group of participants who completed all follow-up waves of </w:t>
      </w:r>
      <w:r w:rsidR="00EE5C24" w:rsidRPr="00492F27">
        <w:rPr>
          <w:rFonts w:ascii="Times New Roman" w:hAnsi="Times New Roman" w:cs="Times New Roman"/>
          <w:color w:val="000000"/>
          <w:sz w:val="24"/>
          <w:szCs w:val="24"/>
        </w:rPr>
        <w:t>the intervention</w:t>
      </w:r>
      <w:r w:rsidR="007D716D" w:rsidRPr="00492F27">
        <w:rPr>
          <w:rFonts w:ascii="Times New Roman" w:hAnsi="Times New Roman" w:cs="Times New Roman"/>
          <w:sz w:val="24"/>
          <w:szCs w:val="24"/>
        </w:rPr>
        <w:t xml:space="preserve"> project. This paper reports the findings from these qualitative data. </w:t>
      </w:r>
      <w:r w:rsidR="00ED6F89" w:rsidRPr="00492F27">
        <w:rPr>
          <w:rFonts w:ascii="Times New Roman" w:hAnsi="Times New Roman" w:cs="Times New Roman"/>
          <w:sz w:val="24"/>
          <w:szCs w:val="24"/>
        </w:rPr>
        <w:t>The st</w:t>
      </w:r>
      <w:r w:rsidR="007D716D" w:rsidRPr="00492F27">
        <w:rPr>
          <w:rFonts w:ascii="Times New Roman" w:hAnsi="Times New Roman" w:cs="Times New Roman"/>
          <w:sz w:val="24"/>
          <w:szCs w:val="24"/>
        </w:rPr>
        <w:t xml:space="preserve">udy was approved by the University of Southampton Faculty of Medicine ethics committee (Ethics ID </w:t>
      </w:r>
      <w:r w:rsidR="007D716D" w:rsidRPr="00492F27">
        <w:rPr>
          <w:rFonts w:ascii="Times New Roman" w:hAnsi="Times New Roman" w:cs="Times New Roman"/>
          <w:color w:val="333333"/>
          <w:sz w:val="24"/>
          <w:szCs w:val="24"/>
        </w:rPr>
        <w:t>20986</w:t>
      </w:r>
      <w:r w:rsidR="007D716D" w:rsidRPr="00492F27">
        <w:rPr>
          <w:rFonts w:ascii="Times New Roman" w:hAnsi="Times New Roman" w:cs="Times New Roman"/>
          <w:sz w:val="24"/>
          <w:szCs w:val="24"/>
        </w:rPr>
        <w:t>), and abides by the Declaration of Helsinki, Research Governance Framework for Health and Social Care and Data Protection regulations. Reporting of this study follows COnsolidated criteria for REporting Qualitative research (COREQ) recommendations</w:t>
      </w:r>
      <w:r w:rsidR="00AD0834" w:rsidRPr="00492F27">
        <w:rPr>
          <w:rFonts w:ascii="Times New Roman" w:hAnsi="Times New Roman" w:cs="Times New Roman"/>
          <w:sz w:val="24"/>
          <w:szCs w:val="24"/>
        </w:rPr>
        <w:t xml:space="preserve"> </w:t>
      </w:r>
      <w:r w:rsidR="00AD0834" w:rsidRPr="00492F27">
        <w:rPr>
          <w:rFonts w:ascii="Times New Roman" w:hAnsi="Times New Roman" w:cs="Times New Roman"/>
          <w:sz w:val="24"/>
          <w:szCs w:val="24"/>
        </w:rPr>
        <w:fldChar w:fldCharType="begin"/>
      </w:r>
      <w:r w:rsidR="00F2563E" w:rsidRPr="00492F27">
        <w:rPr>
          <w:rFonts w:ascii="Times New Roman" w:hAnsi="Times New Roman" w:cs="Times New Roman"/>
          <w:sz w:val="24"/>
          <w:szCs w:val="24"/>
        </w:rPr>
        <w:instrText xml:space="preserve"> ADDIN EN.CITE &lt;EndNote&gt;&lt;Cite&gt;&lt;Author&gt;Tong&lt;/Author&gt;&lt;Year&gt;2007&lt;/Year&gt;&lt;RecNum&gt;141&lt;/RecNum&gt;&lt;DisplayText&gt;[29]&lt;/DisplayText&gt;&lt;record&gt;&lt;rec-number&gt;141&lt;/rec-number&gt;&lt;foreign-keys&gt;&lt;key app="EN" db-id="fasvwa2xrap9vuer5ay5wwtx22pevxtave00" timestamp="1592230780"&gt;141&lt;/key&gt;&lt;/foreign-keys&gt;&lt;ref-type name="Journal Article"&gt;17&lt;/ref-type&gt;&lt;contributors&gt;&lt;authors&gt;&lt;author&gt;Tong, A.&lt;/author&gt;&lt;author&gt;Sainsbury, P.&lt;/author&gt;&lt;author&gt;Craig, J.&lt;/author&gt;&lt;/authors&gt;&lt;/contributors&gt;&lt;auth-address&gt;School of Public Health, University of Sydney, NSW, Australia. allisont@health.usyd.edu.au&lt;/auth-address&gt;&lt;titles&gt;&lt;title&gt;Consolidated criteria for reporting qualitative research (COREQ): a 32-item checklist for interviews and focus groups&lt;/title&gt;&lt;secondary-title&gt;Int J Qual Health Care&lt;/secondary-title&gt;&lt;/titles&gt;&lt;periodical&gt;&lt;full-title&gt;International Journal for Quality in Health Care&lt;/full-title&gt;&lt;abbr-1&gt;Int. J. Qual. Health Care&lt;/abbr-1&gt;&lt;abbr-2&gt;Int J Qual Health Care&lt;/abbr-2&gt;&lt;/periodical&gt;&lt;pages&gt;349-57&lt;/pages&gt;&lt;volume&gt;19&lt;/volume&gt;&lt;number&gt;6&lt;/number&gt;&lt;edition&gt;2007/09/18&lt;/edition&gt;&lt;keywords&gt;&lt;keyword&gt;Data Collection&lt;/keyword&gt;&lt;keyword&gt;Data Interpretation, Statistical&lt;/keyword&gt;&lt;keyword&gt;Focus Groups/*methods&lt;/keyword&gt;&lt;keyword&gt;Guidelines as Topic&lt;/keyword&gt;&lt;keyword&gt;Health Services Research/standards/statistics &amp;amp; numerical data&lt;/keyword&gt;&lt;keyword&gt;Humans&lt;/keyword&gt;&lt;keyword&gt;Interviews as Topic/*methods&lt;/keyword&gt;&lt;keyword&gt;*Qualitative Research&lt;/keyword&gt;&lt;/keywords&gt;&lt;dates&gt;&lt;year&gt;2007&lt;/year&gt;&lt;pub-dates&gt;&lt;date&gt;Dec&lt;/date&gt;&lt;/pub-dates&gt;&lt;/dates&gt;&lt;isbn&gt;1353-4505 (Print)&amp;#xD;1353-4505&lt;/isbn&gt;&lt;accession-num&gt;17872937&lt;/accession-num&gt;&lt;urls&gt;&lt;/urls&gt;&lt;electronic-resource-num&gt;10.1093/intqhc/mzm042&lt;/electronic-resource-num&gt;&lt;remote-database-provider&gt;NLM&lt;/remote-database-provider&gt;&lt;research-notes&gt;  Pilot study qualitative&lt;/research-notes&gt;&lt;language&gt;eng&lt;/language&gt;&lt;/record&gt;&lt;/Cite&gt;&lt;/EndNote&gt;</w:instrText>
      </w:r>
      <w:r w:rsidR="00AD0834" w:rsidRPr="00492F27">
        <w:rPr>
          <w:rFonts w:ascii="Times New Roman" w:hAnsi="Times New Roman" w:cs="Times New Roman"/>
          <w:sz w:val="24"/>
          <w:szCs w:val="24"/>
        </w:rPr>
        <w:fldChar w:fldCharType="separate"/>
      </w:r>
      <w:r w:rsidR="00F2563E" w:rsidRPr="00492F27">
        <w:rPr>
          <w:rFonts w:ascii="Times New Roman" w:hAnsi="Times New Roman" w:cs="Times New Roman"/>
          <w:noProof/>
          <w:sz w:val="24"/>
          <w:szCs w:val="24"/>
        </w:rPr>
        <w:t>[</w:t>
      </w:r>
      <w:hyperlink w:anchor="_ENREF_29" w:tooltip="Tong, 2007 #141" w:history="1">
        <w:r w:rsidR="00D85EBA" w:rsidRPr="00492F27">
          <w:rPr>
            <w:rFonts w:ascii="Times New Roman" w:hAnsi="Times New Roman" w:cs="Times New Roman"/>
            <w:noProof/>
            <w:sz w:val="24"/>
            <w:szCs w:val="24"/>
          </w:rPr>
          <w:t>29</w:t>
        </w:r>
      </w:hyperlink>
      <w:r w:rsidR="00F2563E" w:rsidRPr="00492F27">
        <w:rPr>
          <w:rFonts w:ascii="Times New Roman" w:hAnsi="Times New Roman" w:cs="Times New Roman"/>
          <w:noProof/>
          <w:sz w:val="24"/>
          <w:szCs w:val="24"/>
        </w:rPr>
        <w:t>]</w:t>
      </w:r>
      <w:r w:rsidR="00AD0834" w:rsidRPr="00492F27">
        <w:rPr>
          <w:rFonts w:ascii="Times New Roman" w:hAnsi="Times New Roman" w:cs="Times New Roman"/>
          <w:sz w:val="24"/>
          <w:szCs w:val="24"/>
        </w:rPr>
        <w:fldChar w:fldCharType="end"/>
      </w:r>
      <w:r w:rsidR="00223497" w:rsidRPr="00492F27">
        <w:rPr>
          <w:rFonts w:ascii="Times New Roman" w:hAnsi="Times New Roman" w:cs="Times New Roman"/>
          <w:sz w:val="24"/>
          <w:szCs w:val="24"/>
        </w:rPr>
        <w:t xml:space="preserve">. </w:t>
      </w:r>
      <w:r w:rsidR="007D716D" w:rsidRPr="00492F27">
        <w:rPr>
          <w:rFonts w:ascii="Times New Roman" w:hAnsi="Times New Roman" w:cs="Times New Roman"/>
          <w:sz w:val="24"/>
          <w:szCs w:val="24"/>
        </w:rPr>
        <w:t xml:space="preserve"> </w:t>
      </w:r>
    </w:p>
    <w:p w14:paraId="6D1C4063" w14:textId="7DAB44D8" w:rsidR="007D716D" w:rsidRPr="00492F27" w:rsidRDefault="00A7587E" w:rsidP="0076280C">
      <w:pPr>
        <w:pStyle w:val="Heading2"/>
        <w:numPr>
          <w:ilvl w:val="1"/>
          <w:numId w:val="3"/>
        </w:numPr>
        <w:pBdr>
          <w:top w:val="nil"/>
          <w:left w:val="nil"/>
          <w:bottom w:val="nil"/>
          <w:right w:val="nil"/>
          <w:between w:val="nil"/>
          <w:bar w:val="nil"/>
        </w:pBdr>
        <w:spacing w:before="0" w:line="480" w:lineRule="auto"/>
        <w:rPr>
          <w:rFonts w:ascii="Times New Roman" w:hAnsi="Times New Roman" w:cs="Times New Roman"/>
          <w:i/>
          <w:color w:val="auto"/>
          <w:sz w:val="24"/>
          <w:szCs w:val="24"/>
          <w:bdr w:val="nil"/>
        </w:rPr>
      </w:pPr>
      <w:r w:rsidRPr="00492F27">
        <w:rPr>
          <w:rFonts w:ascii="Times New Roman" w:hAnsi="Times New Roman" w:cs="Times New Roman"/>
          <w:i/>
          <w:color w:val="auto"/>
          <w:sz w:val="24"/>
          <w:szCs w:val="24"/>
          <w:bdr w:val="nil"/>
        </w:rPr>
        <w:t xml:space="preserve"> </w:t>
      </w:r>
      <w:r w:rsidR="007D716D" w:rsidRPr="00492F27">
        <w:rPr>
          <w:rFonts w:ascii="Times New Roman" w:hAnsi="Times New Roman" w:cs="Times New Roman"/>
          <w:i/>
          <w:color w:val="auto"/>
          <w:sz w:val="24"/>
          <w:szCs w:val="24"/>
          <w:bdr w:val="nil"/>
        </w:rPr>
        <w:t>Participants</w:t>
      </w:r>
    </w:p>
    <w:p w14:paraId="05C0B534" w14:textId="65F96AA4" w:rsidR="006D157F" w:rsidRPr="00492F27" w:rsidRDefault="007D716D" w:rsidP="00B5022E">
      <w:pPr>
        <w:spacing w:line="480" w:lineRule="auto"/>
        <w:rPr>
          <w:rFonts w:ascii="Times New Roman" w:hAnsi="Times New Roman" w:cs="Times New Roman"/>
          <w:sz w:val="24"/>
          <w:szCs w:val="24"/>
        </w:rPr>
      </w:pPr>
      <w:r w:rsidRPr="00492F27">
        <w:rPr>
          <w:rFonts w:ascii="Times New Roman" w:hAnsi="Times New Roman" w:cs="Times New Roman"/>
          <w:sz w:val="24"/>
          <w:szCs w:val="24"/>
        </w:rPr>
        <w:t xml:space="preserve">Women were randomly selected, using a random number table, from the 129 participants who had provided complete quantitative data. We aimed to recruit equal numbers of participants from the intervention and control arm of the study and a total of 26 women (n=13 intervention and n=13 control) were approached. They were sent a letter inviting them to participate in a telephone interview and offered an incentive (£10 Love2Shop voucher) upon completion of the interview. Women were telephoned within a week of the letters being posted. If no response was received after six attempts to contact the women, they were considered to have declined. Interested women provided their informed consent to participate in this qualitative sub-study by phone. </w:t>
      </w:r>
      <w:r w:rsidR="006715E1" w:rsidRPr="00492F27">
        <w:rPr>
          <w:rFonts w:ascii="Times New Roman" w:hAnsi="Times New Roman" w:cs="Times New Roman"/>
          <w:sz w:val="24"/>
          <w:szCs w:val="24"/>
        </w:rPr>
        <w:t xml:space="preserve">Participants were informed that they had the right to withdraw from the study at any time and permission to record </w:t>
      </w:r>
      <w:r w:rsidR="00D26722" w:rsidRPr="00492F27">
        <w:rPr>
          <w:rFonts w:ascii="Times New Roman" w:hAnsi="Times New Roman" w:cs="Times New Roman"/>
          <w:sz w:val="24"/>
          <w:szCs w:val="24"/>
        </w:rPr>
        <w:t xml:space="preserve">the telephone </w:t>
      </w:r>
      <w:r w:rsidR="006715E1" w:rsidRPr="00492F27">
        <w:rPr>
          <w:rFonts w:ascii="Times New Roman" w:hAnsi="Times New Roman" w:cs="Times New Roman"/>
          <w:sz w:val="24"/>
          <w:szCs w:val="24"/>
        </w:rPr>
        <w:t>interviews was also sought.</w:t>
      </w:r>
    </w:p>
    <w:p w14:paraId="1F81FBEF" w14:textId="77777777" w:rsidR="006D157F" w:rsidRPr="00492F27" w:rsidRDefault="007D716D" w:rsidP="006D157F">
      <w:pPr>
        <w:pStyle w:val="ListParagraph"/>
        <w:numPr>
          <w:ilvl w:val="1"/>
          <w:numId w:val="3"/>
        </w:numPr>
        <w:spacing w:after="0" w:line="480" w:lineRule="auto"/>
        <w:rPr>
          <w:rFonts w:ascii="Times New Roman" w:hAnsi="Times New Roman" w:cs="Times New Roman"/>
          <w:i/>
          <w:sz w:val="24"/>
          <w:szCs w:val="24"/>
          <w:bdr w:val="nil"/>
        </w:rPr>
      </w:pPr>
      <w:r w:rsidRPr="00492F27">
        <w:rPr>
          <w:rFonts w:ascii="Times New Roman" w:hAnsi="Times New Roman" w:cs="Times New Roman"/>
          <w:i/>
          <w:sz w:val="24"/>
          <w:szCs w:val="24"/>
          <w:bdr w:val="nil"/>
        </w:rPr>
        <w:t xml:space="preserve">Interviews </w:t>
      </w:r>
      <w:bookmarkStart w:id="4" w:name="_Hlk65953868"/>
    </w:p>
    <w:p w14:paraId="2F92A87B" w14:textId="38798093" w:rsidR="00307ED0" w:rsidRPr="00492F27" w:rsidRDefault="007D716D" w:rsidP="00B5022E">
      <w:pPr>
        <w:spacing w:line="480" w:lineRule="auto"/>
        <w:rPr>
          <w:rFonts w:ascii="Times New Roman" w:hAnsi="Times New Roman" w:cs="Times New Roman"/>
          <w:sz w:val="24"/>
          <w:szCs w:val="24"/>
        </w:rPr>
      </w:pPr>
      <w:r w:rsidRPr="00492F27">
        <w:rPr>
          <w:rFonts w:ascii="Times New Roman" w:hAnsi="Times New Roman" w:cs="Times New Roman"/>
          <w:sz w:val="24"/>
          <w:szCs w:val="24"/>
        </w:rPr>
        <w:t xml:space="preserve">Before commencing the study, </w:t>
      </w:r>
      <w:r w:rsidR="00424D49" w:rsidRPr="00492F27">
        <w:rPr>
          <w:rFonts w:ascii="Times New Roman" w:hAnsi="Times New Roman" w:cs="Times New Roman"/>
          <w:sz w:val="24"/>
          <w:szCs w:val="24"/>
        </w:rPr>
        <w:t>a</w:t>
      </w:r>
      <w:r w:rsidR="00095B4A" w:rsidRPr="00492F27">
        <w:rPr>
          <w:rFonts w:ascii="Times New Roman" w:hAnsi="Times New Roman" w:cs="Times New Roman"/>
          <w:sz w:val="24"/>
          <w:szCs w:val="24"/>
        </w:rPr>
        <w:t xml:space="preserve"> literature </w:t>
      </w:r>
      <w:r w:rsidR="00424D49" w:rsidRPr="00492F27">
        <w:rPr>
          <w:rFonts w:ascii="Times New Roman" w:hAnsi="Times New Roman" w:cs="Times New Roman"/>
          <w:sz w:val="24"/>
          <w:szCs w:val="24"/>
        </w:rPr>
        <w:t>review was conducted to</w:t>
      </w:r>
      <w:r w:rsidR="00095B4A" w:rsidRPr="00492F27">
        <w:rPr>
          <w:rFonts w:ascii="Times New Roman" w:hAnsi="Times New Roman" w:cs="Times New Roman"/>
          <w:sz w:val="24"/>
          <w:szCs w:val="24"/>
        </w:rPr>
        <w:t xml:space="preserve"> </w:t>
      </w:r>
      <w:r w:rsidR="00EC3A03" w:rsidRPr="00492F27">
        <w:rPr>
          <w:rFonts w:ascii="Times New Roman" w:hAnsi="Times New Roman" w:cs="Times New Roman"/>
          <w:sz w:val="24"/>
          <w:szCs w:val="24"/>
        </w:rPr>
        <w:t xml:space="preserve">identify conceptual models that could aid understanding of the mechanisms by which supermarket environments influence dietary choices and to </w:t>
      </w:r>
      <w:r w:rsidR="00095B4A" w:rsidRPr="00492F27">
        <w:rPr>
          <w:rFonts w:ascii="Times New Roman" w:hAnsi="Times New Roman" w:cs="Times New Roman"/>
          <w:sz w:val="24"/>
          <w:szCs w:val="24"/>
        </w:rPr>
        <w:t>examine</w:t>
      </w:r>
      <w:r w:rsidR="00424D49" w:rsidRPr="00492F27">
        <w:rPr>
          <w:rFonts w:ascii="Times New Roman" w:hAnsi="Times New Roman" w:cs="Times New Roman"/>
          <w:sz w:val="24"/>
          <w:szCs w:val="24"/>
        </w:rPr>
        <w:t xml:space="preserve"> </w:t>
      </w:r>
      <w:r w:rsidR="00EC3A03" w:rsidRPr="00492F27">
        <w:rPr>
          <w:rFonts w:ascii="Times New Roman" w:hAnsi="Times New Roman" w:cs="Times New Roman"/>
          <w:sz w:val="24"/>
          <w:szCs w:val="24"/>
        </w:rPr>
        <w:t xml:space="preserve">existing qualitative evidence of how women perceive supermarket environments affect their purchasing/dietary patterns </w:t>
      </w:r>
      <w:r w:rsidR="00EC3A03" w:rsidRPr="00492F27">
        <w:rPr>
          <w:rFonts w:ascii="Times New Roman" w:hAnsi="Times New Roman" w:cs="Times New Roman"/>
          <w:sz w:val="24"/>
          <w:szCs w:val="24"/>
        </w:rPr>
        <w:fldChar w:fldCharType="begin">
          <w:fldData xml:space="preserve">PEVuZE5vdGU+PENpdGU+PEF1dGhvcj5DYW1wYmVsbDwvQXV0aG9yPjxZZWFyPjIwMTQ8L1llYXI+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</w:fldData>
        </w:fldChar>
      </w:r>
      <w:r w:rsidR="00EF2648" w:rsidRPr="00492F27">
        <w:rPr>
          <w:rFonts w:ascii="Times New Roman" w:hAnsi="Times New Roman" w:cs="Times New Roman"/>
          <w:sz w:val="24"/>
          <w:szCs w:val="24"/>
        </w:rPr>
        <w:instrText xml:space="preserve"> ADDIN EN.CITE </w:instrText>
      </w:r>
      <w:r w:rsidR="00EF2648" w:rsidRPr="00492F27">
        <w:rPr>
          <w:rFonts w:ascii="Times New Roman" w:hAnsi="Times New Roman" w:cs="Times New Roman"/>
          <w:sz w:val="24"/>
          <w:szCs w:val="24"/>
        </w:rPr>
        <w:fldChar w:fldCharType="begin">
          <w:fldData xml:space="preserve">PEVuZE5vdGU+PENpdGU+PEF1dGhvcj5DYW1wYmVsbDwvQXV0aG9yPjxZZWFyPjIwMTQ8L1llYXI+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</w:fldData>
        </w:fldChar>
      </w:r>
      <w:r w:rsidR="00EF2648" w:rsidRPr="00492F27">
        <w:rPr>
          <w:rFonts w:ascii="Times New Roman" w:hAnsi="Times New Roman" w:cs="Times New Roman"/>
          <w:sz w:val="24"/>
          <w:szCs w:val="24"/>
        </w:rPr>
        <w:instrText xml:space="preserve"> ADDIN EN.CITE.DATA </w:instrText>
      </w:r>
      <w:r w:rsidR="00EF2648" w:rsidRPr="00492F27">
        <w:rPr>
          <w:rFonts w:ascii="Times New Roman" w:hAnsi="Times New Roman" w:cs="Times New Roman"/>
          <w:sz w:val="24"/>
          <w:szCs w:val="24"/>
        </w:rPr>
      </w:r>
      <w:r w:rsidR="00EF2648" w:rsidRPr="00492F27">
        <w:rPr>
          <w:rFonts w:ascii="Times New Roman" w:hAnsi="Times New Roman" w:cs="Times New Roman"/>
          <w:sz w:val="24"/>
          <w:szCs w:val="24"/>
        </w:rPr>
        <w:fldChar w:fldCharType="end"/>
      </w:r>
      <w:r w:rsidR="00EC3A03" w:rsidRPr="00492F27">
        <w:rPr>
          <w:rFonts w:ascii="Times New Roman" w:hAnsi="Times New Roman" w:cs="Times New Roman"/>
          <w:sz w:val="24"/>
          <w:szCs w:val="24"/>
        </w:rPr>
      </w:r>
      <w:r w:rsidR="00EC3A03" w:rsidRPr="00492F27">
        <w:rPr>
          <w:rFonts w:ascii="Times New Roman" w:hAnsi="Times New Roman" w:cs="Times New Roman"/>
          <w:sz w:val="24"/>
          <w:szCs w:val="24"/>
        </w:rPr>
        <w:fldChar w:fldCharType="separate"/>
      </w:r>
      <w:r w:rsidR="00EF2648" w:rsidRPr="00492F27">
        <w:rPr>
          <w:rFonts w:ascii="Times New Roman" w:hAnsi="Times New Roman" w:cs="Times New Roman"/>
          <w:noProof/>
          <w:sz w:val="24"/>
          <w:szCs w:val="24"/>
        </w:rPr>
        <w:t>[</w:t>
      </w:r>
      <w:hyperlink w:anchor="_ENREF_24" w:tooltip="Campbell, 2014 #3813" w:history="1">
        <w:r w:rsidR="00D85EBA" w:rsidRPr="00492F27">
          <w:rPr>
            <w:rFonts w:ascii="Times New Roman" w:hAnsi="Times New Roman" w:cs="Times New Roman"/>
            <w:noProof/>
            <w:sz w:val="24"/>
            <w:szCs w:val="24"/>
          </w:rPr>
          <w:t>24</w:t>
        </w:r>
      </w:hyperlink>
      <w:r w:rsidR="00EF2648" w:rsidRPr="00492F27">
        <w:rPr>
          <w:rFonts w:ascii="Times New Roman" w:hAnsi="Times New Roman" w:cs="Times New Roman"/>
          <w:noProof/>
          <w:sz w:val="24"/>
          <w:szCs w:val="24"/>
        </w:rPr>
        <w:t xml:space="preserve">, </w:t>
      </w:r>
      <w:hyperlink w:anchor="_ENREF_25" w:tooltip="Wingert, 2014 #15" w:history="1">
        <w:r w:rsidR="00D85EBA" w:rsidRPr="00492F27">
          <w:rPr>
            <w:rFonts w:ascii="Times New Roman" w:hAnsi="Times New Roman" w:cs="Times New Roman"/>
            <w:noProof/>
            <w:sz w:val="24"/>
            <w:szCs w:val="24"/>
          </w:rPr>
          <w:t>25</w:t>
        </w:r>
      </w:hyperlink>
      <w:r w:rsidR="00EF2648" w:rsidRPr="00492F27">
        <w:rPr>
          <w:rFonts w:ascii="Times New Roman" w:hAnsi="Times New Roman" w:cs="Times New Roman"/>
          <w:noProof/>
          <w:sz w:val="24"/>
          <w:szCs w:val="24"/>
        </w:rPr>
        <w:t xml:space="preserve">, </w:t>
      </w:r>
      <w:hyperlink w:anchor="_ENREF_30" w:tooltip="Thompson, 2013 #309" w:history="1">
        <w:r w:rsidR="00D85EBA" w:rsidRPr="00492F27">
          <w:rPr>
            <w:rFonts w:ascii="Times New Roman" w:hAnsi="Times New Roman" w:cs="Times New Roman"/>
            <w:noProof/>
            <w:sz w:val="24"/>
            <w:szCs w:val="24"/>
          </w:rPr>
          <w:t>30</w:t>
        </w:r>
      </w:hyperlink>
      <w:r w:rsidR="00EF2648" w:rsidRPr="00492F27">
        <w:rPr>
          <w:rFonts w:ascii="Times New Roman" w:hAnsi="Times New Roman" w:cs="Times New Roman"/>
          <w:noProof/>
          <w:sz w:val="24"/>
          <w:szCs w:val="24"/>
        </w:rPr>
        <w:t xml:space="preserve">, </w:t>
      </w:r>
      <w:hyperlink w:anchor="_ENREF_31" w:tooltip="Winkler, 2016 #3788" w:history="1">
        <w:r w:rsidR="00D85EBA" w:rsidRPr="00492F27">
          <w:rPr>
            <w:rFonts w:ascii="Times New Roman" w:hAnsi="Times New Roman" w:cs="Times New Roman"/>
            <w:noProof/>
            <w:sz w:val="24"/>
            <w:szCs w:val="24"/>
          </w:rPr>
          <w:t>31</w:t>
        </w:r>
      </w:hyperlink>
      <w:r w:rsidR="00EF2648" w:rsidRPr="00492F27">
        <w:rPr>
          <w:rFonts w:ascii="Times New Roman" w:hAnsi="Times New Roman" w:cs="Times New Roman"/>
          <w:noProof/>
          <w:sz w:val="24"/>
          <w:szCs w:val="24"/>
        </w:rPr>
        <w:t>]</w:t>
      </w:r>
      <w:r w:rsidR="00EC3A03" w:rsidRPr="00492F27">
        <w:rPr>
          <w:rFonts w:ascii="Times New Roman" w:hAnsi="Times New Roman" w:cs="Times New Roman"/>
          <w:sz w:val="24"/>
          <w:szCs w:val="24"/>
        </w:rPr>
        <w:fldChar w:fldCharType="end"/>
      </w:r>
      <w:r w:rsidR="00EC3A03" w:rsidRPr="00492F27">
        <w:rPr>
          <w:rFonts w:ascii="Times New Roman" w:hAnsi="Times New Roman" w:cs="Times New Roman"/>
          <w:sz w:val="24"/>
          <w:szCs w:val="24"/>
        </w:rPr>
        <w:t xml:space="preserve">. </w:t>
      </w:r>
      <w:bookmarkEnd w:id="4"/>
      <w:r w:rsidR="00EC3A03" w:rsidRPr="00492F27">
        <w:rPr>
          <w:rFonts w:ascii="Times New Roman" w:hAnsi="Times New Roman" w:cs="Times New Roman"/>
          <w:sz w:val="24"/>
          <w:szCs w:val="24"/>
        </w:rPr>
        <w:t>An initial interview guide was developed to provide responses on gaps in</w:t>
      </w:r>
      <w:r w:rsidR="00747FE3" w:rsidRPr="00492F27">
        <w:rPr>
          <w:rFonts w:ascii="Times New Roman" w:hAnsi="Times New Roman" w:cs="Times New Roman"/>
          <w:sz w:val="24"/>
          <w:szCs w:val="24"/>
        </w:rPr>
        <w:t xml:space="preserve"> the</w:t>
      </w:r>
      <w:r w:rsidR="00EC3A03" w:rsidRPr="00492F27">
        <w:rPr>
          <w:rFonts w:ascii="Times New Roman" w:hAnsi="Times New Roman" w:cs="Times New Roman"/>
          <w:sz w:val="24"/>
          <w:szCs w:val="24"/>
        </w:rPr>
        <w:t xml:space="preserve"> existing literature. These</w:t>
      </w:r>
      <w:r w:rsidR="00095B4A" w:rsidRPr="00492F27">
        <w:rPr>
          <w:rFonts w:ascii="Times New Roman" w:hAnsi="Times New Roman" w:cs="Times New Roman"/>
          <w:sz w:val="24"/>
          <w:szCs w:val="24"/>
        </w:rPr>
        <w:t xml:space="preserve"> questions</w:t>
      </w:r>
      <w:r w:rsidR="001A7E07" w:rsidRPr="00492F27">
        <w:rPr>
          <w:rFonts w:ascii="Times New Roman" w:hAnsi="Times New Roman" w:cs="Times New Roman"/>
          <w:sz w:val="24"/>
          <w:szCs w:val="24"/>
        </w:rPr>
        <w:t xml:space="preserve"> were</w:t>
      </w:r>
      <w:r w:rsidRPr="00492F27">
        <w:rPr>
          <w:rFonts w:ascii="Times New Roman" w:hAnsi="Times New Roman" w:cs="Times New Roman"/>
          <w:sz w:val="24"/>
          <w:szCs w:val="24"/>
        </w:rPr>
        <w:t xml:space="preserve"> piloted </w:t>
      </w:r>
      <w:r w:rsidR="00EC3A03" w:rsidRPr="00492F27">
        <w:rPr>
          <w:rFonts w:ascii="Times New Roman" w:hAnsi="Times New Roman" w:cs="Times New Roman"/>
          <w:sz w:val="24"/>
          <w:szCs w:val="24"/>
        </w:rPr>
        <w:t>to enable refinements to be made to the</w:t>
      </w:r>
      <w:r w:rsidRPr="00492F27">
        <w:rPr>
          <w:rFonts w:ascii="Times New Roman" w:hAnsi="Times New Roman" w:cs="Times New Roman"/>
          <w:sz w:val="24"/>
          <w:szCs w:val="24"/>
        </w:rPr>
        <w:t xml:space="preserve"> semi-structured discussion guide (supplementary material)</w:t>
      </w:r>
      <w:r w:rsidR="00626CFC" w:rsidRPr="00492F27">
        <w:rPr>
          <w:rFonts w:ascii="Times New Roman" w:hAnsi="Times New Roman" w:cs="Times New Roman"/>
          <w:sz w:val="24"/>
          <w:szCs w:val="24"/>
        </w:rPr>
        <w:t xml:space="preserve"> and for junior researchers (SF, DPN) to gain experience conducting telephone interviews with</w:t>
      </w:r>
      <w:r w:rsidR="00D26722" w:rsidRPr="00492F27">
        <w:rPr>
          <w:rFonts w:ascii="Times New Roman" w:hAnsi="Times New Roman" w:cs="Times New Roman"/>
          <w:sz w:val="24"/>
          <w:szCs w:val="24"/>
        </w:rPr>
        <w:t xml:space="preserve"> training and</w:t>
      </w:r>
      <w:r w:rsidR="00626CFC" w:rsidRPr="00492F27">
        <w:rPr>
          <w:rFonts w:ascii="Times New Roman" w:hAnsi="Times New Roman" w:cs="Times New Roman"/>
          <w:sz w:val="24"/>
          <w:szCs w:val="24"/>
        </w:rPr>
        <w:t xml:space="preserve"> support from experience</w:t>
      </w:r>
      <w:r w:rsidR="00082850" w:rsidRPr="00492F27">
        <w:rPr>
          <w:rFonts w:ascii="Times New Roman" w:hAnsi="Times New Roman" w:cs="Times New Roman"/>
          <w:sz w:val="24"/>
          <w:szCs w:val="24"/>
        </w:rPr>
        <w:t>d</w:t>
      </w:r>
      <w:r w:rsidR="00626CFC" w:rsidRPr="00492F27">
        <w:rPr>
          <w:rFonts w:ascii="Times New Roman" w:hAnsi="Times New Roman" w:cs="Times New Roman"/>
          <w:sz w:val="24"/>
          <w:szCs w:val="24"/>
        </w:rPr>
        <w:t xml:space="preserve"> qualitative researchers (WTL, CV)</w:t>
      </w:r>
      <w:r w:rsidRPr="00492F27">
        <w:rPr>
          <w:rFonts w:ascii="Times New Roman" w:hAnsi="Times New Roman" w:cs="Times New Roman"/>
          <w:sz w:val="24"/>
          <w:szCs w:val="24"/>
        </w:rPr>
        <w:t>. A semi-structured discussion guide was used because it allows the interviewer to explore the topics of interest systematically and comprehensively, while still enabling participants to direct the discussion and raise s</w:t>
      </w:r>
      <w:r w:rsidR="002F0D57" w:rsidRPr="00492F27">
        <w:rPr>
          <w:rFonts w:ascii="Times New Roman" w:hAnsi="Times New Roman" w:cs="Times New Roman"/>
          <w:sz w:val="24"/>
          <w:szCs w:val="24"/>
        </w:rPr>
        <w:t>pecific issues relevant to them</w:t>
      </w:r>
      <w:r w:rsidR="00095B4A" w:rsidRPr="00492F27">
        <w:rPr>
          <w:rFonts w:ascii="Times New Roman" w:hAnsi="Times New Roman" w:cs="Times New Roman"/>
          <w:sz w:val="24"/>
          <w:szCs w:val="24"/>
        </w:rPr>
        <w:t xml:space="preserve"> </w:t>
      </w:r>
      <w:r w:rsidR="00095B4A" w:rsidRPr="00492F27">
        <w:rPr>
          <w:rFonts w:ascii="Times New Roman" w:hAnsi="Times New Roman" w:cs="Times New Roman"/>
          <w:sz w:val="24"/>
          <w:szCs w:val="24"/>
        </w:rPr>
        <w:fldChar w:fldCharType="begin"/>
      </w:r>
      <w:r w:rsidR="00EC3A03" w:rsidRPr="00492F27">
        <w:rPr>
          <w:rFonts w:ascii="Times New Roman" w:hAnsi="Times New Roman" w:cs="Times New Roman"/>
          <w:sz w:val="24"/>
          <w:szCs w:val="24"/>
        </w:rPr>
        <w:instrText xml:space="preserve"> ADDIN EN.CITE &lt;EndNote&gt;&lt;Cite&gt;&lt;Author&gt;Galletta&lt;/Author&gt;&lt;Year&gt;2012&lt;/Year&gt;&lt;RecNum&gt;715&lt;/RecNum&gt;&lt;DisplayText&gt;[32]&lt;/DisplayText&gt;&lt;record&gt;&lt;rec-number&gt;715&lt;/rec-number&gt;&lt;foreign-keys&gt;&lt;key app="EN" db-id="fasvwa2xrap9vuer5ay5wwtx22pevxtave00" timestamp="1615062016"&gt;715&lt;/key&gt;&lt;/foreign-keys&gt;&lt;ref-type name="Book"&gt;6&lt;/ref-type&gt;&lt;contributors&gt;&lt;authors&gt;&lt;author&gt;Anne Galletta&lt;/author&gt;&lt;/authors&gt;&lt;/contributors&gt;&lt;titles&gt;&lt;title&gt;Mastering the Semi-structured Interview andBeyond: From Research Design to Analysis and Publication.&lt;/title&gt;&lt;/titles&gt;&lt;dates&gt;&lt;year&gt;2012&lt;/year&gt;&lt;/dates&gt;&lt;publisher&gt;New York University Press, New York.&lt;/publisher&gt;&lt;urls&gt;&lt;related-urls&gt;&lt;url&gt;https://books.google.co.uk/books?hl=en&amp;amp;lr=&amp;amp;id=NdbtHg6sPgIC&amp;amp;oi=fnd&amp;amp;pg=PP1&amp;amp;ots=dzxwUT_BZj&amp;amp;sig=dylA0zDIwTdeCQsmq3uynfVAgfU&amp;amp;redir_esc=y#v=onepage&amp;amp;q&amp;amp;f=false&lt;/url&gt;&lt;/related-urls&gt;&lt;/urls&gt;&lt;/record&gt;&lt;/Cite&gt;&lt;/EndNote&gt;</w:instrText>
      </w:r>
      <w:r w:rsidR="00095B4A" w:rsidRPr="00492F27">
        <w:rPr>
          <w:rFonts w:ascii="Times New Roman" w:hAnsi="Times New Roman" w:cs="Times New Roman"/>
          <w:sz w:val="24"/>
          <w:szCs w:val="24"/>
        </w:rPr>
        <w:fldChar w:fldCharType="separate"/>
      </w:r>
      <w:r w:rsidR="00EC3A03" w:rsidRPr="00492F27">
        <w:rPr>
          <w:rFonts w:ascii="Times New Roman" w:hAnsi="Times New Roman" w:cs="Times New Roman"/>
          <w:noProof/>
          <w:sz w:val="24"/>
          <w:szCs w:val="24"/>
        </w:rPr>
        <w:t>[</w:t>
      </w:r>
      <w:hyperlink w:anchor="_ENREF_32" w:tooltip="Galletta, 2012 #715" w:history="1">
        <w:r w:rsidR="00D85EBA" w:rsidRPr="00492F27">
          <w:rPr>
            <w:rFonts w:ascii="Times New Roman" w:hAnsi="Times New Roman" w:cs="Times New Roman"/>
            <w:noProof/>
            <w:sz w:val="24"/>
            <w:szCs w:val="24"/>
          </w:rPr>
          <w:t>32</w:t>
        </w:r>
      </w:hyperlink>
      <w:r w:rsidR="00EC3A03" w:rsidRPr="00492F27">
        <w:rPr>
          <w:rFonts w:ascii="Times New Roman" w:hAnsi="Times New Roman" w:cs="Times New Roman"/>
          <w:noProof/>
          <w:sz w:val="24"/>
          <w:szCs w:val="24"/>
        </w:rPr>
        <w:t>]</w:t>
      </w:r>
      <w:r w:rsidR="00095B4A" w:rsidRPr="00492F27">
        <w:rPr>
          <w:rFonts w:ascii="Times New Roman" w:hAnsi="Times New Roman" w:cs="Times New Roman"/>
          <w:sz w:val="24"/>
          <w:szCs w:val="24"/>
        </w:rPr>
        <w:fldChar w:fldCharType="end"/>
      </w:r>
      <w:r w:rsidR="002F0D57" w:rsidRPr="00492F27">
        <w:rPr>
          <w:rFonts w:ascii="Times New Roman" w:hAnsi="Times New Roman" w:cs="Times New Roman"/>
          <w:sz w:val="24"/>
          <w:szCs w:val="24"/>
        </w:rPr>
        <w:t>.</w:t>
      </w:r>
      <w:r w:rsidR="00D26722" w:rsidRPr="00492F27">
        <w:rPr>
          <w:rFonts w:ascii="Times New Roman" w:hAnsi="Times New Roman" w:cs="Times New Roman"/>
          <w:sz w:val="24"/>
          <w:szCs w:val="24"/>
        </w:rPr>
        <w:t xml:space="preserve"> </w:t>
      </w:r>
      <w:r w:rsidR="00276D73" w:rsidRPr="00492F27">
        <w:rPr>
          <w:rFonts w:ascii="Times New Roman" w:hAnsi="Times New Roman" w:cs="Times New Roman"/>
          <w:sz w:val="24"/>
          <w:szCs w:val="24"/>
        </w:rPr>
        <w:t>Only the participant and researcher were present during</w:t>
      </w:r>
      <w:r w:rsidR="00276D73" w:rsidRPr="007D084A">
        <w:rPr>
          <w:rFonts w:ascii="Times New Roman" w:hAnsi="Times New Roman" w:cs="Times New Roman"/>
          <w:sz w:val="24"/>
          <w:szCs w:val="24"/>
        </w:rPr>
        <w:t xml:space="preserve"> </w:t>
      </w:r>
      <w:r w:rsidR="00276D73" w:rsidRPr="00492F27">
        <w:rPr>
          <w:rFonts w:ascii="Times New Roman" w:hAnsi="Times New Roman" w:cs="Times New Roman"/>
          <w:sz w:val="24"/>
          <w:szCs w:val="24"/>
        </w:rPr>
        <w:t xml:space="preserve">the telephone interviews. </w:t>
      </w:r>
      <w:r w:rsidR="0020705D" w:rsidRPr="00492F27">
        <w:rPr>
          <w:rFonts w:ascii="Times New Roman" w:hAnsi="Times New Roman" w:cs="Times New Roman"/>
          <w:sz w:val="24"/>
          <w:szCs w:val="24"/>
        </w:rPr>
        <w:t xml:space="preserve">Participants were not shown the questions in advance and no notes were taken.  </w:t>
      </w:r>
    </w:p>
    <w:p w14:paraId="01314A37" w14:textId="5C5BCD3E" w:rsidR="00307ED0" w:rsidRPr="00492F27" w:rsidRDefault="00E9107C" w:rsidP="00E9107C">
      <w:pPr>
        <w:pStyle w:val="Heading4"/>
        <w:spacing w:after="240"/>
        <w:rPr>
          <w:rFonts w:ascii="Times New Roman" w:hAnsi="Times New Roman" w:cs="Times New Roman"/>
          <w:sz w:val="24"/>
          <w:szCs w:val="24"/>
        </w:rPr>
      </w:pPr>
      <w:r w:rsidRPr="00492F27">
        <w:rPr>
          <w:rFonts w:ascii="Times New Roman" w:hAnsi="Times New Roman" w:cs="Times New Roman"/>
          <w:sz w:val="24"/>
          <w:szCs w:val="24"/>
          <w:bdr w:val="nil"/>
        </w:rPr>
        <w:t xml:space="preserve"> </w:t>
      </w:r>
      <w:r w:rsidR="00307ED0" w:rsidRPr="00492F27">
        <w:rPr>
          <w:rFonts w:ascii="Times New Roman" w:hAnsi="Times New Roman" w:cs="Times New Roman"/>
          <w:sz w:val="24"/>
          <w:szCs w:val="24"/>
          <w:bdr w:val="nil"/>
        </w:rPr>
        <w:t>2.3</w:t>
      </w:r>
      <w:r w:rsidRPr="00492F27">
        <w:rPr>
          <w:rFonts w:ascii="Times New Roman" w:hAnsi="Times New Roman" w:cs="Times New Roman"/>
          <w:sz w:val="24"/>
          <w:szCs w:val="24"/>
          <w:bdr w:val="nil"/>
        </w:rPr>
        <w:t xml:space="preserve">. </w:t>
      </w:r>
      <w:r w:rsidR="00307ED0" w:rsidRPr="00492F27">
        <w:rPr>
          <w:rFonts w:ascii="Times New Roman" w:hAnsi="Times New Roman" w:cs="Times New Roman"/>
          <w:sz w:val="24"/>
          <w:szCs w:val="24"/>
          <w:bdr w:val="nil"/>
        </w:rPr>
        <w:t>Statistical analysis</w:t>
      </w:r>
    </w:p>
    <w:p w14:paraId="422B88A2" w14:textId="196855BF" w:rsidR="00D23DC2" w:rsidRPr="00492F27" w:rsidRDefault="00D23DC2" w:rsidP="00B5022E">
      <w:pPr>
        <w:spacing w:line="480" w:lineRule="auto"/>
        <w:rPr>
          <w:rFonts w:ascii="Times New Roman" w:hAnsi="Times New Roman" w:cs="Times New Roman"/>
          <w:sz w:val="24"/>
          <w:szCs w:val="24"/>
        </w:rPr>
      </w:pPr>
      <w:r w:rsidRPr="00492F27">
        <w:rPr>
          <w:rFonts w:ascii="Times New Roman" w:hAnsi="Times New Roman" w:cs="Times New Roman"/>
          <w:sz w:val="24"/>
          <w:szCs w:val="24"/>
        </w:rPr>
        <w:t xml:space="preserve">Descriptive variables </w:t>
      </w:r>
      <w:r w:rsidR="00B37A86" w:rsidRPr="00492F27">
        <w:rPr>
          <w:rFonts w:ascii="Times New Roman" w:hAnsi="Times New Roman" w:cs="Times New Roman"/>
          <w:sz w:val="24"/>
          <w:szCs w:val="24"/>
        </w:rPr>
        <w:t>were</w:t>
      </w:r>
      <w:r w:rsidRPr="00492F27">
        <w:rPr>
          <w:rFonts w:ascii="Times New Roman" w:hAnsi="Times New Roman" w:cs="Times New Roman"/>
          <w:sz w:val="24"/>
          <w:szCs w:val="24"/>
        </w:rPr>
        <w:t xml:space="preserve"> </w:t>
      </w:r>
      <w:r w:rsidR="000B2AC7" w:rsidRPr="00492F27">
        <w:rPr>
          <w:rFonts w:ascii="Times New Roman" w:hAnsi="Times New Roman" w:cs="Times New Roman"/>
          <w:sz w:val="24"/>
          <w:szCs w:val="24"/>
        </w:rPr>
        <w:t>calculated</w:t>
      </w:r>
      <w:r w:rsidRPr="00492F27">
        <w:rPr>
          <w:rFonts w:ascii="Times New Roman" w:hAnsi="Times New Roman" w:cs="Times New Roman"/>
          <w:sz w:val="24"/>
          <w:szCs w:val="24"/>
        </w:rPr>
        <w:t xml:space="preserve"> as percentage (frequency) for categorical variables and median (interquartile range) for non-normally distributed continuous variables. Differences between intervention and control participants were tested using chi-squared tests for categorical variables and Mann-Whitney rank sum tests for non-normally distributed continuous variables.</w:t>
      </w:r>
    </w:p>
    <w:p w14:paraId="2CE9DF77" w14:textId="78036698" w:rsidR="00307ED0" w:rsidRPr="00492F27" w:rsidRDefault="00307ED0" w:rsidP="00307ED0">
      <w:pPr>
        <w:pStyle w:val="Heading2"/>
        <w:numPr>
          <w:ilvl w:val="1"/>
          <w:numId w:val="3"/>
        </w:numPr>
        <w:pBdr>
          <w:top w:val="nil"/>
          <w:left w:val="nil"/>
          <w:bottom w:val="nil"/>
          <w:right w:val="nil"/>
          <w:between w:val="nil"/>
          <w:bar w:val="nil"/>
        </w:pBdr>
        <w:spacing w:before="0" w:line="480" w:lineRule="auto"/>
        <w:rPr>
          <w:rFonts w:ascii="Times New Roman" w:hAnsi="Times New Roman" w:cs="Times New Roman"/>
          <w:i/>
          <w:color w:val="auto"/>
          <w:sz w:val="24"/>
          <w:szCs w:val="24"/>
          <w:bdr w:val="nil"/>
        </w:rPr>
      </w:pPr>
      <w:r w:rsidRPr="00492F27">
        <w:rPr>
          <w:rFonts w:ascii="Times New Roman" w:hAnsi="Times New Roman" w:cs="Times New Roman"/>
          <w:i/>
          <w:color w:val="auto"/>
          <w:sz w:val="24"/>
          <w:szCs w:val="24"/>
          <w:bdr w:val="nil"/>
        </w:rPr>
        <w:t>Thematic analysis</w:t>
      </w:r>
    </w:p>
    <w:p w14:paraId="2761448A" w14:textId="6E66FD36" w:rsidR="007D716D" w:rsidRPr="00492F27" w:rsidRDefault="007D716D" w:rsidP="004E783D">
      <w:pPr>
        <w:spacing w:line="480" w:lineRule="auto"/>
        <w:rPr>
          <w:rFonts w:ascii="Times New Roman" w:hAnsi="Times New Roman" w:cs="Times New Roman"/>
          <w:sz w:val="24"/>
          <w:szCs w:val="24"/>
        </w:rPr>
      </w:pPr>
      <w:r w:rsidRPr="00492F27">
        <w:rPr>
          <w:rFonts w:ascii="Times New Roman" w:hAnsi="Times New Roman" w:cs="Times New Roman"/>
          <w:sz w:val="24"/>
          <w:szCs w:val="24"/>
        </w:rPr>
        <w:t xml:space="preserve">Audio-recordings were transcribed verbatim, with all personal details removed. QSR NVIVO Software 11 was used to organise and analyse the data. </w:t>
      </w:r>
      <w:bookmarkStart w:id="5" w:name="_Hlk65957543"/>
      <w:r w:rsidR="0020705D" w:rsidRPr="00492F27">
        <w:rPr>
          <w:rFonts w:ascii="Times New Roman" w:hAnsi="Times New Roman" w:cs="Times New Roman"/>
          <w:sz w:val="24"/>
          <w:szCs w:val="24"/>
        </w:rPr>
        <w:t xml:space="preserve">Participants did not comment on their transcripts. </w:t>
      </w:r>
      <w:r w:rsidR="00ED73E8" w:rsidRPr="00492F27">
        <w:rPr>
          <w:rFonts w:ascii="Times New Roman" w:hAnsi="Times New Roman" w:cs="Times New Roman"/>
          <w:sz w:val="24"/>
          <w:szCs w:val="24"/>
        </w:rPr>
        <w:t xml:space="preserve">Although the model of nutrition environments and </w:t>
      </w:r>
      <w:r w:rsidR="00D206FD" w:rsidRPr="00492F27">
        <w:rPr>
          <w:rFonts w:ascii="Times New Roman" w:hAnsi="Times New Roman" w:cs="Times New Roman"/>
          <w:sz w:val="24"/>
          <w:szCs w:val="24"/>
        </w:rPr>
        <w:t xml:space="preserve">the </w:t>
      </w:r>
      <w:r w:rsidR="000524C6" w:rsidRPr="00492F27">
        <w:rPr>
          <w:rFonts w:ascii="Times New Roman" w:hAnsi="Times New Roman" w:cs="Times New Roman"/>
          <w:sz w:val="24"/>
          <w:szCs w:val="24"/>
        </w:rPr>
        <w:t>d</w:t>
      </w:r>
      <w:r w:rsidR="00ED73E8" w:rsidRPr="00492F27">
        <w:rPr>
          <w:rFonts w:ascii="Times New Roman" w:hAnsi="Times New Roman" w:cs="Times New Roman"/>
          <w:sz w:val="24"/>
          <w:szCs w:val="24"/>
        </w:rPr>
        <w:t xml:space="preserve">ual </w:t>
      </w:r>
      <w:r w:rsidR="000524C6" w:rsidRPr="00492F27">
        <w:rPr>
          <w:rFonts w:ascii="Times New Roman" w:hAnsi="Times New Roman" w:cs="Times New Roman"/>
          <w:sz w:val="24"/>
          <w:szCs w:val="24"/>
        </w:rPr>
        <w:t>p</w:t>
      </w:r>
      <w:r w:rsidR="00ED73E8" w:rsidRPr="00492F27">
        <w:rPr>
          <w:rFonts w:ascii="Times New Roman" w:hAnsi="Times New Roman" w:cs="Times New Roman"/>
          <w:sz w:val="24"/>
          <w:szCs w:val="24"/>
        </w:rPr>
        <w:t xml:space="preserve">rocess </w:t>
      </w:r>
      <w:r w:rsidR="00D206FD" w:rsidRPr="00492F27">
        <w:rPr>
          <w:rFonts w:ascii="Times New Roman" w:hAnsi="Times New Roman" w:cs="Times New Roman"/>
          <w:sz w:val="24"/>
          <w:szCs w:val="24"/>
        </w:rPr>
        <w:t xml:space="preserve">model </w:t>
      </w:r>
      <w:r w:rsidR="00ED73E8" w:rsidRPr="00492F27">
        <w:rPr>
          <w:rFonts w:ascii="Times New Roman" w:hAnsi="Times New Roman" w:cs="Times New Roman"/>
          <w:sz w:val="24"/>
          <w:szCs w:val="24"/>
        </w:rPr>
        <w:t>were used to develop the interview guide, i</w:t>
      </w:r>
      <w:r w:rsidRPr="00492F27">
        <w:rPr>
          <w:rFonts w:ascii="Times New Roman" w:hAnsi="Times New Roman" w:cs="Times New Roman"/>
          <w:sz w:val="24"/>
          <w:szCs w:val="24"/>
        </w:rPr>
        <w:t>nductive thematic analysis was conducted following established guidelines</w:t>
      </w:r>
      <w:r w:rsidR="00D01759" w:rsidRPr="00492F27">
        <w:rPr>
          <w:rFonts w:ascii="Times New Roman" w:hAnsi="Times New Roman" w:cs="Times New Roman"/>
          <w:sz w:val="24"/>
          <w:szCs w:val="24"/>
        </w:rPr>
        <w:t xml:space="preserve"> to </w:t>
      </w:r>
      <w:r w:rsidR="00ED73E8" w:rsidRPr="00492F27">
        <w:rPr>
          <w:rFonts w:ascii="Times New Roman" w:hAnsi="Times New Roman" w:cs="Times New Roman"/>
          <w:sz w:val="24"/>
          <w:szCs w:val="24"/>
        </w:rPr>
        <w:t>ensure that themes and sub-themes were derived from the raw data and to provide the possibility for themes inconsistent with these models to emerge</w:t>
      </w:r>
      <w:bookmarkEnd w:id="5"/>
      <w:r w:rsidR="00E75AD4" w:rsidRPr="00492F27">
        <w:rPr>
          <w:rFonts w:ascii="Times New Roman" w:hAnsi="Times New Roman" w:cs="Times New Roman"/>
          <w:sz w:val="24"/>
          <w:szCs w:val="24"/>
        </w:rPr>
        <w:t xml:space="preserve"> </w:t>
      </w:r>
      <w:r w:rsidR="00457041" w:rsidRPr="00492F27">
        <w:rPr>
          <w:rFonts w:ascii="Times New Roman" w:hAnsi="Times New Roman" w:cs="Times New Roman"/>
          <w:sz w:val="24"/>
          <w:szCs w:val="24"/>
        </w:rPr>
        <w:fldChar w:fldCharType="begin"/>
      </w:r>
      <w:r w:rsidR="00EC3A03" w:rsidRPr="00492F27">
        <w:rPr>
          <w:rFonts w:ascii="Times New Roman" w:hAnsi="Times New Roman" w:cs="Times New Roman"/>
          <w:sz w:val="24"/>
          <w:szCs w:val="24"/>
        </w:rPr>
        <w:instrText xml:space="preserve"> ADDIN EN.CITE &lt;EndNote&gt;&lt;Cite&gt;&lt;Author&gt;Braun&lt;/Author&gt;&lt;Year&gt;2006&lt;/Year&gt;&lt;RecNum&gt;143&lt;/RecNum&gt;&lt;DisplayText&gt;[33]&lt;/DisplayText&gt;&lt;record&gt;&lt;rec-number&gt;143&lt;/rec-number&gt;&lt;foreign-keys&gt;&lt;key app="EN" db-id="fasvwa2xrap9vuer5ay5wwtx22pevxtave00" timestamp="1592231314"&gt;143&lt;/key&gt;&lt;key app="ENWeb" db-id=""&gt;0&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ages&gt;77-101&lt;/pages&gt;&lt;volume&gt;3&lt;/volume&gt;&lt;number&gt;2&lt;/number&gt;&lt;section&gt;77&lt;/section&gt;&lt;dates&gt;&lt;year&gt;2006&lt;/year&gt;&lt;/dates&gt;&lt;isbn&gt;1478-0887&amp;#xD;1478-0895&lt;/isbn&gt;&lt;urls&gt;&lt;/urls&gt;&lt;electronic-resource-num&gt;10.1191/1478088706qp063oa&lt;/electronic-resource-num&gt;&lt;research-notes&gt;  Pilot study qualitative&lt;/research-notes&gt;&lt;/record&gt;&lt;/Cite&gt;&lt;/EndNote&gt;</w:instrText>
      </w:r>
      <w:r w:rsidR="00457041" w:rsidRPr="00492F27">
        <w:rPr>
          <w:rFonts w:ascii="Times New Roman" w:hAnsi="Times New Roman" w:cs="Times New Roman"/>
          <w:sz w:val="24"/>
          <w:szCs w:val="24"/>
        </w:rPr>
        <w:fldChar w:fldCharType="separate"/>
      </w:r>
      <w:r w:rsidR="00EC3A03" w:rsidRPr="00492F27">
        <w:rPr>
          <w:rFonts w:ascii="Times New Roman" w:hAnsi="Times New Roman" w:cs="Times New Roman"/>
          <w:noProof/>
          <w:sz w:val="24"/>
          <w:szCs w:val="24"/>
        </w:rPr>
        <w:t>[</w:t>
      </w:r>
      <w:hyperlink w:anchor="_ENREF_33" w:tooltip="Braun, 2006 #143" w:history="1">
        <w:r w:rsidR="00D85EBA" w:rsidRPr="00492F27">
          <w:rPr>
            <w:rFonts w:ascii="Times New Roman" w:hAnsi="Times New Roman" w:cs="Times New Roman"/>
            <w:noProof/>
            <w:sz w:val="24"/>
            <w:szCs w:val="24"/>
          </w:rPr>
          <w:t>33</w:t>
        </w:r>
      </w:hyperlink>
      <w:r w:rsidR="00EC3A03" w:rsidRPr="00492F27">
        <w:rPr>
          <w:rFonts w:ascii="Times New Roman" w:hAnsi="Times New Roman" w:cs="Times New Roman"/>
          <w:noProof/>
          <w:sz w:val="24"/>
          <w:szCs w:val="24"/>
        </w:rPr>
        <w:t>]</w:t>
      </w:r>
      <w:r w:rsidR="00457041" w:rsidRPr="00492F27">
        <w:rPr>
          <w:rFonts w:ascii="Times New Roman" w:hAnsi="Times New Roman" w:cs="Times New Roman"/>
          <w:sz w:val="24"/>
          <w:szCs w:val="24"/>
        </w:rPr>
        <w:fldChar w:fldCharType="end"/>
      </w:r>
      <w:r w:rsidR="00E75AD4" w:rsidRPr="00492F27">
        <w:rPr>
          <w:rFonts w:ascii="Times New Roman" w:hAnsi="Times New Roman" w:cs="Times New Roman"/>
          <w:sz w:val="24"/>
          <w:szCs w:val="24"/>
        </w:rPr>
        <w:t>.</w:t>
      </w:r>
      <w:r w:rsidR="00AD0834" w:rsidRPr="00492F27">
        <w:rPr>
          <w:rFonts w:ascii="Times New Roman" w:hAnsi="Times New Roman" w:cs="Times New Roman"/>
          <w:sz w:val="24"/>
          <w:szCs w:val="24"/>
        </w:rPr>
        <w:t xml:space="preserve"> </w:t>
      </w:r>
      <w:r w:rsidR="00AC6426" w:rsidRPr="00492F27">
        <w:rPr>
          <w:rFonts w:ascii="Times New Roman" w:hAnsi="Times New Roman" w:cs="Times New Roman"/>
          <w:sz w:val="24"/>
          <w:szCs w:val="24"/>
        </w:rPr>
        <w:t>Two r</w:t>
      </w:r>
      <w:r w:rsidR="00B71FA5" w:rsidRPr="00492F27">
        <w:rPr>
          <w:rFonts w:ascii="Times New Roman" w:hAnsi="Times New Roman" w:cs="Times New Roman"/>
          <w:sz w:val="24"/>
          <w:szCs w:val="24"/>
        </w:rPr>
        <w:t xml:space="preserve">esearchers </w:t>
      </w:r>
      <w:r w:rsidR="00D01759" w:rsidRPr="00492F27">
        <w:rPr>
          <w:rFonts w:ascii="Times New Roman" w:hAnsi="Times New Roman" w:cs="Times New Roman"/>
          <w:sz w:val="24"/>
          <w:szCs w:val="24"/>
        </w:rPr>
        <w:t>(PD</w:t>
      </w:r>
      <w:r w:rsidR="00AC6426" w:rsidRPr="00492F27">
        <w:rPr>
          <w:rFonts w:ascii="Times New Roman" w:hAnsi="Times New Roman" w:cs="Times New Roman"/>
          <w:sz w:val="24"/>
          <w:szCs w:val="24"/>
        </w:rPr>
        <w:t>,</w:t>
      </w:r>
      <w:r w:rsidR="00D01759" w:rsidRPr="00492F27">
        <w:rPr>
          <w:rFonts w:ascii="Times New Roman" w:hAnsi="Times New Roman" w:cs="Times New Roman"/>
          <w:sz w:val="24"/>
          <w:szCs w:val="24"/>
        </w:rPr>
        <w:t xml:space="preserve"> SF) </w:t>
      </w:r>
      <w:r w:rsidR="00B71FA5" w:rsidRPr="00492F27">
        <w:rPr>
          <w:rFonts w:ascii="Times New Roman" w:hAnsi="Times New Roman" w:cs="Times New Roman"/>
          <w:sz w:val="24"/>
          <w:szCs w:val="24"/>
        </w:rPr>
        <w:t xml:space="preserve">read and familiarised themselves with the data and identified initial codes. </w:t>
      </w:r>
      <w:r w:rsidR="005872B9" w:rsidRPr="00492F27">
        <w:rPr>
          <w:rFonts w:ascii="Times New Roman" w:hAnsi="Times New Roman" w:cs="Times New Roman"/>
          <w:sz w:val="24"/>
          <w:szCs w:val="24"/>
        </w:rPr>
        <w:t>The</w:t>
      </w:r>
      <w:r w:rsidRPr="00492F27">
        <w:rPr>
          <w:rFonts w:ascii="Times New Roman" w:hAnsi="Times New Roman" w:cs="Times New Roman"/>
          <w:sz w:val="24"/>
          <w:szCs w:val="24"/>
        </w:rPr>
        <w:t xml:space="preserve"> codes were organised into themes and sub-themes to create an initial </w:t>
      </w:r>
      <w:r w:rsidR="00EE5C24" w:rsidRPr="00492F27">
        <w:rPr>
          <w:rFonts w:ascii="Times New Roman" w:hAnsi="Times New Roman" w:cs="Times New Roman"/>
          <w:color w:val="000000"/>
          <w:sz w:val="24"/>
          <w:szCs w:val="24"/>
        </w:rPr>
        <w:t>framework,</w:t>
      </w:r>
      <w:r w:rsidRPr="00492F27">
        <w:rPr>
          <w:rFonts w:ascii="Times New Roman" w:hAnsi="Times New Roman" w:cs="Times New Roman"/>
          <w:sz w:val="24"/>
          <w:szCs w:val="24"/>
        </w:rPr>
        <w:t xml:space="preserve"> which was then refined through coding of each transcript; new themes arose during this process. The coding framework was further refined via double-coding of six transcripts</w:t>
      </w:r>
      <w:r w:rsidR="00D01759" w:rsidRPr="00492F27">
        <w:rPr>
          <w:rFonts w:ascii="Times New Roman" w:hAnsi="Times New Roman" w:cs="Times New Roman"/>
          <w:sz w:val="24"/>
          <w:szCs w:val="24"/>
        </w:rPr>
        <w:t xml:space="preserve"> (CV</w:t>
      </w:r>
      <w:r w:rsidR="00C8037E" w:rsidRPr="00492F27">
        <w:rPr>
          <w:rFonts w:ascii="Times New Roman" w:hAnsi="Times New Roman" w:cs="Times New Roman"/>
          <w:sz w:val="24"/>
          <w:szCs w:val="24"/>
        </w:rPr>
        <w:t>,</w:t>
      </w:r>
      <w:r w:rsidR="00D01759" w:rsidRPr="00492F27">
        <w:rPr>
          <w:rFonts w:ascii="Times New Roman" w:hAnsi="Times New Roman" w:cs="Times New Roman"/>
          <w:sz w:val="24"/>
          <w:szCs w:val="24"/>
        </w:rPr>
        <w:t xml:space="preserve"> WL)</w:t>
      </w:r>
      <w:r w:rsidRPr="00492F27">
        <w:rPr>
          <w:rFonts w:ascii="Times New Roman" w:hAnsi="Times New Roman" w:cs="Times New Roman"/>
          <w:sz w:val="24"/>
          <w:szCs w:val="24"/>
        </w:rPr>
        <w:t xml:space="preserve">. </w:t>
      </w:r>
      <w:r w:rsidR="005872B9" w:rsidRPr="00492F27">
        <w:rPr>
          <w:rFonts w:ascii="Times New Roman" w:hAnsi="Times New Roman" w:cs="Times New Roman"/>
          <w:sz w:val="24"/>
          <w:szCs w:val="24"/>
        </w:rPr>
        <w:t>T</w:t>
      </w:r>
      <w:r w:rsidRPr="00492F27">
        <w:rPr>
          <w:rFonts w:ascii="Times New Roman" w:hAnsi="Times New Roman" w:cs="Times New Roman"/>
          <w:sz w:val="24"/>
          <w:szCs w:val="24"/>
        </w:rPr>
        <w:t xml:space="preserve">he research team </w:t>
      </w:r>
      <w:r w:rsidR="005872B9" w:rsidRPr="00492F27">
        <w:rPr>
          <w:rFonts w:ascii="Times New Roman" w:hAnsi="Times New Roman" w:cs="Times New Roman"/>
          <w:sz w:val="24"/>
          <w:szCs w:val="24"/>
        </w:rPr>
        <w:t xml:space="preserve">met </w:t>
      </w:r>
      <w:r w:rsidRPr="00492F27">
        <w:rPr>
          <w:rFonts w:ascii="Times New Roman" w:hAnsi="Times New Roman" w:cs="Times New Roman"/>
          <w:sz w:val="24"/>
          <w:szCs w:val="24"/>
        </w:rPr>
        <w:t xml:space="preserve">to discuss the validity of </w:t>
      </w:r>
      <w:r w:rsidR="00EE5C24" w:rsidRPr="00492F27">
        <w:rPr>
          <w:rFonts w:ascii="Times New Roman" w:hAnsi="Times New Roman" w:cs="Times New Roman"/>
          <w:color w:val="000000"/>
          <w:sz w:val="24"/>
          <w:szCs w:val="24"/>
        </w:rPr>
        <w:t>the themes</w:t>
      </w:r>
      <w:r w:rsidRPr="00492F27">
        <w:rPr>
          <w:rFonts w:ascii="Times New Roman" w:hAnsi="Times New Roman" w:cs="Times New Roman"/>
          <w:sz w:val="24"/>
          <w:szCs w:val="24"/>
        </w:rPr>
        <w:t xml:space="preserve"> and to agree a final, comprehensive coding framework that represented the interview findings. </w:t>
      </w:r>
      <w:r w:rsidRPr="00492F27">
        <w:rPr>
          <w:rFonts w:ascii="Times New Roman" w:hAnsi="Times New Roman" w:cs="Times New Roman"/>
          <w:color w:val="000000"/>
          <w:sz w:val="24"/>
          <w:szCs w:val="24"/>
          <w:shd w:val="clear" w:color="auto" w:fill="FFFFFF"/>
        </w:rPr>
        <w:t>This approach is aligned with a relativist ontological and subjective epistemic position which purports that reality is a matter of individual perspective and based on personal experience and insight</w:t>
      </w:r>
      <w:r w:rsidR="00AD0834" w:rsidRPr="00492F27">
        <w:rPr>
          <w:rFonts w:ascii="Times New Roman" w:hAnsi="Times New Roman" w:cs="Times New Roman"/>
          <w:color w:val="000000"/>
          <w:sz w:val="24"/>
          <w:szCs w:val="24"/>
          <w:shd w:val="clear" w:color="auto" w:fill="FFFFFF"/>
        </w:rPr>
        <w:t xml:space="preserve"> </w:t>
      </w:r>
      <w:r w:rsidR="00777479" w:rsidRPr="00492F27">
        <w:rPr>
          <w:rFonts w:ascii="Times New Roman" w:hAnsi="Times New Roman" w:cs="Times New Roman"/>
          <w:color w:val="000000"/>
          <w:sz w:val="24"/>
          <w:szCs w:val="24"/>
          <w:shd w:val="clear" w:color="auto" w:fill="FFFFFF"/>
        </w:rPr>
        <w:fldChar w:fldCharType="begin"/>
      </w:r>
      <w:r w:rsidR="00EC3A03" w:rsidRPr="00492F27">
        <w:rPr>
          <w:rFonts w:ascii="Times New Roman" w:hAnsi="Times New Roman" w:cs="Times New Roman"/>
          <w:color w:val="000000"/>
          <w:sz w:val="24"/>
          <w:szCs w:val="24"/>
          <w:shd w:val="clear" w:color="auto" w:fill="FFFFFF"/>
        </w:rPr>
        <w:instrText xml:space="preserve"> ADDIN EN.CITE &lt;EndNote&gt;&lt;Cite&gt;&lt;Author&gt;Braun&lt;/Author&gt;&lt;Year&gt;2013&lt;/Year&gt;&lt;RecNum&gt;175&lt;/RecNum&gt;&lt;DisplayText&gt;[34]&lt;/DisplayText&gt;&lt;record&gt;&lt;rec-number&gt;175&lt;/rec-number&gt;&lt;foreign-keys&gt;&lt;key app="EN" db-id="fasvwa2xrap9vuer5ay5wwtx22pevxtave00" timestamp="1595201320"&gt;175&lt;/key&gt;&lt;/foreign-keys&gt;&lt;ref-type name="Book"&gt;6&lt;/ref-type&gt;&lt;contributors&gt;&lt;authors&gt;&lt;author&gt;Braun, V&lt;/author&gt;&lt;author&gt;Clarke, Victoria&lt;/author&gt;&lt;/authors&gt;&lt;/contributors&gt;&lt;titles&gt;&lt;title&gt;Successful qualitative research. A practical guide for beginners. London: SAGE&lt;/title&gt;&lt;/titles&gt;&lt;dates&gt;&lt;year&gt;2013&lt;/year&gt;&lt;/dates&gt;&lt;urls&gt;&lt;/urls&gt;&lt;research-notes&gt;  Pilot study qualitative&lt;/research-notes&gt;&lt;/record&gt;&lt;/Cite&gt;&lt;/EndNote&gt;</w:instrText>
      </w:r>
      <w:r w:rsidR="00777479" w:rsidRPr="00492F27">
        <w:rPr>
          <w:rFonts w:ascii="Times New Roman" w:hAnsi="Times New Roman" w:cs="Times New Roman"/>
          <w:color w:val="000000"/>
          <w:sz w:val="24"/>
          <w:szCs w:val="24"/>
          <w:shd w:val="clear" w:color="auto" w:fill="FFFFFF"/>
        </w:rPr>
        <w:fldChar w:fldCharType="separate"/>
      </w:r>
      <w:r w:rsidR="00EC3A03" w:rsidRPr="00492F27">
        <w:rPr>
          <w:rFonts w:ascii="Times New Roman" w:hAnsi="Times New Roman" w:cs="Times New Roman"/>
          <w:noProof/>
          <w:color w:val="000000"/>
          <w:sz w:val="24"/>
          <w:szCs w:val="24"/>
          <w:shd w:val="clear" w:color="auto" w:fill="FFFFFF"/>
        </w:rPr>
        <w:t>[</w:t>
      </w:r>
      <w:hyperlink w:anchor="_ENREF_34" w:tooltip="Braun, 2013 #175" w:history="1">
        <w:r w:rsidR="00D85EBA" w:rsidRPr="00492F27">
          <w:rPr>
            <w:rFonts w:ascii="Times New Roman" w:hAnsi="Times New Roman" w:cs="Times New Roman"/>
            <w:noProof/>
            <w:color w:val="000000"/>
            <w:sz w:val="24"/>
            <w:szCs w:val="24"/>
            <w:shd w:val="clear" w:color="auto" w:fill="FFFFFF"/>
          </w:rPr>
          <w:t>34</w:t>
        </w:r>
      </w:hyperlink>
      <w:r w:rsidR="00EC3A03" w:rsidRPr="00492F27">
        <w:rPr>
          <w:rFonts w:ascii="Times New Roman" w:hAnsi="Times New Roman" w:cs="Times New Roman"/>
          <w:noProof/>
          <w:color w:val="000000"/>
          <w:sz w:val="24"/>
          <w:szCs w:val="24"/>
          <w:shd w:val="clear" w:color="auto" w:fill="FFFFFF"/>
        </w:rPr>
        <w:t>]</w:t>
      </w:r>
      <w:r w:rsidR="00777479" w:rsidRPr="00492F27">
        <w:rPr>
          <w:rFonts w:ascii="Times New Roman" w:hAnsi="Times New Roman" w:cs="Times New Roman"/>
          <w:color w:val="000000"/>
          <w:sz w:val="24"/>
          <w:szCs w:val="24"/>
          <w:shd w:val="clear" w:color="auto" w:fill="FFFFFF"/>
        </w:rPr>
        <w:fldChar w:fldCharType="end"/>
      </w:r>
      <w:r w:rsidR="006E5FC7" w:rsidRPr="00492F27">
        <w:rPr>
          <w:rFonts w:ascii="Times New Roman" w:hAnsi="Times New Roman" w:cs="Times New Roman"/>
          <w:color w:val="000000"/>
          <w:sz w:val="24"/>
          <w:szCs w:val="24"/>
          <w:shd w:val="clear" w:color="auto" w:fill="FFFFFF"/>
        </w:rPr>
        <w:t>.</w:t>
      </w:r>
      <w:r w:rsidRPr="00492F27">
        <w:rPr>
          <w:rFonts w:ascii="Times New Roman" w:hAnsi="Times New Roman" w:cs="Times New Roman"/>
          <w:sz w:val="24"/>
          <w:szCs w:val="24"/>
        </w:rPr>
        <w:t xml:space="preserve"> Each transcript was re-coded to the final coding framework. </w:t>
      </w:r>
    </w:p>
    <w:p w14:paraId="598F378D" w14:textId="3CED3901" w:rsidR="007D716D" w:rsidRPr="00492F27" w:rsidRDefault="007D716D" w:rsidP="00B5022E">
      <w:pPr>
        <w:spacing w:line="480" w:lineRule="auto"/>
        <w:rPr>
          <w:rFonts w:ascii="Times New Roman" w:hAnsi="Times New Roman" w:cs="Times New Roman"/>
          <w:sz w:val="24"/>
          <w:szCs w:val="24"/>
        </w:rPr>
      </w:pPr>
      <w:r w:rsidRPr="00492F27">
        <w:rPr>
          <w:rFonts w:ascii="Times New Roman" w:hAnsi="Times New Roman" w:cs="Times New Roman"/>
          <w:sz w:val="24"/>
          <w:szCs w:val="24"/>
        </w:rPr>
        <w:t xml:space="preserve">Themes and sub-themes were compiled together with verbatim quotations. </w:t>
      </w:r>
      <w:r w:rsidR="00EE5C24" w:rsidRPr="00492F27">
        <w:rPr>
          <w:rFonts w:ascii="Times New Roman" w:hAnsi="Times New Roman" w:cs="Times New Roman"/>
          <w:color w:val="000000"/>
          <w:sz w:val="24"/>
          <w:szCs w:val="24"/>
        </w:rPr>
        <w:t>The analysis</w:t>
      </w:r>
      <w:r w:rsidRPr="00492F27">
        <w:rPr>
          <w:rFonts w:ascii="Times New Roman" w:hAnsi="Times New Roman" w:cs="Times New Roman"/>
          <w:sz w:val="24"/>
          <w:szCs w:val="24"/>
        </w:rPr>
        <w:t xml:space="preserve"> considered differences between intervention and control groups. </w:t>
      </w:r>
    </w:p>
    <w:p w14:paraId="47B492CA" w14:textId="77777777" w:rsidR="00AB5635" w:rsidRPr="00492F27" w:rsidRDefault="00AB5635" w:rsidP="0076280C">
      <w:pPr>
        <w:pStyle w:val="Heading1"/>
        <w:numPr>
          <w:ilvl w:val="0"/>
          <w:numId w:val="3"/>
        </w:numPr>
        <w:spacing w:before="0" w:line="480" w:lineRule="auto"/>
        <w:ind w:left="432" w:hanging="432"/>
        <w:rPr>
          <w:rFonts w:ascii="Times New Roman" w:hAnsi="Times New Roman" w:cs="Times New Roman"/>
          <w:b/>
          <w:bCs/>
          <w:color w:val="auto"/>
          <w:sz w:val="24"/>
          <w:szCs w:val="24"/>
        </w:rPr>
      </w:pPr>
      <w:r w:rsidRPr="00492F27">
        <w:rPr>
          <w:rFonts w:ascii="Times New Roman" w:hAnsi="Times New Roman" w:cs="Times New Roman"/>
          <w:b/>
          <w:bCs/>
          <w:color w:val="auto"/>
          <w:sz w:val="24"/>
          <w:szCs w:val="24"/>
        </w:rPr>
        <w:t>Results</w:t>
      </w:r>
    </w:p>
    <w:p w14:paraId="36AD022D" w14:textId="6DC03C49" w:rsidR="00693958" w:rsidRPr="00492F27" w:rsidRDefault="00D13EE3" w:rsidP="00B5022E">
      <w:pPr>
        <w:pStyle w:val="NormalWeb"/>
        <w:kinsoku w:val="0"/>
        <w:overflowPunct w:val="0"/>
        <w:spacing w:before="0" w:beforeAutospacing="0" w:after="240" w:afterAutospacing="0" w:line="480" w:lineRule="auto"/>
        <w:textAlignment w:val="baseline"/>
        <w:rPr>
          <w:rFonts w:eastAsia="Calibri" w:cs="Times New Roman"/>
          <w:lang w:eastAsia="en-US"/>
        </w:rPr>
      </w:pPr>
      <w:r w:rsidRPr="00492F27">
        <w:rPr>
          <w:rFonts w:eastAsia="Calibri" w:cs="Times New Roman"/>
          <w:lang w:eastAsia="en-US"/>
        </w:rPr>
        <w:t>A total of</w:t>
      </w:r>
      <w:r w:rsidR="00AB5635" w:rsidRPr="00492F27">
        <w:rPr>
          <w:rFonts w:eastAsia="Calibri" w:cs="Times New Roman"/>
          <w:lang w:eastAsia="en-US"/>
        </w:rPr>
        <w:t xml:space="preserve"> 20 women </w:t>
      </w:r>
      <w:r w:rsidR="00A63E07" w:rsidRPr="00492F27">
        <w:rPr>
          <w:rFonts w:eastAsia="Calibri" w:cs="Times New Roman"/>
          <w:lang w:eastAsia="en-US"/>
        </w:rPr>
        <w:t xml:space="preserve">(intervention </w:t>
      </w:r>
      <w:r w:rsidR="00034409" w:rsidRPr="00492F27">
        <w:rPr>
          <w:rFonts w:eastAsia="Calibri" w:cs="Times New Roman"/>
          <w:lang w:eastAsia="en-US"/>
        </w:rPr>
        <w:t xml:space="preserve">arm </w:t>
      </w:r>
      <w:r w:rsidR="00A63E07" w:rsidRPr="00492F27">
        <w:rPr>
          <w:rFonts w:eastAsia="Calibri" w:cs="Times New Roman"/>
          <w:lang w:eastAsia="en-US"/>
        </w:rPr>
        <w:t xml:space="preserve">n=10 and control </w:t>
      </w:r>
      <w:r w:rsidR="00537474" w:rsidRPr="00492F27">
        <w:rPr>
          <w:rFonts w:eastAsia="Calibri" w:cs="Times New Roman"/>
          <w:lang w:eastAsia="en-US"/>
        </w:rPr>
        <w:t xml:space="preserve">arm </w:t>
      </w:r>
      <w:r w:rsidR="00A63E07" w:rsidRPr="00492F27">
        <w:rPr>
          <w:rFonts w:eastAsia="Calibri" w:cs="Times New Roman"/>
          <w:lang w:eastAsia="en-US"/>
        </w:rPr>
        <w:t xml:space="preserve">n=10) </w:t>
      </w:r>
      <w:r w:rsidR="00E735EC" w:rsidRPr="00492F27">
        <w:rPr>
          <w:rFonts w:eastAsia="Calibri" w:cs="Times New Roman"/>
          <w:lang w:eastAsia="en-US"/>
        </w:rPr>
        <w:t xml:space="preserve">consented to participate </w:t>
      </w:r>
      <w:r w:rsidR="00474B4E" w:rsidRPr="00492F27">
        <w:rPr>
          <w:rFonts w:eastAsia="Calibri" w:cs="Times New Roman"/>
          <w:lang w:eastAsia="en-US"/>
        </w:rPr>
        <w:t>and</w:t>
      </w:r>
      <w:r w:rsidR="00474B4E" w:rsidRPr="00492F27">
        <w:rPr>
          <w:rFonts w:cs="Times New Roman"/>
        </w:rPr>
        <w:t xml:space="preserve"> were interviewed between September 2017-April 2018.</w:t>
      </w:r>
      <w:r w:rsidR="00693958" w:rsidRPr="00492F27">
        <w:rPr>
          <w:rFonts w:cs="Times New Roman"/>
        </w:rPr>
        <w:t xml:space="preserve"> Fifteen interviews were conducted by SF </w:t>
      </w:r>
      <w:r w:rsidR="00626CFC" w:rsidRPr="00492F27">
        <w:rPr>
          <w:rFonts w:cs="Times New Roman"/>
        </w:rPr>
        <w:t xml:space="preserve">(MSc, Nutritionist, female) </w:t>
      </w:r>
      <w:r w:rsidR="00693958" w:rsidRPr="00492F27">
        <w:rPr>
          <w:rFonts w:cs="Times New Roman"/>
        </w:rPr>
        <w:t>and a further five were conducted by DPN</w:t>
      </w:r>
      <w:r w:rsidR="00626CFC" w:rsidRPr="00492F27">
        <w:rPr>
          <w:rFonts w:cs="Times New Roman"/>
        </w:rPr>
        <w:t xml:space="preserve"> (MSc, Research Assistant, male)</w:t>
      </w:r>
      <w:r w:rsidR="00693958" w:rsidRPr="00492F27">
        <w:rPr>
          <w:rFonts w:cs="Times New Roman"/>
        </w:rPr>
        <w:t>.</w:t>
      </w:r>
      <w:r w:rsidR="00474B4E" w:rsidRPr="00492F27">
        <w:rPr>
          <w:rFonts w:cs="Times New Roman"/>
        </w:rPr>
        <w:t xml:space="preserve"> The interviews lasted between 11 and 33 minutes. </w:t>
      </w:r>
      <w:r w:rsidR="003B0DCA" w:rsidRPr="00492F27">
        <w:rPr>
          <w:rFonts w:cs="Times New Roman"/>
        </w:rPr>
        <w:t>As shown in Table 1, t</w:t>
      </w:r>
      <w:r w:rsidR="00F45C60" w:rsidRPr="00492F27">
        <w:rPr>
          <w:rFonts w:cs="Times New Roman"/>
        </w:rPr>
        <w:t xml:space="preserve">he average age of participants was 39.5 years, </w:t>
      </w:r>
      <w:r w:rsidR="00C1246E" w:rsidRPr="00492F27">
        <w:rPr>
          <w:rFonts w:cs="Times New Roman"/>
        </w:rPr>
        <w:t xml:space="preserve">most women were of white ethnicity (95%) and were living with children (80%). Almost half of the women had no formal educational qualifications beyond age 16 (44%) and most were living in more deprived neighbourhoods (80%). </w:t>
      </w:r>
      <w:r w:rsidR="00A63E07" w:rsidRPr="00492F27">
        <w:rPr>
          <w:rFonts w:eastAsia="Calibri" w:cs="Times New Roman"/>
          <w:lang w:eastAsia="en-US"/>
        </w:rPr>
        <w:t>There were no significant differences in demographic characteristics between</w:t>
      </w:r>
      <w:r w:rsidR="004D5740" w:rsidRPr="00492F27">
        <w:rPr>
          <w:rFonts w:eastAsia="Calibri" w:cs="Times New Roman"/>
          <w:lang w:eastAsia="en-US"/>
        </w:rPr>
        <w:t xml:space="preserve"> participants in</w:t>
      </w:r>
      <w:r w:rsidR="00A63E07" w:rsidRPr="00492F27">
        <w:rPr>
          <w:rFonts w:eastAsia="Calibri" w:cs="Times New Roman"/>
          <w:lang w:eastAsia="en-US"/>
        </w:rPr>
        <w:t xml:space="preserve"> </w:t>
      </w:r>
      <w:r w:rsidR="00EE5C24" w:rsidRPr="00492F27">
        <w:rPr>
          <w:rFonts w:eastAsia="Calibri" w:cs="Times New Roman"/>
          <w:lang w:eastAsia="en-US"/>
        </w:rPr>
        <w:t>the intervention</w:t>
      </w:r>
      <w:r w:rsidR="00A63E07" w:rsidRPr="00492F27">
        <w:rPr>
          <w:rFonts w:eastAsia="Calibri" w:cs="Times New Roman"/>
          <w:lang w:eastAsia="en-US"/>
        </w:rPr>
        <w:t xml:space="preserve"> and control groups</w:t>
      </w:r>
      <w:r w:rsidR="008F5442" w:rsidRPr="00492F27">
        <w:rPr>
          <w:rFonts w:eastAsia="Calibri" w:cs="Times New Roman"/>
          <w:lang w:eastAsia="en-US"/>
        </w:rPr>
        <w:t xml:space="preserve">, except </w:t>
      </w:r>
      <w:r w:rsidR="00DA0AEC" w:rsidRPr="00492F27">
        <w:rPr>
          <w:rFonts w:eastAsia="Calibri" w:cs="Times New Roman"/>
          <w:lang w:eastAsia="en-US"/>
        </w:rPr>
        <w:t>that</w:t>
      </w:r>
      <w:r w:rsidR="008F5442" w:rsidRPr="00492F27">
        <w:rPr>
          <w:rFonts w:eastAsia="Calibri" w:cs="Times New Roman"/>
          <w:lang w:eastAsia="en-US"/>
        </w:rPr>
        <w:t xml:space="preserve"> women in the control group were more likely to be in paid employment than intervention group women</w:t>
      </w:r>
      <w:r w:rsidR="00E735EC" w:rsidRPr="00492F27">
        <w:rPr>
          <w:rFonts w:eastAsia="Calibri" w:cs="Times New Roman"/>
          <w:lang w:eastAsia="en-US"/>
        </w:rPr>
        <w:t xml:space="preserve"> (</w:t>
      </w:r>
      <w:r w:rsidR="00165F45" w:rsidRPr="00492F27">
        <w:rPr>
          <w:rFonts w:eastAsia="Calibri" w:cs="Times New Roman"/>
          <w:lang w:eastAsia="en-US"/>
        </w:rPr>
        <w:t>Table 1</w:t>
      </w:r>
      <w:r w:rsidR="00E735EC" w:rsidRPr="00492F27">
        <w:rPr>
          <w:rFonts w:eastAsia="Calibri" w:cs="Times New Roman"/>
          <w:lang w:eastAsia="en-US"/>
        </w:rPr>
        <w:t>)</w:t>
      </w:r>
      <w:r w:rsidR="00165F45" w:rsidRPr="00492F27">
        <w:rPr>
          <w:rFonts w:eastAsia="Calibri" w:cs="Times New Roman"/>
          <w:lang w:eastAsia="en-US"/>
        </w:rPr>
        <w:t>.</w:t>
      </w:r>
    </w:p>
    <w:p w14:paraId="39B20F27" w14:textId="302FD938" w:rsidR="008816EF" w:rsidRPr="00492F27" w:rsidRDefault="008816EF" w:rsidP="00B5022E">
      <w:pPr>
        <w:pStyle w:val="NormalWeb"/>
        <w:kinsoku w:val="0"/>
        <w:overflowPunct w:val="0"/>
        <w:spacing w:before="0" w:beforeAutospacing="0" w:after="240" w:afterAutospacing="0" w:line="480" w:lineRule="auto"/>
        <w:textAlignment w:val="baseline"/>
        <w:rPr>
          <w:rFonts w:eastAsia="Calibri" w:cs="Times New Roman"/>
          <w:lang w:eastAsia="en-US"/>
        </w:rPr>
      </w:pPr>
      <w:r w:rsidRPr="00492F27">
        <w:rPr>
          <w:rFonts w:eastAsia="Calibri" w:cs="Times New Roman"/>
          <w:lang w:eastAsia="en-US"/>
        </w:rPr>
        <w:t xml:space="preserve">Table 1. Demographic characteristics of participants by group </w:t>
      </w:r>
    </w:p>
    <w:tbl>
      <w:tblPr>
        <w:tblW w:w="10600" w:type="dxa"/>
        <w:tblInd w:w="-252" w:type="dxa"/>
        <w:tblBorders>
          <w:top w:val="single" w:sz="12" w:space="0" w:color="808080"/>
          <w:left w:val="nil"/>
          <w:bottom w:val="single" w:sz="12" w:space="0" w:color="808080"/>
          <w:right w:val="nil"/>
          <w:insideH w:val="nil"/>
          <w:insideV w:val="nil"/>
        </w:tblBorders>
        <w:tblLayout w:type="fixed"/>
        <w:tblLook w:val="00A0" w:firstRow="1" w:lastRow="0" w:firstColumn="1" w:lastColumn="0" w:noHBand="0" w:noVBand="0"/>
      </w:tblPr>
      <w:tblGrid>
        <w:gridCol w:w="4788"/>
        <w:gridCol w:w="1560"/>
        <w:gridCol w:w="1559"/>
        <w:gridCol w:w="1559"/>
        <w:gridCol w:w="1134"/>
      </w:tblGrid>
      <w:tr w:rsidR="007D716D" w:rsidRPr="009C1001" w14:paraId="73F5B1B3" w14:textId="77777777" w:rsidTr="00D11241">
        <w:tc>
          <w:tcPr>
            <w:tcW w:w="4788" w:type="dxa"/>
            <w:tcBorders>
              <w:bottom w:val="single" w:sz="6" w:space="0" w:color="808080"/>
            </w:tcBorders>
            <w:vAlign w:val="center"/>
          </w:tcPr>
          <w:p w14:paraId="6374985F" w14:textId="77777777" w:rsidR="007D716D" w:rsidRPr="009C1001" w:rsidRDefault="007D716D" w:rsidP="0076280C">
            <w:pPr>
              <w:pStyle w:val="Tablecontents"/>
              <w:spacing w:line="480" w:lineRule="auto"/>
              <w:rPr>
                <w:rFonts w:ascii="Times New Roman" w:hAnsi="Times New Roman" w:cs="Times New Roman"/>
                <w:b/>
                <w:bCs/>
                <w:sz w:val="20"/>
                <w:szCs w:val="20"/>
              </w:rPr>
            </w:pPr>
            <w:r w:rsidRPr="009C1001">
              <w:rPr>
                <w:rFonts w:ascii="Times New Roman" w:hAnsi="Times New Roman" w:cs="Times New Roman"/>
                <w:b/>
                <w:bCs/>
                <w:sz w:val="20"/>
                <w:szCs w:val="20"/>
              </w:rPr>
              <w:t>Characteristic</w:t>
            </w:r>
          </w:p>
        </w:tc>
        <w:tc>
          <w:tcPr>
            <w:tcW w:w="1560" w:type="dxa"/>
            <w:tcBorders>
              <w:bottom w:val="single" w:sz="6" w:space="0" w:color="808080"/>
            </w:tcBorders>
          </w:tcPr>
          <w:p w14:paraId="0B06558C" w14:textId="77777777" w:rsidR="007D716D" w:rsidRPr="009C1001" w:rsidRDefault="007D716D" w:rsidP="0076280C">
            <w:pPr>
              <w:pStyle w:val="Tablecontents"/>
              <w:spacing w:line="480" w:lineRule="auto"/>
              <w:jc w:val="center"/>
              <w:rPr>
                <w:rFonts w:ascii="Times New Roman" w:hAnsi="Times New Roman" w:cs="Times New Roman"/>
                <w:b/>
                <w:bCs/>
                <w:sz w:val="20"/>
                <w:szCs w:val="20"/>
              </w:rPr>
            </w:pPr>
            <w:r w:rsidRPr="009C1001">
              <w:rPr>
                <w:rFonts w:ascii="Times New Roman" w:hAnsi="Times New Roman" w:cs="Times New Roman"/>
                <w:b/>
                <w:bCs/>
                <w:sz w:val="20"/>
                <w:szCs w:val="20"/>
              </w:rPr>
              <w:t>Total</w:t>
            </w:r>
          </w:p>
          <w:p w14:paraId="0D0C97F5" w14:textId="77777777" w:rsidR="007D716D" w:rsidRPr="009C1001" w:rsidRDefault="007D716D" w:rsidP="0076280C">
            <w:pPr>
              <w:pStyle w:val="Tablecontents"/>
              <w:spacing w:line="480" w:lineRule="auto"/>
              <w:jc w:val="center"/>
              <w:rPr>
                <w:rFonts w:ascii="Times New Roman" w:hAnsi="Times New Roman" w:cs="Times New Roman"/>
                <w:b/>
                <w:bCs/>
                <w:sz w:val="20"/>
                <w:szCs w:val="20"/>
              </w:rPr>
            </w:pPr>
            <w:r w:rsidRPr="009C1001">
              <w:rPr>
                <w:rFonts w:ascii="Times New Roman" w:hAnsi="Times New Roman" w:cs="Times New Roman"/>
                <w:b/>
                <w:bCs/>
                <w:sz w:val="20"/>
                <w:szCs w:val="20"/>
              </w:rPr>
              <w:t>(n = 20)</w:t>
            </w:r>
          </w:p>
        </w:tc>
        <w:tc>
          <w:tcPr>
            <w:tcW w:w="1559" w:type="dxa"/>
            <w:tcBorders>
              <w:bottom w:val="single" w:sz="6" w:space="0" w:color="808080"/>
            </w:tcBorders>
          </w:tcPr>
          <w:p w14:paraId="372E390B" w14:textId="77777777" w:rsidR="007D716D" w:rsidRPr="009C1001" w:rsidRDefault="007D716D" w:rsidP="0076280C">
            <w:pPr>
              <w:pStyle w:val="Tablecontents"/>
              <w:spacing w:line="480" w:lineRule="auto"/>
              <w:jc w:val="center"/>
              <w:rPr>
                <w:rFonts w:ascii="Times New Roman" w:hAnsi="Times New Roman" w:cs="Times New Roman"/>
                <w:b/>
                <w:bCs/>
                <w:sz w:val="20"/>
                <w:szCs w:val="20"/>
              </w:rPr>
            </w:pPr>
            <w:r w:rsidRPr="009C1001">
              <w:rPr>
                <w:rFonts w:ascii="Times New Roman" w:hAnsi="Times New Roman" w:cs="Times New Roman"/>
                <w:b/>
                <w:bCs/>
                <w:sz w:val="20"/>
                <w:szCs w:val="20"/>
              </w:rPr>
              <w:t>Control</w:t>
            </w:r>
          </w:p>
          <w:p w14:paraId="034F26D4" w14:textId="77777777" w:rsidR="007D716D" w:rsidRPr="009C1001" w:rsidRDefault="007D716D" w:rsidP="0076280C">
            <w:pPr>
              <w:pStyle w:val="Tablecontents"/>
              <w:spacing w:line="480" w:lineRule="auto"/>
              <w:jc w:val="center"/>
              <w:rPr>
                <w:rFonts w:ascii="Times New Roman" w:hAnsi="Times New Roman" w:cs="Times New Roman"/>
                <w:b/>
                <w:bCs/>
                <w:sz w:val="20"/>
                <w:szCs w:val="20"/>
              </w:rPr>
            </w:pPr>
            <w:r w:rsidRPr="009C1001">
              <w:rPr>
                <w:rFonts w:ascii="Times New Roman" w:hAnsi="Times New Roman" w:cs="Times New Roman"/>
                <w:b/>
                <w:bCs/>
                <w:sz w:val="20"/>
                <w:szCs w:val="20"/>
              </w:rPr>
              <w:t>(n = 10)</w:t>
            </w:r>
          </w:p>
        </w:tc>
        <w:tc>
          <w:tcPr>
            <w:tcW w:w="1559" w:type="dxa"/>
            <w:tcBorders>
              <w:bottom w:val="single" w:sz="6" w:space="0" w:color="808080"/>
            </w:tcBorders>
          </w:tcPr>
          <w:p w14:paraId="0E913F9A" w14:textId="77777777" w:rsidR="007D716D" w:rsidRPr="009C1001" w:rsidRDefault="007D716D" w:rsidP="0076280C">
            <w:pPr>
              <w:pStyle w:val="Tablecontents"/>
              <w:spacing w:line="480" w:lineRule="auto"/>
              <w:jc w:val="center"/>
              <w:rPr>
                <w:rFonts w:ascii="Times New Roman" w:hAnsi="Times New Roman" w:cs="Times New Roman"/>
                <w:b/>
                <w:bCs/>
                <w:sz w:val="20"/>
                <w:szCs w:val="20"/>
              </w:rPr>
            </w:pPr>
            <w:r w:rsidRPr="009C1001">
              <w:rPr>
                <w:rFonts w:ascii="Times New Roman" w:hAnsi="Times New Roman" w:cs="Times New Roman"/>
                <w:b/>
                <w:bCs/>
                <w:sz w:val="20"/>
                <w:szCs w:val="20"/>
              </w:rPr>
              <w:t xml:space="preserve">Intervention </w:t>
            </w:r>
          </w:p>
          <w:p w14:paraId="7541AD58" w14:textId="77777777" w:rsidR="007D716D" w:rsidRPr="009C1001" w:rsidRDefault="007D716D" w:rsidP="0076280C">
            <w:pPr>
              <w:pStyle w:val="Tablecontents"/>
              <w:spacing w:line="480" w:lineRule="auto"/>
              <w:jc w:val="center"/>
              <w:rPr>
                <w:rFonts w:ascii="Times New Roman" w:hAnsi="Times New Roman" w:cs="Times New Roman"/>
                <w:b/>
                <w:bCs/>
                <w:sz w:val="20"/>
                <w:szCs w:val="20"/>
              </w:rPr>
            </w:pPr>
            <w:r w:rsidRPr="009C1001">
              <w:rPr>
                <w:rFonts w:ascii="Times New Roman" w:hAnsi="Times New Roman" w:cs="Times New Roman"/>
                <w:b/>
                <w:bCs/>
                <w:sz w:val="20"/>
                <w:szCs w:val="20"/>
              </w:rPr>
              <w:t>(n = 10)</w:t>
            </w:r>
          </w:p>
        </w:tc>
        <w:tc>
          <w:tcPr>
            <w:tcW w:w="1134" w:type="dxa"/>
            <w:tcBorders>
              <w:bottom w:val="single" w:sz="6" w:space="0" w:color="808080"/>
            </w:tcBorders>
          </w:tcPr>
          <w:p w14:paraId="73A3F4DD" w14:textId="77777777" w:rsidR="007D716D" w:rsidRPr="009C1001" w:rsidRDefault="007D716D" w:rsidP="0076280C">
            <w:pPr>
              <w:pStyle w:val="Tablecontents"/>
              <w:spacing w:line="480" w:lineRule="auto"/>
              <w:jc w:val="center"/>
              <w:rPr>
                <w:rFonts w:ascii="Times New Roman" w:hAnsi="Times New Roman" w:cs="Times New Roman"/>
                <w:b/>
                <w:bCs/>
                <w:sz w:val="20"/>
                <w:szCs w:val="20"/>
              </w:rPr>
            </w:pPr>
            <w:r w:rsidRPr="009C1001">
              <w:rPr>
                <w:rFonts w:ascii="Times New Roman" w:hAnsi="Times New Roman" w:cs="Times New Roman"/>
                <w:b/>
                <w:bCs/>
                <w:sz w:val="20"/>
                <w:szCs w:val="20"/>
              </w:rPr>
              <w:t>P-value</w:t>
            </w:r>
          </w:p>
        </w:tc>
      </w:tr>
      <w:tr w:rsidR="00A510A8" w:rsidRPr="009C1001" w14:paraId="70A88E21" w14:textId="77777777" w:rsidTr="00D11241">
        <w:tc>
          <w:tcPr>
            <w:tcW w:w="4788" w:type="dxa"/>
            <w:tcBorders>
              <w:top w:val="nil"/>
              <w:bottom w:val="nil"/>
            </w:tcBorders>
          </w:tcPr>
          <w:p w14:paraId="33AF2421" w14:textId="77777777" w:rsidR="007D716D" w:rsidRPr="009C1001" w:rsidRDefault="007D716D" w:rsidP="0076280C">
            <w:pPr>
              <w:pStyle w:val="Tablecontents"/>
              <w:spacing w:line="480" w:lineRule="auto"/>
              <w:rPr>
                <w:rFonts w:ascii="Times New Roman" w:hAnsi="Times New Roman" w:cs="Times New Roman"/>
                <w:sz w:val="20"/>
                <w:szCs w:val="20"/>
              </w:rPr>
            </w:pPr>
            <w:r w:rsidRPr="009C1001">
              <w:rPr>
                <w:rFonts w:ascii="Times New Roman" w:hAnsi="Times New Roman" w:cs="Times New Roman"/>
                <w:sz w:val="20"/>
                <w:szCs w:val="20"/>
              </w:rPr>
              <w:t>Age (years), median (IQR)</w:t>
            </w:r>
          </w:p>
        </w:tc>
        <w:tc>
          <w:tcPr>
            <w:tcW w:w="1560" w:type="dxa"/>
            <w:tcBorders>
              <w:top w:val="nil"/>
              <w:bottom w:val="nil"/>
            </w:tcBorders>
          </w:tcPr>
          <w:p w14:paraId="6109C274" w14:textId="77777777" w:rsidR="007D716D" w:rsidRPr="009C1001" w:rsidRDefault="007D716D" w:rsidP="0076280C">
            <w:pPr>
              <w:pStyle w:val="Tablecontents"/>
              <w:spacing w:line="480" w:lineRule="auto"/>
              <w:jc w:val="center"/>
              <w:rPr>
                <w:rFonts w:ascii="Times New Roman" w:hAnsi="Times New Roman" w:cs="Times New Roman"/>
                <w:sz w:val="20"/>
                <w:szCs w:val="20"/>
              </w:rPr>
            </w:pPr>
            <w:r w:rsidRPr="009C1001">
              <w:rPr>
                <w:rFonts w:ascii="Times New Roman" w:hAnsi="Times New Roman" w:cs="Times New Roman"/>
                <w:sz w:val="20"/>
                <w:szCs w:val="20"/>
              </w:rPr>
              <w:t>39.5 (35.1, 42.2)</w:t>
            </w:r>
          </w:p>
        </w:tc>
        <w:tc>
          <w:tcPr>
            <w:tcW w:w="1559" w:type="dxa"/>
            <w:tcBorders>
              <w:top w:val="nil"/>
              <w:bottom w:val="nil"/>
            </w:tcBorders>
          </w:tcPr>
          <w:p w14:paraId="4E75CC62" w14:textId="77777777" w:rsidR="007D716D" w:rsidRPr="009C1001" w:rsidRDefault="007D716D" w:rsidP="0076280C">
            <w:pPr>
              <w:pStyle w:val="Tablecontents"/>
              <w:spacing w:line="480" w:lineRule="auto"/>
              <w:jc w:val="center"/>
              <w:rPr>
                <w:rFonts w:ascii="Times New Roman" w:hAnsi="Times New Roman" w:cs="Times New Roman"/>
                <w:sz w:val="20"/>
                <w:szCs w:val="20"/>
              </w:rPr>
            </w:pPr>
            <w:r w:rsidRPr="009C1001">
              <w:rPr>
                <w:rFonts w:ascii="Times New Roman" w:hAnsi="Times New Roman" w:cs="Times New Roman"/>
                <w:sz w:val="20"/>
                <w:szCs w:val="20"/>
              </w:rPr>
              <w:t>40.8 (35.7, 43.3)</w:t>
            </w:r>
          </w:p>
        </w:tc>
        <w:tc>
          <w:tcPr>
            <w:tcW w:w="1559" w:type="dxa"/>
            <w:tcBorders>
              <w:top w:val="nil"/>
              <w:bottom w:val="nil"/>
            </w:tcBorders>
          </w:tcPr>
          <w:p w14:paraId="182EA931" w14:textId="77777777" w:rsidR="007D716D" w:rsidRPr="009C1001" w:rsidRDefault="007D716D" w:rsidP="0076280C">
            <w:pPr>
              <w:pStyle w:val="Tablecontents"/>
              <w:spacing w:line="480" w:lineRule="auto"/>
              <w:jc w:val="center"/>
              <w:rPr>
                <w:rFonts w:ascii="Times New Roman" w:hAnsi="Times New Roman" w:cs="Times New Roman"/>
                <w:sz w:val="20"/>
                <w:szCs w:val="20"/>
              </w:rPr>
            </w:pPr>
            <w:r w:rsidRPr="009C1001">
              <w:rPr>
                <w:rFonts w:ascii="Times New Roman" w:hAnsi="Times New Roman" w:cs="Times New Roman"/>
                <w:sz w:val="20"/>
                <w:szCs w:val="20"/>
              </w:rPr>
              <w:t>37.2 (32.9, 40.4)</w:t>
            </w:r>
          </w:p>
        </w:tc>
        <w:tc>
          <w:tcPr>
            <w:tcW w:w="1134" w:type="dxa"/>
            <w:tcBorders>
              <w:top w:val="nil"/>
              <w:bottom w:val="nil"/>
            </w:tcBorders>
          </w:tcPr>
          <w:p w14:paraId="511D6B41" w14:textId="77777777" w:rsidR="007D716D" w:rsidRPr="009C1001" w:rsidRDefault="007D716D" w:rsidP="0076280C">
            <w:pPr>
              <w:pStyle w:val="Tablecontents"/>
              <w:spacing w:line="480" w:lineRule="auto"/>
              <w:jc w:val="center"/>
              <w:rPr>
                <w:rFonts w:ascii="Times New Roman" w:hAnsi="Times New Roman" w:cs="Times New Roman"/>
                <w:sz w:val="20"/>
                <w:szCs w:val="20"/>
              </w:rPr>
            </w:pPr>
            <w:r w:rsidRPr="009C1001">
              <w:rPr>
                <w:rFonts w:ascii="Times New Roman" w:hAnsi="Times New Roman" w:cs="Times New Roman"/>
                <w:sz w:val="20"/>
                <w:szCs w:val="20"/>
              </w:rPr>
              <w:t>0.17</w:t>
            </w:r>
          </w:p>
        </w:tc>
      </w:tr>
      <w:tr w:rsidR="007D716D" w:rsidRPr="009C1001" w14:paraId="5E348CE6" w14:textId="77777777" w:rsidTr="00D11241">
        <w:tc>
          <w:tcPr>
            <w:tcW w:w="4788" w:type="dxa"/>
            <w:tcBorders>
              <w:top w:val="nil"/>
              <w:bottom w:val="nil"/>
            </w:tcBorders>
          </w:tcPr>
          <w:p w14:paraId="0D6168F3" w14:textId="77777777" w:rsidR="007D716D" w:rsidRPr="009C1001" w:rsidRDefault="007D716D" w:rsidP="0076280C">
            <w:pPr>
              <w:pStyle w:val="Tablecontents"/>
              <w:spacing w:line="480" w:lineRule="auto"/>
              <w:rPr>
                <w:rFonts w:ascii="Times New Roman" w:hAnsi="Times New Roman" w:cs="Times New Roman"/>
                <w:sz w:val="20"/>
                <w:szCs w:val="20"/>
              </w:rPr>
            </w:pPr>
            <w:r w:rsidRPr="009C1001">
              <w:rPr>
                <w:rFonts w:ascii="Times New Roman" w:hAnsi="Times New Roman" w:cs="Times New Roman"/>
                <w:sz w:val="20"/>
                <w:szCs w:val="20"/>
              </w:rPr>
              <w:t>White ethnicity, % (n)</w:t>
            </w:r>
          </w:p>
        </w:tc>
        <w:tc>
          <w:tcPr>
            <w:tcW w:w="1560" w:type="dxa"/>
            <w:tcBorders>
              <w:top w:val="nil"/>
              <w:bottom w:val="nil"/>
            </w:tcBorders>
          </w:tcPr>
          <w:p w14:paraId="6D03E78D" w14:textId="77777777" w:rsidR="007D716D" w:rsidRPr="009C1001" w:rsidRDefault="007D716D" w:rsidP="0076280C">
            <w:pPr>
              <w:pStyle w:val="Tablecontents"/>
              <w:spacing w:line="480" w:lineRule="auto"/>
              <w:jc w:val="center"/>
              <w:rPr>
                <w:rFonts w:ascii="Times New Roman" w:hAnsi="Times New Roman" w:cs="Times New Roman"/>
                <w:sz w:val="20"/>
                <w:szCs w:val="20"/>
              </w:rPr>
            </w:pPr>
            <w:r w:rsidRPr="009C1001">
              <w:rPr>
                <w:rFonts w:ascii="Times New Roman" w:hAnsi="Times New Roman" w:cs="Times New Roman"/>
                <w:sz w:val="20"/>
                <w:szCs w:val="20"/>
              </w:rPr>
              <w:t>95% (19)</w:t>
            </w:r>
          </w:p>
        </w:tc>
        <w:tc>
          <w:tcPr>
            <w:tcW w:w="1559" w:type="dxa"/>
            <w:tcBorders>
              <w:top w:val="nil"/>
              <w:bottom w:val="nil"/>
            </w:tcBorders>
          </w:tcPr>
          <w:p w14:paraId="49D6EBAE" w14:textId="77777777" w:rsidR="007D716D" w:rsidRPr="009C1001" w:rsidRDefault="007D716D" w:rsidP="0076280C">
            <w:pPr>
              <w:pStyle w:val="Tablecontents"/>
              <w:spacing w:line="480" w:lineRule="auto"/>
              <w:jc w:val="center"/>
              <w:rPr>
                <w:rFonts w:ascii="Times New Roman" w:hAnsi="Times New Roman" w:cs="Times New Roman"/>
                <w:sz w:val="20"/>
                <w:szCs w:val="20"/>
              </w:rPr>
            </w:pPr>
            <w:r w:rsidRPr="009C1001">
              <w:rPr>
                <w:rFonts w:ascii="Times New Roman" w:hAnsi="Times New Roman" w:cs="Times New Roman"/>
                <w:sz w:val="20"/>
                <w:szCs w:val="20"/>
              </w:rPr>
              <w:t>90% (9)</w:t>
            </w:r>
          </w:p>
        </w:tc>
        <w:tc>
          <w:tcPr>
            <w:tcW w:w="1559" w:type="dxa"/>
            <w:tcBorders>
              <w:top w:val="nil"/>
              <w:bottom w:val="nil"/>
            </w:tcBorders>
          </w:tcPr>
          <w:p w14:paraId="551C5BEF" w14:textId="77777777" w:rsidR="007D716D" w:rsidRPr="009C1001" w:rsidRDefault="007D716D" w:rsidP="0076280C">
            <w:pPr>
              <w:pStyle w:val="Tablecontents"/>
              <w:spacing w:line="480" w:lineRule="auto"/>
              <w:jc w:val="center"/>
              <w:rPr>
                <w:rFonts w:ascii="Times New Roman" w:hAnsi="Times New Roman" w:cs="Times New Roman"/>
                <w:sz w:val="20"/>
                <w:szCs w:val="20"/>
              </w:rPr>
            </w:pPr>
            <w:r w:rsidRPr="009C1001">
              <w:rPr>
                <w:rFonts w:ascii="Times New Roman" w:hAnsi="Times New Roman" w:cs="Times New Roman"/>
                <w:sz w:val="20"/>
                <w:szCs w:val="20"/>
              </w:rPr>
              <w:t>100% (10)</w:t>
            </w:r>
          </w:p>
        </w:tc>
        <w:tc>
          <w:tcPr>
            <w:tcW w:w="1134" w:type="dxa"/>
            <w:tcBorders>
              <w:top w:val="nil"/>
              <w:bottom w:val="nil"/>
            </w:tcBorders>
          </w:tcPr>
          <w:p w14:paraId="3BFFC4FA" w14:textId="77777777" w:rsidR="007D716D" w:rsidRPr="009C1001" w:rsidRDefault="007D716D" w:rsidP="0076280C">
            <w:pPr>
              <w:pStyle w:val="Tablecontents"/>
              <w:spacing w:line="480" w:lineRule="auto"/>
              <w:jc w:val="center"/>
              <w:rPr>
                <w:rFonts w:ascii="Times New Roman" w:hAnsi="Times New Roman" w:cs="Times New Roman"/>
                <w:sz w:val="20"/>
                <w:szCs w:val="20"/>
              </w:rPr>
            </w:pPr>
            <w:r w:rsidRPr="009C1001">
              <w:rPr>
                <w:rFonts w:ascii="Times New Roman" w:hAnsi="Times New Roman" w:cs="Times New Roman"/>
                <w:sz w:val="20"/>
                <w:szCs w:val="20"/>
              </w:rPr>
              <w:t>0.31</w:t>
            </w:r>
          </w:p>
        </w:tc>
      </w:tr>
      <w:tr w:rsidR="007D716D" w:rsidRPr="009C1001" w14:paraId="0574DDBE" w14:textId="77777777" w:rsidTr="00D11241">
        <w:tc>
          <w:tcPr>
            <w:tcW w:w="4788" w:type="dxa"/>
            <w:tcBorders>
              <w:top w:val="nil"/>
              <w:bottom w:val="nil"/>
            </w:tcBorders>
          </w:tcPr>
          <w:p w14:paraId="210E4AD8" w14:textId="77777777" w:rsidR="007D716D" w:rsidRPr="007D084A" w:rsidRDefault="007D716D" w:rsidP="0076280C">
            <w:pPr>
              <w:pStyle w:val="Tablecontents"/>
              <w:spacing w:line="480" w:lineRule="auto"/>
              <w:rPr>
                <w:rFonts w:ascii="Times New Roman" w:hAnsi="Times New Roman" w:cs="Times New Roman"/>
                <w:color w:val="auto"/>
                <w:sz w:val="20"/>
                <w:szCs w:val="20"/>
              </w:rPr>
            </w:pPr>
            <w:r w:rsidRPr="007D084A">
              <w:rPr>
                <w:rFonts w:ascii="Times New Roman" w:hAnsi="Times New Roman" w:cs="Times New Roman"/>
                <w:color w:val="auto"/>
                <w:sz w:val="20"/>
                <w:szCs w:val="20"/>
              </w:rPr>
              <w:t>Married, % (n)</w:t>
            </w:r>
          </w:p>
        </w:tc>
        <w:tc>
          <w:tcPr>
            <w:tcW w:w="1560" w:type="dxa"/>
            <w:tcBorders>
              <w:top w:val="nil"/>
              <w:bottom w:val="nil"/>
            </w:tcBorders>
          </w:tcPr>
          <w:p w14:paraId="3C59FA8A" w14:textId="77777777" w:rsidR="007D716D" w:rsidRPr="007D084A" w:rsidRDefault="007D716D" w:rsidP="0076280C">
            <w:pPr>
              <w:pStyle w:val="Tablecontents"/>
              <w:spacing w:line="480" w:lineRule="auto"/>
              <w:jc w:val="center"/>
              <w:rPr>
                <w:rFonts w:ascii="Times New Roman" w:hAnsi="Times New Roman" w:cs="Times New Roman"/>
                <w:color w:val="auto"/>
                <w:sz w:val="20"/>
                <w:szCs w:val="20"/>
              </w:rPr>
            </w:pPr>
            <w:r w:rsidRPr="007D084A">
              <w:rPr>
                <w:rFonts w:ascii="Times New Roman" w:hAnsi="Times New Roman" w:cs="Times New Roman"/>
                <w:color w:val="auto"/>
                <w:sz w:val="20"/>
                <w:szCs w:val="20"/>
              </w:rPr>
              <w:t>50% (10)</w:t>
            </w:r>
          </w:p>
        </w:tc>
        <w:tc>
          <w:tcPr>
            <w:tcW w:w="1559" w:type="dxa"/>
            <w:tcBorders>
              <w:top w:val="nil"/>
              <w:bottom w:val="nil"/>
            </w:tcBorders>
          </w:tcPr>
          <w:p w14:paraId="62ED5134" w14:textId="77777777" w:rsidR="007D716D" w:rsidRPr="007D084A" w:rsidRDefault="007D716D" w:rsidP="0076280C">
            <w:pPr>
              <w:pStyle w:val="Tablecontents"/>
              <w:spacing w:line="480" w:lineRule="auto"/>
              <w:jc w:val="center"/>
              <w:rPr>
                <w:rFonts w:ascii="Times New Roman" w:hAnsi="Times New Roman" w:cs="Times New Roman"/>
                <w:color w:val="auto"/>
                <w:sz w:val="20"/>
                <w:szCs w:val="20"/>
              </w:rPr>
            </w:pPr>
            <w:r w:rsidRPr="007D084A">
              <w:rPr>
                <w:rFonts w:ascii="Times New Roman" w:hAnsi="Times New Roman" w:cs="Times New Roman"/>
                <w:color w:val="auto"/>
                <w:sz w:val="20"/>
                <w:szCs w:val="20"/>
              </w:rPr>
              <w:t>40% (4)</w:t>
            </w:r>
          </w:p>
        </w:tc>
        <w:tc>
          <w:tcPr>
            <w:tcW w:w="1559" w:type="dxa"/>
            <w:tcBorders>
              <w:top w:val="nil"/>
              <w:bottom w:val="nil"/>
            </w:tcBorders>
          </w:tcPr>
          <w:p w14:paraId="45512643" w14:textId="77777777" w:rsidR="007D716D" w:rsidRPr="007D084A" w:rsidRDefault="007D716D" w:rsidP="0076280C">
            <w:pPr>
              <w:pStyle w:val="Tablecontents"/>
              <w:spacing w:line="480" w:lineRule="auto"/>
              <w:jc w:val="center"/>
              <w:rPr>
                <w:rFonts w:ascii="Times New Roman" w:hAnsi="Times New Roman" w:cs="Times New Roman"/>
                <w:color w:val="auto"/>
                <w:sz w:val="20"/>
                <w:szCs w:val="20"/>
              </w:rPr>
            </w:pPr>
            <w:r w:rsidRPr="007D084A">
              <w:rPr>
                <w:rFonts w:ascii="Times New Roman" w:hAnsi="Times New Roman" w:cs="Times New Roman"/>
                <w:color w:val="auto"/>
                <w:sz w:val="20"/>
                <w:szCs w:val="20"/>
              </w:rPr>
              <w:t>60% (6)</w:t>
            </w:r>
          </w:p>
        </w:tc>
        <w:tc>
          <w:tcPr>
            <w:tcW w:w="1134" w:type="dxa"/>
            <w:tcBorders>
              <w:top w:val="nil"/>
              <w:bottom w:val="nil"/>
            </w:tcBorders>
          </w:tcPr>
          <w:p w14:paraId="5535A12B" w14:textId="77777777" w:rsidR="007D716D" w:rsidRPr="007D084A" w:rsidRDefault="007D716D" w:rsidP="0076280C">
            <w:pPr>
              <w:pStyle w:val="Tablecontents"/>
              <w:spacing w:line="480" w:lineRule="auto"/>
              <w:jc w:val="center"/>
              <w:rPr>
                <w:rFonts w:ascii="Times New Roman" w:hAnsi="Times New Roman" w:cs="Times New Roman"/>
                <w:color w:val="auto"/>
                <w:sz w:val="20"/>
                <w:szCs w:val="20"/>
              </w:rPr>
            </w:pPr>
            <w:r w:rsidRPr="007D084A">
              <w:rPr>
                <w:rFonts w:ascii="Times New Roman" w:hAnsi="Times New Roman" w:cs="Times New Roman"/>
                <w:color w:val="auto"/>
                <w:sz w:val="20"/>
                <w:szCs w:val="20"/>
              </w:rPr>
              <w:t>0.59</w:t>
            </w:r>
          </w:p>
        </w:tc>
      </w:tr>
      <w:tr w:rsidR="000D387B" w:rsidRPr="009C1001" w14:paraId="09039E34" w14:textId="77777777" w:rsidTr="00D11241">
        <w:tc>
          <w:tcPr>
            <w:tcW w:w="4788" w:type="dxa"/>
            <w:tcBorders>
              <w:top w:val="nil"/>
              <w:bottom w:val="nil"/>
            </w:tcBorders>
          </w:tcPr>
          <w:p w14:paraId="016846FF" w14:textId="40780617" w:rsidR="000D387B" w:rsidRPr="007D084A" w:rsidRDefault="000D387B" w:rsidP="000D387B">
            <w:pPr>
              <w:pStyle w:val="Tablecontents"/>
              <w:spacing w:line="480" w:lineRule="auto"/>
              <w:rPr>
                <w:rFonts w:ascii="Times New Roman" w:hAnsi="Times New Roman" w:cs="Times New Roman"/>
                <w:color w:val="auto"/>
                <w:sz w:val="20"/>
                <w:szCs w:val="20"/>
              </w:rPr>
            </w:pPr>
            <w:r w:rsidRPr="007D084A">
              <w:rPr>
                <w:rFonts w:ascii="Times New Roman" w:hAnsi="Times New Roman" w:cs="Times New Roman"/>
                <w:color w:val="auto"/>
                <w:sz w:val="20"/>
                <w:szCs w:val="20"/>
              </w:rPr>
              <w:t>People living in house</w:t>
            </w:r>
            <w:r w:rsidR="00576344" w:rsidRPr="007D084A">
              <w:rPr>
                <w:rFonts w:ascii="Times New Roman" w:hAnsi="Times New Roman" w:cs="Times New Roman"/>
                <w:color w:val="auto"/>
                <w:sz w:val="20"/>
                <w:szCs w:val="20"/>
              </w:rPr>
              <w:t xml:space="preserve">, median (IQR) </w:t>
            </w:r>
          </w:p>
        </w:tc>
        <w:tc>
          <w:tcPr>
            <w:tcW w:w="1560" w:type="dxa"/>
            <w:tcBorders>
              <w:top w:val="nil"/>
              <w:bottom w:val="nil"/>
            </w:tcBorders>
          </w:tcPr>
          <w:p w14:paraId="18784FB9" w14:textId="2509F609" w:rsidR="000D387B" w:rsidRPr="007D084A" w:rsidRDefault="000D387B" w:rsidP="000D387B">
            <w:pPr>
              <w:pStyle w:val="Tablecontents"/>
              <w:spacing w:line="480" w:lineRule="auto"/>
              <w:jc w:val="center"/>
              <w:rPr>
                <w:rFonts w:ascii="Times New Roman" w:hAnsi="Times New Roman" w:cs="Times New Roman"/>
                <w:color w:val="auto"/>
                <w:sz w:val="20"/>
                <w:szCs w:val="20"/>
              </w:rPr>
            </w:pPr>
            <w:r w:rsidRPr="007D084A">
              <w:rPr>
                <w:rFonts w:ascii="Times New Roman" w:hAnsi="Times New Roman" w:cs="Times New Roman"/>
                <w:color w:val="auto"/>
                <w:sz w:val="20"/>
                <w:szCs w:val="20"/>
              </w:rPr>
              <w:t>4 (3,4)</w:t>
            </w:r>
          </w:p>
        </w:tc>
        <w:tc>
          <w:tcPr>
            <w:tcW w:w="1559" w:type="dxa"/>
            <w:tcBorders>
              <w:top w:val="nil"/>
              <w:bottom w:val="nil"/>
            </w:tcBorders>
          </w:tcPr>
          <w:p w14:paraId="5A9730B1" w14:textId="0A307C6F" w:rsidR="000D387B" w:rsidRPr="007D084A" w:rsidRDefault="000D387B" w:rsidP="000D387B">
            <w:pPr>
              <w:pStyle w:val="Tablecontents"/>
              <w:spacing w:line="480" w:lineRule="auto"/>
              <w:jc w:val="center"/>
              <w:rPr>
                <w:rFonts w:ascii="Times New Roman" w:hAnsi="Times New Roman" w:cs="Times New Roman"/>
                <w:color w:val="auto"/>
                <w:sz w:val="20"/>
                <w:szCs w:val="20"/>
              </w:rPr>
            </w:pPr>
            <w:r w:rsidRPr="007D084A">
              <w:rPr>
                <w:rFonts w:ascii="Times New Roman" w:hAnsi="Times New Roman" w:cs="Times New Roman"/>
                <w:color w:val="auto"/>
                <w:sz w:val="20"/>
                <w:szCs w:val="20"/>
              </w:rPr>
              <w:t>4 (2,5)</w:t>
            </w:r>
          </w:p>
        </w:tc>
        <w:tc>
          <w:tcPr>
            <w:tcW w:w="1559" w:type="dxa"/>
            <w:tcBorders>
              <w:top w:val="nil"/>
              <w:bottom w:val="nil"/>
            </w:tcBorders>
          </w:tcPr>
          <w:p w14:paraId="7533DC63" w14:textId="0122548B" w:rsidR="000D387B" w:rsidRPr="007D084A" w:rsidRDefault="000D387B" w:rsidP="000D387B">
            <w:pPr>
              <w:pStyle w:val="Tablecontents"/>
              <w:spacing w:line="480" w:lineRule="auto"/>
              <w:jc w:val="center"/>
              <w:rPr>
                <w:rFonts w:ascii="Times New Roman" w:hAnsi="Times New Roman" w:cs="Times New Roman"/>
                <w:color w:val="auto"/>
                <w:sz w:val="20"/>
                <w:szCs w:val="20"/>
              </w:rPr>
            </w:pPr>
            <w:r w:rsidRPr="007D084A">
              <w:rPr>
                <w:rFonts w:ascii="Times New Roman" w:hAnsi="Times New Roman" w:cs="Times New Roman"/>
                <w:color w:val="auto"/>
                <w:sz w:val="20"/>
                <w:szCs w:val="20"/>
              </w:rPr>
              <w:t>4 (4,4)</w:t>
            </w:r>
          </w:p>
        </w:tc>
        <w:tc>
          <w:tcPr>
            <w:tcW w:w="1134" w:type="dxa"/>
            <w:tcBorders>
              <w:top w:val="nil"/>
              <w:bottom w:val="nil"/>
            </w:tcBorders>
          </w:tcPr>
          <w:p w14:paraId="619AC1A4" w14:textId="1D11FE0A" w:rsidR="000D387B" w:rsidRPr="007D084A" w:rsidRDefault="000D387B" w:rsidP="000D387B">
            <w:pPr>
              <w:pStyle w:val="Tablecontents"/>
              <w:spacing w:line="480" w:lineRule="auto"/>
              <w:jc w:val="center"/>
              <w:rPr>
                <w:rFonts w:ascii="Times New Roman" w:hAnsi="Times New Roman" w:cs="Times New Roman"/>
                <w:color w:val="auto"/>
                <w:sz w:val="20"/>
                <w:szCs w:val="20"/>
              </w:rPr>
            </w:pPr>
            <w:r w:rsidRPr="007D084A">
              <w:rPr>
                <w:rFonts w:ascii="Times New Roman" w:hAnsi="Times New Roman" w:cs="Times New Roman"/>
                <w:color w:val="auto"/>
                <w:sz w:val="20"/>
                <w:szCs w:val="20"/>
              </w:rPr>
              <w:t>1.00</w:t>
            </w:r>
          </w:p>
        </w:tc>
      </w:tr>
      <w:tr w:rsidR="000D387B" w:rsidRPr="009C1001" w14:paraId="49FFE395" w14:textId="77777777" w:rsidTr="00D11241">
        <w:tc>
          <w:tcPr>
            <w:tcW w:w="4788" w:type="dxa"/>
            <w:tcBorders>
              <w:top w:val="nil"/>
              <w:bottom w:val="nil"/>
            </w:tcBorders>
          </w:tcPr>
          <w:p w14:paraId="070DBA73" w14:textId="536E1B56" w:rsidR="000D387B" w:rsidRPr="007D084A" w:rsidRDefault="000D387B" w:rsidP="000D387B">
            <w:pPr>
              <w:pStyle w:val="Tablecontents"/>
              <w:spacing w:line="480" w:lineRule="auto"/>
              <w:rPr>
                <w:rFonts w:ascii="Times New Roman" w:hAnsi="Times New Roman" w:cs="Times New Roman"/>
                <w:color w:val="auto"/>
                <w:sz w:val="20"/>
                <w:szCs w:val="20"/>
              </w:rPr>
            </w:pPr>
            <w:r w:rsidRPr="007D084A">
              <w:rPr>
                <w:rFonts w:ascii="Times New Roman" w:hAnsi="Times New Roman" w:cs="Times New Roman"/>
                <w:color w:val="auto"/>
                <w:sz w:val="20"/>
                <w:szCs w:val="20"/>
              </w:rPr>
              <w:t>Living with child aged under 18 years</w:t>
            </w:r>
            <w:r w:rsidR="00576344" w:rsidRPr="007D084A">
              <w:rPr>
                <w:rFonts w:ascii="Times New Roman" w:hAnsi="Times New Roman" w:cs="Times New Roman"/>
                <w:color w:val="auto"/>
                <w:sz w:val="20"/>
                <w:szCs w:val="20"/>
              </w:rPr>
              <w:t>, % (n)</w:t>
            </w:r>
          </w:p>
        </w:tc>
        <w:tc>
          <w:tcPr>
            <w:tcW w:w="1560" w:type="dxa"/>
            <w:tcBorders>
              <w:top w:val="nil"/>
              <w:bottom w:val="nil"/>
            </w:tcBorders>
          </w:tcPr>
          <w:p w14:paraId="34B68513" w14:textId="7AF7DB32" w:rsidR="000D387B" w:rsidRPr="007D084A" w:rsidRDefault="00576344" w:rsidP="00576344">
            <w:pPr>
              <w:pStyle w:val="Tablecontents"/>
              <w:spacing w:line="480" w:lineRule="auto"/>
              <w:jc w:val="center"/>
              <w:rPr>
                <w:rFonts w:ascii="Times New Roman" w:hAnsi="Times New Roman" w:cs="Times New Roman"/>
                <w:color w:val="auto"/>
                <w:sz w:val="20"/>
                <w:szCs w:val="20"/>
              </w:rPr>
            </w:pPr>
            <w:r w:rsidRPr="007D084A">
              <w:rPr>
                <w:rFonts w:ascii="Times New Roman" w:hAnsi="Times New Roman" w:cs="Times New Roman"/>
                <w:color w:val="auto"/>
                <w:sz w:val="20"/>
                <w:szCs w:val="20"/>
              </w:rPr>
              <w:t>80% (</w:t>
            </w:r>
            <w:r w:rsidR="000D387B" w:rsidRPr="007D084A">
              <w:rPr>
                <w:rFonts w:ascii="Times New Roman" w:hAnsi="Times New Roman" w:cs="Times New Roman"/>
                <w:color w:val="auto"/>
                <w:sz w:val="20"/>
                <w:szCs w:val="20"/>
              </w:rPr>
              <w:t>16</w:t>
            </w:r>
            <w:r w:rsidRPr="007D084A">
              <w:rPr>
                <w:rFonts w:ascii="Times New Roman" w:hAnsi="Times New Roman" w:cs="Times New Roman"/>
                <w:color w:val="auto"/>
                <w:sz w:val="20"/>
                <w:szCs w:val="20"/>
              </w:rPr>
              <w:t>)</w:t>
            </w:r>
          </w:p>
        </w:tc>
        <w:tc>
          <w:tcPr>
            <w:tcW w:w="1559" w:type="dxa"/>
            <w:tcBorders>
              <w:top w:val="nil"/>
              <w:bottom w:val="nil"/>
            </w:tcBorders>
          </w:tcPr>
          <w:p w14:paraId="591C05B0" w14:textId="6AB8B1F1" w:rsidR="000D387B" w:rsidRPr="007D084A" w:rsidRDefault="00576344" w:rsidP="00576344">
            <w:pPr>
              <w:pStyle w:val="Tablecontents"/>
              <w:spacing w:line="480" w:lineRule="auto"/>
              <w:jc w:val="center"/>
              <w:rPr>
                <w:rFonts w:ascii="Times New Roman" w:hAnsi="Times New Roman" w:cs="Times New Roman"/>
                <w:color w:val="auto"/>
                <w:sz w:val="20"/>
                <w:szCs w:val="20"/>
              </w:rPr>
            </w:pPr>
            <w:r w:rsidRPr="007D084A">
              <w:rPr>
                <w:rFonts w:ascii="Times New Roman" w:hAnsi="Times New Roman" w:cs="Times New Roman"/>
                <w:color w:val="auto"/>
                <w:sz w:val="20"/>
                <w:szCs w:val="20"/>
              </w:rPr>
              <w:t>70% (</w:t>
            </w:r>
            <w:r w:rsidR="000D387B" w:rsidRPr="007D084A">
              <w:rPr>
                <w:rFonts w:ascii="Times New Roman" w:hAnsi="Times New Roman" w:cs="Times New Roman"/>
                <w:color w:val="auto"/>
                <w:sz w:val="20"/>
                <w:szCs w:val="20"/>
              </w:rPr>
              <w:t>7</w:t>
            </w:r>
            <w:r w:rsidRPr="007D084A">
              <w:rPr>
                <w:rFonts w:ascii="Times New Roman" w:hAnsi="Times New Roman" w:cs="Times New Roman"/>
                <w:color w:val="auto"/>
                <w:sz w:val="20"/>
                <w:szCs w:val="20"/>
              </w:rPr>
              <w:t>)</w:t>
            </w:r>
            <w:r w:rsidR="000D387B" w:rsidRPr="007D084A">
              <w:rPr>
                <w:rFonts w:ascii="Times New Roman" w:hAnsi="Times New Roman" w:cs="Times New Roman"/>
                <w:color w:val="auto"/>
                <w:sz w:val="20"/>
                <w:szCs w:val="20"/>
              </w:rPr>
              <w:t xml:space="preserve"> </w:t>
            </w:r>
          </w:p>
        </w:tc>
        <w:tc>
          <w:tcPr>
            <w:tcW w:w="1559" w:type="dxa"/>
            <w:tcBorders>
              <w:top w:val="nil"/>
              <w:bottom w:val="nil"/>
            </w:tcBorders>
          </w:tcPr>
          <w:p w14:paraId="23131E56" w14:textId="42FFB967" w:rsidR="000D387B" w:rsidRPr="007D084A" w:rsidRDefault="00576344" w:rsidP="00576344">
            <w:pPr>
              <w:pStyle w:val="Tablecontents"/>
              <w:spacing w:line="480" w:lineRule="auto"/>
              <w:jc w:val="center"/>
              <w:rPr>
                <w:rFonts w:ascii="Times New Roman" w:hAnsi="Times New Roman" w:cs="Times New Roman"/>
                <w:color w:val="auto"/>
                <w:sz w:val="20"/>
                <w:szCs w:val="20"/>
              </w:rPr>
            </w:pPr>
            <w:r w:rsidRPr="007D084A">
              <w:rPr>
                <w:rFonts w:ascii="Times New Roman" w:hAnsi="Times New Roman" w:cs="Times New Roman"/>
                <w:color w:val="auto"/>
                <w:sz w:val="20"/>
                <w:szCs w:val="20"/>
              </w:rPr>
              <w:t xml:space="preserve"> 90% (</w:t>
            </w:r>
            <w:r w:rsidR="000D387B" w:rsidRPr="007D084A">
              <w:rPr>
                <w:rFonts w:ascii="Times New Roman" w:hAnsi="Times New Roman" w:cs="Times New Roman"/>
                <w:color w:val="auto"/>
                <w:sz w:val="20"/>
                <w:szCs w:val="20"/>
              </w:rPr>
              <w:t>9</w:t>
            </w:r>
            <w:r w:rsidRPr="007D084A">
              <w:rPr>
                <w:rFonts w:ascii="Times New Roman" w:hAnsi="Times New Roman" w:cs="Times New Roman"/>
                <w:color w:val="auto"/>
                <w:sz w:val="20"/>
                <w:szCs w:val="20"/>
              </w:rPr>
              <w:t>)</w:t>
            </w:r>
          </w:p>
        </w:tc>
        <w:tc>
          <w:tcPr>
            <w:tcW w:w="1134" w:type="dxa"/>
            <w:tcBorders>
              <w:top w:val="nil"/>
              <w:bottom w:val="nil"/>
            </w:tcBorders>
          </w:tcPr>
          <w:p w14:paraId="2F7F8436" w14:textId="411F7667" w:rsidR="000D387B" w:rsidRPr="007D084A" w:rsidRDefault="000D387B" w:rsidP="000D387B">
            <w:pPr>
              <w:pStyle w:val="Tablecontents"/>
              <w:spacing w:line="480" w:lineRule="auto"/>
              <w:jc w:val="center"/>
              <w:rPr>
                <w:rFonts w:ascii="Times New Roman" w:hAnsi="Times New Roman" w:cs="Times New Roman"/>
                <w:color w:val="auto"/>
                <w:sz w:val="20"/>
                <w:szCs w:val="20"/>
              </w:rPr>
            </w:pPr>
            <w:r w:rsidRPr="007D084A">
              <w:rPr>
                <w:rFonts w:ascii="Times New Roman" w:hAnsi="Times New Roman" w:cs="Times New Roman"/>
                <w:color w:val="auto"/>
                <w:sz w:val="20"/>
                <w:szCs w:val="20"/>
              </w:rPr>
              <w:t>0.26</w:t>
            </w:r>
          </w:p>
        </w:tc>
      </w:tr>
      <w:tr w:rsidR="00A510A8" w:rsidRPr="009C1001" w14:paraId="52B9F7D6" w14:textId="77777777" w:rsidTr="00D11241">
        <w:tc>
          <w:tcPr>
            <w:tcW w:w="4788" w:type="dxa"/>
            <w:tcBorders>
              <w:top w:val="nil"/>
              <w:bottom w:val="nil"/>
            </w:tcBorders>
          </w:tcPr>
          <w:p w14:paraId="6F6B83CF" w14:textId="77777777" w:rsidR="007D716D" w:rsidRPr="007D084A" w:rsidRDefault="007D716D" w:rsidP="0076280C">
            <w:pPr>
              <w:pStyle w:val="Tablecontents"/>
              <w:spacing w:line="480" w:lineRule="auto"/>
              <w:rPr>
                <w:rFonts w:ascii="Times New Roman" w:hAnsi="Times New Roman" w:cs="Times New Roman"/>
                <w:color w:val="auto"/>
                <w:sz w:val="20"/>
                <w:szCs w:val="20"/>
              </w:rPr>
            </w:pPr>
            <w:r w:rsidRPr="007D084A">
              <w:rPr>
                <w:rFonts w:ascii="Times New Roman" w:hAnsi="Times New Roman" w:cs="Times New Roman"/>
                <w:color w:val="auto"/>
                <w:sz w:val="20"/>
                <w:szCs w:val="20"/>
              </w:rPr>
              <w:t>Low education (no qualifications beyond age 16), % (n)</w:t>
            </w:r>
          </w:p>
        </w:tc>
        <w:tc>
          <w:tcPr>
            <w:tcW w:w="1560" w:type="dxa"/>
            <w:tcBorders>
              <w:top w:val="nil"/>
              <w:bottom w:val="nil"/>
            </w:tcBorders>
          </w:tcPr>
          <w:p w14:paraId="0AAC8879" w14:textId="5FE0F14A" w:rsidR="007D716D" w:rsidRPr="007D084A" w:rsidRDefault="007D716D" w:rsidP="00C22A2F">
            <w:pPr>
              <w:pStyle w:val="Tablecontents"/>
              <w:spacing w:line="480" w:lineRule="auto"/>
              <w:jc w:val="center"/>
              <w:rPr>
                <w:rFonts w:ascii="Times New Roman" w:hAnsi="Times New Roman" w:cs="Times New Roman"/>
                <w:color w:val="auto"/>
                <w:sz w:val="20"/>
                <w:szCs w:val="20"/>
              </w:rPr>
            </w:pPr>
            <w:r w:rsidRPr="007D084A">
              <w:rPr>
                <w:rFonts w:ascii="Times New Roman" w:hAnsi="Times New Roman" w:cs="Times New Roman"/>
                <w:color w:val="auto"/>
                <w:sz w:val="20"/>
                <w:szCs w:val="20"/>
              </w:rPr>
              <w:t>44%</w:t>
            </w:r>
            <w:r w:rsidR="00562C44" w:rsidRPr="007D084A">
              <w:rPr>
                <w:rFonts w:ascii="Times New Roman" w:hAnsi="Times New Roman" w:cs="Times New Roman"/>
                <w:color w:val="auto"/>
                <w:sz w:val="20"/>
                <w:szCs w:val="20"/>
              </w:rPr>
              <w:t xml:space="preserve"> </w:t>
            </w:r>
            <w:r w:rsidRPr="007D084A">
              <w:rPr>
                <w:rFonts w:ascii="Times New Roman" w:hAnsi="Times New Roman" w:cs="Times New Roman"/>
                <w:color w:val="auto"/>
                <w:sz w:val="20"/>
                <w:szCs w:val="20"/>
              </w:rPr>
              <w:t>(8)</w:t>
            </w:r>
          </w:p>
        </w:tc>
        <w:tc>
          <w:tcPr>
            <w:tcW w:w="1559" w:type="dxa"/>
            <w:tcBorders>
              <w:top w:val="nil"/>
              <w:bottom w:val="nil"/>
            </w:tcBorders>
          </w:tcPr>
          <w:p w14:paraId="17FC4F91" w14:textId="6B341AAD" w:rsidR="007D716D" w:rsidRPr="007D084A" w:rsidRDefault="007D716D" w:rsidP="00C22A2F">
            <w:pPr>
              <w:pStyle w:val="Tablecontents"/>
              <w:spacing w:line="480" w:lineRule="auto"/>
              <w:jc w:val="center"/>
              <w:rPr>
                <w:rFonts w:ascii="Times New Roman" w:hAnsi="Times New Roman" w:cs="Times New Roman"/>
                <w:color w:val="auto"/>
                <w:sz w:val="20"/>
                <w:szCs w:val="20"/>
              </w:rPr>
            </w:pPr>
            <w:r w:rsidRPr="007D084A">
              <w:rPr>
                <w:rFonts w:ascii="Times New Roman" w:hAnsi="Times New Roman" w:cs="Times New Roman"/>
                <w:color w:val="auto"/>
                <w:sz w:val="20"/>
                <w:szCs w:val="20"/>
              </w:rPr>
              <w:t>33% (3)</w:t>
            </w:r>
          </w:p>
        </w:tc>
        <w:tc>
          <w:tcPr>
            <w:tcW w:w="1559" w:type="dxa"/>
            <w:tcBorders>
              <w:top w:val="nil"/>
              <w:bottom w:val="nil"/>
            </w:tcBorders>
          </w:tcPr>
          <w:p w14:paraId="45853DB3" w14:textId="77777777" w:rsidR="007D716D" w:rsidRPr="007D084A" w:rsidRDefault="007D716D" w:rsidP="0076280C">
            <w:pPr>
              <w:pStyle w:val="Tablecontents"/>
              <w:spacing w:line="480" w:lineRule="auto"/>
              <w:jc w:val="center"/>
              <w:rPr>
                <w:rFonts w:ascii="Times New Roman" w:hAnsi="Times New Roman" w:cs="Times New Roman"/>
                <w:color w:val="auto"/>
                <w:sz w:val="20"/>
                <w:szCs w:val="20"/>
              </w:rPr>
            </w:pPr>
            <w:r w:rsidRPr="007D084A">
              <w:rPr>
                <w:rFonts w:ascii="Times New Roman" w:hAnsi="Times New Roman" w:cs="Times New Roman"/>
                <w:color w:val="auto"/>
                <w:sz w:val="20"/>
                <w:szCs w:val="20"/>
              </w:rPr>
              <w:t>55% (5)</w:t>
            </w:r>
          </w:p>
        </w:tc>
        <w:tc>
          <w:tcPr>
            <w:tcW w:w="1134" w:type="dxa"/>
            <w:tcBorders>
              <w:top w:val="nil"/>
              <w:bottom w:val="nil"/>
            </w:tcBorders>
          </w:tcPr>
          <w:p w14:paraId="239CD592" w14:textId="77777777" w:rsidR="007D716D" w:rsidRPr="007D084A" w:rsidRDefault="007D716D" w:rsidP="0076280C">
            <w:pPr>
              <w:pStyle w:val="Tablecontents"/>
              <w:spacing w:line="480" w:lineRule="auto"/>
              <w:jc w:val="center"/>
              <w:rPr>
                <w:rFonts w:ascii="Times New Roman" w:hAnsi="Times New Roman" w:cs="Times New Roman"/>
                <w:color w:val="auto"/>
                <w:sz w:val="20"/>
                <w:szCs w:val="20"/>
              </w:rPr>
            </w:pPr>
            <w:r w:rsidRPr="007D084A">
              <w:rPr>
                <w:rFonts w:ascii="Times New Roman" w:hAnsi="Times New Roman" w:cs="Times New Roman"/>
                <w:color w:val="auto"/>
                <w:sz w:val="20"/>
                <w:szCs w:val="20"/>
              </w:rPr>
              <w:t>0.78</w:t>
            </w:r>
          </w:p>
        </w:tc>
      </w:tr>
      <w:tr w:rsidR="007D716D" w:rsidRPr="009C1001" w14:paraId="7C8E86EC" w14:textId="77777777" w:rsidTr="00D11241">
        <w:tc>
          <w:tcPr>
            <w:tcW w:w="4788" w:type="dxa"/>
            <w:tcBorders>
              <w:top w:val="nil"/>
              <w:bottom w:val="nil"/>
            </w:tcBorders>
          </w:tcPr>
          <w:p w14:paraId="4365B69E" w14:textId="7FC64353" w:rsidR="007D716D" w:rsidRPr="007D084A" w:rsidRDefault="007D716D" w:rsidP="0076280C">
            <w:pPr>
              <w:pStyle w:val="Tablecontents"/>
              <w:spacing w:line="480" w:lineRule="auto"/>
              <w:rPr>
                <w:rFonts w:ascii="Times New Roman" w:hAnsi="Times New Roman" w:cs="Times New Roman"/>
                <w:color w:val="auto"/>
                <w:sz w:val="20"/>
                <w:szCs w:val="20"/>
              </w:rPr>
            </w:pPr>
            <w:r w:rsidRPr="007D084A">
              <w:rPr>
                <w:rFonts w:ascii="Times New Roman" w:hAnsi="Times New Roman" w:cs="Times New Roman"/>
                <w:color w:val="auto"/>
                <w:sz w:val="20"/>
                <w:szCs w:val="20"/>
              </w:rPr>
              <w:t xml:space="preserve">Most deprived half of </w:t>
            </w:r>
            <w:r w:rsidR="00EE5C24" w:rsidRPr="007D084A">
              <w:rPr>
                <w:rFonts w:ascii="Times New Roman" w:hAnsi="Times New Roman" w:cs="Times New Roman"/>
                <w:color w:val="auto"/>
                <w:sz w:val="20"/>
                <w:szCs w:val="20"/>
              </w:rPr>
              <w:t>the neighbourhood</w:t>
            </w:r>
            <w:r w:rsidRPr="007D084A">
              <w:rPr>
                <w:rFonts w:ascii="Times New Roman" w:hAnsi="Times New Roman" w:cs="Times New Roman"/>
                <w:color w:val="auto"/>
                <w:sz w:val="20"/>
                <w:szCs w:val="20"/>
              </w:rPr>
              <w:t xml:space="preserve"> (IMD), % (n)</w:t>
            </w:r>
          </w:p>
        </w:tc>
        <w:tc>
          <w:tcPr>
            <w:tcW w:w="1560" w:type="dxa"/>
            <w:tcBorders>
              <w:top w:val="nil"/>
              <w:bottom w:val="nil"/>
            </w:tcBorders>
          </w:tcPr>
          <w:p w14:paraId="301B9820" w14:textId="77777777" w:rsidR="007D716D" w:rsidRPr="007D084A" w:rsidRDefault="007D716D" w:rsidP="00C22A2F">
            <w:pPr>
              <w:pStyle w:val="Tablecontents"/>
              <w:spacing w:line="480" w:lineRule="auto"/>
              <w:jc w:val="center"/>
              <w:rPr>
                <w:rFonts w:ascii="Times New Roman" w:hAnsi="Times New Roman" w:cs="Times New Roman"/>
                <w:color w:val="auto"/>
                <w:sz w:val="20"/>
                <w:szCs w:val="20"/>
              </w:rPr>
            </w:pPr>
            <w:r w:rsidRPr="007D084A">
              <w:rPr>
                <w:rFonts w:ascii="Times New Roman" w:hAnsi="Times New Roman" w:cs="Times New Roman"/>
                <w:color w:val="auto"/>
                <w:sz w:val="20"/>
                <w:szCs w:val="20"/>
              </w:rPr>
              <w:t>80% (16)</w:t>
            </w:r>
          </w:p>
        </w:tc>
        <w:tc>
          <w:tcPr>
            <w:tcW w:w="1559" w:type="dxa"/>
            <w:tcBorders>
              <w:top w:val="nil"/>
              <w:bottom w:val="nil"/>
            </w:tcBorders>
          </w:tcPr>
          <w:p w14:paraId="2DA7DD77" w14:textId="77777777" w:rsidR="007D716D" w:rsidRPr="007D084A" w:rsidRDefault="007D716D" w:rsidP="00C22A2F">
            <w:pPr>
              <w:pStyle w:val="Tablecontents"/>
              <w:spacing w:line="480" w:lineRule="auto"/>
              <w:jc w:val="center"/>
              <w:rPr>
                <w:rFonts w:ascii="Times New Roman" w:hAnsi="Times New Roman" w:cs="Times New Roman"/>
                <w:color w:val="auto"/>
                <w:sz w:val="20"/>
                <w:szCs w:val="20"/>
              </w:rPr>
            </w:pPr>
            <w:r w:rsidRPr="007D084A">
              <w:rPr>
                <w:rFonts w:ascii="Times New Roman" w:hAnsi="Times New Roman" w:cs="Times New Roman"/>
                <w:color w:val="auto"/>
                <w:sz w:val="20"/>
                <w:szCs w:val="20"/>
              </w:rPr>
              <w:t>80% (8)</w:t>
            </w:r>
          </w:p>
        </w:tc>
        <w:tc>
          <w:tcPr>
            <w:tcW w:w="1559" w:type="dxa"/>
            <w:tcBorders>
              <w:top w:val="nil"/>
              <w:bottom w:val="nil"/>
            </w:tcBorders>
          </w:tcPr>
          <w:p w14:paraId="1BE7EFE8" w14:textId="77777777" w:rsidR="007D716D" w:rsidRPr="007D084A" w:rsidRDefault="007D716D" w:rsidP="0076280C">
            <w:pPr>
              <w:pStyle w:val="Tablecontents"/>
              <w:spacing w:line="480" w:lineRule="auto"/>
              <w:jc w:val="center"/>
              <w:rPr>
                <w:rFonts w:ascii="Times New Roman" w:hAnsi="Times New Roman" w:cs="Times New Roman"/>
                <w:color w:val="auto"/>
                <w:sz w:val="20"/>
                <w:szCs w:val="20"/>
              </w:rPr>
            </w:pPr>
            <w:r w:rsidRPr="007D084A">
              <w:rPr>
                <w:rFonts w:ascii="Times New Roman" w:hAnsi="Times New Roman" w:cs="Times New Roman"/>
                <w:color w:val="auto"/>
                <w:sz w:val="20"/>
                <w:szCs w:val="20"/>
              </w:rPr>
              <w:t>80% (8)</w:t>
            </w:r>
          </w:p>
        </w:tc>
        <w:tc>
          <w:tcPr>
            <w:tcW w:w="1134" w:type="dxa"/>
            <w:tcBorders>
              <w:top w:val="nil"/>
              <w:bottom w:val="nil"/>
            </w:tcBorders>
          </w:tcPr>
          <w:p w14:paraId="2BEB4A4F" w14:textId="2284B5E9" w:rsidR="007D716D" w:rsidRPr="007D084A" w:rsidRDefault="00E41C1C" w:rsidP="0076280C">
            <w:pPr>
              <w:pStyle w:val="Tablecontents"/>
              <w:spacing w:line="480" w:lineRule="auto"/>
              <w:jc w:val="center"/>
              <w:rPr>
                <w:rFonts w:ascii="Times New Roman" w:hAnsi="Times New Roman" w:cs="Times New Roman"/>
                <w:color w:val="auto"/>
                <w:sz w:val="20"/>
                <w:szCs w:val="20"/>
              </w:rPr>
            </w:pPr>
            <w:r w:rsidRPr="007D084A">
              <w:rPr>
                <w:rFonts w:ascii="Times New Roman" w:hAnsi="Times New Roman" w:cs="Times New Roman"/>
                <w:color w:val="auto"/>
                <w:sz w:val="20"/>
                <w:szCs w:val="20"/>
              </w:rPr>
              <w:t xml:space="preserve"> </w:t>
            </w:r>
            <w:r w:rsidR="007D716D" w:rsidRPr="007D084A">
              <w:rPr>
                <w:rFonts w:ascii="Times New Roman" w:hAnsi="Times New Roman" w:cs="Times New Roman"/>
                <w:color w:val="auto"/>
                <w:sz w:val="20"/>
                <w:szCs w:val="20"/>
              </w:rPr>
              <w:t>0.32</w:t>
            </w:r>
          </w:p>
        </w:tc>
      </w:tr>
      <w:tr w:rsidR="00E41C1C" w:rsidRPr="009C1001" w14:paraId="0602F396" w14:textId="77777777" w:rsidTr="00D11241">
        <w:tc>
          <w:tcPr>
            <w:tcW w:w="4788" w:type="dxa"/>
            <w:tcBorders>
              <w:top w:val="nil"/>
              <w:bottom w:val="nil"/>
            </w:tcBorders>
            <w:shd w:val="clear" w:color="auto" w:fill="auto"/>
          </w:tcPr>
          <w:p w14:paraId="02DAFDDB" w14:textId="77777777" w:rsidR="007D716D" w:rsidRPr="009C1001" w:rsidRDefault="007D716D" w:rsidP="0076280C">
            <w:pPr>
              <w:pStyle w:val="Tablecontents"/>
              <w:spacing w:line="480" w:lineRule="auto"/>
              <w:rPr>
                <w:rFonts w:ascii="Times New Roman" w:hAnsi="Times New Roman" w:cs="Times New Roman"/>
                <w:sz w:val="20"/>
                <w:szCs w:val="20"/>
              </w:rPr>
            </w:pPr>
            <w:r w:rsidRPr="009C1001">
              <w:rPr>
                <w:rFonts w:ascii="Times New Roman" w:hAnsi="Times New Roman" w:cs="Times New Roman"/>
                <w:sz w:val="20"/>
                <w:szCs w:val="20"/>
              </w:rPr>
              <w:t>Paid employment, % (n)</w:t>
            </w:r>
          </w:p>
        </w:tc>
        <w:tc>
          <w:tcPr>
            <w:tcW w:w="1560" w:type="dxa"/>
            <w:tcBorders>
              <w:top w:val="nil"/>
              <w:bottom w:val="nil"/>
            </w:tcBorders>
            <w:shd w:val="clear" w:color="auto" w:fill="auto"/>
          </w:tcPr>
          <w:p w14:paraId="26496040" w14:textId="13CF2C8F" w:rsidR="007D716D" w:rsidRPr="009C1001" w:rsidRDefault="007D716D" w:rsidP="00C22A2F">
            <w:pPr>
              <w:pStyle w:val="Tablecontents"/>
              <w:spacing w:line="480" w:lineRule="auto"/>
              <w:jc w:val="center"/>
              <w:rPr>
                <w:rFonts w:ascii="Times New Roman" w:hAnsi="Times New Roman" w:cs="Times New Roman"/>
                <w:sz w:val="20"/>
                <w:szCs w:val="20"/>
              </w:rPr>
            </w:pPr>
            <w:r w:rsidRPr="009C1001">
              <w:rPr>
                <w:rFonts w:ascii="Times New Roman" w:hAnsi="Times New Roman" w:cs="Times New Roman"/>
                <w:sz w:val="20"/>
                <w:szCs w:val="20"/>
              </w:rPr>
              <w:t>70% (14)</w:t>
            </w:r>
          </w:p>
        </w:tc>
        <w:tc>
          <w:tcPr>
            <w:tcW w:w="1559" w:type="dxa"/>
            <w:tcBorders>
              <w:top w:val="nil"/>
              <w:bottom w:val="nil"/>
            </w:tcBorders>
            <w:shd w:val="clear" w:color="auto" w:fill="auto"/>
          </w:tcPr>
          <w:p w14:paraId="67FE38BD" w14:textId="77777777" w:rsidR="007D716D" w:rsidRPr="009C1001" w:rsidRDefault="007D716D" w:rsidP="00C22A2F">
            <w:pPr>
              <w:pStyle w:val="Tablecontents"/>
              <w:spacing w:line="480" w:lineRule="auto"/>
              <w:jc w:val="center"/>
              <w:rPr>
                <w:rFonts w:ascii="Times New Roman" w:hAnsi="Times New Roman" w:cs="Times New Roman"/>
                <w:sz w:val="20"/>
                <w:szCs w:val="20"/>
              </w:rPr>
            </w:pPr>
            <w:r w:rsidRPr="009C1001">
              <w:rPr>
                <w:rFonts w:ascii="Times New Roman" w:hAnsi="Times New Roman" w:cs="Times New Roman"/>
                <w:sz w:val="20"/>
                <w:szCs w:val="20"/>
              </w:rPr>
              <w:t>90% (9)</w:t>
            </w:r>
          </w:p>
        </w:tc>
        <w:tc>
          <w:tcPr>
            <w:tcW w:w="1559" w:type="dxa"/>
            <w:tcBorders>
              <w:top w:val="nil"/>
              <w:bottom w:val="nil"/>
            </w:tcBorders>
            <w:shd w:val="clear" w:color="auto" w:fill="auto"/>
          </w:tcPr>
          <w:p w14:paraId="1ED39210" w14:textId="0F972B36" w:rsidR="007D716D" w:rsidRPr="009C1001" w:rsidRDefault="007D716D" w:rsidP="0076280C">
            <w:pPr>
              <w:pStyle w:val="Tablecontents"/>
              <w:spacing w:line="480" w:lineRule="auto"/>
              <w:jc w:val="center"/>
              <w:rPr>
                <w:rFonts w:ascii="Times New Roman" w:hAnsi="Times New Roman" w:cs="Times New Roman"/>
                <w:sz w:val="20"/>
                <w:szCs w:val="20"/>
              </w:rPr>
            </w:pPr>
            <w:r w:rsidRPr="009C1001">
              <w:rPr>
                <w:rFonts w:ascii="Times New Roman" w:hAnsi="Times New Roman" w:cs="Times New Roman"/>
                <w:sz w:val="20"/>
                <w:szCs w:val="20"/>
              </w:rPr>
              <w:t>50% (5)</w:t>
            </w:r>
          </w:p>
        </w:tc>
        <w:tc>
          <w:tcPr>
            <w:tcW w:w="1134" w:type="dxa"/>
            <w:tcBorders>
              <w:top w:val="nil"/>
              <w:bottom w:val="nil"/>
            </w:tcBorders>
            <w:shd w:val="clear" w:color="auto" w:fill="auto"/>
          </w:tcPr>
          <w:p w14:paraId="35973CC4" w14:textId="1FF8B000" w:rsidR="007D716D" w:rsidRPr="009C1001" w:rsidRDefault="00E41C1C" w:rsidP="0076280C">
            <w:pPr>
              <w:pStyle w:val="Tablecontents"/>
              <w:spacing w:line="480" w:lineRule="auto"/>
              <w:rPr>
                <w:rFonts w:ascii="Times New Roman" w:hAnsi="Times New Roman" w:cs="Times New Roman"/>
                <w:sz w:val="20"/>
                <w:szCs w:val="20"/>
              </w:rPr>
            </w:pPr>
            <w:r w:rsidRPr="009C1001">
              <w:rPr>
                <w:rFonts w:ascii="Times New Roman" w:hAnsi="Times New Roman" w:cs="Times New Roman"/>
                <w:sz w:val="20"/>
                <w:szCs w:val="20"/>
              </w:rPr>
              <w:t xml:space="preserve">  </w:t>
            </w:r>
            <w:r w:rsidR="00D11241">
              <w:rPr>
                <w:rFonts w:ascii="Times New Roman" w:hAnsi="Times New Roman" w:cs="Times New Roman"/>
                <w:sz w:val="20"/>
                <w:szCs w:val="20"/>
              </w:rPr>
              <w:t xml:space="preserve">   </w:t>
            </w:r>
            <w:r w:rsidRPr="009C1001">
              <w:rPr>
                <w:rFonts w:ascii="Times New Roman" w:hAnsi="Times New Roman" w:cs="Times New Roman"/>
                <w:sz w:val="20"/>
                <w:szCs w:val="20"/>
              </w:rPr>
              <w:t xml:space="preserve"> </w:t>
            </w:r>
            <w:r w:rsidR="007D716D" w:rsidRPr="009C1001">
              <w:rPr>
                <w:rFonts w:ascii="Times New Roman" w:hAnsi="Times New Roman" w:cs="Times New Roman"/>
                <w:sz w:val="20"/>
                <w:szCs w:val="20"/>
              </w:rPr>
              <w:t>0.05</w:t>
            </w:r>
          </w:p>
        </w:tc>
      </w:tr>
      <w:tr w:rsidR="00E41C1C" w:rsidRPr="009C1001" w14:paraId="13115213" w14:textId="77777777" w:rsidTr="00D11241">
        <w:tc>
          <w:tcPr>
            <w:tcW w:w="4788" w:type="dxa"/>
            <w:shd w:val="clear" w:color="auto" w:fill="auto"/>
          </w:tcPr>
          <w:p w14:paraId="3A4786CD" w14:textId="77777777" w:rsidR="007D716D" w:rsidRPr="009C1001" w:rsidRDefault="007D716D" w:rsidP="0076280C">
            <w:pPr>
              <w:pStyle w:val="Tablecontents"/>
              <w:spacing w:line="480" w:lineRule="auto"/>
              <w:rPr>
                <w:rFonts w:ascii="Times New Roman" w:hAnsi="Times New Roman" w:cs="Times New Roman"/>
                <w:sz w:val="20"/>
                <w:szCs w:val="20"/>
              </w:rPr>
            </w:pPr>
            <w:r w:rsidRPr="009C1001">
              <w:rPr>
                <w:rFonts w:ascii="Times New Roman" w:hAnsi="Times New Roman" w:cs="Times New Roman"/>
                <w:sz w:val="20"/>
                <w:szCs w:val="20"/>
              </w:rPr>
              <w:t>Pounds (£) spent on food per week, median (IQR)</w:t>
            </w:r>
          </w:p>
        </w:tc>
        <w:tc>
          <w:tcPr>
            <w:tcW w:w="1560" w:type="dxa"/>
            <w:shd w:val="clear" w:color="auto" w:fill="auto"/>
          </w:tcPr>
          <w:p w14:paraId="650B40FC" w14:textId="77777777" w:rsidR="007D716D" w:rsidRPr="009C1001" w:rsidRDefault="007D716D" w:rsidP="00C22A2F">
            <w:pPr>
              <w:pStyle w:val="Tablecontents"/>
              <w:spacing w:line="480" w:lineRule="auto"/>
              <w:jc w:val="center"/>
              <w:rPr>
                <w:rFonts w:ascii="Times New Roman" w:hAnsi="Times New Roman" w:cs="Times New Roman"/>
                <w:sz w:val="20"/>
                <w:szCs w:val="20"/>
              </w:rPr>
            </w:pPr>
            <w:r w:rsidRPr="009C1001">
              <w:rPr>
                <w:rFonts w:ascii="Times New Roman" w:hAnsi="Times New Roman" w:cs="Times New Roman"/>
                <w:sz w:val="20"/>
                <w:szCs w:val="20"/>
              </w:rPr>
              <w:t>70 (50, 88)</w:t>
            </w:r>
          </w:p>
        </w:tc>
        <w:tc>
          <w:tcPr>
            <w:tcW w:w="1559" w:type="dxa"/>
            <w:shd w:val="clear" w:color="auto" w:fill="auto"/>
          </w:tcPr>
          <w:p w14:paraId="7BC8ED91" w14:textId="77777777" w:rsidR="007D716D" w:rsidRPr="009C1001" w:rsidRDefault="007D716D" w:rsidP="00C22A2F">
            <w:pPr>
              <w:pStyle w:val="Tablecontents"/>
              <w:spacing w:line="480" w:lineRule="auto"/>
              <w:jc w:val="center"/>
              <w:rPr>
                <w:rFonts w:ascii="Times New Roman" w:hAnsi="Times New Roman" w:cs="Times New Roman"/>
                <w:sz w:val="20"/>
                <w:szCs w:val="20"/>
              </w:rPr>
            </w:pPr>
            <w:r w:rsidRPr="009C1001">
              <w:rPr>
                <w:rFonts w:ascii="Times New Roman" w:hAnsi="Times New Roman" w:cs="Times New Roman"/>
                <w:sz w:val="20"/>
                <w:szCs w:val="20"/>
              </w:rPr>
              <w:t>58 (45, 80)</w:t>
            </w:r>
          </w:p>
        </w:tc>
        <w:tc>
          <w:tcPr>
            <w:tcW w:w="1559" w:type="dxa"/>
            <w:shd w:val="clear" w:color="auto" w:fill="auto"/>
          </w:tcPr>
          <w:p w14:paraId="664ED4B3" w14:textId="66E93003" w:rsidR="007D716D" w:rsidRPr="009C1001" w:rsidRDefault="00E41C1C" w:rsidP="0076280C">
            <w:pPr>
              <w:pStyle w:val="Tablecontents"/>
              <w:spacing w:line="480" w:lineRule="auto"/>
              <w:jc w:val="center"/>
              <w:rPr>
                <w:rFonts w:ascii="Times New Roman" w:hAnsi="Times New Roman" w:cs="Times New Roman"/>
                <w:sz w:val="20"/>
                <w:szCs w:val="20"/>
              </w:rPr>
            </w:pPr>
            <w:r w:rsidRPr="009C1001">
              <w:rPr>
                <w:rFonts w:ascii="Times New Roman" w:hAnsi="Times New Roman" w:cs="Times New Roman"/>
                <w:sz w:val="20"/>
                <w:szCs w:val="20"/>
              </w:rPr>
              <w:t xml:space="preserve"> </w:t>
            </w:r>
            <w:r w:rsidR="007D716D" w:rsidRPr="009C1001">
              <w:rPr>
                <w:rFonts w:ascii="Times New Roman" w:hAnsi="Times New Roman" w:cs="Times New Roman"/>
                <w:sz w:val="20"/>
                <w:szCs w:val="20"/>
              </w:rPr>
              <w:t>78 (60, 100)</w:t>
            </w:r>
          </w:p>
        </w:tc>
        <w:tc>
          <w:tcPr>
            <w:tcW w:w="1134" w:type="dxa"/>
            <w:shd w:val="clear" w:color="auto" w:fill="auto"/>
          </w:tcPr>
          <w:p w14:paraId="7942CF22" w14:textId="5843712D" w:rsidR="007D716D" w:rsidRPr="009C1001" w:rsidRDefault="00E41C1C" w:rsidP="0076280C">
            <w:pPr>
              <w:pStyle w:val="Tablecontents"/>
              <w:spacing w:line="480" w:lineRule="auto"/>
              <w:jc w:val="center"/>
              <w:rPr>
                <w:rFonts w:ascii="Times New Roman" w:hAnsi="Times New Roman" w:cs="Times New Roman"/>
                <w:sz w:val="20"/>
                <w:szCs w:val="20"/>
              </w:rPr>
            </w:pPr>
            <w:r w:rsidRPr="009C1001">
              <w:rPr>
                <w:rFonts w:ascii="Times New Roman" w:hAnsi="Times New Roman" w:cs="Times New Roman"/>
                <w:sz w:val="20"/>
                <w:szCs w:val="20"/>
              </w:rPr>
              <w:t xml:space="preserve"> </w:t>
            </w:r>
            <w:r w:rsidR="007D716D" w:rsidRPr="009C1001">
              <w:rPr>
                <w:rFonts w:ascii="Times New Roman" w:hAnsi="Times New Roman" w:cs="Times New Roman"/>
                <w:sz w:val="20"/>
                <w:szCs w:val="20"/>
              </w:rPr>
              <w:t>0.27</w:t>
            </w:r>
          </w:p>
        </w:tc>
      </w:tr>
    </w:tbl>
    <w:p w14:paraId="0FC7D542" w14:textId="77777777" w:rsidR="007D716D" w:rsidRPr="009235B6" w:rsidRDefault="007D716D" w:rsidP="0076280C">
      <w:pPr>
        <w:pStyle w:val="NormalWeb"/>
        <w:kinsoku w:val="0"/>
        <w:overflowPunct w:val="0"/>
        <w:spacing w:before="0" w:beforeAutospacing="0" w:after="0" w:afterAutospacing="0" w:line="480" w:lineRule="auto"/>
        <w:textAlignment w:val="baseline"/>
        <w:rPr>
          <w:rFonts w:eastAsia="Calibri" w:cs="Times New Roman"/>
          <w:lang w:eastAsia="en-US"/>
        </w:rPr>
      </w:pPr>
    </w:p>
    <w:p w14:paraId="26F9B08B" w14:textId="1346CC7F" w:rsidR="00756D83" w:rsidRPr="00F855E6" w:rsidRDefault="00756D83" w:rsidP="0076280C">
      <w:pPr>
        <w:spacing w:after="0" w:line="480" w:lineRule="auto"/>
        <w:rPr>
          <w:rFonts w:ascii="Times New Roman" w:hAnsi="Times New Roman" w:cs="Times New Roman"/>
          <w:bCs/>
          <w:sz w:val="24"/>
          <w:szCs w:val="24"/>
        </w:rPr>
      </w:pPr>
      <w:r w:rsidRPr="00F855E6">
        <w:rPr>
          <w:rFonts w:ascii="Times New Roman" w:hAnsi="Times New Roman" w:cs="Times New Roman"/>
          <w:bCs/>
          <w:sz w:val="24"/>
          <w:szCs w:val="24"/>
        </w:rPr>
        <w:t xml:space="preserve">The </w:t>
      </w:r>
      <w:r w:rsidR="00DA0AEC" w:rsidRPr="00F855E6">
        <w:rPr>
          <w:rFonts w:ascii="Times New Roman" w:hAnsi="Times New Roman" w:cs="Times New Roman"/>
          <w:bCs/>
          <w:sz w:val="24"/>
          <w:szCs w:val="24"/>
        </w:rPr>
        <w:t>themes</w:t>
      </w:r>
      <w:r w:rsidRPr="00F855E6">
        <w:rPr>
          <w:rFonts w:ascii="Times New Roman" w:hAnsi="Times New Roman" w:cs="Times New Roman"/>
          <w:bCs/>
          <w:sz w:val="24"/>
          <w:szCs w:val="24"/>
        </w:rPr>
        <w:t xml:space="preserve"> </w:t>
      </w:r>
      <w:r w:rsidR="007F3A9B" w:rsidRPr="00F855E6">
        <w:rPr>
          <w:rFonts w:ascii="Times New Roman" w:hAnsi="Times New Roman" w:cs="Times New Roman"/>
          <w:bCs/>
          <w:sz w:val="24"/>
          <w:szCs w:val="24"/>
        </w:rPr>
        <w:t xml:space="preserve">that emerged from the analysis </w:t>
      </w:r>
      <w:r w:rsidRPr="00F855E6">
        <w:rPr>
          <w:rFonts w:ascii="Times New Roman" w:hAnsi="Times New Roman" w:cs="Times New Roman"/>
          <w:bCs/>
          <w:sz w:val="24"/>
          <w:szCs w:val="24"/>
        </w:rPr>
        <w:t xml:space="preserve">are described below </w:t>
      </w:r>
      <w:r w:rsidR="00DA0AEC" w:rsidRPr="00F855E6">
        <w:rPr>
          <w:rFonts w:ascii="Times New Roman" w:hAnsi="Times New Roman" w:cs="Times New Roman"/>
          <w:bCs/>
          <w:sz w:val="24"/>
          <w:szCs w:val="24"/>
        </w:rPr>
        <w:t>as they address each of</w:t>
      </w:r>
      <w:r w:rsidRPr="00F855E6">
        <w:rPr>
          <w:rFonts w:ascii="Times New Roman" w:hAnsi="Times New Roman" w:cs="Times New Roman"/>
          <w:bCs/>
          <w:sz w:val="24"/>
          <w:szCs w:val="24"/>
        </w:rPr>
        <w:t xml:space="preserve"> the two research </w:t>
      </w:r>
      <w:r w:rsidR="00704E48" w:rsidRPr="00F855E6">
        <w:rPr>
          <w:rFonts w:ascii="Times New Roman" w:hAnsi="Times New Roman" w:cs="Times New Roman"/>
          <w:bCs/>
          <w:sz w:val="24"/>
          <w:szCs w:val="24"/>
        </w:rPr>
        <w:t>questions and</w:t>
      </w:r>
      <w:r w:rsidR="00DA0AEC" w:rsidRPr="00F855E6">
        <w:rPr>
          <w:rFonts w:ascii="Times New Roman" w:hAnsi="Times New Roman" w:cs="Times New Roman"/>
          <w:bCs/>
          <w:sz w:val="24"/>
          <w:szCs w:val="24"/>
        </w:rPr>
        <w:t xml:space="preserve"> illustrated with quotes</w:t>
      </w:r>
      <w:r w:rsidRPr="00F855E6">
        <w:rPr>
          <w:rFonts w:ascii="Times New Roman" w:hAnsi="Times New Roman" w:cs="Times New Roman"/>
          <w:bCs/>
          <w:sz w:val="24"/>
          <w:szCs w:val="24"/>
        </w:rPr>
        <w:t xml:space="preserve">. </w:t>
      </w:r>
    </w:p>
    <w:p w14:paraId="53F686E2" w14:textId="22947642" w:rsidR="00756D83" w:rsidRPr="00F855E6" w:rsidRDefault="00593258" w:rsidP="00474B4E">
      <w:pPr>
        <w:spacing w:after="0" w:line="480" w:lineRule="auto"/>
        <w:rPr>
          <w:rFonts w:ascii="Times New Roman" w:hAnsi="Times New Roman" w:cs="Times New Roman"/>
          <w:i/>
          <w:iCs/>
          <w:sz w:val="24"/>
          <w:szCs w:val="24"/>
          <w:u w:val="single"/>
        </w:rPr>
      </w:pPr>
      <w:r w:rsidRPr="00F855E6">
        <w:rPr>
          <w:rFonts w:ascii="Times New Roman" w:hAnsi="Times New Roman" w:cs="Times New Roman"/>
          <w:i/>
          <w:iCs/>
          <w:sz w:val="24"/>
          <w:szCs w:val="24"/>
          <w:u w:val="single"/>
        </w:rPr>
        <w:t xml:space="preserve">3.1 </w:t>
      </w:r>
      <w:r w:rsidR="00756D83" w:rsidRPr="00F855E6">
        <w:rPr>
          <w:rFonts w:ascii="Times New Roman" w:hAnsi="Times New Roman" w:cs="Times New Roman"/>
          <w:i/>
          <w:iCs/>
          <w:sz w:val="24"/>
          <w:szCs w:val="24"/>
          <w:u w:val="single"/>
        </w:rPr>
        <w:t xml:space="preserve">Research question </w:t>
      </w:r>
      <w:r w:rsidR="009A4C1F" w:rsidRPr="00F855E6">
        <w:rPr>
          <w:rFonts w:ascii="Times New Roman" w:hAnsi="Times New Roman" w:cs="Times New Roman"/>
          <w:i/>
          <w:iCs/>
          <w:sz w:val="24"/>
          <w:szCs w:val="24"/>
          <w:u w:val="single"/>
        </w:rPr>
        <w:t>1</w:t>
      </w:r>
      <w:r w:rsidR="00756D83" w:rsidRPr="00F855E6">
        <w:rPr>
          <w:rFonts w:ascii="Times New Roman" w:hAnsi="Times New Roman" w:cs="Times New Roman"/>
          <w:i/>
          <w:iCs/>
          <w:sz w:val="24"/>
          <w:szCs w:val="24"/>
          <w:u w:val="single"/>
        </w:rPr>
        <w:t>: What are women’s perceptions of factors that influence their supermarket food shopping choices?</w:t>
      </w:r>
    </w:p>
    <w:p w14:paraId="33A16365" w14:textId="4D9DA471" w:rsidR="00756D83" w:rsidRPr="00F855E6" w:rsidRDefault="00756D83" w:rsidP="0076280C">
      <w:pPr>
        <w:spacing w:after="0" w:line="480" w:lineRule="auto"/>
        <w:rPr>
          <w:rFonts w:ascii="Times New Roman" w:hAnsi="Times New Roman" w:cs="Times New Roman"/>
          <w:bCs/>
          <w:i/>
          <w:iCs/>
          <w:sz w:val="24"/>
          <w:szCs w:val="24"/>
        </w:rPr>
      </w:pPr>
      <w:r w:rsidRPr="00F855E6">
        <w:rPr>
          <w:rFonts w:ascii="Times New Roman" w:hAnsi="Times New Roman" w:cs="Times New Roman"/>
          <w:sz w:val="24"/>
          <w:szCs w:val="24"/>
        </w:rPr>
        <w:t>Women’s perceptions o</w:t>
      </w:r>
      <w:r w:rsidR="00C22A2F" w:rsidRPr="00F855E6">
        <w:rPr>
          <w:rFonts w:ascii="Times New Roman" w:hAnsi="Times New Roman" w:cs="Times New Roman"/>
          <w:sz w:val="24"/>
          <w:szCs w:val="24"/>
        </w:rPr>
        <w:t>f</w:t>
      </w:r>
      <w:r w:rsidRPr="00F855E6">
        <w:rPr>
          <w:rFonts w:ascii="Times New Roman" w:hAnsi="Times New Roman" w:cs="Times New Roman"/>
          <w:sz w:val="24"/>
          <w:szCs w:val="24"/>
        </w:rPr>
        <w:t xml:space="preserve"> factors that influence their supermarket food shopping choices were captured in four themes</w:t>
      </w:r>
      <w:r w:rsidR="00467DF8" w:rsidRPr="00F855E6">
        <w:rPr>
          <w:rFonts w:ascii="Times New Roman" w:hAnsi="Times New Roman" w:cs="Times New Roman"/>
          <w:sz w:val="24"/>
          <w:szCs w:val="24"/>
        </w:rPr>
        <w:t xml:space="preserve">: </w:t>
      </w:r>
      <w:r w:rsidR="00996130" w:rsidRPr="00F855E6">
        <w:rPr>
          <w:rFonts w:ascii="Times New Roman" w:hAnsi="Times New Roman" w:cs="Times New Roman"/>
          <w:i/>
          <w:iCs/>
          <w:sz w:val="24"/>
          <w:szCs w:val="24"/>
        </w:rPr>
        <w:t>3.</w:t>
      </w:r>
      <w:r w:rsidRPr="00F855E6">
        <w:rPr>
          <w:rFonts w:ascii="Times New Roman" w:hAnsi="Times New Roman" w:cs="Times New Roman"/>
          <w:bCs/>
          <w:i/>
          <w:iCs/>
          <w:sz w:val="24"/>
          <w:szCs w:val="24"/>
        </w:rPr>
        <w:t>1</w:t>
      </w:r>
      <w:r w:rsidR="009A4C1F" w:rsidRPr="00F855E6">
        <w:rPr>
          <w:rFonts w:ascii="Times New Roman" w:hAnsi="Times New Roman" w:cs="Times New Roman"/>
          <w:bCs/>
          <w:i/>
          <w:iCs/>
          <w:sz w:val="24"/>
          <w:szCs w:val="24"/>
        </w:rPr>
        <w:t>.1</w:t>
      </w:r>
      <w:r w:rsidRPr="00F855E6">
        <w:rPr>
          <w:rFonts w:ascii="Times New Roman" w:hAnsi="Times New Roman" w:cs="Times New Roman"/>
          <w:bCs/>
          <w:i/>
          <w:iCs/>
          <w:sz w:val="24"/>
          <w:szCs w:val="24"/>
        </w:rPr>
        <w:t xml:space="preserve">) Physical environment, </w:t>
      </w:r>
      <w:r w:rsidR="00996130" w:rsidRPr="00F855E6">
        <w:rPr>
          <w:rFonts w:ascii="Times New Roman" w:hAnsi="Times New Roman" w:cs="Times New Roman"/>
          <w:bCs/>
          <w:i/>
          <w:iCs/>
          <w:sz w:val="24"/>
          <w:szCs w:val="24"/>
        </w:rPr>
        <w:t>3.</w:t>
      </w:r>
      <w:r w:rsidR="009A4C1F" w:rsidRPr="00F855E6">
        <w:rPr>
          <w:rFonts w:ascii="Times New Roman" w:hAnsi="Times New Roman" w:cs="Times New Roman"/>
          <w:bCs/>
          <w:i/>
          <w:iCs/>
          <w:sz w:val="24"/>
          <w:szCs w:val="24"/>
        </w:rPr>
        <w:t>1.</w:t>
      </w:r>
      <w:r w:rsidRPr="00F855E6">
        <w:rPr>
          <w:rFonts w:ascii="Times New Roman" w:hAnsi="Times New Roman" w:cs="Times New Roman"/>
          <w:bCs/>
          <w:i/>
          <w:iCs/>
          <w:sz w:val="24"/>
          <w:szCs w:val="24"/>
        </w:rPr>
        <w:t xml:space="preserve">2) Value for money, </w:t>
      </w:r>
      <w:r w:rsidR="00996130" w:rsidRPr="00F855E6">
        <w:rPr>
          <w:rFonts w:ascii="Times New Roman" w:hAnsi="Times New Roman" w:cs="Times New Roman"/>
          <w:bCs/>
          <w:i/>
          <w:iCs/>
          <w:sz w:val="24"/>
          <w:szCs w:val="24"/>
        </w:rPr>
        <w:t>3.</w:t>
      </w:r>
      <w:r w:rsidR="009A4C1F" w:rsidRPr="00F855E6">
        <w:rPr>
          <w:rFonts w:ascii="Times New Roman" w:hAnsi="Times New Roman" w:cs="Times New Roman"/>
          <w:bCs/>
          <w:i/>
          <w:iCs/>
          <w:sz w:val="24"/>
          <w:szCs w:val="24"/>
        </w:rPr>
        <w:t>1.</w:t>
      </w:r>
      <w:r w:rsidRPr="00F855E6">
        <w:rPr>
          <w:rFonts w:ascii="Times New Roman" w:hAnsi="Times New Roman" w:cs="Times New Roman"/>
          <w:bCs/>
          <w:i/>
          <w:iCs/>
          <w:sz w:val="24"/>
          <w:szCs w:val="24"/>
        </w:rPr>
        <w:t xml:space="preserve">3) Influence of family, </w:t>
      </w:r>
      <w:r w:rsidR="00996130" w:rsidRPr="00F855E6">
        <w:rPr>
          <w:rFonts w:ascii="Times New Roman" w:hAnsi="Times New Roman" w:cs="Times New Roman"/>
          <w:bCs/>
          <w:i/>
          <w:iCs/>
          <w:sz w:val="24"/>
          <w:szCs w:val="24"/>
        </w:rPr>
        <w:t>3.</w:t>
      </w:r>
      <w:r w:rsidR="009A4C1F" w:rsidRPr="00F855E6">
        <w:rPr>
          <w:rFonts w:ascii="Times New Roman" w:hAnsi="Times New Roman" w:cs="Times New Roman"/>
          <w:bCs/>
          <w:i/>
          <w:iCs/>
          <w:sz w:val="24"/>
          <w:szCs w:val="24"/>
        </w:rPr>
        <w:t>1.</w:t>
      </w:r>
      <w:r w:rsidRPr="00F855E6">
        <w:rPr>
          <w:rFonts w:ascii="Times New Roman" w:hAnsi="Times New Roman" w:cs="Times New Roman"/>
          <w:bCs/>
          <w:i/>
          <w:iCs/>
          <w:sz w:val="24"/>
          <w:szCs w:val="24"/>
        </w:rPr>
        <w:t xml:space="preserve">4) Physiological/psychological state. </w:t>
      </w:r>
      <w:r w:rsidRPr="00F855E6">
        <w:rPr>
          <w:rFonts w:ascii="Times New Roman" w:hAnsi="Times New Roman" w:cs="Times New Roman"/>
          <w:bCs/>
          <w:iCs/>
          <w:sz w:val="24"/>
          <w:szCs w:val="24"/>
        </w:rPr>
        <w:t>An addition</w:t>
      </w:r>
      <w:r w:rsidRPr="00F855E6">
        <w:rPr>
          <w:rFonts w:ascii="Times New Roman" w:hAnsi="Times New Roman" w:cs="Times New Roman"/>
          <w:bCs/>
          <w:sz w:val="24"/>
          <w:szCs w:val="24"/>
        </w:rPr>
        <w:t xml:space="preserve">al theme that </w:t>
      </w:r>
      <w:r w:rsidR="00467DF8" w:rsidRPr="00F855E6">
        <w:rPr>
          <w:rFonts w:ascii="Times New Roman" w:hAnsi="Times New Roman" w:cs="Times New Roman"/>
          <w:bCs/>
          <w:sz w:val="24"/>
          <w:szCs w:val="24"/>
        </w:rPr>
        <w:t xml:space="preserve">appeared </w:t>
      </w:r>
      <w:r w:rsidRPr="00F855E6">
        <w:rPr>
          <w:rFonts w:ascii="Times New Roman" w:hAnsi="Times New Roman" w:cs="Times New Roman"/>
          <w:bCs/>
          <w:sz w:val="24"/>
          <w:szCs w:val="24"/>
        </w:rPr>
        <w:t xml:space="preserve">to underlie all the other themes was </w:t>
      </w:r>
      <w:r w:rsidR="00996130" w:rsidRPr="00F855E6">
        <w:rPr>
          <w:rFonts w:ascii="Times New Roman" w:hAnsi="Times New Roman" w:cs="Times New Roman"/>
          <w:bCs/>
          <w:i/>
          <w:iCs/>
          <w:sz w:val="24"/>
          <w:szCs w:val="24"/>
        </w:rPr>
        <w:t>3.</w:t>
      </w:r>
      <w:r w:rsidR="009A4C1F" w:rsidRPr="00F855E6">
        <w:rPr>
          <w:rFonts w:ascii="Times New Roman" w:hAnsi="Times New Roman" w:cs="Times New Roman"/>
          <w:bCs/>
          <w:i/>
          <w:iCs/>
          <w:sz w:val="24"/>
          <w:szCs w:val="24"/>
        </w:rPr>
        <w:t>1.</w:t>
      </w:r>
      <w:r w:rsidRPr="00F855E6">
        <w:rPr>
          <w:rFonts w:ascii="Times New Roman" w:hAnsi="Times New Roman" w:cs="Times New Roman"/>
          <w:bCs/>
          <w:i/>
          <w:iCs/>
          <w:sz w:val="24"/>
          <w:szCs w:val="24"/>
        </w:rPr>
        <w:t>5</w:t>
      </w:r>
      <w:r w:rsidRPr="00F855E6">
        <w:rPr>
          <w:rFonts w:ascii="Times New Roman" w:hAnsi="Times New Roman" w:cs="Times New Roman"/>
          <w:bCs/>
          <w:i/>
          <w:sz w:val="24"/>
          <w:szCs w:val="24"/>
        </w:rPr>
        <w:t xml:space="preserve">) </w:t>
      </w:r>
      <w:r w:rsidRPr="00F855E6">
        <w:rPr>
          <w:rFonts w:ascii="Times New Roman" w:hAnsi="Times New Roman" w:cs="Times New Roman"/>
          <w:bCs/>
          <w:i/>
          <w:iCs/>
          <w:sz w:val="24"/>
          <w:szCs w:val="24"/>
        </w:rPr>
        <w:t>Level of awareness of food decisions in supermarkets</w:t>
      </w:r>
      <w:r w:rsidRPr="00F855E6">
        <w:rPr>
          <w:rFonts w:ascii="Times New Roman" w:hAnsi="Times New Roman" w:cs="Times New Roman"/>
          <w:bCs/>
          <w:sz w:val="24"/>
          <w:szCs w:val="24"/>
        </w:rPr>
        <w:t xml:space="preserve">. </w:t>
      </w:r>
      <w:bookmarkStart w:id="6" w:name="_Hlk67589749"/>
      <w:bookmarkStart w:id="7" w:name="_Hlk67585274"/>
      <w:bookmarkStart w:id="8" w:name="_Hlk40043945"/>
      <w:r w:rsidR="00F62C66" w:rsidRPr="00F855E6">
        <w:rPr>
          <w:rFonts w:ascii="Times New Roman" w:hAnsi="Times New Roman" w:cs="Times New Roman"/>
          <w:bCs/>
          <w:sz w:val="24"/>
          <w:szCs w:val="24"/>
        </w:rPr>
        <w:t>Even though inductive thematic analysis was conducted, the first four themes could be seen to correspond to t</w:t>
      </w:r>
      <w:r w:rsidR="00390119" w:rsidRPr="00F855E6">
        <w:rPr>
          <w:rFonts w:ascii="Times New Roman" w:hAnsi="Times New Roman" w:cs="Times New Roman"/>
          <w:bCs/>
          <w:sz w:val="24"/>
          <w:szCs w:val="24"/>
        </w:rPr>
        <w:t xml:space="preserve">he environmental and psychosocial </w:t>
      </w:r>
      <w:r w:rsidR="00F62C66" w:rsidRPr="00F855E6">
        <w:rPr>
          <w:rFonts w:ascii="Times New Roman" w:hAnsi="Times New Roman" w:cs="Times New Roman"/>
          <w:bCs/>
          <w:sz w:val="24"/>
          <w:szCs w:val="24"/>
        </w:rPr>
        <w:t>components of the model of nutrition environment</w:t>
      </w:r>
      <w:r w:rsidR="00C71DA7" w:rsidRPr="00F855E6">
        <w:rPr>
          <w:rFonts w:ascii="Times New Roman" w:hAnsi="Times New Roman" w:cs="Times New Roman"/>
          <w:bCs/>
          <w:sz w:val="24"/>
          <w:szCs w:val="24"/>
        </w:rPr>
        <w:t>s</w:t>
      </w:r>
      <w:r w:rsidR="00082850" w:rsidRPr="00F855E6">
        <w:rPr>
          <w:rFonts w:ascii="Times New Roman" w:hAnsi="Times New Roman" w:cs="Times New Roman"/>
          <w:bCs/>
          <w:sz w:val="24"/>
          <w:szCs w:val="24"/>
        </w:rPr>
        <w:t xml:space="preserve"> </w:t>
      </w:r>
      <w:r w:rsidR="00082850" w:rsidRPr="00F855E6">
        <w:rPr>
          <w:rFonts w:ascii="Times New Roman" w:hAnsi="Times New Roman" w:cs="Times New Roman"/>
          <w:bCs/>
          <w:sz w:val="24"/>
          <w:szCs w:val="24"/>
        </w:rPr>
        <w:fldChar w:fldCharType="begin"/>
      </w:r>
      <w:r w:rsidR="00082850" w:rsidRPr="00F855E6">
        <w:rPr>
          <w:rFonts w:ascii="Times New Roman" w:hAnsi="Times New Roman" w:cs="Times New Roman"/>
          <w:bCs/>
          <w:sz w:val="24"/>
          <w:szCs w:val="24"/>
        </w:rPr>
        <w:instrText xml:space="preserve"> ADDIN EN.CITE &lt;EndNote&gt;&lt;Cite&gt;&lt;Author&gt;Glanz&lt;/Author&gt;&lt;Year&gt;2005&lt;/Year&gt;&lt;RecNum&gt;14&lt;/RecNum&gt;&lt;DisplayText&gt;[8]&lt;/DisplayText&gt;&lt;record&gt;&lt;rec-number&gt;14&lt;/rec-number&gt;&lt;foreign-keys&gt;&lt;key app="EN" db-id="sw0xdarfpv2pepep9ah55ae5fxfwaaxa0ze2" timestamp="1479030742"&gt;14&lt;/key&gt;&lt;key app="ENWeb" db-id=""&gt;0&lt;/key&gt;&lt;/foreign-keys&gt;&lt;ref-type name="Journal Article"&gt;17&lt;/ref-type&gt;&lt;contributors&gt;&lt;authors&gt;&lt;author&gt;Glanz,Karen&lt;/author&gt;&lt;author&gt;Sallis,James F.&lt;/author&gt;&lt;author&gt;Saelens,Brian E.&lt;/author&gt;&lt;author&gt;Frank,Lawrence D.&lt;/author&gt;&lt;/authors&gt;&lt;/contributors&gt;&lt;titles&gt;&lt;title&gt;Healthy Nutrition Environments: Concepts and Measures&lt;/title&gt;&lt;secondary-title&gt;American Journal of Health Promotion&lt;/secondary-title&gt;&lt;/titles&gt;&lt;periodical&gt;&lt;full-title&gt;American Journal of Health Promotion&lt;/full-title&gt;&lt;/periodical&gt;&lt;pages&gt;330-333&lt;/pages&gt;&lt;volume&gt;19&lt;/volume&gt;&lt;number&gt;5&lt;/number&gt;&lt;reprint-edition&gt;Not in File&lt;/reprint-edition&gt;&lt;keywords&gt;&lt;keyword&gt;*FOOD&lt;/keyword&gt;&lt;keyword&gt;*FRUIT&lt;/keyword&gt;&lt;keyword&gt;*HEALTH promotion&lt;/keyword&gt;&lt;keyword&gt;*LOW-fat foods&lt;/keyword&gt;&lt;keyword&gt;*NATURAL foods&lt;/keyword&gt;&lt;keyword&gt;*NUTRITION&lt;/keyword&gt;&lt;keyword&gt;*VEGETABLES&lt;/keyword&gt;&lt;keyword&gt;Environment&lt;/keyword&gt;&lt;keyword&gt;ENVIRONMENTS&lt;/keyword&gt;&lt;keyword&gt;Food&lt;/keyword&gt;&lt;keyword&gt;Fruit&lt;/keyword&gt;&lt;keyword&gt;Public Health&lt;/keyword&gt;&lt;keyword&gt;PUBLIC-HEALTH&lt;/keyword&gt;&lt;keyword&gt;SOCIAL status&lt;/keyword&gt;&lt;keyword&gt;Socioeconomic&lt;/keyword&gt;&lt;keyword&gt;Vegetables&lt;/keyword&gt;&lt;/keywords&gt;&lt;dates&gt;&lt;year&gt;2005&lt;/year&gt;&lt;pub-dates&gt;&lt;date&gt;5/2005&lt;/date&gt;&lt;/pub-dates&gt;&lt;/dates&gt;&lt;isbn&gt;08901171&lt;/isbn&gt;&lt;label&gt;16&lt;/label&gt;&lt;urls&gt;&lt;related-urls&gt;&lt;url&gt;http://search.ebscohost.com/login.aspx?direct=true&amp;amp;db=s3h&amp;amp;AN=17004178&amp;amp;site=ehost-live&lt;/url&gt;&lt;/related-urls&gt;&lt;/urls&gt;&lt;/record&gt;&lt;/Cite&gt;&lt;/EndNote&gt;</w:instrText>
      </w:r>
      <w:r w:rsidR="00082850" w:rsidRPr="00F855E6">
        <w:rPr>
          <w:rFonts w:ascii="Times New Roman" w:hAnsi="Times New Roman" w:cs="Times New Roman"/>
          <w:bCs/>
          <w:sz w:val="24"/>
          <w:szCs w:val="24"/>
        </w:rPr>
        <w:fldChar w:fldCharType="separate"/>
      </w:r>
      <w:r w:rsidR="00082850" w:rsidRPr="00F855E6">
        <w:rPr>
          <w:rFonts w:ascii="Times New Roman" w:hAnsi="Times New Roman" w:cs="Times New Roman"/>
          <w:bCs/>
          <w:noProof/>
          <w:sz w:val="24"/>
          <w:szCs w:val="24"/>
        </w:rPr>
        <w:t>[</w:t>
      </w:r>
      <w:hyperlink w:anchor="_ENREF_8" w:tooltip="Glanz, 2005 #14" w:history="1">
        <w:r w:rsidR="00D85EBA" w:rsidRPr="00F855E6">
          <w:rPr>
            <w:rFonts w:ascii="Times New Roman" w:hAnsi="Times New Roman" w:cs="Times New Roman"/>
            <w:bCs/>
            <w:noProof/>
            <w:sz w:val="24"/>
            <w:szCs w:val="24"/>
          </w:rPr>
          <w:t>8</w:t>
        </w:r>
      </w:hyperlink>
      <w:r w:rsidR="00082850" w:rsidRPr="00F855E6">
        <w:rPr>
          <w:rFonts w:ascii="Times New Roman" w:hAnsi="Times New Roman" w:cs="Times New Roman"/>
          <w:bCs/>
          <w:noProof/>
          <w:sz w:val="24"/>
          <w:szCs w:val="24"/>
        </w:rPr>
        <w:t>]</w:t>
      </w:r>
      <w:r w:rsidR="00082850" w:rsidRPr="00F855E6">
        <w:rPr>
          <w:rFonts w:ascii="Times New Roman" w:hAnsi="Times New Roman" w:cs="Times New Roman"/>
          <w:bCs/>
          <w:sz w:val="24"/>
          <w:szCs w:val="24"/>
        </w:rPr>
        <w:fldChar w:fldCharType="end"/>
      </w:r>
      <w:r w:rsidR="00F62C66" w:rsidRPr="00F855E6">
        <w:rPr>
          <w:rFonts w:ascii="Times New Roman" w:hAnsi="Times New Roman" w:cs="Times New Roman"/>
          <w:bCs/>
          <w:sz w:val="24"/>
          <w:szCs w:val="24"/>
        </w:rPr>
        <w:t xml:space="preserve">, </w:t>
      </w:r>
      <w:bookmarkEnd w:id="6"/>
      <w:r w:rsidR="00F62C66" w:rsidRPr="00F855E6">
        <w:rPr>
          <w:rFonts w:ascii="Times New Roman" w:hAnsi="Times New Roman" w:cs="Times New Roman"/>
          <w:bCs/>
          <w:sz w:val="24"/>
          <w:szCs w:val="24"/>
        </w:rPr>
        <w:t>and the fifth theme relates to the dual process model in terms of participants’ level of awareness of their decisions</w:t>
      </w:r>
      <w:bookmarkEnd w:id="7"/>
      <w:r w:rsidR="00082850" w:rsidRPr="00F855E6">
        <w:rPr>
          <w:rFonts w:ascii="Times New Roman" w:hAnsi="Times New Roman" w:cs="Times New Roman"/>
          <w:bCs/>
          <w:sz w:val="24"/>
          <w:szCs w:val="24"/>
        </w:rPr>
        <w:t xml:space="preserve"> </w:t>
      </w:r>
      <w:r w:rsidR="00D85EBA" w:rsidRPr="00F855E6">
        <w:rPr>
          <w:rFonts w:ascii="Times New Roman" w:hAnsi="Times New Roman" w:cs="Times New Roman"/>
          <w:bCs/>
          <w:sz w:val="24"/>
          <w:szCs w:val="24"/>
        </w:rPr>
        <w:fldChar w:fldCharType="begin"/>
      </w:r>
      <w:r w:rsidR="00D85EBA" w:rsidRPr="00F855E6">
        <w:rPr>
          <w:rFonts w:ascii="Times New Roman" w:hAnsi="Times New Roman" w:cs="Times New Roman"/>
          <w:bCs/>
          <w:sz w:val="24"/>
          <w:szCs w:val="24"/>
        </w:rPr>
        <w:instrText xml:space="preserve"> ADDIN EN.CITE &lt;EndNote&gt;&lt;Cite&gt;&lt;Author&gt;Sloman&lt;/Author&gt;&lt;Year&gt;1996&lt;/Year&gt;&lt;RecNum&gt;4&lt;/RecNum&gt;&lt;DisplayText&gt;[21]&lt;/DisplayText&gt;&lt;record&gt;&lt;rec-number&gt;4&lt;/rec-number&gt;&lt;foreign-keys&gt;&lt;key app="EN" db-id="edwwr05pgezxelewd5ypswdyxe2teavzz59e" timestamp="1616762841"&gt;4&lt;/key&gt;&lt;/foreign-keys&gt;&lt;ref-type name="Journal Article"&gt;17&lt;/ref-type&gt;&lt;contributors&gt;&lt;authors&gt;&lt;author&gt;Sloman, Steven&lt;/author&gt;&lt;/authors&gt;&lt;/contributors&gt;&lt;titles&gt;&lt;title&gt;The Empirical Case For Two Systems of Reasoning&lt;/title&gt;&lt;secondary-title&gt;Psychological Bulletin&lt;/secondary-title&gt;&lt;/titles&gt;&lt;pages&gt;3&lt;/pages&gt;&lt;volume&gt;119&lt;/volume&gt;&lt;dates&gt;&lt;year&gt;1996&lt;/year&gt;&lt;pub-dates&gt;&lt;date&gt;01/01&lt;/date&gt;&lt;/pub-dates&gt;&lt;/dates&gt;&lt;urls&gt;&lt;/urls&gt;&lt;electronic-resource-num&gt;10.1037/0033-2909.119.1.3&lt;/electronic-resource-num&gt;&lt;research-notes&gt;  Pilot study qualitative&lt;/research-notes&gt;&lt;/record&gt;&lt;/Cite&gt;&lt;/EndNote&gt;</w:instrText>
      </w:r>
      <w:r w:rsidR="00D85EBA" w:rsidRPr="00F855E6">
        <w:rPr>
          <w:rFonts w:ascii="Times New Roman" w:hAnsi="Times New Roman" w:cs="Times New Roman"/>
          <w:bCs/>
          <w:sz w:val="24"/>
          <w:szCs w:val="24"/>
        </w:rPr>
        <w:fldChar w:fldCharType="separate"/>
      </w:r>
      <w:r w:rsidR="00D85EBA" w:rsidRPr="00F855E6">
        <w:rPr>
          <w:rFonts w:ascii="Times New Roman" w:hAnsi="Times New Roman" w:cs="Times New Roman"/>
          <w:bCs/>
          <w:noProof/>
          <w:sz w:val="24"/>
          <w:szCs w:val="24"/>
        </w:rPr>
        <w:t>[</w:t>
      </w:r>
      <w:hyperlink w:anchor="_ENREF_21" w:tooltip="Sloman, 1996 #4" w:history="1">
        <w:r w:rsidR="00D85EBA" w:rsidRPr="00F855E6">
          <w:rPr>
            <w:rFonts w:ascii="Times New Roman" w:hAnsi="Times New Roman" w:cs="Times New Roman"/>
            <w:bCs/>
            <w:noProof/>
            <w:sz w:val="24"/>
            <w:szCs w:val="24"/>
          </w:rPr>
          <w:t>21</w:t>
        </w:r>
      </w:hyperlink>
      <w:r w:rsidR="00D85EBA" w:rsidRPr="00F855E6">
        <w:rPr>
          <w:rFonts w:ascii="Times New Roman" w:hAnsi="Times New Roman" w:cs="Times New Roman"/>
          <w:bCs/>
          <w:noProof/>
          <w:sz w:val="24"/>
          <w:szCs w:val="24"/>
        </w:rPr>
        <w:t>]</w:t>
      </w:r>
      <w:r w:rsidR="00D85EBA" w:rsidRPr="00F855E6">
        <w:rPr>
          <w:rFonts w:ascii="Times New Roman" w:hAnsi="Times New Roman" w:cs="Times New Roman"/>
          <w:bCs/>
          <w:sz w:val="24"/>
          <w:szCs w:val="24"/>
        </w:rPr>
        <w:fldChar w:fldCharType="end"/>
      </w:r>
      <w:r w:rsidR="00082850" w:rsidRPr="00F855E6">
        <w:rPr>
          <w:rFonts w:ascii="Times New Roman" w:hAnsi="Times New Roman" w:cs="Times New Roman"/>
          <w:bCs/>
          <w:sz w:val="24"/>
          <w:szCs w:val="24"/>
        </w:rPr>
        <w:t>.</w:t>
      </w:r>
      <w:r w:rsidR="00F62C66" w:rsidRPr="00F855E6">
        <w:rPr>
          <w:rFonts w:ascii="Times New Roman" w:hAnsi="Times New Roman" w:cs="Times New Roman"/>
          <w:bCs/>
          <w:sz w:val="24"/>
          <w:szCs w:val="24"/>
        </w:rPr>
        <w:t xml:space="preserve"> </w:t>
      </w:r>
      <w:r w:rsidRPr="00F855E6">
        <w:rPr>
          <w:rFonts w:ascii="Times New Roman" w:hAnsi="Times New Roman" w:cs="Times New Roman"/>
          <w:bCs/>
          <w:sz w:val="24"/>
          <w:szCs w:val="24"/>
        </w:rPr>
        <w:t xml:space="preserve">No differences in these </w:t>
      </w:r>
      <w:r w:rsidR="002D3099" w:rsidRPr="00F855E6">
        <w:rPr>
          <w:rFonts w:ascii="Times New Roman" w:hAnsi="Times New Roman" w:cs="Times New Roman"/>
          <w:bCs/>
          <w:sz w:val="24"/>
          <w:szCs w:val="24"/>
        </w:rPr>
        <w:t xml:space="preserve">five </w:t>
      </w:r>
      <w:r w:rsidRPr="00F855E6">
        <w:rPr>
          <w:rFonts w:ascii="Times New Roman" w:hAnsi="Times New Roman" w:cs="Times New Roman"/>
          <w:bCs/>
          <w:sz w:val="24"/>
          <w:szCs w:val="24"/>
        </w:rPr>
        <w:t xml:space="preserve">themes were </w:t>
      </w:r>
      <w:r w:rsidR="00DA0AEC" w:rsidRPr="00F855E6">
        <w:rPr>
          <w:rFonts w:ascii="Times New Roman" w:hAnsi="Times New Roman" w:cs="Times New Roman"/>
          <w:bCs/>
          <w:sz w:val="24"/>
          <w:szCs w:val="24"/>
        </w:rPr>
        <w:t>apparent</w:t>
      </w:r>
      <w:r w:rsidRPr="00F855E6">
        <w:rPr>
          <w:rFonts w:ascii="Times New Roman" w:hAnsi="Times New Roman" w:cs="Times New Roman"/>
          <w:bCs/>
          <w:sz w:val="24"/>
          <w:szCs w:val="24"/>
        </w:rPr>
        <w:t xml:space="preserve"> between the intervention and control groups</w:t>
      </w:r>
      <w:bookmarkEnd w:id="8"/>
      <w:r w:rsidR="00BA3601" w:rsidRPr="00F855E6">
        <w:rPr>
          <w:rFonts w:ascii="Times New Roman" w:hAnsi="Times New Roman" w:cs="Times New Roman"/>
          <w:bCs/>
          <w:sz w:val="24"/>
          <w:szCs w:val="24"/>
        </w:rPr>
        <w:t xml:space="preserve"> as illustrated</w:t>
      </w:r>
      <w:r w:rsidR="00593258" w:rsidRPr="00F855E6">
        <w:rPr>
          <w:rFonts w:ascii="Times New Roman" w:hAnsi="Times New Roman" w:cs="Times New Roman"/>
          <w:bCs/>
          <w:sz w:val="24"/>
          <w:szCs w:val="24"/>
        </w:rPr>
        <w:t xml:space="preserve"> below </w:t>
      </w:r>
      <w:r w:rsidR="00BA3601" w:rsidRPr="00F855E6">
        <w:rPr>
          <w:rFonts w:ascii="Times New Roman" w:hAnsi="Times New Roman" w:cs="Times New Roman"/>
          <w:bCs/>
          <w:sz w:val="24"/>
          <w:szCs w:val="24"/>
        </w:rPr>
        <w:t>through</w:t>
      </w:r>
      <w:r w:rsidR="00593258" w:rsidRPr="00F855E6">
        <w:rPr>
          <w:rFonts w:ascii="Times New Roman" w:hAnsi="Times New Roman" w:cs="Times New Roman"/>
          <w:bCs/>
          <w:sz w:val="24"/>
          <w:szCs w:val="24"/>
        </w:rPr>
        <w:t xml:space="preserve"> quotes from interviewees</w:t>
      </w:r>
      <w:r w:rsidR="00BA3601" w:rsidRPr="00F855E6">
        <w:rPr>
          <w:rFonts w:ascii="Times New Roman" w:hAnsi="Times New Roman" w:cs="Times New Roman"/>
          <w:bCs/>
          <w:sz w:val="24"/>
          <w:szCs w:val="24"/>
        </w:rPr>
        <w:t xml:space="preserve"> from both groups</w:t>
      </w:r>
      <w:r w:rsidR="00593258" w:rsidRPr="00F855E6">
        <w:rPr>
          <w:rFonts w:ascii="Times New Roman" w:hAnsi="Times New Roman" w:cs="Times New Roman"/>
          <w:bCs/>
          <w:sz w:val="24"/>
          <w:szCs w:val="24"/>
        </w:rPr>
        <w:t>.</w:t>
      </w:r>
    </w:p>
    <w:p w14:paraId="516EE49E" w14:textId="462CE29C" w:rsidR="00756D83" w:rsidRPr="00F855E6" w:rsidRDefault="00593258" w:rsidP="00474B4E">
      <w:pPr>
        <w:spacing w:after="0" w:line="480" w:lineRule="auto"/>
        <w:rPr>
          <w:rFonts w:ascii="Times New Roman" w:hAnsi="Times New Roman" w:cs="Times New Roman"/>
          <w:i/>
          <w:iCs/>
          <w:sz w:val="24"/>
          <w:szCs w:val="24"/>
          <w:u w:val="single"/>
        </w:rPr>
      </w:pPr>
      <w:r w:rsidRPr="00F855E6">
        <w:rPr>
          <w:rFonts w:ascii="Times New Roman" w:hAnsi="Times New Roman" w:cs="Times New Roman"/>
          <w:i/>
          <w:iCs/>
          <w:sz w:val="24"/>
          <w:szCs w:val="24"/>
        </w:rPr>
        <w:t>3.1.</w:t>
      </w:r>
      <w:r w:rsidR="00474B4E" w:rsidRPr="00F855E6">
        <w:rPr>
          <w:rFonts w:ascii="Times New Roman" w:hAnsi="Times New Roman" w:cs="Times New Roman"/>
          <w:i/>
          <w:iCs/>
          <w:sz w:val="24"/>
          <w:szCs w:val="24"/>
        </w:rPr>
        <w:t>1</w:t>
      </w:r>
      <w:r w:rsidR="009A4C1F" w:rsidRPr="00F855E6">
        <w:rPr>
          <w:rFonts w:ascii="Times New Roman" w:hAnsi="Times New Roman" w:cs="Times New Roman"/>
          <w:i/>
          <w:iCs/>
          <w:sz w:val="24"/>
          <w:szCs w:val="24"/>
        </w:rPr>
        <w:t>)</w:t>
      </w:r>
      <w:r w:rsidR="00D670DB" w:rsidRPr="00F855E6">
        <w:rPr>
          <w:rFonts w:ascii="Times New Roman" w:hAnsi="Times New Roman" w:cs="Times New Roman"/>
          <w:i/>
          <w:iCs/>
          <w:sz w:val="24"/>
          <w:szCs w:val="24"/>
        </w:rPr>
        <w:t xml:space="preserve"> </w:t>
      </w:r>
      <w:r w:rsidR="00756D83" w:rsidRPr="00F855E6">
        <w:rPr>
          <w:rFonts w:ascii="Times New Roman" w:hAnsi="Times New Roman" w:cs="Times New Roman"/>
          <w:i/>
          <w:iCs/>
          <w:sz w:val="24"/>
          <w:szCs w:val="24"/>
          <w:u w:val="single"/>
        </w:rPr>
        <w:t>Physical environment</w:t>
      </w:r>
    </w:p>
    <w:p w14:paraId="264573D1" w14:textId="444D769F" w:rsidR="00756D83" w:rsidRPr="00F855E6" w:rsidRDefault="00756D83" w:rsidP="0076280C">
      <w:pPr>
        <w:spacing w:after="0" w:line="480" w:lineRule="auto"/>
        <w:rPr>
          <w:rFonts w:ascii="Times New Roman" w:hAnsi="Times New Roman" w:cs="Times New Roman"/>
          <w:sz w:val="24"/>
          <w:szCs w:val="24"/>
        </w:rPr>
      </w:pPr>
      <w:r w:rsidRPr="00F855E6">
        <w:rPr>
          <w:rFonts w:ascii="Times New Roman" w:hAnsi="Times New Roman" w:cs="Times New Roman"/>
          <w:sz w:val="24"/>
          <w:szCs w:val="24"/>
        </w:rPr>
        <w:t>Participants reported several practical and physical factors that influence their choice of, and decisions within</w:t>
      </w:r>
      <w:r w:rsidR="00FB4DAD" w:rsidRPr="00F855E6">
        <w:rPr>
          <w:rFonts w:ascii="Times New Roman" w:hAnsi="Times New Roman" w:cs="Times New Roman"/>
          <w:sz w:val="24"/>
          <w:szCs w:val="24"/>
        </w:rPr>
        <w:t>,</w:t>
      </w:r>
      <w:r w:rsidRPr="00F855E6">
        <w:rPr>
          <w:rFonts w:ascii="Times New Roman" w:hAnsi="Times New Roman" w:cs="Times New Roman"/>
          <w:sz w:val="24"/>
          <w:szCs w:val="24"/>
        </w:rPr>
        <w:t xml:space="preserve"> the supermarket. Accessibility was reported as a primary reason for using a particular store and was described as: living in close proximity to the supermarket or it being easily accessible by public transport; the supermarket offering free delivery or ‘click and collect services;’ or the location </w:t>
      </w:r>
      <w:r w:rsidR="00673AF5" w:rsidRPr="00F855E6">
        <w:rPr>
          <w:rFonts w:ascii="Times New Roman" w:hAnsi="Times New Roman" w:cs="Times New Roman"/>
          <w:sz w:val="24"/>
          <w:szCs w:val="24"/>
        </w:rPr>
        <w:t>fitting</w:t>
      </w:r>
      <w:r w:rsidR="00DA0AEC" w:rsidRPr="00F855E6">
        <w:rPr>
          <w:rFonts w:ascii="Times New Roman" w:hAnsi="Times New Roman" w:cs="Times New Roman"/>
          <w:sz w:val="24"/>
          <w:szCs w:val="24"/>
        </w:rPr>
        <w:t xml:space="preserve"> with</w:t>
      </w:r>
      <w:r w:rsidRPr="00F855E6">
        <w:rPr>
          <w:rFonts w:ascii="Times New Roman" w:hAnsi="Times New Roman" w:cs="Times New Roman"/>
          <w:sz w:val="24"/>
          <w:szCs w:val="24"/>
        </w:rPr>
        <w:t xml:space="preserve"> their normal routine, such as school runs.</w:t>
      </w:r>
    </w:p>
    <w:p w14:paraId="5178DA6A" w14:textId="1B8D338A" w:rsidR="00756D83" w:rsidRPr="00F855E6" w:rsidRDefault="0087241F" w:rsidP="0076280C">
      <w:pPr>
        <w:spacing w:after="0" w:line="480" w:lineRule="auto"/>
        <w:rPr>
          <w:rFonts w:ascii="Times New Roman" w:hAnsi="Times New Roman" w:cs="Times New Roman"/>
          <w:i/>
          <w:sz w:val="24"/>
          <w:szCs w:val="24"/>
        </w:rPr>
      </w:pPr>
      <w:r w:rsidRPr="00F855E6">
        <w:rPr>
          <w:rFonts w:ascii="Times New Roman" w:hAnsi="Times New Roman" w:cs="Times New Roman"/>
          <w:i/>
          <w:sz w:val="24"/>
          <w:szCs w:val="24"/>
        </w:rPr>
        <w:t>“ju</w:t>
      </w:r>
      <w:r w:rsidR="00756D83" w:rsidRPr="00F855E6">
        <w:rPr>
          <w:rFonts w:ascii="Times New Roman" w:hAnsi="Times New Roman" w:cs="Times New Roman"/>
          <w:i/>
          <w:sz w:val="24"/>
          <w:szCs w:val="24"/>
        </w:rPr>
        <w:t xml:space="preserve">st the </w:t>
      </w:r>
      <w:r w:rsidR="00EE5C24" w:rsidRPr="00F855E6">
        <w:rPr>
          <w:rFonts w:ascii="Times New Roman" w:hAnsi="Times New Roman" w:cs="Times New Roman"/>
          <w:i/>
          <w:color w:val="000000"/>
          <w:sz w:val="24"/>
          <w:szCs w:val="24"/>
        </w:rPr>
        <w:t>convenience</w:t>
      </w:r>
      <w:r w:rsidR="00756D83" w:rsidRPr="00F855E6">
        <w:rPr>
          <w:rFonts w:ascii="Times New Roman" w:hAnsi="Times New Roman" w:cs="Times New Roman"/>
          <w:i/>
          <w:sz w:val="24"/>
          <w:szCs w:val="24"/>
        </w:rPr>
        <w:t xml:space="preserve"> that they are just up the road</w:t>
      </w:r>
      <w:r w:rsidR="0049065A" w:rsidRPr="00F855E6">
        <w:rPr>
          <w:rFonts w:ascii="Times New Roman" w:hAnsi="Times New Roman" w:cs="Times New Roman"/>
          <w:i/>
          <w:sz w:val="24"/>
          <w:szCs w:val="24"/>
        </w:rPr>
        <w:t>.</w:t>
      </w:r>
      <w:r w:rsidR="00756D83" w:rsidRPr="00F855E6">
        <w:rPr>
          <w:rFonts w:ascii="Times New Roman" w:hAnsi="Times New Roman" w:cs="Times New Roman"/>
          <w:i/>
          <w:sz w:val="24"/>
          <w:szCs w:val="24"/>
        </w:rPr>
        <w:t>” – P043 Con</w:t>
      </w:r>
    </w:p>
    <w:p w14:paraId="245FE4E8" w14:textId="2EB704D2" w:rsidR="00756D83" w:rsidRPr="00F855E6" w:rsidRDefault="00756D83" w:rsidP="00374855">
      <w:pPr>
        <w:spacing w:line="276" w:lineRule="auto"/>
        <w:rPr>
          <w:rFonts w:ascii="Times New Roman" w:hAnsi="Times New Roman" w:cs="Times New Roman"/>
          <w:i/>
          <w:sz w:val="24"/>
          <w:szCs w:val="24"/>
        </w:rPr>
      </w:pPr>
      <w:r w:rsidRPr="00F855E6">
        <w:rPr>
          <w:rFonts w:ascii="Times New Roman" w:hAnsi="Times New Roman" w:cs="Times New Roman"/>
          <w:i/>
          <w:sz w:val="24"/>
          <w:szCs w:val="24"/>
        </w:rPr>
        <w:t>“</w:t>
      </w:r>
      <w:r w:rsidR="0087241F" w:rsidRPr="00F855E6">
        <w:rPr>
          <w:rFonts w:ascii="Times New Roman" w:hAnsi="Times New Roman" w:cs="Times New Roman"/>
          <w:i/>
          <w:sz w:val="24"/>
          <w:szCs w:val="24"/>
        </w:rPr>
        <w:t>p</w:t>
      </w:r>
      <w:r w:rsidRPr="00F855E6">
        <w:rPr>
          <w:rFonts w:ascii="Times New Roman" w:hAnsi="Times New Roman" w:cs="Times New Roman"/>
          <w:i/>
          <w:sz w:val="24"/>
          <w:szCs w:val="24"/>
        </w:rPr>
        <w:t>robably what’s easiest to get to, because I don’t drive, so somewhere accessible by bus.” – P074 Int</w:t>
      </w:r>
    </w:p>
    <w:p w14:paraId="18C3DE14" w14:textId="73E35597" w:rsidR="00BC4A5E" w:rsidRPr="00F855E6" w:rsidRDefault="00756D83" w:rsidP="00374855">
      <w:pPr>
        <w:spacing w:after="0" w:line="480" w:lineRule="auto"/>
        <w:rPr>
          <w:rFonts w:ascii="Times New Roman" w:hAnsi="Times New Roman" w:cs="Times New Roman"/>
          <w:sz w:val="24"/>
          <w:szCs w:val="24"/>
        </w:rPr>
      </w:pPr>
      <w:r w:rsidRPr="00F855E6">
        <w:rPr>
          <w:rFonts w:ascii="Times New Roman" w:hAnsi="Times New Roman" w:cs="Times New Roman"/>
          <w:sz w:val="24"/>
          <w:szCs w:val="24"/>
        </w:rPr>
        <w:t xml:space="preserve">Many women commented that a logical store arrangement and wide aisles allowed for easy navigation and identification of </w:t>
      </w:r>
      <w:r w:rsidR="00EE5C24" w:rsidRPr="00F855E6">
        <w:rPr>
          <w:rFonts w:ascii="Times New Roman" w:hAnsi="Times New Roman" w:cs="Times New Roman"/>
          <w:color w:val="000000"/>
          <w:sz w:val="24"/>
          <w:szCs w:val="24"/>
        </w:rPr>
        <w:t>the products</w:t>
      </w:r>
      <w:r w:rsidRPr="00F855E6">
        <w:rPr>
          <w:rFonts w:ascii="Times New Roman" w:hAnsi="Times New Roman" w:cs="Times New Roman"/>
          <w:sz w:val="24"/>
          <w:szCs w:val="24"/>
        </w:rPr>
        <w:t xml:space="preserve"> they planned to purchase. Participants did not enjoy having to ‘hunt’ for items and stated that when they could not easily find their desired </w:t>
      </w:r>
      <w:r w:rsidR="00F04E94" w:rsidRPr="00F855E6">
        <w:rPr>
          <w:rFonts w:ascii="Times New Roman" w:hAnsi="Times New Roman" w:cs="Times New Roman"/>
          <w:sz w:val="24"/>
          <w:szCs w:val="24"/>
        </w:rPr>
        <w:t>product,</w:t>
      </w:r>
      <w:r w:rsidRPr="00F855E6">
        <w:rPr>
          <w:rFonts w:ascii="Times New Roman" w:hAnsi="Times New Roman" w:cs="Times New Roman"/>
          <w:sz w:val="24"/>
          <w:szCs w:val="24"/>
        </w:rPr>
        <w:t xml:space="preserve"> they were more likely to purchase unplanned products. Participants described how product placement strategies influence</w:t>
      </w:r>
      <w:r w:rsidR="00673AF5" w:rsidRPr="00F855E6">
        <w:rPr>
          <w:rFonts w:ascii="Times New Roman" w:hAnsi="Times New Roman" w:cs="Times New Roman"/>
          <w:sz w:val="24"/>
          <w:szCs w:val="24"/>
        </w:rPr>
        <w:t>d</w:t>
      </w:r>
      <w:r w:rsidRPr="00F855E6">
        <w:rPr>
          <w:rFonts w:ascii="Times New Roman" w:hAnsi="Times New Roman" w:cs="Times New Roman"/>
          <w:sz w:val="24"/>
          <w:szCs w:val="24"/>
        </w:rPr>
        <w:t xml:space="preserve"> their food shopping choices, </w:t>
      </w:r>
      <w:r w:rsidR="00F04E94" w:rsidRPr="00F855E6">
        <w:rPr>
          <w:rFonts w:ascii="Times New Roman" w:hAnsi="Times New Roman" w:cs="Times New Roman"/>
          <w:sz w:val="24"/>
          <w:szCs w:val="24"/>
        </w:rPr>
        <w:t xml:space="preserve">including </w:t>
      </w:r>
      <w:r w:rsidR="00BC4A5E" w:rsidRPr="00F855E6">
        <w:rPr>
          <w:rFonts w:ascii="Times New Roman" w:hAnsi="Times New Roman" w:cs="Times New Roman"/>
          <w:sz w:val="24"/>
          <w:szCs w:val="24"/>
        </w:rPr>
        <w:t>the purchase of</w:t>
      </w:r>
      <w:r w:rsidRPr="00F855E6">
        <w:rPr>
          <w:rFonts w:ascii="Times New Roman" w:hAnsi="Times New Roman" w:cs="Times New Roman"/>
          <w:sz w:val="24"/>
          <w:szCs w:val="24"/>
        </w:rPr>
        <w:t xml:space="preserve"> healthy foods. </w:t>
      </w:r>
    </w:p>
    <w:p w14:paraId="035A8D97" w14:textId="47033DB5" w:rsidR="00BC4A5E" w:rsidRPr="00F855E6" w:rsidRDefault="00BC4A5E" w:rsidP="00374855">
      <w:pPr>
        <w:spacing w:after="0" w:line="276" w:lineRule="auto"/>
        <w:rPr>
          <w:rFonts w:ascii="Times New Roman" w:hAnsi="Times New Roman" w:cs="Times New Roman"/>
          <w:i/>
          <w:sz w:val="24"/>
          <w:szCs w:val="24"/>
        </w:rPr>
      </w:pPr>
      <w:r w:rsidRPr="00F855E6">
        <w:rPr>
          <w:rFonts w:ascii="Times New Roman" w:hAnsi="Times New Roman" w:cs="Times New Roman"/>
          <w:i/>
          <w:sz w:val="24"/>
          <w:szCs w:val="24"/>
        </w:rPr>
        <w:t xml:space="preserve">“they have just got all their fruit and veg and fresh stuff right at the front of the store as soon as you walk in, </w:t>
      </w:r>
      <w:r w:rsidRPr="00F855E6">
        <w:rPr>
          <w:rFonts w:ascii="Times New Roman" w:hAnsi="Times New Roman" w:cs="Times New Roman"/>
          <w:i/>
          <w:color w:val="000000"/>
          <w:sz w:val="24"/>
          <w:szCs w:val="24"/>
        </w:rPr>
        <w:t>it is</w:t>
      </w:r>
      <w:r w:rsidRPr="00F855E6">
        <w:rPr>
          <w:rFonts w:ascii="Times New Roman" w:hAnsi="Times New Roman" w:cs="Times New Roman"/>
          <w:i/>
          <w:sz w:val="24"/>
          <w:szCs w:val="24"/>
        </w:rPr>
        <w:t xml:space="preserve"> on your right hand side as you go in, and </w:t>
      </w:r>
      <w:r w:rsidR="008D7EDC" w:rsidRPr="00F855E6">
        <w:rPr>
          <w:rFonts w:ascii="Times New Roman" w:hAnsi="Times New Roman" w:cs="Times New Roman"/>
          <w:i/>
          <w:iCs/>
          <w:sz w:val="24"/>
          <w:szCs w:val="24"/>
        </w:rPr>
        <w:t>supermarket</w:t>
      </w:r>
      <w:r w:rsidR="008D7EDC" w:rsidRPr="00F855E6">
        <w:rPr>
          <w:rFonts w:ascii="Times New Roman" w:hAnsi="Times New Roman" w:cs="Times New Roman"/>
          <w:i/>
          <w:sz w:val="24"/>
          <w:szCs w:val="24"/>
        </w:rPr>
        <w:t xml:space="preserve"> B</w:t>
      </w:r>
      <w:r w:rsidRPr="00F855E6">
        <w:rPr>
          <w:rFonts w:ascii="Times New Roman" w:hAnsi="Times New Roman" w:cs="Times New Roman"/>
          <w:i/>
          <w:sz w:val="24"/>
          <w:szCs w:val="24"/>
        </w:rPr>
        <w:t xml:space="preserve"> do the same now, and so do </w:t>
      </w:r>
      <w:r w:rsidR="008D7EDC" w:rsidRPr="00F855E6">
        <w:rPr>
          <w:rFonts w:ascii="Times New Roman" w:hAnsi="Times New Roman" w:cs="Times New Roman"/>
          <w:i/>
          <w:iCs/>
          <w:sz w:val="24"/>
          <w:szCs w:val="24"/>
        </w:rPr>
        <w:t>supermarket C</w:t>
      </w:r>
      <w:r w:rsidRPr="00F855E6">
        <w:rPr>
          <w:rFonts w:ascii="Times New Roman" w:hAnsi="Times New Roman" w:cs="Times New Roman"/>
          <w:i/>
          <w:sz w:val="24"/>
          <w:szCs w:val="24"/>
        </w:rPr>
        <w:t xml:space="preserve">. Whereas when you go to </w:t>
      </w:r>
      <w:r w:rsidR="008D7EDC" w:rsidRPr="00F855E6">
        <w:rPr>
          <w:rFonts w:ascii="Times New Roman" w:hAnsi="Times New Roman" w:cs="Times New Roman"/>
          <w:i/>
          <w:iCs/>
          <w:sz w:val="24"/>
          <w:szCs w:val="24"/>
        </w:rPr>
        <w:t>supermarket D</w:t>
      </w:r>
      <w:r w:rsidRPr="00F855E6">
        <w:rPr>
          <w:rFonts w:ascii="Times New Roman" w:hAnsi="Times New Roman" w:cs="Times New Roman"/>
          <w:i/>
          <w:sz w:val="24"/>
          <w:szCs w:val="24"/>
        </w:rPr>
        <w:t xml:space="preserve"> in the town, all their fresh stuff is right at the back in the middle so you kind of think a lot of people just by-pass it because they don’t have to walk through it</w:t>
      </w:r>
      <w:r w:rsidR="00D11241" w:rsidRPr="00F855E6">
        <w:rPr>
          <w:rFonts w:ascii="Times New Roman" w:hAnsi="Times New Roman" w:cs="Times New Roman"/>
          <w:i/>
          <w:sz w:val="24"/>
          <w:szCs w:val="24"/>
        </w:rPr>
        <w:t>.”</w:t>
      </w:r>
      <w:r w:rsidRPr="00F855E6">
        <w:rPr>
          <w:rFonts w:ascii="Times New Roman" w:hAnsi="Times New Roman" w:cs="Times New Roman"/>
          <w:i/>
          <w:sz w:val="24"/>
          <w:szCs w:val="24"/>
        </w:rPr>
        <w:t xml:space="preserve"> – P066 Int</w:t>
      </w:r>
    </w:p>
    <w:p w14:paraId="43585D90" w14:textId="77777777" w:rsidR="00374855" w:rsidRPr="00F855E6" w:rsidRDefault="00374855" w:rsidP="00374855">
      <w:pPr>
        <w:spacing w:after="0" w:line="276" w:lineRule="auto"/>
        <w:rPr>
          <w:rFonts w:ascii="Times New Roman" w:hAnsi="Times New Roman" w:cs="Times New Roman"/>
          <w:sz w:val="24"/>
          <w:szCs w:val="24"/>
        </w:rPr>
      </w:pPr>
    </w:p>
    <w:p w14:paraId="0DDD6E4D" w14:textId="64EB41C6" w:rsidR="00756D83" w:rsidRPr="00F855E6" w:rsidRDefault="00756D83" w:rsidP="0076280C">
      <w:pPr>
        <w:spacing w:after="0" w:line="480" w:lineRule="auto"/>
        <w:rPr>
          <w:rFonts w:ascii="Times New Roman" w:hAnsi="Times New Roman" w:cs="Times New Roman"/>
          <w:sz w:val="24"/>
          <w:szCs w:val="24"/>
        </w:rPr>
      </w:pPr>
      <w:r w:rsidRPr="00F855E6">
        <w:rPr>
          <w:rFonts w:ascii="Times New Roman" w:hAnsi="Times New Roman" w:cs="Times New Roman"/>
          <w:sz w:val="24"/>
          <w:szCs w:val="24"/>
        </w:rPr>
        <w:t xml:space="preserve">Women reported disliking supermarkets’ </w:t>
      </w:r>
      <w:r w:rsidR="00EE5C24" w:rsidRPr="00F855E6">
        <w:rPr>
          <w:rFonts w:ascii="Times New Roman" w:hAnsi="Times New Roman" w:cs="Times New Roman"/>
          <w:color w:val="000000"/>
          <w:sz w:val="24"/>
          <w:szCs w:val="24"/>
        </w:rPr>
        <w:t>propensity</w:t>
      </w:r>
      <w:r w:rsidRPr="00F855E6">
        <w:rPr>
          <w:rFonts w:ascii="Times New Roman" w:hAnsi="Times New Roman" w:cs="Times New Roman"/>
          <w:sz w:val="24"/>
          <w:szCs w:val="24"/>
        </w:rPr>
        <w:t xml:space="preserve"> to place unhealthy products in prominent locations that were tempting for children, which exacerbated an already difficult situation for some mothers in resisting their children’s requests. </w:t>
      </w:r>
    </w:p>
    <w:p w14:paraId="7801B3DD" w14:textId="77777777" w:rsidR="00756D83" w:rsidRPr="00F855E6" w:rsidRDefault="00756D83" w:rsidP="00374855">
      <w:pPr>
        <w:spacing w:after="0" w:line="276" w:lineRule="auto"/>
        <w:rPr>
          <w:rFonts w:ascii="Times New Roman" w:hAnsi="Times New Roman" w:cs="Times New Roman"/>
          <w:i/>
          <w:sz w:val="24"/>
          <w:szCs w:val="24"/>
        </w:rPr>
      </w:pPr>
      <w:r w:rsidRPr="00F855E6">
        <w:rPr>
          <w:rFonts w:ascii="Times New Roman" w:hAnsi="Times New Roman" w:cs="Times New Roman"/>
          <w:i/>
          <w:sz w:val="24"/>
          <w:szCs w:val="24"/>
        </w:rPr>
        <w:t>“I’d rather it not be right at the checkout. I think I’d rather get them chocolates if they have been good or something, so I don’t like them seeing it there or while we are waiting, they might get irritated if I said no.” – P043 Con</w:t>
      </w:r>
    </w:p>
    <w:p w14:paraId="6E4AFFC4" w14:textId="77777777" w:rsidR="00374855" w:rsidRPr="00F855E6" w:rsidRDefault="00374855" w:rsidP="00374855">
      <w:pPr>
        <w:spacing w:after="0" w:line="276" w:lineRule="auto"/>
        <w:rPr>
          <w:rFonts w:ascii="Times New Roman" w:hAnsi="Times New Roman" w:cs="Times New Roman"/>
          <w:i/>
          <w:sz w:val="24"/>
          <w:szCs w:val="24"/>
        </w:rPr>
      </w:pPr>
    </w:p>
    <w:p w14:paraId="47C3E874" w14:textId="77777777" w:rsidR="00673AF5" w:rsidRPr="00F855E6" w:rsidRDefault="00673AF5" w:rsidP="00374855">
      <w:pPr>
        <w:spacing w:after="0" w:line="276" w:lineRule="auto"/>
        <w:rPr>
          <w:rFonts w:ascii="Times New Roman" w:hAnsi="Times New Roman" w:cs="Times New Roman"/>
          <w:i/>
          <w:sz w:val="24"/>
          <w:szCs w:val="24"/>
        </w:rPr>
      </w:pPr>
      <w:r w:rsidRPr="00F855E6">
        <w:rPr>
          <w:rFonts w:ascii="Times New Roman" w:hAnsi="Times New Roman" w:cs="Times New Roman"/>
          <w:i/>
          <w:sz w:val="24"/>
          <w:szCs w:val="24"/>
        </w:rPr>
        <w:t>“there’s always sweets at the checkout area when you’ve got your kids obviously it’s ‘oh can I have this, can I have that’ you know, the supermarkets aren’t daft.” – P010 Int</w:t>
      </w:r>
    </w:p>
    <w:p w14:paraId="1604E223" w14:textId="77777777" w:rsidR="00374855" w:rsidRPr="00F855E6" w:rsidRDefault="00374855" w:rsidP="00374855">
      <w:pPr>
        <w:spacing w:after="0" w:line="276" w:lineRule="auto"/>
        <w:rPr>
          <w:rFonts w:ascii="Times New Roman" w:hAnsi="Times New Roman" w:cs="Times New Roman"/>
          <w:i/>
          <w:sz w:val="24"/>
          <w:szCs w:val="24"/>
        </w:rPr>
      </w:pPr>
    </w:p>
    <w:p w14:paraId="745E2230" w14:textId="15B0EBDA" w:rsidR="00756D83" w:rsidRPr="00F855E6" w:rsidRDefault="00756D83" w:rsidP="0076280C">
      <w:pPr>
        <w:spacing w:after="0" w:line="480" w:lineRule="auto"/>
        <w:rPr>
          <w:rFonts w:ascii="Times New Roman" w:hAnsi="Times New Roman" w:cs="Times New Roman"/>
          <w:sz w:val="24"/>
          <w:szCs w:val="24"/>
        </w:rPr>
      </w:pPr>
      <w:r w:rsidRPr="00F855E6">
        <w:rPr>
          <w:rFonts w:ascii="Times New Roman" w:hAnsi="Times New Roman" w:cs="Times New Roman"/>
          <w:sz w:val="24"/>
          <w:szCs w:val="24"/>
        </w:rPr>
        <w:t xml:space="preserve">Product quality, </w:t>
      </w:r>
      <w:r w:rsidR="00D9134D" w:rsidRPr="00F855E6">
        <w:rPr>
          <w:rFonts w:ascii="Times New Roman" w:hAnsi="Times New Roman" w:cs="Times New Roman"/>
          <w:sz w:val="24"/>
          <w:szCs w:val="24"/>
        </w:rPr>
        <w:t>choice,</w:t>
      </w:r>
      <w:r w:rsidRPr="00F855E6">
        <w:rPr>
          <w:rFonts w:ascii="Times New Roman" w:hAnsi="Times New Roman" w:cs="Times New Roman"/>
          <w:sz w:val="24"/>
          <w:szCs w:val="24"/>
        </w:rPr>
        <w:t xml:space="preserve"> and variety, particularly for fresh products, were important for some customers in determining which supermarket they chose to shop at.</w:t>
      </w:r>
    </w:p>
    <w:p w14:paraId="20DD9124" w14:textId="080AFF84" w:rsidR="00673AF5" w:rsidRPr="00F855E6" w:rsidRDefault="00B778C5" w:rsidP="00374855">
      <w:pPr>
        <w:spacing w:after="0" w:line="276" w:lineRule="auto"/>
        <w:rPr>
          <w:rFonts w:ascii="Times New Roman" w:hAnsi="Times New Roman" w:cs="Times New Roman"/>
          <w:i/>
          <w:sz w:val="24"/>
          <w:szCs w:val="24"/>
        </w:rPr>
      </w:pPr>
      <w:r w:rsidRPr="00F855E6">
        <w:rPr>
          <w:rFonts w:ascii="Times New Roman" w:hAnsi="Times New Roman" w:cs="Times New Roman"/>
          <w:i/>
          <w:sz w:val="24"/>
          <w:szCs w:val="24"/>
        </w:rPr>
        <w:t>“</w:t>
      </w:r>
      <w:r w:rsidR="00673AF5" w:rsidRPr="00F855E6">
        <w:rPr>
          <w:rFonts w:ascii="Times New Roman" w:hAnsi="Times New Roman" w:cs="Times New Roman"/>
          <w:i/>
          <w:sz w:val="24"/>
          <w:szCs w:val="24"/>
        </w:rPr>
        <w:t xml:space="preserve">it could be more variety, yeah, I think if the store was a bit bigger they would ‘cause when I go to other </w:t>
      </w:r>
      <w:r w:rsidR="004847D5" w:rsidRPr="00F855E6">
        <w:rPr>
          <w:rFonts w:ascii="Times New Roman" w:hAnsi="Times New Roman" w:cs="Times New Roman"/>
          <w:i/>
          <w:sz w:val="24"/>
          <w:szCs w:val="24"/>
        </w:rPr>
        <w:t>A</w:t>
      </w:r>
      <w:r w:rsidR="00673AF5" w:rsidRPr="00F855E6">
        <w:rPr>
          <w:rFonts w:ascii="Times New Roman" w:hAnsi="Times New Roman" w:cs="Times New Roman"/>
          <w:i/>
          <w:sz w:val="24"/>
          <w:szCs w:val="24"/>
        </w:rPr>
        <w:t xml:space="preserve"> stores, like I will go to London, their variety of salads is more bigger than the one here.” – P011 Con</w:t>
      </w:r>
    </w:p>
    <w:p w14:paraId="4036A1D2" w14:textId="77777777" w:rsidR="00374855" w:rsidRPr="00F855E6" w:rsidRDefault="00374855" w:rsidP="00374855">
      <w:pPr>
        <w:spacing w:after="0" w:line="276" w:lineRule="auto"/>
        <w:rPr>
          <w:rFonts w:ascii="Times New Roman" w:hAnsi="Times New Roman" w:cs="Times New Roman"/>
          <w:sz w:val="24"/>
          <w:szCs w:val="24"/>
        </w:rPr>
      </w:pPr>
    </w:p>
    <w:p w14:paraId="2A98F1C7" w14:textId="6C660A2A" w:rsidR="00756D83" w:rsidRPr="00F855E6" w:rsidRDefault="00756D83" w:rsidP="00374855">
      <w:pPr>
        <w:spacing w:after="0" w:line="276" w:lineRule="auto"/>
        <w:rPr>
          <w:rFonts w:ascii="Times New Roman" w:hAnsi="Times New Roman" w:cs="Times New Roman"/>
          <w:i/>
          <w:sz w:val="24"/>
          <w:szCs w:val="24"/>
        </w:rPr>
      </w:pPr>
      <w:r w:rsidRPr="00F855E6">
        <w:rPr>
          <w:rFonts w:ascii="Times New Roman" w:hAnsi="Times New Roman" w:cs="Times New Roman"/>
          <w:i/>
          <w:sz w:val="24"/>
          <w:szCs w:val="24"/>
        </w:rPr>
        <w:t>“</w:t>
      </w:r>
      <w:r w:rsidR="0087241F" w:rsidRPr="00F855E6">
        <w:rPr>
          <w:rFonts w:ascii="Times New Roman" w:hAnsi="Times New Roman" w:cs="Times New Roman"/>
          <w:i/>
          <w:sz w:val="24"/>
          <w:szCs w:val="24"/>
        </w:rPr>
        <w:t>p</w:t>
      </w:r>
      <w:r w:rsidRPr="00F855E6">
        <w:rPr>
          <w:rFonts w:ascii="Times New Roman" w:hAnsi="Times New Roman" w:cs="Times New Roman"/>
          <w:i/>
          <w:sz w:val="24"/>
          <w:szCs w:val="24"/>
        </w:rPr>
        <w:t>lus, they’ve got more of a choice as well, so that was good.  It does make it more appealing to go in and buy fresh stuff in there. It’s been updated and more produce has made it a hell of a lot better.” – P066</w:t>
      </w:r>
      <w:r w:rsidR="002D3099" w:rsidRPr="00F855E6">
        <w:rPr>
          <w:rFonts w:ascii="Times New Roman" w:hAnsi="Times New Roman" w:cs="Times New Roman"/>
          <w:i/>
          <w:sz w:val="24"/>
          <w:szCs w:val="24"/>
        </w:rPr>
        <w:t xml:space="preserve"> </w:t>
      </w:r>
      <w:r w:rsidRPr="00F855E6">
        <w:rPr>
          <w:rFonts w:ascii="Times New Roman" w:hAnsi="Times New Roman" w:cs="Times New Roman"/>
          <w:i/>
          <w:sz w:val="24"/>
          <w:szCs w:val="24"/>
        </w:rPr>
        <w:t>Int</w:t>
      </w:r>
    </w:p>
    <w:p w14:paraId="4FB88DEF" w14:textId="77777777" w:rsidR="00374855" w:rsidRPr="00F855E6" w:rsidRDefault="00374855" w:rsidP="00374855">
      <w:pPr>
        <w:spacing w:after="0" w:line="276" w:lineRule="auto"/>
        <w:rPr>
          <w:rFonts w:ascii="Times New Roman" w:hAnsi="Times New Roman" w:cs="Times New Roman"/>
          <w:i/>
          <w:sz w:val="24"/>
          <w:szCs w:val="24"/>
        </w:rPr>
      </w:pPr>
    </w:p>
    <w:p w14:paraId="48801FE2" w14:textId="78032BE6" w:rsidR="00756D83" w:rsidRPr="00F855E6" w:rsidRDefault="004847D5" w:rsidP="00474B4E">
      <w:pPr>
        <w:spacing w:after="0" w:line="480" w:lineRule="auto"/>
        <w:rPr>
          <w:rFonts w:ascii="Times New Roman" w:hAnsi="Times New Roman" w:cs="Times New Roman"/>
          <w:i/>
          <w:iCs/>
          <w:sz w:val="24"/>
          <w:szCs w:val="24"/>
          <w:u w:val="single"/>
        </w:rPr>
      </w:pPr>
      <w:r w:rsidRPr="00F855E6">
        <w:rPr>
          <w:rFonts w:ascii="Times New Roman" w:hAnsi="Times New Roman" w:cs="Times New Roman"/>
          <w:i/>
          <w:iCs/>
          <w:sz w:val="24"/>
          <w:szCs w:val="24"/>
        </w:rPr>
        <w:t>3.1</w:t>
      </w:r>
      <w:r w:rsidR="00474B4E" w:rsidRPr="00F855E6">
        <w:rPr>
          <w:rFonts w:ascii="Times New Roman" w:hAnsi="Times New Roman" w:cs="Times New Roman"/>
          <w:i/>
          <w:iCs/>
          <w:sz w:val="24"/>
          <w:szCs w:val="24"/>
        </w:rPr>
        <w:t>.2</w:t>
      </w:r>
      <w:r w:rsidR="00765776" w:rsidRPr="00F855E6">
        <w:rPr>
          <w:rFonts w:ascii="Times New Roman" w:hAnsi="Times New Roman" w:cs="Times New Roman"/>
          <w:i/>
          <w:iCs/>
          <w:sz w:val="24"/>
          <w:szCs w:val="24"/>
        </w:rPr>
        <w:t>)</w:t>
      </w:r>
      <w:r w:rsidR="00D670DB" w:rsidRPr="00F855E6">
        <w:rPr>
          <w:rFonts w:ascii="Times New Roman" w:hAnsi="Times New Roman" w:cs="Times New Roman"/>
          <w:i/>
          <w:iCs/>
          <w:sz w:val="24"/>
          <w:szCs w:val="24"/>
        </w:rPr>
        <w:t xml:space="preserve"> </w:t>
      </w:r>
      <w:r w:rsidR="00756D83" w:rsidRPr="00F855E6">
        <w:rPr>
          <w:rFonts w:ascii="Times New Roman" w:hAnsi="Times New Roman" w:cs="Times New Roman"/>
          <w:i/>
          <w:iCs/>
          <w:sz w:val="24"/>
          <w:szCs w:val="24"/>
          <w:u w:val="single"/>
        </w:rPr>
        <w:t>Value for money</w:t>
      </w:r>
    </w:p>
    <w:p w14:paraId="7653EA9A" w14:textId="169A7A71" w:rsidR="00756D83" w:rsidRPr="00F855E6" w:rsidRDefault="00756D83" w:rsidP="0076280C">
      <w:pPr>
        <w:spacing w:after="0" w:line="480" w:lineRule="auto"/>
        <w:rPr>
          <w:rFonts w:ascii="Times New Roman" w:hAnsi="Times New Roman" w:cs="Times New Roman"/>
          <w:sz w:val="24"/>
          <w:szCs w:val="24"/>
        </w:rPr>
      </w:pPr>
      <w:r w:rsidRPr="00F855E6">
        <w:rPr>
          <w:rFonts w:ascii="Times New Roman" w:hAnsi="Times New Roman" w:cs="Times New Roman"/>
          <w:sz w:val="24"/>
          <w:szCs w:val="24"/>
        </w:rPr>
        <w:t xml:space="preserve">All participants mentioned the important role food prices have on their shopping decisions. For many women, </w:t>
      </w:r>
      <w:r w:rsidR="002F5A99" w:rsidRPr="00F855E6">
        <w:rPr>
          <w:rFonts w:ascii="Times New Roman" w:hAnsi="Times New Roman" w:cs="Times New Roman"/>
          <w:color w:val="000000"/>
          <w:sz w:val="24"/>
          <w:szCs w:val="24"/>
        </w:rPr>
        <w:t>the price</w:t>
      </w:r>
      <w:r w:rsidRPr="00F855E6">
        <w:rPr>
          <w:rFonts w:ascii="Times New Roman" w:hAnsi="Times New Roman" w:cs="Times New Roman"/>
          <w:sz w:val="24"/>
          <w:szCs w:val="24"/>
        </w:rPr>
        <w:t xml:space="preserve"> came before other considerations such as convenience, </w:t>
      </w:r>
      <w:r w:rsidR="002F5A99" w:rsidRPr="00F855E6">
        <w:rPr>
          <w:rFonts w:ascii="Times New Roman" w:hAnsi="Times New Roman" w:cs="Times New Roman"/>
          <w:color w:val="000000"/>
          <w:sz w:val="24"/>
          <w:szCs w:val="24"/>
        </w:rPr>
        <w:t>proximity,</w:t>
      </w:r>
      <w:r w:rsidRPr="00F855E6">
        <w:rPr>
          <w:rFonts w:ascii="Times New Roman" w:hAnsi="Times New Roman" w:cs="Times New Roman"/>
          <w:sz w:val="24"/>
          <w:szCs w:val="24"/>
        </w:rPr>
        <w:t xml:space="preserve"> and time. Participants talked about seeking value for money both at a product price level and in relation to the overall cost of a shopping trip or their perception of food prices in different supermarket chains.</w:t>
      </w:r>
    </w:p>
    <w:p w14:paraId="209A066C" w14:textId="77777777" w:rsidR="00C0337C" w:rsidRPr="00F855E6" w:rsidRDefault="00C0337C" w:rsidP="00374855">
      <w:pPr>
        <w:spacing w:after="0" w:line="276" w:lineRule="auto"/>
        <w:rPr>
          <w:rFonts w:ascii="Times New Roman" w:hAnsi="Times New Roman" w:cs="Times New Roman"/>
          <w:i/>
          <w:sz w:val="24"/>
          <w:szCs w:val="24"/>
        </w:rPr>
      </w:pPr>
      <w:r w:rsidRPr="00F855E6">
        <w:rPr>
          <w:rFonts w:ascii="Times New Roman" w:hAnsi="Times New Roman" w:cs="Times New Roman"/>
          <w:i/>
          <w:sz w:val="24"/>
          <w:szCs w:val="24"/>
        </w:rPr>
        <w:t xml:space="preserve">“there’s certain places that sell things cheaper, yeah, so I’ve got a kind of like a </w:t>
      </w:r>
      <w:r w:rsidRPr="00F855E6">
        <w:rPr>
          <w:rFonts w:ascii="Times New Roman" w:hAnsi="Times New Roman" w:cs="Times New Roman"/>
          <w:i/>
          <w:color w:val="000000"/>
          <w:sz w:val="24"/>
          <w:szCs w:val="24"/>
        </w:rPr>
        <w:t>routine,</w:t>
      </w:r>
      <w:r w:rsidRPr="00F855E6">
        <w:rPr>
          <w:rFonts w:ascii="Times New Roman" w:hAnsi="Times New Roman" w:cs="Times New Roman"/>
          <w:i/>
          <w:sz w:val="24"/>
          <w:szCs w:val="24"/>
        </w:rPr>
        <w:t xml:space="preserve"> do you know that I can get my meat and that, in </w:t>
      </w:r>
      <w:r w:rsidRPr="00F855E6">
        <w:rPr>
          <w:rFonts w:ascii="Times New Roman" w:hAnsi="Times New Roman" w:cs="Times New Roman"/>
          <w:i/>
          <w:iCs/>
          <w:sz w:val="24"/>
          <w:szCs w:val="24"/>
        </w:rPr>
        <w:t>supermarkets</w:t>
      </w:r>
      <w:r w:rsidRPr="00F855E6">
        <w:rPr>
          <w:rFonts w:ascii="Times New Roman" w:hAnsi="Times New Roman" w:cs="Times New Roman"/>
          <w:i/>
          <w:sz w:val="24"/>
          <w:szCs w:val="24"/>
        </w:rPr>
        <w:t xml:space="preserve"> D and E, which is much cheaper than going to </w:t>
      </w:r>
      <w:r w:rsidRPr="00F855E6">
        <w:rPr>
          <w:rFonts w:ascii="Times New Roman" w:hAnsi="Times New Roman" w:cs="Times New Roman"/>
          <w:i/>
          <w:iCs/>
          <w:sz w:val="24"/>
          <w:szCs w:val="24"/>
        </w:rPr>
        <w:t>supermarkets</w:t>
      </w:r>
      <w:r w:rsidRPr="00F855E6">
        <w:rPr>
          <w:rFonts w:ascii="Times New Roman" w:hAnsi="Times New Roman" w:cs="Times New Roman"/>
          <w:i/>
          <w:sz w:val="24"/>
          <w:szCs w:val="24"/>
        </w:rPr>
        <w:t xml:space="preserve"> F or A.” – P011 Con</w:t>
      </w:r>
    </w:p>
    <w:p w14:paraId="56148CC0" w14:textId="77777777" w:rsidR="00374855" w:rsidRPr="00F855E6" w:rsidRDefault="00374855" w:rsidP="00374855">
      <w:pPr>
        <w:spacing w:after="0" w:line="276" w:lineRule="auto"/>
        <w:rPr>
          <w:rFonts w:ascii="Times New Roman" w:hAnsi="Times New Roman" w:cs="Times New Roman"/>
          <w:i/>
          <w:sz w:val="24"/>
          <w:szCs w:val="24"/>
        </w:rPr>
      </w:pPr>
    </w:p>
    <w:p w14:paraId="0C5C1D6B" w14:textId="4A4DCEFC" w:rsidR="00756D83" w:rsidRPr="00F855E6" w:rsidRDefault="00D11241" w:rsidP="00374855">
      <w:pPr>
        <w:spacing w:after="0" w:line="276" w:lineRule="auto"/>
        <w:rPr>
          <w:rFonts w:ascii="Times New Roman" w:hAnsi="Times New Roman" w:cs="Times New Roman"/>
          <w:i/>
          <w:iCs/>
          <w:sz w:val="24"/>
          <w:szCs w:val="24"/>
        </w:rPr>
      </w:pPr>
      <w:r w:rsidRPr="00F855E6">
        <w:rPr>
          <w:rFonts w:ascii="Times New Roman" w:hAnsi="Times New Roman" w:cs="Times New Roman"/>
          <w:i/>
          <w:iCs/>
          <w:sz w:val="24"/>
          <w:szCs w:val="24"/>
        </w:rPr>
        <w:t>“</w:t>
      </w:r>
      <w:r w:rsidR="00756D83" w:rsidRPr="00F855E6">
        <w:rPr>
          <w:rFonts w:ascii="Times New Roman" w:hAnsi="Times New Roman" w:cs="Times New Roman"/>
          <w:i/>
          <w:iCs/>
          <w:sz w:val="24"/>
          <w:szCs w:val="24"/>
        </w:rPr>
        <w:t xml:space="preserve">at </w:t>
      </w:r>
      <w:r w:rsidR="008D7EDC" w:rsidRPr="00F855E6">
        <w:rPr>
          <w:rFonts w:ascii="Times New Roman" w:hAnsi="Times New Roman" w:cs="Times New Roman"/>
          <w:i/>
          <w:iCs/>
          <w:sz w:val="24"/>
          <w:szCs w:val="24"/>
        </w:rPr>
        <w:t>supermarket E</w:t>
      </w:r>
      <w:r w:rsidR="00756D83" w:rsidRPr="00F855E6">
        <w:rPr>
          <w:rFonts w:ascii="Times New Roman" w:hAnsi="Times New Roman" w:cs="Times New Roman"/>
          <w:i/>
          <w:iCs/>
          <w:sz w:val="24"/>
          <w:szCs w:val="24"/>
        </w:rPr>
        <w:t xml:space="preserve"> they do the ehm, </w:t>
      </w:r>
      <w:r w:rsidR="002F5A99" w:rsidRPr="00F855E6">
        <w:rPr>
          <w:rFonts w:ascii="Times New Roman" w:hAnsi="Times New Roman" w:cs="Times New Roman"/>
          <w:i/>
          <w:iCs/>
          <w:color w:val="000000"/>
          <w:sz w:val="24"/>
          <w:szCs w:val="24"/>
        </w:rPr>
        <w:t>oh,</w:t>
      </w:r>
      <w:r w:rsidR="00756D83" w:rsidRPr="00F855E6">
        <w:rPr>
          <w:rFonts w:ascii="Times New Roman" w:hAnsi="Times New Roman" w:cs="Times New Roman"/>
          <w:i/>
          <w:iCs/>
          <w:sz w:val="24"/>
          <w:szCs w:val="24"/>
        </w:rPr>
        <w:t xml:space="preserve"> I can’t think what it’s </w:t>
      </w:r>
      <w:r w:rsidR="002F5A99" w:rsidRPr="00F855E6">
        <w:rPr>
          <w:rFonts w:ascii="Times New Roman" w:hAnsi="Times New Roman" w:cs="Times New Roman"/>
          <w:i/>
          <w:iCs/>
          <w:color w:val="000000"/>
          <w:sz w:val="24"/>
          <w:szCs w:val="24"/>
        </w:rPr>
        <w:t>called,</w:t>
      </w:r>
      <w:r w:rsidR="00756D83" w:rsidRPr="00F855E6">
        <w:rPr>
          <w:rFonts w:ascii="Times New Roman" w:hAnsi="Times New Roman" w:cs="Times New Roman"/>
          <w:i/>
          <w:iCs/>
          <w:sz w:val="24"/>
          <w:szCs w:val="24"/>
        </w:rPr>
        <w:t xml:space="preserve"> but it’s the Famous Five or something every week, or Super Five, each week they have a particular 5 fruit and vegs on offer for 50p that week</w:t>
      </w:r>
      <w:r w:rsidRPr="00F855E6">
        <w:rPr>
          <w:rFonts w:ascii="Times New Roman" w:hAnsi="Times New Roman" w:cs="Times New Roman"/>
          <w:i/>
          <w:iCs/>
          <w:sz w:val="24"/>
          <w:szCs w:val="24"/>
        </w:rPr>
        <w:t>”</w:t>
      </w:r>
      <w:r w:rsidR="00756D83" w:rsidRPr="00F855E6">
        <w:rPr>
          <w:rFonts w:ascii="Times New Roman" w:hAnsi="Times New Roman" w:cs="Times New Roman"/>
          <w:i/>
          <w:iCs/>
          <w:sz w:val="24"/>
          <w:szCs w:val="24"/>
        </w:rPr>
        <w:t xml:space="preserve"> </w:t>
      </w:r>
      <w:r w:rsidR="0055517D" w:rsidRPr="00F855E6">
        <w:rPr>
          <w:rFonts w:ascii="Times New Roman" w:hAnsi="Times New Roman" w:cs="Times New Roman"/>
          <w:i/>
          <w:sz w:val="24"/>
          <w:szCs w:val="24"/>
        </w:rPr>
        <w:t>–</w:t>
      </w:r>
      <w:r w:rsidR="00756D83" w:rsidRPr="00F855E6">
        <w:rPr>
          <w:rFonts w:ascii="Times New Roman" w:hAnsi="Times New Roman" w:cs="Times New Roman"/>
          <w:i/>
          <w:iCs/>
          <w:sz w:val="24"/>
          <w:szCs w:val="24"/>
        </w:rPr>
        <w:t xml:space="preserve"> P137 Int</w:t>
      </w:r>
      <w:r w:rsidR="00756D83" w:rsidRPr="00F855E6" w:rsidDel="00F660A1">
        <w:rPr>
          <w:rFonts w:ascii="Times New Roman" w:hAnsi="Times New Roman" w:cs="Times New Roman"/>
          <w:i/>
          <w:iCs/>
          <w:sz w:val="24"/>
          <w:szCs w:val="24"/>
        </w:rPr>
        <w:t xml:space="preserve"> </w:t>
      </w:r>
    </w:p>
    <w:p w14:paraId="487B0EE7" w14:textId="77777777" w:rsidR="00374855" w:rsidRPr="00F855E6" w:rsidRDefault="00374855" w:rsidP="00374855">
      <w:pPr>
        <w:spacing w:after="0" w:line="276" w:lineRule="auto"/>
        <w:rPr>
          <w:rFonts w:ascii="Times New Roman" w:hAnsi="Times New Roman" w:cs="Times New Roman"/>
          <w:i/>
          <w:iCs/>
          <w:sz w:val="24"/>
          <w:szCs w:val="24"/>
        </w:rPr>
      </w:pPr>
    </w:p>
    <w:p w14:paraId="13841E1B" w14:textId="77777777" w:rsidR="00756D83" w:rsidRPr="00F855E6" w:rsidRDefault="00756D83" w:rsidP="0076280C">
      <w:pPr>
        <w:spacing w:after="0" w:line="480" w:lineRule="auto"/>
        <w:rPr>
          <w:rFonts w:ascii="Times New Roman" w:hAnsi="Times New Roman" w:cs="Times New Roman"/>
          <w:sz w:val="24"/>
          <w:szCs w:val="24"/>
        </w:rPr>
      </w:pPr>
      <w:r w:rsidRPr="00F855E6">
        <w:rPr>
          <w:rFonts w:ascii="Times New Roman" w:hAnsi="Times New Roman" w:cs="Times New Roman"/>
          <w:sz w:val="24"/>
          <w:szCs w:val="24"/>
        </w:rPr>
        <w:t>Participants spoke with pride and satisfaction at finding good deals and reported that many of their food choices were prompted by in-store price, multi-buy, and introductory offers. Some participants bought their usual food items in bulk if they were on offer to get better value for their money.</w:t>
      </w:r>
    </w:p>
    <w:p w14:paraId="76E39410" w14:textId="3BDC82E0" w:rsidR="00374855" w:rsidRPr="00F855E6" w:rsidRDefault="00C0337C" w:rsidP="00C0337C">
      <w:pPr>
        <w:spacing w:after="0" w:line="480" w:lineRule="auto"/>
        <w:rPr>
          <w:rFonts w:ascii="Times New Roman" w:hAnsi="Times New Roman" w:cs="Times New Roman"/>
          <w:i/>
          <w:sz w:val="24"/>
          <w:szCs w:val="24"/>
        </w:rPr>
      </w:pPr>
      <w:r w:rsidRPr="00F855E6">
        <w:rPr>
          <w:rFonts w:ascii="Times New Roman" w:hAnsi="Times New Roman" w:cs="Times New Roman"/>
          <w:i/>
          <w:sz w:val="24"/>
          <w:szCs w:val="24"/>
        </w:rPr>
        <w:t>“but then we sort of, you know, bargain hunt and bulk buy if things are on offer.” – P108 Con</w:t>
      </w:r>
    </w:p>
    <w:p w14:paraId="4E83BE03" w14:textId="4E7A08D6" w:rsidR="00756D83" w:rsidRPr="00F855E6" w:rsidRDefault="00756D83" w:rsidP="00374855">
      <w:pPr>
        <w:spacing w:after="0" w:line="276" w:lineRule="auto"/>
        <w:rPr>
          <w:rFonts w:ascii="Times New Roman" w:hAnsi="Times New Roman" w:cs="Times New Roman"/>
          <w:i/>
          <w:sz w:val="24"/>
          <w:szCs w:val="24"/>
        </w:rPr>
      </w:pPr>
      <w:r w:rsidRPr="00F855E6">
        <w:rPr>
          <w:rFonts w:ascii="Times New Roman" w:hAnsi="Times New Roman" w:cs="Times New Roman"/>
          <w:i/>
          <w:sz w:val="24"/>
          <w:szCs w:val="24"/>
        </w:rPr>
        <w:t>“if they’re things that we like, and we use, like, say three for twos or buy one get one free, or there’s money off, then we’ll go towards them. Um, that can be quite an incentive actually, if it’s an introductory offer as well” – P041 Int</w:t>
      </w:r>
    </w:p>
    <w:p w14:paraId="7275C137" w14:textId="77777777" w:rsidR="00374855" w:rsidRPr="00F855E6" w:rsidRDefault="00374855" w:rsidP="00374855">
      <w:pPr>
        <w:spacing w:after="0" w:line="276" w:lineRule="auto"/>
        <w:rPr>
          <w:rFonts w:ascii="Times New Roman" w:hAnsi="Times New Roman" w:cs="Times New Roman"/>
          <w:i/>
          <w:sz w:val="24"/>
          <w:szCs w:val="24"/>
        </w:rPr>
      </w:pPr>
    </w:p>
    <w:p w14:paraId="1173B81D" w14:textId="04BD0966" w:rsidR="00756D83" w:rsidRPr="00F855E6" w:rsidRDefault="00474B4E" w:rsidP="00474B4E">
      <w:pPr>
        <w:spacing w:after="0" w:line="480" w:lineRule="auto"/>
        <w:rPr>
          <w:rFonts w:ascii="Times New Roman" w:hAnsi="Times New Roman" w:cs="Times New Roman"/>
          <w:i/>
          <w:iCs/>
          <w:sz w:val="24"/>
          <w:szCs w:val="24"/>
          <w:u w:val="single"/>
        </w:rPr>
      </w:pPr>
      <w:r w:rsidRPr="00F855E6">
        <w:rPr>
          <w:rFonts w:ascii="Times New Roman" w:hAnsi="Times New Roman" w:cs="Times New Roman"/>
          <w:i/>
          <w:iCs/>
          <w:sz w:val="24"/>
          <w:szCs w:val="24"/>
        </w:rPr>
        <w:t>3</w:t>
      </w:r>
      <w:r w:rsidR="0083144B" w:rsidRPr="00F855E6">
        <w:rPr>
          <w:rFonts w:ascii="Times New Roman" w:hAnsi="Times New Roman" w:cs="Times New Roman"/>
          <w:i/>
          <w:iCs/>
          <w:sz w:val="24"/>
          <w:szCs w:val="24"/>
        </w:rPr>
        <w:t>.1.3</w:t>
      </w:r>
      <w:r w:rsidR="00765776" w:rsidRPr="00F855E6">
        <w:rPr>
          <w:rFonts w:ascii="Times New Roman" w:hAnsi="Times New Roman" w:cs="Times New Roman"/>
          <w:i/>
          <w:iCs/>
          <w:sz w:val="24"/>
          <w:szCs w:val="24"/>
        </w:rPr>
        <w:t>)</w:t>
      </w:r>
      <w:r w:rsidR="00D670DB" w:rsidRPr="00F855E6">
        <w:rPr>
          <w:rFonts w:ascii="Times New Roman" w:hAnsi="Times New Roman" w:cs="Times New Roman"/>
          <w:i/>
          <w:iCs/>
          <w:sz w:val="24"/>
          <w:szCs w:val="24"/>
          <w:u w:val="single"/>
        </w:rPr>
        <w:t xml:space="preserve"> </w:t>
      </w:r>
      <w:r w:rsidR="00756D83" w:rsidRPr="00F855E6">
        <w:rPr>
          <w:rFonts w:ascii="Times New Roman" w:hAnsi="Times New Roman" w:cs="Times New Roman"/>
          <w:i/>
          <w:iCs/>
          <w:sz w:val="24"/>
          <w:szCs w:val="24"/>
          <w:u w:val="single"/>
        </w:rPr>
        <w:t>Influence of family</w:t>
      </w:r>
    </w:p>
    <w:p w14:paraId="1F6AE0F1" w14:textId="77777777" w:rsidR="00756D83" w:rsidRPr="00F855E6" w:rsidRDefault="00756D83" w:rsidP="0076280C">
      <w:pPr>
        <w:spacing w:after="0" w:line="480" w:lineRule="auto"/>
        <w:rPr>
          <w:rFonts w:ascii="Times New Roman" w:hAnsi="Times New Roman" w:cs="Times New Roman"/>
          <w:sz w:val="24"/>
          <w:szCs w:val="24"/>
        </w:rPr>
      </w:pPr>
      <w:r w:rsidRPr="00F855E6">
        <w:rPr>
          <w:rFonts w:ascii="Times New Roman" w:hAnsi="Times New Roman" w:cs="Times New Roman"/>
          <w:sz w:val="24"/>
          <w:szCs w:val="24"/>
        </w:rPr>
        <w:t xml:space="preserve">A number of participants reported that the health of their family members, particularly their children’s health, motivated their food choices. Healthy choices, however, had to be balanced against ensuring they bought food consistent with their family members’ food preferences for less healthy foods. </w:t>
      </w:r>
    </w:p>
    <w:p w14:paraId="00A62F59" w14:textId="663DFB0A" w:rsidR="00756D83" w:rsidRPr="00F855E6" w:rsidRDefault="009E7296" w:rsidP="00374855">
      <w:pPr>
        <w:spacing w:after="0" w:line="276" w:lineRule="auto"/>
        <w:rPr>
          <w:rFonts w:ascii="Times New Roman" w:hAnsi="Times New Roman" w:cs="Times New Roman"/>
          <w:sz w:val="24"/>
          <w:szCs w:val="24"/>
        </w:rPr>
      </w:pPr>
      <w:r w:rsidRPr="00F855E6">
        <w:rPr>
          <w:rFonts w:ascii="Times New Roman" w:hAnsi="Times New Roman" w:cs="Times New Roman"/>
          <w:i/>
          <w:iCs/>
          <w:sz w:val="24"/>
          <w:szCs w:val="24"/>
        </w:rPr>
        <w:t>"y</w:t>
      </w:r>
      <w:r w:rsidR="00756D83" w:rsidRPr="00F855E6">
        <w:rPr>
          <w:rFonts w:ascii="Times New Roman" w:hAnsi="Times New Roman" w:cs="Times New Roman"/>
          <w:i/>
          <w:iCs/>
          <w:sz w:val="24"/>
          <w:szCs w:val="24"/>
        </w:rPr>
        <w:t xml:space="preserve">eah we try and eat relatively healthily in this house. Ehm, especially since having </w:t>
      </w:r>
      <w:r w:rsidR="002F5A99" w:rsidRPr="00F855E6">
        <w:rPr>
          <w:rFonts w:ascii="Times New Roman" w:hAnsi="Times New Roman" w:cs="Times New Roman"/>
          <w:i/>
          <w:iCs/>
          <w:color w:val="000000"/>
          <w:sz w:val="24"/>
          <w:szCs w:val="24"/>
        </w:rPr>
        <w:t>kids</w:t>
      </w:r>
      <w:r w:rsidR="00756D83" w:rsidRPr="00F855E6">
        <w:rPr>
          <w:rFonts w:ascii="Times New Roman" w:hAnsi="Times New Roman" w:cs="Times New Roman"/>
          <w:i/>
          <w:iCs/>
          <w:sz w:val="24"/>
          <w:szCs w:val="24"/>
        </w:rPr>
        <w:t xml:space="preserve"> I try and set up a bit more of a good impression of like having our 5 a day of fruit and veg and things but ehm, </w:t>
      </w:r>
      <w:r w:rsidR="002F5A99" w:rsidRPr="00F855E6">
        <w:rPr>
          <w:rFonts w:ascii="Times New Roman" w:hAnsi="Times New Roman" w:cs="Times New Roman"/>
          <w:i/>
          <w:iCs/>
          <w:color w:val="000000"/>
          <w:sz w:val="24"/>
          <w:szCs w:val="24"/>
        </w:rPr>
        <w:t>we are</w:t>
      </w:r>
      <w:r w:rsidR="00756D83" w:rsidRPr="00F855E6">
        <w:rPr>
          <w:rFonts w:ascii="Times New Roman" w:hAnsi="Times New Roman" w:cs="Times New Roman"/>
          <w:i/>
          <w:iCs/>
          <w:sz w:val="24"/>
          <w:szCs w:val="24"/>
        </w:rPr>
        <w:t xml:space="preserve"> not like obsessive abo</w:t>
      </w:r>
      <w:r w:rsidR="00150F92" w:rsidRPr="00F855E6">
        <w:rPr>
          <w:rFonts w:ascii="Times New Roman" w:hAnsi="Times New Roman" w:cs="Times New Roman"/>
          <w:i/>
          <w:iCs/>
          <w:sz w:val="24"/>
          <w:szCs w:val="24"/>
        </w:rPr>
        <w:t>ut it.</w:t>
      </w:r>
      <w:r w:rsidR="00756D83" w:rsidRPr="00F855E6">
        <w:rPr>
          <w:rFonts w:ascii="Times New Roman" w:hAnsi="Times New Roman" w:cs="Times New Roman"/>
          <w:i/>
          <w:iCs/>
          <w:sz w:val="24"/>
          <w:szCs w:val="24"/>
        </w:rPr>
        <w:t xml:space="preserve"> I mean, everything in moderation</w:t>
      </w:r>
      <w:r w:rsidR="00C61F77" w:rsidRPr="00F855E6">
        <w:rPr>
          <w:rFonts w:ascii="Times New Roman" w:hAnsi="Times New Roman" w:cs="Times New Roman"/>
          <w:i/>
          <w:iCs/>
          <w:sz w:val="24"/>
          <w:szCs w:val="24"/>
        </w:rPr>
        <w:t>,</w:t>
      </w:r>
      <w:r w:rsidR="00756D83" w:rsidRPr="00F855E6">
        <w:rPr>
          <w:rFonts w:ascii="Times New Roman" w:hAnsi="Times New Roman" w:cs="Times New Roman"/>
          <w:i/>
          <w:iCs/>
          <w:sz w:val="24"/>
          <w:szCs w:val="24"/>
        </w:rPr>
        <w:t xml:space="preserve"> I think. But yeah, </w:t>
      </w:r>
      <w:r w:rsidR="002F5A99" w:rsidRPr="00F855E6">
        <w:rPr>
          <w:rFonts w:ascii="Times New Roman" w:hAnsi="Times New Roman" w:cs="Times New Roman"/>
          <w:i/>
          <w:iCs/>
          <w:color w:val="000000"/>
          <w:sz w:val="24"/>
          <w:szCs w:val="24"/>
        </w:rPr>
        <w:t>it is</w:t>
      </w:r>
      <w:r w:rsidR="00756D83" w:rsidRPr="00F855E6">
        <w:rPr>
          <w:rFonts w:ascii="Times New Roman" w:hAnsi="Times New Roman" w:cs="Times New Roman"/>
          <w:i/>
          <w:iCs/>
          <w:sz w:val="24"/>
          <w:szCs w:val="24"/>
        </w:rPr>
        <w:t xml:space="preserve"> important to us, sort of, eating healthy." </w:t>
      </w:r>
      <w:r w:rsidR="0055517D" w:rsidRPr="00F855E6">
        <w:rPr>
          <w:rFonts w:ascii="Times New Roman" w:hAnsi="Times New Roman" w:cs="Times New Roman"/>
          <w:i/>
          <w:sz w:val="24"/>
          <w:szCs w:val="24"/>
        </w:rPr>
        <w:t xml:space="preserve">– </w:t>
      </w:r>
      <w:r w:rsidR="00756D83" w:rsidRPr="00F855E6">
        <w:rPr>
          <w:rFonts w:ascii="Times New Roman" w:hAnsi="Times New Roman" w:cs="Times New Roman"/>
          <w:i/>
          <w:iCs/>
          <w:sz w:val="24"/>
          <w:szCs w:val="24"/>
        </w:rPr>
        <w:t>P137 Int</w:t>
      </w:r>
      <w:r w:rsidR="00756D83" w:rsidRPr="00F855E6">
        <w:rPr>
          <w:rFonts w:ascii="Times New Roman" w:hAnsi="Times New Roman" w:cs="Times New Roman"/>
          <w:sz w:val="24"/>
          <w:szCs w:val="24"/>
        </w:rPr>
        <w:t xml:space="preserve"> </w:t>
      </w:r>
    </w:p>
    <w:p w14:paraId="6761716E" w14:textId="77777777" w:rsidR="00374855" w:rsidRPr="00F855E6" w:rsidRDefault="00374855" w:rsidP="00374855">
      <w:pPr>
        <w:spacing w:after="0" w:line="276" w:lineRule="auto"/>
        <w:rPr>
          <w:rFonts w:ascii="Times New Roman" w:hAnsi="Times New Roman" w:cs="Times New Roman"/>
          <w:sz w:val="24"/>
          <w:szCs w:val="24"/>
        </w:rPr>
      </w:pPr>
    </w:p>
    <w:p w14:paraId="02732C19" w14:textId="77777777" w:rsidR="00756D83" w:rsidRPr="00F855E6" w:rsidRDefault="00756D83" w:rsidP="0076280C">
      <w:pPr>
        <w:spacing w:after="0" w:line="480" w:lineRule="auto"/>
        <w:rPr>
          <w:rFonts w:ascii="Times New Roman" w:hAnsi="Times New Roman" w:cs="Times New Roman"/>
          <w:sz w:val="24"/>
          <w:szCs w:val="24"/>
        </w:rPr>
      </w:pPr>
      <w:r w:rsidRPr="00F855E6">
        <w:rPr>
          <w:rFonts w:ascii="Times New Roman" w:hAnsi="Times New Roman" w:cs="Times New Roman"/>
          <w:sz w:val="24"/>
          <w:szCs w:val="24"/>
        </w:rPr>
        <w:t xml:space="preserve">Most women commented that their children caused them to spend more money and buy more food, particularly unhealthy foods, when they attended food shopping trips. Children’s requests were frequently in response to environmental prompts and caused participants to shift from planned purchases to making impromptu purchases. </w:t>
      </w:r>
    </w:p>
    <w:p w14:paraId="176F687E" w14:textId="0016258A" w:rsidR="00756D83" w:rsidRPr="00F855E6" w:rsidRDefault="00756D83" w:rsidP="00374855">
      <w:pPr>
        <w:spacing w:after="0" w:line="276" w:lineRule="auto"/>
        <w:rPr>
          <w:rFonts w:ascii="Times New Roman" w:hAnsi="Times New Roman" w:cs="Times New Roman"/>
          <w:i/>
          <w:sz w:val="24"/>
          <w:szCs w:val="24"/>
        </w:rPr>
      </w:pPr>
      <w:r w:rsidRPr="00F855E6">
        <w:rPr>
          <w:rFonts w:ascii="Times New Roman" w:hAnsi="Times New Roman" w:cs="Times New Roman"/>
          <w:i/>
          <w:sz w:val="24"/>
          <w:szCs w:val="24"/>
        </w:rPr>
        <w:t xml:space="preserve">“I prefer to do it [shop] on my own because then I know what I’m </w:t>
      </w:r>
      <w:r w:rsidR="000D6336" w:rsidRPr="00F855E6">
        <w:rPr>
          <w:rFonts w:ascii="Times New Roman" w:hAnsi="Times New Roman" w:cs="Times New Roman"/>
          <w:i/>
          <w:sz w:val="24"/>
          <w:szCs w:val="24"/>
        </w:rPr>
        <w:t>doing,</w:t>
      </w:r>
      <w:r w:rsidRPr="00F855E6">
        <w:rPr>
          <w:rFonts w:ascii="Times New Roman" w:hAnsi="Times New Roman" w:cs="Times New Roman"/>
          <w:i/>
          <w:sz w:val="24"/>
          <w:szCs w:val="24"/>
        </w:rPr>
        <w:t xml:space="preserve"> and I spend less! Less when they’re not around.” – P025 Con</w:t>
      </w:r>
    </w:p>
    <w:p w14:paraId="4609C616" w14:textId="77777777" w:rsidR="00374855" w:rsidRPr="00F855E6" w:rsidRDefault="00374855" w:rsidP="00374855">
      <w:pPr>
        <w:spacing w:after="0" w:line="276" w:lineRule="auto"/>
        <w:rPr>
          <w:rFonts w:ascii="Times New Roman" w:hAnsi="Times New Roman" w:cs="Times New Roman"/>
          <w:i/>
          <w:sz w:val="24"/>
          <w:szCs w:val="24"/>
        </w:rPr>
      </w:pPr>
    </w:p>
    <w:p w14:paraId="48B80867" w14:textId="258DEDAD" w:rsidR="00B36FA6" w:rsidRPr="00F855E6" w:rsidRDefault="00B36FA6" w:rsidP="00374855">
      <w:pPr>
        <w:spacing w:after="0" w:line="276" w:lineRule="auto"/>
        <w:rPr>
          <w:rFonts w:ascii="Times New Roman" w:hAnsi="Times New Roman" w:cs="Times New Roman"/>
          <w:i/>
          <w:sz w:val="24"/>
          <w:szCs w:val="24"/>
        </w:rPr>
      </w:pPr>
      <w:r w:rsidRPr="00F855E6">
        <w:rPr>
          <w:rFonts w:ascii="Times New Roman" w:hAnsi="Times New Roman" w:cs="Times New Roman"/>
          <w:i/>
          <w:sz w:val="24"/>
          <w:szCs w:val="24"/>
        </w:rPr>
        <w:t>“you know I just stood there waiting, and you can just see like they put sweets at the tills and then while my little boy is sat in the pram or in the trolley he’s like ‘can I have that, and can I have that?’  I think that you do tend to pick up things that you wouldn’t normally buy, but because they are stood in front of you, you think oh well, I will just get one, that’s what it’s there for.” – P066 Int</w:t>
      </w:r>
    </w:p>
    <w:p w14:paraId="7BC0ACA5" w14:textId="77777777" w:rsidR="00374855" w:rsidRPr="00F855E6" w:rsidRDefault="00374855" w:rsidP="00374855">
      <w:pPr>
        <w:spacing w:after="0" w:line="276" w:lineRule="auto"/>
        <w:rPr>
          <w:rFonts w:ascii="Times New Roman" w:hAnsi="Times New Roman" w:cs="Times New Roman"/>
          <w:i/>
          <w:sz w:val="24"/>
          <w:szCs w:val="24"/>
        </w:rPr>
      </w:pPr>
    </w:p>
    <w:p w14:paraId="3E37C1E4" w14:textId="5A425D64" w:rsidR="00756D83" w:rsidRPr="00F855E6" w:rsidRDefault="00E906C2" w:rsidP="00474B4E">
      <w:pPr>
        <w:spacing w:after="0" w:line="480" w:lineRule="auto"/>
        <w:rPr>
          <w:rFonts w:ascii="Times New Roman" w:hAnsi="Times New Roman" w:cs="Times New Roman"/>
          <w:i/>
          <w:iCs/>
          <w:sz w:val="24"/>
          <w:szCs w:val="24"/>
          <w:u w:val="single"/>
        </w:rPr>
      </w:pPr>
      <w:r w:rsidRPr="00F855E6">
        <w:rPr>
          <w:rFonts w:ascii="Times New Roman" w:hAnsi="Times New Roman" w:cs="Times New Roman"/>
          <w:i/>
          <w:iCs/>
          <w:sz w:val="24"/>
          <w:szCs w:val="24"/>
        </w:rPr>
        <w:t>3.</w:t>
      </w:r>
      <w:r w:rsidR="00474B4E" w:rsidRPr="00F855E6">
        <w:rPr>
          <w:rFonts w:ascii="Times New Roman" w:hAnsi="Times New Roman" w:cs="Times New Roman"/>
          <w:i/>
          <w:iCs/>
          <w:sz w:val="24"/>
          <w:szCs w:val="24"/>
        </w:rPr>
        <w:t>1.4</w:t>
      </w:r>
      <w:r w:rsidR="00765776" w:rsidRPr="00F855E6">
        <w:rPr>
          <w:rFonts w:ascii="Times New Roman" w:hAnsi="Times New Roman" w:cs="Times New Roman"/>
          <w:i/>
          <w:iCs/>
          <w:sz w:val="24"/>
          <w:szCs w:val="24"/>
        </w:rPr>
        <w:t>)</w:t>
      </w:r>
      <w:r w:rsidR="00474B4E" w:rsidRPr="00F855E6">
        <w:rPr>
          <w:rFonts w:ascii="Times New Roman" w:hAnsi="Times New Roman" w:cs="Times New Roman"/>
          <w:i/>
          <w:iCs/>
          <w:sz w:val="24"/>
          <w:szCs w:val="24"/>
        </w:rPr>
        <w:t xml:space="preserve"> </w:t>
      </w:r>
      <w:r w:rsidR="00756D83" w:rsidRPr="00F855E6">
        <w:rPr>
          <w:rFonts w:ascii="Times New Roman" w:hAnsi="Times New Roman" w:cs="Times New Roman"/>
          <w:i/>
          <w:iCs/>
          <w:sz w:val="24"/>
          <w:szCs w:val="24"/>
          <w:u w:val="single"/>
        </w:rPr>
        <w:t>Physiological/Psychological state</w:t>
      </w:r>
    </w:p>
    <w:p w14:paraId="7C161035" w14:textId="57E2ED2B" w:rsidR="00756D83" w:rsidRPr="00F855E6" w:rsidRDefault="00756D83" w:rsidP="0076280C">
      <w:pPr>
        <w:spacing w:after="0" w:line="480" w:lineRule="auto"/>
        <w:rPr>
          <w:rFonts w:ascii="Times New Roman" w:hAnsi="Times New Roman" w:cs="Times New Roman"/>
          <w:sz w:val="24"/>
          <w:szCs w:val="24"/>
        </w:rPr>
      </w:pPr>
      <w:r w:rsidRPr="00F855E6">
        <w:rPr>
          <w:rFonts w:ascii="Times New Roman" w:hAnsi="Times New Roman" w:cs="Times New Roman"/>
          <w:sz w:val="24"/>
          <w:szCs w:val="24"/>
        </w:rPr>
        <w:t xml:space="preserve">Participants reported that their food shopping choices can be driven by their mood or general state of mind at the time. Some participants reported spending more on food if they were hungry, particularly when faced with visual and aromatic environmental prompts, and </w:t>
      </w:r>
      <w:r w:rsidR="00DA0530" w:rsidRPr="00F855E6">
        <w:rPr>
          <w:rFonts w:ascii="Times New Roman" w:hAnsi="Times New Roman" w:cs="Times New Roman"/>
          <w:sz w:val="24"/>
          <w:szCs w:val="24"/>
        </w:rPr>
        <w:t>said they</w:t>
      </w:r>
      <w:r w:rsidRPr="00F855E6">
        <w:rPr>
          <w:rFonts w:ascii="Times New Roman" w:hAnsi="Times New Roman" w:cs="Times New Roman"/>
          <w:sz w:val="24"/>
          <w:szCs w:val="24"/>
        </w:rPr>
        <w:t xml:space="preserve"> made less healthy food choices that they had not planned to make.</w:t>
      </w:r>
    </w:p>
    <w:p w14:paraId="7578ACEC" w14:textId="32925FCD" w:rsidR="00756D83" w:rsidRPr="00F855E6" w:rsidRDefault="00756D83" w:rsidP="00374855">
      <w:pPr>
        <w:spacing w:after="0" w:line="276" w:lineRule="auto"/>
        <w:rPr>
          <w:rFonts w:ascii="Times New Roman" w:hAnsi="Times New Roman" w:cs="Times New Roman"/>
          <w:i/>
          <w:iCs/>
          <w:sz w:val="24"/>
          <w:szCs w:val="24"/>
        </w:rPr>
      </w:pPr>
      <w:r w:rsidRPr="00F855E6">
        <w:rPr>
          <w:rFonts w:ascii="Times New Roman" w:hAnsi="Times New Roman" w:cs="Times New Roman"/>
          <w:i/>
          <w:iCs/>
          <w:sz w:val="24"/>
          <w:szCs w:val="24"/>
        </w:rPr>
        <w:t>“</w:t>
      </w:r>
      <w:r w:rsidR="00C61F77" w:rsidRPr="00F855E6">
        <w:rPr>
          <w:rFonts w:ascii="Times New Roman" w:hAnsi="Times New Roman" w:cs="Times New Roman"/>
          <w:i/>
          <w:iCs/>
          <w:sz w:val="24"/>
          <w:szCs w:val="24"/>
        </w:rPr>
        <w:t>s</w:t>
      </w:r>
      <w:r w:rsidR="000D6336" w:rsidRPr="00F855E6">
        <w:rPr>
          <w:rFonts w:ascii="Times New Roman" w:hAnsi="Times New Roman" w:cs="Times New Roman"/>
          <w:i/>
          <w:iCs/>
          <w:sz w:val="24"/>
          <w:szCs w:val="24"/>
        </w:rPr>
        <w:t>o,</w:t>
      </w:r>
      <w:r w:rsidRPr="00F855E6">
        <w:rPr>
          <w:rFonts w:ascii="Times New Roman" w:hAnsi="Times New Roman" w:cs="Times New Roman"/>
          <w:i/>
          <w:iCs/>
          <w:sz w:val="24"/>
          <w:szCs w:val="24"/>
        </w:rPr>
        <w:t xml:space="preserve"> the smell of croissants, if you walk in there and you’re </w:t>
      </w:r>
      <w:r w:rsidR="002F5A99" w:rsidRPr="00F855E6">
        <w:rPr>
          <w:rFonts w:ascii="Times New Roman" w:hAnsi="Times New Roman" w:cs="Times New Roman"/>
          <w:i/>
          <w:iCs/>
          <w:color w:val="000000"/>
          <w:sz w:val="24"/>
          <w:szCs w:val="24"/>
        </w:rPr>
        <w:t>hungry,</w:t>
      </w:r>
      <w:r w:rsidRPr="00F855E6">
        <w:rPr>
          <w:rFonts w:ascii="Times New Roman" w:hAnsi="Times New Roman" w:cs="Times New Roman"/>
          <w:i/>
          <w:iCs/>
          <w:sz w:val="24"/>
          <w:szCs w:val="24"/>
        </w:rPr>
        <w:t xml:space="preserve"> yeah, the first thing you’re going to think is ‘ooh I’ll have a bit of that!’” </w:t>
      </w:r>
      <w:r w:rsidR="0055517D" w:rsidRPr="00F855E6">
        <w:rPr>
          <w:rFonts w:ascii="Times New Roman" w:hAnsi="Times New Roman" w:cs="Times New Roman"/>
          <w:i/>
          <w:sz w:val="24"/>
          <w:szCs w:val="24"/>
        </w:rPr>
        <w:t>–</w:t>
      </w:r>
      <w:r w:rsidR="00765776" w:rsidRPr="00F855E6">
        <w:rPr>
          <w:rFonts w:ascii="Times New Roman" w:hAnsi="Times New Roman" w:cs="Times New Roman"/>
          <w:i/>
          <w:sz w:val="24"/>
          <w:szCs w:val="24"/>
        </w:rPr>
        <w:t xml:space="preserve"> </w:t>
      </w:r>
      <w:r w:rsidRPr="00F855E6">
        <w:rPr>
          <w:rFonts w:ascii="Times New Roman" w:hAnsi="Times New Roman" w:cs="Times New Roman"/>
          <w:i/>
          <w:iCs/>
          <w:sz w:val="24"/>
          <w:szCs w:val="24"/>
        </w:rPr>
        <w:t>P011Con</w:t>
      </w:r>
    </w:p>
    <w:p w14:paraId="5610CC11" w14:textId="77777777" w:rsidR="00374855" w:rsidRPr="00F855E6" w:rsidRDefault="00374855" w:rsidP="00374855">
      <w:pPr>
        <w:spacing w:after="0" w:line="276" w:lineRule="auto"/>
        <w:rPr>
          <w:rFonts w:ascii="Times New Roman" w:hAnsi="Times New Roman" w:cs="Times New Roman"/>
          <w:sz w:val="24"/>
          <w:szCs w:val="24"/>
        </w:rPr>
      </w:pPr>
    </w:p>
    <w:p w14:paraId="318EDAB0" w14:textId="0FB419AA" w:rsidR="00756D83" w:rsidRPr="00F855E6" w:rsidRDefault="00C61F77" w:rsidP="00374855">
      <w:pPr>
        <w:spacing w:after="0" w:line="276" w:lineRule="auto"/>
        <w:rPr>
          <w:rFonts w:ascii="Times New Roman" w:hAnsi="Times New Roman" w:cs="Times New Roman"/>
          <w:i/>
          <w:sz w:val="24"/>
          <w:szCs w:val="24"/>
        </w:rPr>
      </w:pPr>
      <w:r w:rsidRPr="00F855E6">
        <w:rPr>
          <w:rFonts w:ascii="Times New Roman" w:hAnsi="Times New Roman" w:cs="Times New Roman"/>
          <w:i/>
          <w:sz w:val="24"/>
          <w:szCs w:val="24"/>
        </w:rPr>
        <w:t>“y</w:t>
      </w:r>
      <w:r w:rsidR="00756D83" w:rsidRPr="00F855E6">
        <w:rPr>
          <w:rFonts w:ascii="Times New Roman" w:hAnsi="Times New Roman" w:cs="Times New Roman"/>
          <w:i/>
          <w:sz w:val="24"/>
          <w:szCs w:val="24"/>
        </w:rPr>
        <w:t>eah I mean, when there’s sweets there, that’s always, if you’re feeling a bit tired and you think aah I’ll have a bar of chocolate before I get home for my tea.” – P137 Int</w:t>
      </w:r>
    </w:p>
    <w:p w14:paraId="301084C5" w14:textId="77777777" w:rsidR="00374855" w:rsidRPr="00F855E6" w:rsidRDefault="00374855" w:rsidP="00374855">
      <w:pPr>
        <w:spacing w:after="0" w:line="276" w:lineRule="auto"/>
        <w:rPr>
          <w:rFonts w:ascii="Times New Roman" w:hAnsi="Times New Roman" w:cs="Times New Roman"/>
          <w:i/>
          <w:sz w:val="24"/>
          <w:szCs w:val="24"/>
        </w:rPr>
      </w:pPr>
    </w:p>
    <w:p w14:paraId="50685CA4" w14:textId="1DD4321D" w:rsidR="00756D83" w:rsidRPr="00F855E6" w:rsidRDefault="00470A8F" w:rsidP="00474B4E">
      <w:pPr>
        <w:spacing w:after="0" w:line="480" w:lineRule="auto"/>
        <w:rPr>
          <w:rFonts w:ascii="Times New Roman" w:hAnsi="Times New Roman" w:cs="Times New Roman"/>
          <w:i/>
          <w:iCs/>
          <w:sz w:val="24"/>
          <w:szCs w:val="24"/>
          <w:u w:val="single"/>
        </w:rPr>
      </w:pPr>
      <w:r w:rsidRPr="00F855E6">
        <w:rPr>
          <w:rFonts w:ascii="Times New Roman" w:hAnsi="Times New Roman" w:cs="Times New Roman"/>
          <w:i/>
          <w:iCs/>
          <w:sz w:val="24"/>
          <w:szCs w:val="24"/>
        </w:rPr>
        <w:t>3.</w:t>
      </w:r>
      <w:r w:rsidR="00217905" w:rsidRPr="00F855E6">
        <w:rPr>
          <w:rFonts w:ascii="Times New Roman" w:hAnsi="Times New Roman" w:cs="Times New Roman"/>
          <w:i/>
          <w:iCs/>
          <w:sz w:val="24"/>
          <w:szCs w:val="24"/>
        </w:rPr>
        <w:t>1.5</w:t>
      </w:r>
      <w:r w:rsidR="00765776" w:rsidRPr="00F855E6">
        <w:rPr>
          <w:rFonts w:ascii="Times New Roman" w:hAnsi="Times New Roman" w:cs="Times New Roman"/>
          <w:i/>
          <w:iCs/>
          <w:sz w:val="24"/>
          <w:szCs w:val="24"/>
        </w:rPr>
        <w:t>)</w:t>
      </w:r>
      <w:r w:rsidR="00217905" w:rsidRPr="00F855E6">
        <w:rPr>
          <w:rFonts w:ascii="Times New Roman" w:hAnsi="Times New Roman" w:cs="Times New Roman"/>
          <w:i/>
          <w:iCs/>
          <w:sz w:val="24"/>
          <w:szCs w:val="24"/>
          <w:u w:val="single"/>
        </w:rPr>
        <w:t xml:space="preserve"> </w:t>
      </w:r>
      <w:r w:rsidR="00756D83" w:rsidRPr="00F855E6">
        <w:rPr>
          <w:rFonts w:ascii="Times New Roman" w:hAnsi="Times New Roman" w:cs="Times New Roman"/>
          <w:i/>
          <w:iCs/>
          <w:sz w:val="24"/>
          <w:szCs w:val="24"/>
          <w:u w:val="single"/>
        </w:rPr>
        <w:t>Level of awareness of food decisions in supermarkets</w:t>
      </w:r>
    </w:p>
    <w:p w14:paraId="584C8934" w14:textId="0F159E16" w:rsidR="00756D83" w:rsidRPr="00F855E6" w:rsidRDefault="00756D83" w:rsidP="0076280C">
      <w:pPr>
        <w:spacing w:after="0" w:line="480" w:lineRule="auto"/>
        <w:rPr>
          <w:rFonts w:ascii="Times New Roman" w:hAnsi="Times New Roman" w:cs="Times New Roman"/>
          <w:sz w:val="24"/>
          <w:szCs w:val="24"/>
        </w:rPr>
      </w:pPr>
      <w:r w:rsidRPr="00F855E6">
        <w:rPr>
          <w:rFonts w:ascii="Times New Roman" w:hAnsi="Times New Roman" w:cs="Times New Roman"/>
          <w:sz w:val="24"/>
          <w:szCs w:val="24"/>
        </w:rPr>
        <w:t xml:space="preserve">A recurring theme that appeared to underlie all the other themes was </w:t>
      </w:r>
      <w:r w:rsidR="000448E0" w:rsidRPr="00F855E6">
        <w:rPr>
          <w:rFonts w:ascii="Times New Roman" w:hAnsi="Times New Roman" w:cs="Times New Roman"/>
          <w:sz w:val="24"/>
          <w:szCs w:val="24"/>
        </w:rPr>
        <w:t>women’s</w:t>
      </w:r>
      <w:r w:rsidRPr="00F855E6">
        <w:rPr>
          <w:rFonts w:ascii="Times New Roman" w:hAnsi="Times New Roman" w:cs="Times New Roman"/>
          <w:sz w:val="24"/>
          <w:szCs w:val="24"/>
        </w:rPr>
        <w:t xml:space="preserve"> level of awareness of </w:t>
      </w:r>
      <w:r w:rsidR="00363391" w:rsidRPr="00F855E6">
        <w:rPr>
          <w:rFonts w:ascii="Times New Roman" w:hAnsi="Times New Roman" w:cs="Times New Roman"/>
          <w:sz w:val="24"/>
          <w:szCs w:val="24"/>
        </w:rPr>
        <w:t>their own</w:t>
      </w:r>
      <w:r w:rsidRPr="00F855E6">
        <w:rPr>
          <w:rFonts w:ascii="Times New Roman" w:hAnsi="Times New Roman" w:cs="Times New Roman"/>
          <w:sz w:val="24"/>
          <w:szCs w:val="24"/>
        </w:rPr>
        <w:t xml:space="preserve"> decisions whilst</w:t>
      </w:r>
      <w:r w:rsidR="00363391" w:rsidRPr="00F855E6">
        <w:rPr>
          <w:rFonts w:ascii="Times New Roman" w:hAnsi="Times New Roman" w:cs="Times New Roman"/>
          <w:sz w:val="24"/>
          <w:szCs w:val="24"/>
        </w:rPr>
        <w:t xml:space="preserve"> </w:t>
      </w:r>
      <w:r w:rsidR="000448E0" w:rsidRPr="00F855E6">
        <w:rPr>
          <w:rFonts w:ascii="Times New Roman" w:hAnsi="Times New Roman" w:cs="Times New Roman"/>
          <w:sz w:val="24"/>
          <w:szCs w:val="24"/>
        </w:rPr>
        <w:t xml:space="preserve">supermarket </w:t>
      </w:r>
      <w:r w:rsidRPr="00F855E6">
        <w:rPr>
          <w:rFonts w:ascii="Times New Roman" w:hAnsi="Times New Roman" w:cs="Times New Roman"/>
          <w:sz w:val="24"/>
          <w:szCs w:val="24"/>
        </w:rPr>
        <w:t>shopp</w:t>
      </w:r>
      <w:r w:rsidR="000448E0" w:rsidRPr="00F855E6">
        <w:rPr>
          <w:rFonts w:ascii="Times New Roman" w:hAnsi="Times New Roman" w:cs="Times New Roman"/>
          <w:sz w:val="24"/>
          <w:szCs w:val="24"/>
        </w:rPr>
        <w:t>ing</w:t>
      </w:r>
      <w:r w:rsidR="00D629AB" w:rsidRPr="00F855E6">
        <w:rPr>
          <w:rFonts w:ascii="Times New Roman" w:hAnsi="Times New Roman" w:cs="Times New Roman"/>
          <w:sz w:val="24"/>
          <w:szCs w:val="24"/>
        </w:rPr>
        <w:t>; for many participants this fluctuated throughout a shopping trip</w:t>
      </w:r>
      <w:r w:rsidRPr="00F855E6">
        <w:rPr>
          <w:rFonts w:ascii="Times New Roman" w:hAnsi="Times New Roman" w:cs="Times New Roman"/>
          <w:sz w:val="24"/>
          <w:szCs w:val="24"/>
        </w:rPr>
        <w:t xml:space="preserve">. Most women described their approach to food shopping as being conscious and planned. </w:t>
      </w:r>
      <w:r w:rsidR="002C0C12" w:rsidRPr="00F855E6">
        <w:rPr>
          <w:rFonts w:ascii="Times New Roman" w:hAnsi="Times New Roman" w:cs="Times New Roman"/>
          <w:sz w:val="24"/>
          <w:szCs w:val="24"/>
        </w:rPr>
        <w:t>F</w:t>
      </w:r>
      <w:r w:rsidRPr="00F855E6">
        <w:rPr>
          <w:rFonts w:ascii="Times New Roman" w:hAnsi="Times New Roman" w:cs="Times New Roman"/>
          <w:sz w:val="24"/>
          <w:szCs w:val="24"/>
        </w:rPr>
        <w:t xml:space="preserve">or </w:t>
      </w:r>
      <w:r w:rsidR="002C0C12" w:rsidRPr="00F855E6">
        <w:rPr>
          <w:rFonts w:ascii="Times New Roman" w:hAnsi="Times New Roman" w:cs="Times New Roman"/>
          <w:sz w:val="24"/>
          <w:szCs w:val="24"/>
        </w:rPr>
        <w:t>example,</w:t>
      </w:r>
      <w:r w:rsidRPr="00F855E6">
        <w:rPr>
          <w:rFonts w:ascii="Times New Roman" w:hAnsi="Times New Roman" w:cs="Times New Roman"/>
          <w:sz w:val="24"/>
          <w:szCs w:val="24"/>
        </w:rPr>
        <w:t xml:space="preserve"> utilising physical or mental shopping lists based on their budgets, products required for specific recipes or to replenish stock at home. This approach was mostly considered to be cost-effective, time-efficient and led to healthier food purchasing.</w:t>
      </w:r>
    </w:p>
    <w:p w14:paraId="3DBA2A03" w14:textId="2D1CA032" w:rsidR="00B56761" w:rsidRPr="00F855E6" w:rsidRDefault="00B56761" w:rsidP="00374855">
      <w:pPr>
        <w:spacing w:after="0" w:line="276" w:lineRule="auto"/>
        <w:rPr>
          <w:rFonts w:ascii="Times New Roman" w:hAnsi="Times New Roman" w:cs="Times New Roman"/>
          <w:i/>
          <w:sz w:val="24"/>
          <w:szCs w:val="24"/>
        </w:rPr>
      </w:pPr>
      <w:r w:rsidRPr="00F855E6">
        <w:rPr>
          <w:rFonts w:ascii="Times New Roman" w:hAnsi="Times New Roman" w:cs="Times New Roman"/>
          <w:i/>
          <w:sz w:val="24"/>
          <w:szCs w:val="24"/>
        </w:rPr>
        <w:t>“um, just ask the family what they fancy eating during the week, and then write the shopping list from there, and only buy what I have to buy.” – P025 Con</w:t>
      </w:r>
    </w:p>
    <w:p w14:paraId="2645CF5E" w14:textId="77777777" w:rsidR="00374855" w:rsidRPr="00F855E6" w:rsidRDefault="00374855" w:rsidP="00374855">
      <w:pPr>
        <w:spacing w:after="0" w:line="276" w:lineRule="auto"/>
        <w:rPr>
          <w:rFonts w:ascii="Times New Roman" w:hAnsi="Times New Roman" w:cs="Times New Roman"/>
          <w:i/>
          <w:sz w:val="24"/>
          <w:szCs w:val="24"/>
        </w:rPr>
      </w:pPr>
    </w:p>
    <w:p w14:paraId="0B388588" w14:textId="29EA7C6C" w:rsidR="00756D83" w:rsidRPr="00F855E6" w:rsidRDefault="00B56761" w:rsidP="00374855">
      <w:pPr>
        <w:spacing w:after="0" w:line="276" w:lineRule="auto"/>
        <w:rPr>
          <w:rFonts w:ascii="Times New Roman" w:hAnsi="Times New Roman" w:cs="Times New Roman"/>
          <w:i/>
          <w:sz w:val="24"/>
          <w:szCs w:val="24"/>
        </w:rPr>
      </w:pPr>
      <w:r w:rsidRPr="00F855E6">
        <w:rPr>
          <w:rFonts w:ascii="Times New Roman" w:hAnsi="Times New Roman" w:cs="Times New Roman"/>
          <w:i/>
          <w:sz w:val="24"/>
          <w:szCs w:val="24"/>
        </w:rPr>
        <w:t xml:space="preserve"> </w:t>
      </w:r>
      <w:r w:rsidR="00756D83" w:rsidRPr="00F855E6">
        <w:rPr>
          <w:rFonts w:ascii="Times New Roman" w:hAnsi="Times New Roman" w:cs="Times New Roman"/>
          <w:i/>
          <w:sz w:val="24"/>
          <w:szCs w:val="24"/>
        </w:rPr>
        <w:t xml:space="preserve">“we write a menu at the beginning of the week, so depends on what’s on that menu, where I would buy the things from.” – P112 Int </w:t>
      </w:r>
    </w:p>
    <w:p w14:paraId="60B5C9A0" w14:textId="77777777" w:rsidR="00374855" w:rsidRPr="00F855E6" w:rsidRDefault="00374855" w:rsidP="00374855">
      <w:pPr>
        <w:spacing w:after="0" w:line="276" w:lineRule="auto"/>
        <w:rPr>
          <w:rFonts w:ascii="Times New Roman" w:hAnsi="Times New Roman" w:cs="Times New Roman"/>
          <w:i/>
          <w:sz w:val="24"/>
          <w:szCs w:val="24"/>
        </w:rPr>
      </w:pPr>
    </w:p>
    <w:p w14:paraId="24BF1523" w14:textId="33C397DA" w:rsidR="00756D83" w:rsidRPr="00F855E6" w:rsidRDefault="002C11C8" w:rsidP="0076280C">
      <w:pPr>
        <w:spacing w:after="0" w:line="480" w:lineRule="auto"/>
        <w:rPr>
          <w:rFonts w:ascii="Times New Roman" w:hAnsi="Times New Roman" w:cs="Times New Roman"/>
          <w:sz w:val="24"/>
          <w:szCs w:val="24"/>
        </w:rPr>
      </w:pPr>
      <w:r w:rsidRPr="00F855E6">
        <w:rPr>
          <w:rFonts w:ascii="Times New Roman" w:hAnsi="Times New Roman" w:cs="Times New Roman"/>
          <w:sz w:val="24"/>
          <w:szCs w:val="24"/>
        </w:rPr>
        <w:t>Making u</w:t>
      </w:r>
      <w:r w:rsidR="00756D83" w:rsidRPr="00F855E6">
        <w:rPr>
          <w:rFonts w:ascii="Times New Roman" w:hAnsi="Times New Roman" w:cs="Times New Roman"/>
          <w:sz w:val="24"/>
          <w:szCs w:val="24"/>
        </w:rPr>
        <w:t xml:space="preserve">nplanned </w:t>
      </w:r>
      <w:r w:rsidRPr="00F855E6">
        <w:rPr>
          <w:rFonts w:ascii="Times New Roman" w:hAnsi="Times New Roman" w:cs="Times New Roman"/>
          <w:sz w:val="24"/>
          <w:szCs w:val="24"/>
        </w:rPr>
        <w:t>purchases that women were aware of</w:t>
      </w:r>
      <w:r w:rsidR="00756D83" w:rsidRPr="00F855E6">
        <w:rPr>
          <w:rFonts w:ascii="Times New Roman" w:hAnsi="Times New Roman" w:cs="Times New Roman"/>
          <w:sz w:val="24"/>
          <w:szCs w:val="24"/>
        </w:rPr>
        <w:t xml:space="preserve"> was also frequently reported</w:t>
      </w:r>
      <w:r w:rsidRPr="00F855E6">
        <w:rPr>
          <w:rFonts w:ascii="Times New Roman" w:hAnsi="Times New Roman" w:cs="Times New Roman"/>
          <w:sz w:val="24"/>
          <w:szCs w:val="24"/>
        </w:rPr>
        <w:t>. This technique was</w:t>
      </w:r>
      <w:r w:rsidR="00756D83" w:rsidRPr="00F855E6">
        <w:rPr>
          <w:rFonts w:ascii="Times New Roman" w:hAnsi="Times New Roman" w:cs="Times New Roman"/>
          <w:sz w:val="24"/>
          <w:szCs w:val="24"/>
        </w:rPr>
        <w:t xml:space="preserve"> characterised by remembering in-store additional items needed at home. It also involved conscious consideration of an environmental prompt, for example making a routine household purchase when triggered by the sight of it on the shelf.</w:t>
      </w:r>
    </w:p>
    <w:p w14:paraId="3F94FDB0" w14:textId="1FD8C2DE" w:rsidR="00374855" w:rsidRPr="00F855E6" w:rsidRDefault="00756D83" w:rsidP="0076280C">
      <w:pPr>
        <w:spacing w:beforeLines="20" w:before="48" w:after="0" w:line="480" w:lineRule="auto"/>
        <w:rPr>
          <w:rFonts w:ascii="Times New Roman" w:hAnsi="Times New Roman" w:cs="Times New Roman"/>
          <w:i/>
          <w:iCs/>
          <w:sz w:val="24"/>
          <w:szCs w:val="24"/>
        </w:rPr>
      </w:pPr>
      <w:r w:rsidRPr="00F855E6">
        <w:rPr>
          <w:rFonts w:ascii="Times New Roman" w:hAnsi="Times New Roman" w:cs="Times New Roman"/>
          <w:i/>
          <w:iCs/>
          <w:sz w:val="24"/>
          <w:szCs w:val="24"/>
        </w:rPr>
        <w:t>“say if I’ve forgot to put something on my list that I realise we’re running short of</w:t>
      </w:r>
      <w:r w:rsidR="00D11241" w:rsidRPr="00F855E6">
        <w:rPr>
          <w:rFonts w:ascii="Times New Roman" w:hAnsi="Times New Roman" w:cs="Times New Roman"/>
          <w:i/>
          <w:iCs/>
          <w:sz w:val="24"/>
          <w:szCs w:val="24"/>
        </w:rPr>
        <w:t>.</w:t>
      </w:r>
      <w:r w:rsidRPr="00F855E6">
        <w:rPr>
          <w:rFonts w:ascii="Times New Roman" w:hAnsi="Times New Roman" w:cs="Times New Roman"/>
          <w:i/>
          <w:iCs/>
          <w:sz w:val="24"/>
          <w:szCs w:val="24"/>
        </w:rPr>
        <w:t>” – P137 Int</w:t>
      </w:r>
    </w:p>
    <w:p w14:paraId="33E4FB44" w14:textId="2E6B384F" w:rsidR="00756D83" w:rsidRPr="00F855E6" w:rsidRDefault="00756D83" w:rsidP="0076280C">
      <w:pPr>
        <w:spacing w:after="0" w:line="480" w:lineRule="auto"/>
        <w:rPr>
          <w:rFonts w:ascii="Times New Roman" w:hAnsi="Times New Roman" w:cs="Times New Roman"/>
          <w:sz w:val="24"/>
          <w:szCs w:val="24"/>
        </w:rPr>
      </w:pPr>
      <w:r w:rsidRPr="00F855E6">
        <w:rPr>
          <w:rFonts w:ascii="Times New Roman" w:hAnsi="Times New Roman" w:cs="Times New Roman"/>
          <w:sz w:val="24"/>
          <w:szCs w:val="24"/>
        </w:rPr>
        <w:t>Most women claimed</w:t>
      </w:r>
      <w:r w:rsidR="00DA0530" w:rsidRPr="00F855E6">
        <w:rPr>
          <w:rFonts w:ascii="Times New Roman" w:hAnsi="Times New Roman" w:cs="Times New Roman"/>
          <w:sz w:val="24"/>
          <w:szCs w:val="24"/>
        </w:rPr>
        <w:t>, initially,</w:t>
      </w:r>
      <w:r w:rsidRPr="00F855E6">
        <w:rPr>
          <w:rFonts w:ascii="Times New Roman" w:hAnsi="Times New Roman" w:cs="Times New Roman"/>
          <w:sz w:val="24"/>
          <w:szCs w:val="24"/>
        </w:rPr>
        <w:t xml:space="preserve"> to never deviate from approaches to shopping</w:t>
      </w:r>
      <w:r w:rsidR="002C11C8" w:rsidRPr="00F855E6">
        <w:rPr>
          <w:rFonts w:ascii="Times New Roman" w:hAnsi="Times New Roman" w:cs="Times New Roman"/>
          <w:sz w:val="24"/>
          <w:szCs w:val="24"/>
        </w:rPr>
        <w:t xml:space="preserve"> of which they were highly aware</w:t>
      </w:r>
      <w:r w:rsidRPr="00F855E6">
        <w:rPr>
          <w:rFonts w:ascii="Times New Roman" w:hAnsi="Times New Roman" w:cs="Times New Roman"/>
          <w:sz w:val="24"/>
          <w:szCs w:val="24"/>
        </w:rPr>
        <w:t xml:space="preserve">, although they often gave conflicting information later in the interview, as evidenced below by </w:t>
      </w:r>
      <w:r w:rsidR="002C0C12" w:rsidRPr="00F855E6">
        <w:rPr>
          <w:rFonts w:ascii="Times New Roman" w:hAnsi="Times New Roman" w:cs="Times New Roman"/>
          <w:sz w:val="24"/>
          <w:szCs w:val="24"/>
        </w:rPr>
        <w:t xml:space="preserve">two </w:t>
      </w:r>
      <w:r w:rsidR="006601C1" w:rsidRPr="00F855E6">
        <w:rPr>
          <w:rFonts w:ascii="Times New Roman" w:hAnsi="Times New Roman" w:cs="Times New Roman"/>
          <w:sz w:val="24"/>
          <w:szCs w:val="24"/>
        </w:rPr>
        <w:t>pair</w:t>
      </w:r>
      <w:r w:rsidR="002C0C12" w:rsidRPr="00F855E6">
        <w:rPr>
          <w:rFonts w:ascii="Times New Roman" w:hAnsi="Times New Roman" w:cs="Times New Roman"/>
          <w:sz w:val="24"/>
          <w:szCs w:val="24"/>
        </w:rPr>
        <w:t xml:space="preserve">s of </w:t>
      </w:r>
      <w:r w:rsidRPr="00F855E6">
        <w:rPr>
          <w:rFonts w:ascii="Times New Roman" w:hAnsi="Times New Roman" w:cs="Times New Roman"/>
          <w:sz w:val="24"/>
          <w:szCs w:val="24"/>
        </w:rPr>
        <w:t xml:space="preserve">quotes from </w:t>
      </w:r>
      <w:r w:rsidR="006601C1" w:rsidRPr="00F855E6">
        <w:rPr>
          <w:rFonts w:ascii="Times New Roman" w:hAnsi="Times New Roman" w:cs="Times New Roman"/>
          <w:sz w:val="24"/>
          <w:szCs w:val="24"/>
        </w:rPr>
        <w:t xml:space="preserve">two </w:t>
      </w:r>
      <w:r w:rsidR="002C11C8" w:rsidRPr="00F855E6">
        <w:rPr>
          <w:rFonts w:ascii="Times New Roman" w:hAnsi="Times New Roman" w:cs="Times New Roman"/>
          <w:sz w:val="24"/>
          <w:szCs w:val="24"/>
        </w:rPr>
        <w:t xml:space="preserve">different </w:t>
      </w:r>
      <w:r w:rsidRPr="00F855E6">
        <w:rPr>
          <w:rFonts w:ascii="Times New Roman" w:hAnsi="Times New Roman" w:cs="Times New Roman"/>
          <w:sz w:val="24"/>
          <w:szCs w:val="24"/>
        </w:rPr>
        <w:t>participant</w:t>
      </w:r>
      <w:r w:rsidR="0055517D" w:rsidRPr="00F855E6">
        <w:rPr>
          <w:rFonts w:ascii="Times New Roman" w:hAnsi="Times New Roman" w:cs="Times New Roman"/>
          <w:sz w:val="24"/>
          <w:szCs w:val="24"/>
        </w:rPr>
        <w:t>s</w:t>
      </w:r>
      <w:r w:rsidRPr="00F855E6">
        <w:rPr>
          <w:rFonts w:ascii="Times New Roman" w:hAnsi="Times New Roman" w:cs="Times New Roman"/>
          <w:sz w:val="24"/>
          <w:szCs w:val="24"/>
        </w:rPr>
        <w:t>.</w:t>
      </w:r>
    </w:p>
    <w:p w14:paraId="7288216A" w14:textId="0D0A8F90" w:rsidR="00756D83" w:rsidRPr="00F855E6" w:rsidRDefault="00756D83" w:rsidP="00374855">
      <w:pPr>
        <w:spacing w:after="0" w:line="276" w:lineRule="auto"/>
        <w:rPr>
          <w:rFonts w:ascii="Times New Roman" w:hAnsi="Times New Roman" w:cs="Times New Roman"/>
          <w:i/>
          <w:sz w:val="24"/>
          <w:szCs w:val="24"/>
        </w:rPr>
      </w:pPr>
      <w:r w:rsidRPr="00F855E6">
        <w:rPr>
          <w:rFonts w:ascii="Times New Roman" w:hAnsi="Times New Roman" w:cs="Times New Roman"/>
          <w:i/>
          <w:sz w:val="24"/>
          <w:szCs w:val="24"/>
        </w:rPr>
        <w:t>“I normally do it you know, write a shopping list and I literally just stick to that, I am quite good at it</w:t>
      </w:r>
      <w:r w:rsidR="00D11241" w:rsidRPr="00F855E6">
        <w:rPr>
          <w:rFonts w:ascii="Times New Roman" w:hAnsi="Times New Roman" w:cs="Times New Roman"/>
          <w:i/>
          <w:sz w:val="24"/>
          <w:szCs w:val="24"/>
        </w:rPr>
        <w:t>.</w:t>
      </w:r>
      <w:r w:rsidRPr="00F855E6">
        <w:rPr>
          <w:rFonts w:ascii="Times New Roman" w:hAnsi="Times New Roman" w:cs="Times New Roman"/>
          <w:i/>
          <w:sz w:val="24"/>
          <w:szCs w:val="24"/>
        </w:rPr>
        <w:t>”– P218 Con</w:t>
      </w:r>
    </w:p>
    <w:p w14:paraId="6CA072C4" w14:textId="00B27049" w:rsidR="002C0C12" w:rsidRPr="00F855E6" w:rsidRDefault="002C0C12" w:rsidP="00374855">
      <w:pPr>
        <w:spacing w:after="0" w:line="276" w:lineRule="auto"/>
        <w:rPr>
          <w:rFonts w:ascii="Times New Roman" w:hAnsi="Times New Roman" w:cs="Times New Roman"/>
          <w:i/>
          <w:sz w:val="24"/>
          <w:szCs w:val="24"/>
        </w:rPr>
      </w:pPr>
      <w:r w:rsidRPr="00F855E6">
        <w:rPr>
          <w:rFonts w:ascii="Times New Roman" w:hAnsi="Times New Roman" w:cs="Times New Roman"/>
          <w:i/>
          <w:sz w:val="24"/>
          <w:szCs w:val="24"/>
        </w:rPr>
        <w:t xml:space="preserve">“If there’s something at a checkout then I might grab it if I look at it and think ah yeah, like, sometimes in </w:t>
      </w:r>
      <w:r w:rsidR="002C11C8" w:rsidRPr="00F855E6">
        <w:rPr>
          <w:rFonts w:ascii="Times New Roman" w:hAnsi="Times New Roman" w:cs="Times New Roman"/>
          <w:i/>
          <w:sz w:val="24"/>
          <w:szCs w:val="24"/>
        </w:rPr>
        <w:t>A</w:t>
      </w:r>
      <w:r w:rsidRPr="00F855E6">
        <w:rPr>
          <w:rFonts w:ascii="Times New Roman" w:hAnsi="Times New Roman" w:cs="Times New Roman"/>
          <w:i/>
          <w:sz w:val="24"/>
          <w:szCs w:val="24"/>
        </w:rPr>
        <w:t xml:space="preserve"> they’ve always got like nice cakes there or something, so I always end up buying them.” – P218 Con</w:t>
      </w:r>
    </w:p>
    <w:p w14:paraId="74D8309E" w14:textId="77777777" w:rsidR="002C11C8" w:rsidRPr="00F855E6" w:rsidRDefault="002C11C8" w:rsidP="0076280C">
      <w:pPr>
        <w:spacing w:after="0" w:line="480" w:lineRule="auto"/>
        <w:rPr>
          <w:rFonts w:ascii="Times New Roman" w:hAnsi="Times New Roman" w:cs="Times New Roman"/>
          <w:i/>
          <w:sz w:val="24"/>
          <w:szCs w:val="24"/>
        </w:rPr>
      </w:pPr>
    </w:p>
    <w:p w14:paraId="46692938" w14:textId="5DD8BAF5" w:rsidR="00756D83" w:rsidRPr="00F855E6" w:rsidRDefault="00756D83" w:rsidP="00374855">
      <w:pPr>
        <w:spacing w:after="0" w:line="276" w:lineRule="auto"/>
        <w:rPr>
          <w:rFonts w:ascii="Times New Roman" w:hAnsi="Times New Roman" w:cs="Times New Roman"/>
          <w:i/>
          <w:sz w:val="24"/>
          <w:szCs w:val="24"/>
        </w:rPr>
      </w:pPr>
      <w:r w:rsidRPr="00F855E6">
        <w:rPr>
          <w:rFonts w:ascii="Times New Roman" w:hAnsi="Times New Roman" w:cs="Times New Roman"/>
          <w:i/>
          <w:sz w:val="24"/>
          <w:szCs w:val="24"/>
        </w:rPr>
        <w:t>“I have a weekly food chart that swaps every two weeks</w:t>
      </w:r>
      <w:r w:rsidR="000D6336" w:rsidRPr="00F855E6">
        <w:rPr>
          <w:rFonts w:ascii="Times New Roman" w:hAnsi="Times New Roman" w:cs="Times New Roman"/>
          <w:i/>
          <w:sz w:val="24"/>
          <w:szCs w:val="24"/>
        </w:rPr>
        <w:t>…. usually</w:t>
      </w:r>
      <w:r w:rsidRPr="00F855E6">
        <w:rPr>
          <w:rFonts w:ascii="Times New Roman" w:hAnsi="Times New Roman" w:cs="Times New Roman"/>
          <w:i/>
          <w:sz w:val="24"/>
          <w:szCs w:val="24"/>
        </w:rPr>
        <w:t xml:space="preserve"> vegetables first, because they are at the front, then the cupboard and then frozen and fridge.”</w:t>
      </w:r>
      <w:r w:rsidR="0055517D" w:rsidRPr="00F855E6">
        <w:rPr>
          <w:rFonts w:ascii="Times New Roman" w:hAnsi="Times New Roman" w:cs="Times New Roman"/>
          <w:i/>
          <w:sz w:val="24"/>
          <w:szCs w:val="24"/>
        </w:rPr>
        <w:t xml:space="preserve"> – </w:t>
      </w:r>
      <w:r w:rsidRPr="00F855E6">
        <w:rPr>
          <w:rFonts w:ascii="Times New Roman" w:hAnsi="Times New Roman" w:cs="Times New Roman"/>
          <w:i/>
          <w:sz w:val="24"/>
          <w:szCs w:val="24"/>
        </w:rPr>
        <w:t>074 Int</w:t>
      </w:r>
    </w:p>
    <w:p w14:paraId="4B5F1219" w14:textId="1E9AD78F" w:rsidR="00756D83" w:rsidRPr="00F855E6" w:rsidRDefault="00756D83" w:rsidP="0076280C">
      <w:pPr>
        <w:spacing w:after="0" w:line="480" w:lineRule="auto"/>
        <w:rPr>
          <w:rFonts w:ascii="Times New Roman" w:hAnsi="Times New Roman" w:cs="Times New Roman"/>
          <w:i/>
          <w:sz w:val="24"/>
          <w:szCs w:val="24"/>
        </w:rPr>
      </w:pPr>
      <w:r w:rsidRPr="00F855E6">
        <w:rPr>
          <w:rFonts w:ascii="Times New Roman" w:hAnsi="Times New Roman" w:cs="Times New Roman"/>
          <w:i/>
          <w:sz w:val="24"/>
          <w:szCs w:val="24"/>
        </w:rPr>
        <w:t>“I guess if there’s something different in an aisle I usually go down, I might buy it.”</w:t>
      </w:r>
      <w:r w:rsidR="0055517D" w:rsidRPr="00F855E6">
        <w:rPr>
          <w:rFonts w:ascii="Times New Roman" w:hAnsi="Times New Roman" w:cs="Times New Roman"/>
          <w:i/>
          <w:sz w:val="24"/>
          <w:szCs w:val="24"/>
        </w:rPr>
        <w:t xml:space="preserve"> –</w:t>
      </w:r>
      <w:r w:rsidRPr="00F855E6">
        <w:rPr>
          <w:rFonts w:ascii="Times New Roman" w:hAnsi="Times New Roman" w:cs="Times New Roman"/>
          <w:i/>
          <w:sz w:val="24"/>
          <w:szCs w:val="24"/>
        </w:rPr>
        <w:t xml:space="preserve"> 074 Int</w:t>
      </w:r>
    </w:p>
    <w:p w14:paraId="1946313C" w14:textId="4F75B877" w:rsidR="00756D83" w:rsidRPr="00F855E6" w:rsidRDefault="00021129" w:rsidP="0076280C">
      <w:pPr>
        <w:spacing w:after="0" w:line="480" w:lineRule="auto"/>
        <w:rPr>
          <w:rFonts w:ascii="Times New Roman" w:hAnsi="Times New Roman" w:cs="Times New Roman"/>
          <w:sz w:val="24"/>
          <w:szCs w:val="24"/>
        </w:rPr>
      </w:pPr>
      <w:r w:rsidRPr="00F855E6">
        <w:rPr>
          <w:rFonts w:ascii="Times New Roman" w:hAnsi="Times New Roman" w:cs="Times New Roman"/>
          <w:sz w:val="24"/>
          <w:szCs w:val="24"/>
        </w:rPr>
        <w:t>These</w:t>
      </w:r>
      <w:r w:rsidR="00756D83" w:rsidRPr="00F855E6">
        <w:rPr>
          <w:rFonts w:ascii="Times New Roman" w:hAnsi="Times New Roman" w:cs="Times New Roman"/>
          <w:sz w:val="24"/>
          <w:szCs w:val="24"/>
        </w:rPr>
        <w:t xml:space="preserve"> purchasing behaviours</w:t>
      </w:r>
      <w:r w:rsidRPr="00F855E6">
        <w:rPr>
          <w:rFonts w:ascii="Times New Roman" w:hAnsi="Times New Roman" w:cs="Times New Roman"/>
          <w:sz w:val="24"/>
          <w:szCs w:val="24"/>
        </w:rPr>
        <w:t>, of which women were less aware about,</w:t>
      </w:r>
      <w:r w:rsidR="00756D83" w:rsidRPr="00F855E6">
        <w:rPr>
          <w:rFonts w:ascii="Times New Roman" w:hAnsi="Times New Roman" w:cs="Times New Roman"/>
          <w:sz w:val="24"/>
          <w:szCs w:val="24"/>
        </w:rPr>
        <w:t xml:space="preserve"> were usually reported later in the interviews after women had reflected on their shopping habits. Unconscious habitual buying described </w:t>
      </w:r>
      <w:r w:rsidR="007C67CB" w:rsidRPr="00F855E6">
        <w:rPr>
          <w:rFonts w:ascii="Times New Roman" w:hAnsi="Times New Roman" w:cs="Times New Roman"/>
          <w:sz w:val="24"/>
          <w:szCs w:val="24"/>
        </w:rPr>
        <w:t>a regular</w:t>
      </w:r>
      <w:r w:rsidR="00756D83" w:rsidRPr="00F855E6">
        <w:rPr>
          <w:rFonts w:ascii="Times New Roman" w:hAnsi="Times New Roman" w:cs="Times New Roman"/>
          <w:sz w:val="24"/>
          <w:szCs w:val="24"/>
        </w:rPr>
        <w:t xml:space="preserve"> shopping routine, for example, </w:t>
      </w:r>
      <w:r w:rsidR="007C67CB" w:rsidRPr="00F855E6">
        <w:rPr>
          <w:rFonts w:ascii="Times New Roman" w:hAnsi="Times New Roman" w:cs="Times New Roman"/>
          <w:sz w:val="24"/>
          <w:szCs w:val="24"/>
        </w:rPr>
        <w:t>navigating</w:t>
      </w:r>
      <w:r w:rsidR="00756D83" w:rsidRPr="00F855E6">
        <w:rPr>
          <w:rFonts w:ascii="Times New Roman" w:hAnsi="Times New Roman" w:cs="Times New Roman"/>
          <w:sz w:val="24"/>
          <w:szCs w:val="24"/>
        </w:rPr>
        <w:t xml:space="preserve"> up and down the </w:t>
      </w:r>
      <w:r w:rsidR="007C67CB" w:rsidRPr="00F855E6">
        <w:rPr>
          <w:rFonts w:ascii="Times New Roman" w:hAnsi="Times New Roman" w:cs="Times New Roman"/>
          <w:sz w:val="24"/>
          <w:szCs w:val="24"/>
        </w:rPr>
        <w:t xml:space="preserve">store </w:t>
      </w:r>
      <w:r w:rsidR="00756D83" w:rsidRPr="00F855E6">
        <w:rPr>
          <w:rFonts w:ascii="Times New Roman" w:hAnsi="Times New Roman" w:cs="Times New Roman"/>
          <w:sz w:val="24"/>
          <w:szCs w:val="24"/>
        </w:rPr>
        <w:t>aisles and grab</w:t>
      </w:r>
      <w:r w:rsidR="007C67CB" w:rsidRPr="00F855E6">
        <w:rPr>
          <w:rFonts w:ascii="Times New Roman" w:hAnsi="Times New Roman" w:cs="Times New Roman"/>
          <w:sz w:val="24"/>
          <w:szCs w:val="24"/>
        </w:rPr>
        <w:t>bing</w:t>
      </w:r>
      <w:r w:rsidR="00756D83" w:rsidRPr="00F855E6">
        <w:rPr>
          <w:rFonts w:ascii="Times New Roman" w:hAnsi="Times New Roman" w:cs="Times New Roman"/>
          <w:sz w:val="24"/>
          <w:szCs w:val="24"/>
        </w:rPr>
        <w:t xml:space="preserve"> items from the shelves without much thought. Participants described being less aware of their decision-making and had to think hard to be able to describe the</w:t>
      </w:r>
      <w:r w:rsidR="007C67CB" w:rsidRPr="00F855E6">
        <w:rPr>
          <w:rFonts w:ascii="Times New Roman" w:hAnsi="Times New Roman" w:cs="Times New Roman"/>
          <w:sz w:val="24"/>
          <w:szCs w:val="24"/>
        </w:rPr>
        <w:t>se</w:t>
      </w:r>
      <w:r w:rsidR="00756D83" w:rsidRPr="00F855E6">
        <w:rPr>
          <w:rFonts w:ascii="Times New Roman" w:hAnsi="Times New Roman" w:cs="Times New Roman"/>
          <w:sz w:val="24"/>
          <w:szCs w:val="24"/>
        </w:rPr>
        <w:t xml:space="preserve"> experience</w:t>
      </w:r>
      <w:r w:rsidR="007C67CB" w:rsidRPr="00F855E6">
        <w:rPr>
          <w:rFonts w:ascii="Times New Roman" w:hAnsi="Times New Roman" w:cs="Times New Roman"/>
          <w:sz w:val="24"/>
          <w:szCs w:val="24"/>
        </w:rPr>
        <w:t>s</w:t>
      </w:r>
      <w:r w:rsidR="00756D83" w:rsidRPr="00F855E6">
        <w:rPr>
          <w:rFonts w:ascii="Times New Roman" w:hAnsi="Times New Roman" w:cs="Times New Roman"/>
          <w:sz w:val="24"/>
          <w:szCs w:val="24"/>
        </w:rPr>
        <w:t>.</w:t>
      </w:r>
    </w:p>
    <w:p w14:paraId="34DB90B5" w14:textId="23ECAD88" w:rsidR="00756D83" w:rsidRPr="00F855E6" w:rsidRDefault="00756D83" w:rsidP="0076280C">
      <w:pPr>
        <w:spacing w:after="0" w:line="480" w:lineRule="auto"/>
        <w:rPr>
          <w:rFonts w:ascii="Times New Roman" w:hAnsi="Times New Roman" w:cs="Times New Roman"/>
          <w:i/>
          <w:sz w:val="24"/>
          <w:szCs w:val="24"/>
        </w:rPr>
      </w:pPr>
      <w:r w:rsidRPr="00F855E6">
        <w:rPr>
          <w:rFonts w:ascii="Times New Roman" w:hAnsi="Times New Roman" w:cs="Times New Roman"/>
          <w:i/>
          <w:sz w:val="24"/>
          <w:szCs w:val="24"/>
        </w:rPr>
        <w:t>“I think I go by habit really, what I know.  I tend to buy the same things”</w:t>
      </w:r>
      <w:r w:rsidR="0055517D" w:rsidRPr="00F855E6">
        <w:rPr>
          <w:rFonts w:ascii="Times New Roman" w:hAnsi="Times New Roman" w:cs="Times New Roman"/>
          <w:i/>
          <w:sz w:val="24"/>
          <w:szCs w:val="24"/>
        </w:rPr>
        <w:t xml:space="preserve"> –</w:t>
      </w:r>
      <w:r w:rsidRPr="00F855E6">
        <w:rPr>
          <w:rFonts w:ascii="Times New Roman" w:hAnsi="Times New Roman" w:cs="Times New Roman"/>
          <w:i/>
          <w:sz w:val="24"/>
          <w:szCs w:val="24"/>
        </w:rPr>
        <w:t xml:space="preserve"> P043</w:t>
      </w:r>
      <w:r w:rsidR="00374855" w:rsidRPr="00F855E6">
        <w:rPr>
          <w:rFonts w:ascii="Times New Roman" w:hAnsi="Times New Roman" w:cs="Times New Roman"/>
          <w:i/>
          <w:sz w:val="24"/>
          <w:szCs w:val="24"/>
        </w:rPr>
        <w:t xml:space="preserve"> </w:t>
      </w:r>
      <w:r w:rsidRPr="00F855E6">
        <w:rPr>
          <w:rFonts w:ascii="Times New Roman" w:hAnsi="Times New Roman" w:cs="Times New Roman"/>
          <w:i/>
          <w:sz w:val="24"/>
          <w:szCs w:val="24"/>
        </w:rPr>
        <w:t xml:space="preserve">Con </w:t>
      </w:r>
    </w:p>
    <w:p w14:paraId="664B3549" w14:textId="4D2C5A79" w:rsidR="00756D83" w:rsidRPr="00F855E6" w:rsidRDefault="002318EA" w:rsidP="0076280C">
      <w:pPr>
        <w:spacing w:after="0" w:line="480" w:lineRule="auto"/>
        <w:rPr>
          <w:rFonts w:ascii="Times New Roman" w:hAnsi="Times New Roman" w:cs="Times New Roman"/>
          <w:sz w:val="24"/>
          <w:szCs w:val="24"/>
        </w:rPr>
      </w:pPr>
      <w:r w:rsidRPr="00F855E6">
        <w:rPr>
          <w:rFonts w:ascii="Times New Roman" w:hAnsi="Times New Roman" w:cs="Times New Roman"/>
          <w:sz w:val="24"/>
          <w:szCs w:val="24"/>
        </w:rPr>
        <w:t>The final approach was characterised by</w:t>
      </w:r>
      <w:r w:rsidR="00756D83" w:rsidRPr="00F855E6">
        <w:rPr>
          <w:rFonts w:ascii="Times New Roman" w:hAnsi="Times New Roman" w:cs="Times New Roman"/>
          <w:sz w:val="24"/>
          <w:szCs w:val="24"/>
        </w:rPr>
        <w:t xml:space="preserve"> unconscious spontaneous </w:t>
      </w:r>
      <w:r w:rsidRPr="00F855E6">
        <w:rPr>
          <w:rFonts w:ascii="Times New Roman" w:hAnsi="Times New Roman" w:cs="Times New Roman"/>
          <w:sz w:val="24"/>
          <w:szCs w:val="24"/>
        </w:rPr>
        <w:t>shopping choices that were</w:t>
      </w:r>
      <w:r w:rsidR="00756D83" w:rsidRPr="00F855E6">
        <w:rPr>
          <w:rFonts w:ascii="Times New Roman" w:hAnsi="Times New Roman" w:cs="Times New Roman"/>
          <w:sz w:val="24"/>
          <w:szCs w:val="24"/>
        </w:rPr>
        <w:t xml:space="preserve"> driven almost entirely by environmental prompts</w:t>
      </w:r>
      <w:r w:rsidR="00436624" w:rsidRPr="00F855E6">
        <w:rPr>
          <w:rFonts w:ascii="Times New Roman" w:hAnsi="Times New Roman" w:cs="Times New Roman"/>
          <w:sz w:val="24"/>
          <w:szCs w:val="24"/>
        </w:rPr>
        <w:t xml:space="preserve"> and were unplanned</w:t>
      </w:r>
      <w:r w:rsidR="00756D83" w:rsidRPr="00F855E6">
        <w:rPr>
          <w:rFonts w:ascii="Times New Roman" w:hAnsi="Times New Roman" w:cs="Times New Roman"/>
          <w:sz w:val="24"/>
          <w:szCs w:val="24"/>
        </w:rPr>
        <w:t>. Women recognised that prominent placement</w:t>
      </w:r>
      <w:r w:rsidRPr="00F855E6">
        <w:rPr>
          <w:rFonts w:ascii="Times New Roman" w:hAnsi="Times New Roman" w:cs="Times New Roman"/>
          <w:sz w:val="24"/>
          <w:szCs w:val="24"/>
        </w:rPr>
        <w:t>, and promotions,</w:t>
      </w:r>
      <w:r w:rsidR="00756D83" w:rsidRPr="00F855E6">
        <w:rPr>
          <w:rFonts w:ascii="Times New Roman" w:hAnsi="Times New Roman" w:cs="Times New Roman"/>
          <w:sz w:val="24"/>
          <w:szCs w:val="24"/>
        </w:rPr>
        <w:t xml:space="preserve"> of products, both unhealthy and healthy, within the supermarket encouraged this type of purchasing.</w:t>
      </w:r>
    </w:p>
    <w:p w14:paraId="30B6B703" w14:textId="4185D463" w:rsidR="00756D83" w:rsidRPr="00F855E6" w:rsidRDefault="0045341B" w:rsidP="007D084A">
      <w:pPr>
        <w:spacing w:after="0" w:line="276" w:lineRule="auto"/>
        <w:rPr>
          <w:rFonts w:ascii="Times New Roman" w:hAnsi="Times New Roman" w:cs="Times New Roman"/>
          <w:i/>
          <w:sz w:val="24"/>
          <w:szCs w:val="24"/>
        </w:rPr>
      </w:pPr>
      <w:r w:rsidRPr="00F855E6">
        <w:rPr>
          <w:rFonts w:ascii="Times New Roman" w:hAnsi="Times New Roman" w:cs="Times New Roman"/>
          <w:i/>
          <w:sz w:val="24"/>
          <w:szCs w:val="24"/>
        </w:rPr>
        <w:t>“</w:t>
      </w:r>
      <w:r w:rsidR="00374855" w:rsidRPr="00F855E6">
        <w:rPr>
          <w:rFonts w:ascii="Times New Roman" w:hAnsi="Times New Roman" w:cs="Times New Roman"/>
          <w:i/>
          <w:sz w:val="24"/>
          <w:szCs w:val="24"/>
        </w:rPr>
        <w:t>the fruit and the vegetable being at the front of the store kind of changes what you buy afterwards because you might plan meals around that</w:t>
      </w:r>
      <w:r w:rsidRPr="00F855E6">
        <w:rPr>
          <w:rFonts w:ascii="Times New Roman" w:hAnsi="Times New Roman" w:cs="Times New Roman"/>
          <w:i/>
          <w:sz w:val="24"/>
          <w:szCs w:val="24"/>
        </w:rPr>
        <w:t>.”</w:t>
      </w:r>
      <w:r w:rsidR="0055517D" w:rsidRPr="00F855E6">
        <w:rPr>
          <w:rFonts w:ascii="Times New Roman" w:hAnsi="Times New Roman" w:cs="Times New Roman"/>
          <w:i/>
          <w:sz w:val="24"/>
          <w:szCs w:val="24"/>
        </w:rPr>
        <w:t xml:space="preserve"> – </w:t>
      </w:r>
      <w:r w:rsidRPr="00F855E6">
        <w:rPr>
          <w:rFonts w:ascii="Times New Roman" w:hAnsi="Times New Roman" w:cs="Times New Roman"/>
          <w:i/>
          <w:sz w:val="24"/>
          <w:szCs w:val="24"/>
        </w:rPr>
        <w:t>P0</w:t>
      </w:r>
      <w:r w:rsidR="00374855" w:rsidRPr="00F855E6">
        <w:rPr>
          <w:rFonts w:ascii="Times New Roman" w:hAnsi="Times New Roman" w:cs="Times New Roman"/>
          <w:i/>
          <w:sz w:val="24"/>
          <w:szCs w:val="24"/>
        </w:rPr>
        <w:t>25 Con</w:t>
      </w:r>
    </w:p>
    <w:p w14:paraId="0455745B" w14:textId="77777777" w:rsidR="007D084A" w:rsidRPr="00F855E6" w:rsidRDefault="007D084A" w:rsidP="007D084A">
      <w:pPr>
        <w:spacing w:after="0" w:line="276" w:lineRule="auto"/>
        <w:rPr>
          <w:rFonts w:ascii="Times New Roman" w:hAnsi="Times New Roman" w:cs="Times New Roman"/>
          <w:i/>
          <w:sz w:val="24"/>
          <w:szCs w:val="24"/>
        </w:rPr>
      </w:pPr>
    </w:p>
    <w:p w14:paraId="7FDB3D70" w14:textId="77777777" w:rsidR="00374855" w:rsidRPr="00F855E6" w:rsidRDefault="00374855" w:rsidP="00374855">
      <w:pPr>
        <w:spacing w:after="0" w:line="276" w:lineRule="auto"/>
        <w:rPr>
          <w:rFonts w:ascii="Times New Roman" w:hAnsi="Times New Roman" w:cs="Times New Roman"/>
          <w:i/>
          <w:sz w:val="24"/>
          <w:szCs w:val="24"/>
        </w:rPr>
      </w:pPr>
      <w:r w:rsidRPr="00F855E6">
        <w:rPr>
          <w:rFonts w:ascii="Times New Roman" w:hAnsi="Times New Roman" w:cs="Times New Roman"/>
          <w:i/>
          <w:sz w:val="24"/>
          <w:szCs w:val="24"/>
        </w:rPr>
        <w:t xml:space="preserve">“P: Well normally I have noticed that the special offers as you walk through the doors, it’s </w:t>
      </w:r>
      <w:r w:rsidRPr="00F855E6">
        <w:rPr>
          <w:rFonts w:ascii="Times New Roman" w:hAnsi="Times New Roman" w:cs="Times New Roman"/>
          <w:i/>
          <w:color w:val="000000"/>
          <w:sz w:val="24"/>
          <w:szCs w:val="24"/>
        </w:rPr>
        <w:t>something</w:t>
      </w:r>
      <w:r w:rsidRPr="00F855E6">
        <w:rPr>
          <w:rFonts w:ascii="Times New Roman" w:hAnsi="Times New Roman" w:cs="Times New Roman"/>
          <w:i/>
          <w:sz w:val="24"/>
          <w:szCs w:val="24"/>
        </w:rPr>
        <w:t xml:space="preserve"> that you see as you walk through the doors so it’s the first thing that you come in contact with.</w:t>
      </w:r>
    </w:p>
    <w:p w14:paraId="18D0E5E7" w14:textId="77777777" w:rsidR="00374855" w:rsidRPr="00F855E6" w:rsidRDefault="00374855" w:rsidP="00374855">
      <w:pPr>
        <w:spacing w:after="0" w:line="276" w:lineRule="auto"/>
        <w:rPr>
          <w:rFonts w:ascii="Times New Roman" w:hAnsi="Times New Roman" w:cs="Times New Roman"/>
          <w:i/>
          <w:sz w:val="24"/>
          <w:szCs w:val="24"/>
        </w:rPr>
      </w:pPr>
      <w:r w:rsidRPr="00F855E6">
        <w:rPr>
          <w:rFonts w:ascii="Times New Roman" w:hAnsi="Times New Roman" w:cs="Times New Roman"/>
          <w:i/>
          <w:sz w:val="24"/>
          <w:szCs w:val="24"/>
        </w:rPr>
        <w:t>I: And would that encourage you to buy?</w:t>
      </w:r>
    </w:p>
    <w:p w14:paraId="21109E45" w14:textId="77777777" w:rsidR="00374855" w:rsidRPr="00F855E6" w:rsidRDefault="00374855" w:rsidP="00374855">
      <w:pPr>
        <w:spacing w:after="0" w:line="276" w:lineRule="auto"/>
        <w:rPr>
          <w:rFonts w:ascii="Times New Roman" w:hAnsi="Times New Roman" w:cs="Times New Roman"/>
          <w:i/>
          <w:sz w:val="24"/>
          <w:szCs w:val="24"/>
        </w:rPr>
      </w:pPr>
      <w:r w:rsidRPr="00F855E6">
        <w:rPr>
          <w:rFonts w:ascii="Times New Roman" w:hAnsi="Times New Roman" w:cs="Times New Roman"/>
          <w:i/>
          <w:sz w:val="24"/>
          <w:szCs w:val="24"/>
        </w:rPr>
        <w:t xml:space="preserve">P: Yes yeah. I feel like a </w:t>
      </w:r>
      <w:r w:rsidRPr="00F855E6">
        <w:rPr>
          <w:rFonts w:ascii="Times New Roman" w:hAnsi="Times New Roman" w:cs="Times New Roman"/>
          <w:i/>
          <w:color w:val="000000"/>
          <w:sz w:val="24"/>
          <w:szCs w:val="24"/>
        </w:rPr>
        <w:t>child,</w:t>
      </w:r>
      <w:r w:rsidRPr="00F855E6">
        <w:rPr>
          <w:rFonts w:ascii="Times New Roman" w:hAnsi="Times New Roman" w:cs="Times New Roman"/>
          <w:i/>
          <w:sz w:val="24"/>
          <w:szCs w:val="24"/>
        </w:rPr>
        <w:t xml:space="preserve"> I am afraid. *laughs*”– P107 Int</w:t>
      </w:r>
    </w:p>
    <w:p w14:paraId="0832B14F" w14:textId="77777777" w:rsidR="00374855" w:rsidRPr="00F855E6" w:rsidRDefault="00374855" w:rsidP="00AC40BE">
      <w:pPr>
        <w:tabs>
          <w:tab w:val="left" w:pos="709"/>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imes New Roman" w:hAnsi="Times New Roman" w:cs="Times New Roman"/>
          <w:i/>
          <w:sz w:val="24"/>
          <w:szCs w:val="24"/>
        </w:rPr>
      </w:pPr>
    </w:p>
    <w:p w14:paraId="6C97AE60" w14:textId="78ADD582" w:rsidR="00756D83" w:rsidRPr="00F855E6" w:rsidRDefault="0031308A" w:rsidP="00D11241">
      <w:pPr>
        <w:spacing w:after="0" w:line="480" w:lineRule="auto"/>
        <w:rPr>
          <w:rFonts w:ascii="Times New Roman" w:hAnsi="Times New Roman" w:cs="Times New Roman"/>
          <w:i/>
          <w:iCs/>
          <w:sz w:val="24"/>
          <w:szCs w:val="24"/>
          <w:u w:val="single"/>
        </w:rPr>
      </w:pPr>
      <w:r w:rsidRPr="00F855E6">
        <w:rPr>
          <w:rFonts w:ascii="Times New Roman" w:hAnsi="Times New Roman" w:cs="Times New Roman"/>
          <w:i/>
          <w:iCs/>
          <w:sz w:val="24"/>
          <w:szCs w:val="24"/>
          <w:u w:val="single"/>
        </w:rPr>
        <w:t xml:space="preserve">3.2 </w:t>
      </w:r>
      <w:r w:rsidR="00474B4E" w:rsidRPr="00F855E6">
        <w:rPr>
          <w:rFonts w:ascii="Times New Roman" w:hAnsi="Times New Roman" w:cs="Times New Roman"/>
          <w:i/>
          <w:iCs/>
          <w:sz w:val="24"/>
          <w:szCs w:val="24"/>
          <w:u w:val="single"/>
        </w:rPr>
        <w:t>R</w:t>
      </w:r>
      <w:r w:rsidRPr="00F855E6">
        <w:rPr>
          <w:rFonts w:ascii="Times New Roman" w:hAnsi="Times New Roman" w:cs="Times New Roman"/>
          <w:i/>
          <w:iCs/>
          <w:sz w:val="24"/>
          <w:szCs w:val="24"/>
          <w:u w:val="single"/>
        </w:rPr>
        <w:t xml:space="preserve">esearch </w:t>
      </w:r>
      <w:r w:rsidR="00474B4E" w:rsidRPr="00F855E6">
        <w:rPr>
          <w:rFonts w:ascii="Times New Roman" w:hAnsi="Times New Roman" w:cs="Times New Roman"/>
          <w:i/>
          <w:iCs/>
          <w:sz w:val="24"/>
          <w:szCs w:val="24"/>
          <w:u w:val="single"/>
        </w:rPr>
        <w:t>Q</w:t>
      </w:r>
      <w:r w:rsidRPr="00F855E6">
        <w:rPr>
          <w:rFonts w:ascii="Times New Roman" w:hAnsi="Times New Roman" w:cs="Times New Roman"/>
          <w:i/>
          <w:iCs/>
          <w:sz w:val="24"/>
          <w:szCs w:val="24"/>
          <w:u w:val="single"/>
        </w:rPr>
        <w:t>uestion</w:t>
      </w:r>
      <w:r w:rsidR="00661679" w:rsidRPr="00F855E6">
        <w:rPr>
          <w:rFonts w:ascii="Times New Roman" w:hAnsi="Times New Roman" w:cs="Times New Roman"/>
          <w:i/>
          <w:iCs/>
          <w:sz w:val="24"/>
          <w:szCs w:val="24"/>
          <w:u w:val="single"/>
        </w:rPr>
        <w:t xml:space="preserve"> 2</w:t>
      </w:r>
      <w:r w:rsidR="00756D83" w:rsidRPr="00F855E6">
        <w:rPr>
          <w:rFonts w:ascii="Times New Roman" w:hAnsi="Times New Roman" w:cs="Times New Roman"/>
          <w:i/>
          <w:iCs/>
          <w:sz w:val="24"/>
          <w:szCs w:val="24"/>
          <w:u w:val="single"/>
        </w:rPr>
        <w:t>: How do women feel they could be supported in making healthier food shopping choices?</w:t>
      </w:r>
    </w:p>
    <w:p w14:paraId="1209933C" w14:textId="6BCC5914" w:rsidR="00756D83" w:rsidRPr="00F855E6" w:rsidRDefault="00756D83" w:rsidP="0076280C">
      <w:pPr>
        <w:spacing w:after="0" w:line="480" w:lineRule="auto"/>
        <w:rPr>
          <w:rFonts w:ascii="Times New Roman" w:hAnsi="Times New Roman" w:cs="Times New Roman"/>
          <w:b/>
          <w:bCs/>
          <w:i/>
          <w:iCs/>
          <w:sz w:val="24"/>
          <w:szCs w:val="24"/>
        </w:rPr>
      </w:pPr>
      <w:r w:rsidRPr="00F855E6">
        <w:rPr>
          <w:rFonts w:ascii="Times New Roman" w:hAnsi="Times New Roman" w:cs="Times New Roman"/>
          <w:sz w:val="24"/>
          <w:szCs w:val="24"/>
        </w:rPr>
        <w:t xml:space="preserve"> Women’s perceptions o</w:t>
      </w:r>
      <w:r w:rsidR="00AA176C" w:rsidRPr="00F855E6">
        <w:rPr>
          <w:rFonts w:ascii="Times New Roman" w:hAnsi="Times New Roman" w:cs="Times New Roman"/>
          <w:sz w:val="24"/>
          <w:szCs w:val="24"/>
        </w:rPr>
        <w:t>f</w:t>
      </w:r>
      <w:r w:rsidRPr="00F855E6">
        <w:rPr>
          <w:rFonts w:ascii="Times New Roman" w:hAnsi="Times New Roman" w:cs="Times New Roman"/>
          <w:sz w:val="24"/>
          <w:szCs w:val="24"/>
        </w:rPr>
        <w:t xml:space="preserve"> strategies that would support them and other</w:t>
      </w:r>
      <w:r w:rsidR="00AA176C" w:rsidRPr="00F855E6">
        <w:rPr>
          <w:rFonts w:ascii="Times New Roman" w:hAnsi="Times New Roman" w:cs="Times New Roman"/>
          <w:sz w:val="24"/>
          <w:szCs w:val="24"/>
        </w:rPr>
        <w:t xml:space="preserve"> people</w:t>
      </w:r>
      <w:r w:rsidRPr="00F855E6">
        <w:rPr>
          <w:rFonts w:ascii="Times New Roman" w:hAnsi="Times New Roman" w:cs="Times New Roman"/>
          <w:sz w:val="24"/>
          <w:szCs w:val="24"/>
        </w:rPr>
        <w:t xml:space="preserve"> to make healthier food choices while food shopping in supermarkets were categorised under one theme: </w:t>
      </w:r>
      <w:r w:rsidR="00AC40BE" w:rsidRPr="00F855E6">
        <w:rPr>
          <w:rFonts w:ascii="Times New Roman" w:hAnsi="Times New Roman" w:cs="Times New Roman"/>
          <w:i/>
          <w:iCs/>
          <w:sz w:val="24"/>
          <w:szCs w:val="24"/>
        </w:rPr>
        <w:t>3.</w:t>
      </w:r>
      <w:r w:rsidR="00765776" w:rsidRPr="00F855E6">
        <w:rPr>
          <w:rFonts w:ascii="Times New Roman" w:hAnsi="Times New Roman" w:cs="Times New Roman"/>
          <w:i/>
          <w:iCs/>
          <w:sz w:val="24"/>
          <w:szCs w:val="24"/>
        </w:rPr>
        <w:t>2.1</w:t>
      </w:r>
      <w:r w:rsidRPr="00F855E6">
        <w:rPr>
          <w:rFonts w:ascii="Times New Roman" w:hAnsi="Times New Roman" w:cs="Times New Roman"/>
          <w:i/>
          <w:iCs/>
          <w:sz w:val="24"/>
          <w:szCs w:val="24"/>
        </w:rPr>
        <w:t>)</w:t>
      </w:r>
      <w:r w:rsidRPr="00F855E6">
        <w:rPr>
          <w:rFonts w:ascii="Times New Roman" w:hAnsi="Times New Roman" w:cs="Times New Roman"/>
          <w:sz w:val="24"/>
          <w:szCs w:val="24"/>
        </w:rPr>
        <w:t xml:space="preserve"> </w:t>
      </w:r>
      <w:r w:rsidRPr="00F855E6">
        <w:rPr>
          <w:rFonts w:ascii="Times New Roman" w:hAnsi="Times New Roman" w:cs="Times New Roman"/>
          <w:i/>
          <w:iCs/>
          <w:sz w:val="24"/>
          <w:szCs w:val="24"/>
        </w:rPr>
        <w:t xml:space="preserve">Responsibilities: government, </w:t>
      </w:r>
      <w:r w:rsidR="00B85AD5" w:rsidRPr="00F855E6">
        <w:rPr>
          <w:rFonts w:ascii="Times New Roman" w:hAnsi="Times New Roman" w:cs="Times New Roman"/>
          <w:i/>
          <w:iCs/>
          <w:sz w:val="24"/>
          <w:szCs w:val="24"/>
        </w:rPr>
        <w:t xml:space="preserve">supermarkets and </w:t>
      </w:r>
      <w:r w:rsidRPr="00F855E6">
        <w:rPr>
          <w:rFonts w:ascii="Times New Roman" w:hAnsi="Times New Roman" w:cs="Times New Roman"/>
          <w:i/>
          <w:iCs/>
          <w:sz w:val="24"/>
          <w:szCs w:val="24"/>
        </w:rPr>
        <w:t>personal.</w:t>
      </w:r>
      <w:r w:rsidR="002D3099" w:rsidRPr="00F855E6">
        <w:rPr>
          <w:rFonts w:ascii="Times New Roman" w:hAnsi="Times New Roman" w:cs="Times New Roman"/>
          <w:b/>
          <w:bCs/>
          <w:i/>
          <w:iCs/>
          <w:sz w:val="24"/>
          <w:szCs w:val="24"/>
        </w:rPr>
        <w:t xml:space="preserve"> </w:t>
      </w:r>
      <w:r w:rsidR="00807221" w:rsidRPr="00F855E6">
        <w:rPr>
          <w:rFonts w:ascii="Times New Roman" w:hAnsi="Times New Roman" w:cs="Times New Roman"/>
          <w:bCs/>
          <w:iCs/>
          <w:sz w:val="24"/>
          <w:szCs w:val="24"/>
        </w:rPr>
        <w:t>This theme</w:t>
      </w:r>
      <w:r w:rsidR="00807221" w:rsidRPr="00F855E6">
        <w:rPr>
          <w:rFonts w:ascii="Times New Roman" w:hAnsi="Times New Roman" w:cs="Times New Roman"/>
          <w:bCs/>
          <w:sz w:val="24"/>
          <w:szCs w:val="24"/>
        </w:rPr>
        <w:t xml:space="preserve"> </w:t>
      </w:r>
      <w:r w:rsidR="00522DE1" w:rsidRPr="00F855E6">
        <w:rPr>
          <w:rFonts w:ascii="Times New Roman" w:hAnsi="Times New Roman" w:cs="Times New Roman"/>
          <w:bCs/>
          <w:sz w:val="24"/>
          <w:szCs w:val="24"/>
        </w:rPr>
        <w:t xml:space="preserve">arose from inductive thematic analysis and </w:t>
      </w:r>
      <w:r w:rsidR="00807221" w:rsidRPr="00F855E6">
        <w:rPr>
          <w:rFonts w:ascii="Times New Roman" w:hAnsi="Times New Roman" w:cs="Times New Roman"/>
          <w:bCs/>
          <w:sz w:val="24"/>
          <w:szCs w:val="24"/>
        </w:rPr>
        <w:t xml:space="preserve">does not easily conform to </w:t>
      </w:r>
      <w:r w:rsidR="00522DE1" w:rsidRPr="00F855E6">
        <w:rPr>
          <w:rFonts w:ascii="Times New Roman" w:hAnsi="Times New Roman" w:cs="Times New Roman"/>
          <w:bCs/>
          <w:sz w:val="24"/>
          <w:szCs w:val="24"/>
        </w:rPr>
        <w:t>either</w:t>
      </w:r>
      <w:r w:rsidR="00807221" w:rsidRPr="00F855E6">
        <w:rPr>
          <w:rFonts w:ascii="Times New Roman" w:hAnsi="Times New Roman" w:cs="Times New Roman"/>
          <w:bCs/>
          <w:sz w:val="24"/>
          <w:szCs w:val="24"/>
        </w:rPr>
        <w:t xml:space="preserve"> of the conceptual models </w:t>
      </w:r>
      <w:r w:rsidR="007F17B7" w:rsidRPr="00F855E6">
        <w:rPr>
          <w:rFonts w:ascii="Times New Roman" w:hAnsi="Times New Roman" w:cs="Times New Roman"/>
          <w:bCs/>
          <w:sz w:val="24"/>
          <w:szCs w:val="24"/>
        </w:rPr>
        <w:t>underpinning this study</w:t>
      </w:r>
      <w:r w:rsidR="00807221" w:rsidRPr="00F855E6">
        <w:rPr>
          <w:rFonts w:ascii="Times New Roman" w:hAnsi="Times New Roman" w:cs="Times New Roman"/>
          <w:bCs/>
          <w:sz w:val="24"/>
          <w:szCs w:val="24"/>
        </w:rPr>
        <w:t xml:space="preserve">. </w:t>
      </w:r>
      <w:r w:rsidR="002D3099" w:rsidRPr="00F855E6">
        <w:rPr>
          <w:rFonts w:ascii="Times New Roman" w:hAnsi="Times New Roman" w:cs="Times New Roman"/>
          <w:bCs/>
          <w:sz w:val="24"/>
          <w:szCs w:val="24"/>
        </w:rPr>
        <w:t xml:space="preserve">No differences in this theme </w:t>
      </w:r>
      <w:r w:rsidR="003B66EA" w:rsidRPr="00F855E6">
        <w:rPr>
          <w:rFonts w:ascii="Times New Roman" w:hAnsi="Times New Roman" w:cs="Times New Roman"/>
          <w:bCs/>
          <w:sz w:val="24"/>
          <w:szCs w:val="24"/>
        </w:rPr>
        <w:t>were</w:t>
      </w:r>
      <w:r w:rsidR="002D3099" w:rsidRPr="00F855E6">
        <w:rPr>
          <w:rFonts w:ascii="Times New Roman" w:hAnsi="Times New Roman" w:cs="Times New Roman"/>
          <w:bCs/>
          <w:sz w:val="24"/>
          <w:szCs w:val="24"/>
        </w:rPr>
        <w:t xml:space="preserve"> </w:t>
      </w:r>
      <w:r w:rsidR="003B66EA" w:rsidRPr="00F855E6">
        <w:rPr>
          <w:rFonts w:ascii="Times New Roman" w:hAnsi="Times New Roman" w:cs="Times New Roman"/>
          <w:bCs/>
          <w:sz w:val="24"/>
          <w:szCs w:val="24"/>
        </w:rPr>
        <w:t>apparent</w:t>
      </w:r>
      <w:r w:rsidR="002D3099" w:rsidRPr="00F855E6">
        <w:rPr>
          <w:rFonts w:ascii="Times New Roman" w:hAnsi="Times New Roman" w:cs="Times New Roman"/>
          <w:bCs/>
          <w:sz w:val="24"/>
          <w:szCs w:val="24"/>
        </w:rPr>
        <w:t xml:space="preserve"> between participants in the intervention and control groups.</w:t>
      </w:r>
    </w:p>
    <w:p w14:paraId="1462301A" w14:textId="3856A8CD" w:rsidR="00756D83" w:rsidRPr="00F855E6" w:rsidRDefault="009F3B43" w:rsidP="00474B4E">
      <w:pPr>
        <w:spacing w:after="0" w:line="480" w:lineRule="auto"/>
        <w:rPr>
          <w:rFonts w:ascii="Times New Roman" w:hAnsi="Times New Roman" w:cs="Times New Roman"/>
          <w:i/>
          <w:iCs/>
          <w:sz w:val="24"/>
          <w:szCs w:val="24"/>
          <w:u w:val="single"/>
        </w:rPr>
      </w:pPr>
      <w:r w:rsidRPr="00F855E6">
        <w:rPr>
          <w:rFonts w:ascii="Times New Roman" w:hAnsi="Times New Roman" w:cs="Times New Roman"/>
          <w:i/>
          <w:iCs/>
          <w:sz w:val="24"/>
          <w:szCs w:val="24"/>
        </w:rPr>
        <w:t>3.</w:t>
      </w:r>
      <w:r w:rsidR="00F85074" w:rsidRPr="00F855E6">
        <w:rPr>
          <w:rFonts w:ascii="Times New Roman" w:hAnsi="Times New Roman" w:cs="Times New Roman"/>
          <w:i/>
          <w:iCs/>
          <w:sz w:val="24"/>
          <w:szCs w:val="24"/>
        </w:rPr>
        <w:t xml:space="preserve">2.1 </w:t>
      </w:r>
      <w:r w:rsidR="00756D83" w:rsidRPr="00F855E6">
        <w:rPr>
          <w:rFonts w:ascii="Times New Roman" w:hAnsi="Times New Roman" w:cs="Times New Roman"/>
          <w:i/>
          <w:iCs/>
          <w:sz w:val="24"/>
          <w:szCs w:val="24"/>
          <w:u w:val="single"/>
        </w:rPr>
        <w:t xml:space="preserve">Responsibilities: government, </w:t>
      </w:r>
      <w:r w:rsidR="00B85AD5" w:rsidRPr="00F855E6">
        <w:rPr>
          <w:rFonts w:ascii="Times New Roman" w:hAnsi="Times New Roman" w:cs="Times New Roman"/>
          <w:i/>
          <w:iCs/>
          <w:sz w:val="24"/>
          <w:szCs w:val="24"/>
          <w:u w:val="single"/>
        </w:rPr>
        <w:t xml:space="preserve">supermarkets and </w:t>
      </w:r>
      <w:r w:rsidR="00756D83" w:rsidRPr="00F855E6">
        <w:rPr>
          <w:rFonts w:ascii="Times New Roman" w:hAnsi="Times New Roman" w:cs="Times New Roman"/>
          <w:i/>
          <w:iCs/>
          <w:sz w:val="24"/>
          <w:szCs w:val="24"/>
          <w:u w:val="single"/>
        </w:rPr>
        <w:t>personal</w:t>
      </w:r>
    </w:p>
    <w:p w14:paraId="4C8E7433" w14:textId="7BE60127" w:rsidR="00765776" w:rsidRPr="00F855E6" w:rsidRDefault="00764EED" w:rsidP="0076280C">
      <w:pPr>
        <w:spacing w:after="0" w:line="480" w:lineRule="auto"/>
        <w:rPr>
          <w:rFonts w:ascii="Times New Roman" w:hAnsi="Times New Roman" w:cs="Times New Roman"/>
          <w:sz w:val="24"/>
          <w:szCs w:val="24"/>
        </w:rPr>
      </w:pPr>
      <w:r w:rsidRPr="00F855E6">
        <w:rPr>
          <w:rFonts w:ascii="Times New Roman" w:hAnsi="Times New Roman" w:cs="Times New Roman"/>
          <w:sz w:val="24"/>
          <w:szCs w:val="24"/>
        </w:rPr>
        <w:t xml:space="preserve">While participants described healthy eating as primarily their personal </w:t>
      </w:r>
      <w:r w:rsidRPr="00F855E6">
        <w:rPr>
          <w:rFonts w:ascii="Times New Roman" w:hAnsi="Times New Roman" w:cs="Times New Roman"/>
          <w:color w:val="000000"/>
          <w:sz w:val="24"/>
          <w:szCs w:val="24"/>
        </w:rPr>
        <w:t>responsibly,</w:t>
      </w:r>
      <w:r w:rsidRPr="00F855E6">
        <w:rPr>
          <w:rFonts w:ascii="Times New Roman" w:hAnsi="Times New Roman" w:cs="Times New Roman"/>
          <w:sz w:val="24"/>
          <w:szCs w:val="24"/>
        </w:rPr>
        <w:t xml:space="preserve"> some mentioned strategies that governments and supermarkets could </w:t>
      </w:r>
      <w:r w:rsidR="00756D83" w:rsidRPr="00F855E6">
        <w:rPr>
          <w:rFonts w:ascii="Times New Roman" w:hAnsi="Times New Roman" w:cs="Times New Roman"/>
          <w:sz w:val="24"/>
          <w:szCs w:val="24"/>
        </w:rPr>
        <w:t xml:space="preserve">support </w:t>
      </w:r>
      <w:r w:rsidR="00FB0014" w:rsidRPr="00F855E6">
        <w:rPr>
          <w:rFonts w:ascii="Times New Roman" w:hAnsi="Times New Roman" w:cs="Times New Roman"/>
          <w:sz w:val="24"/>
          <w:szCs w:val="24"/>
        </w:rPr>
        <w:t xml:space="preserve">customers </w:t>
      </w:r>
      <w:r w:rsidR="0038602E" w:rsidRPr="00F855E6">
        <w:rPr>
          <w:rFonts w:ascii="Times New Roman" w:hAnsi="Times New Roman" w:cs="Times New Roman"/>
          <w:sz w:val="24"/>
          <w:szCs w:val="24"/>
        </w:rPr>
        <w:t xml:space="preserve">to </w:t>
      </w:r>
      <w:r w:rsidR="00FB0014" w:rsidRPr="00F855E6">
        <w:rPr>
          <w:rFonts w:ascii="Times New Roman" w:hAnsi="Times New Roman" w:cs="Times New Roman"/>
          <w:sz w:val="24"/>
          <w:szCs w:val="24"/>
        </w:rPr>
        <w:t>make</w:t>
      </w:r>
      <w:r w:rsidR="00756D83" w:rsidRPr="00F855E6">
        <w:rPr>
          <w:rFonts w:ascii="Times New Roman" w:hAnsi="Times New Roman" w:cs="Times New Roman"/>
          <w:sz w:val="24"/>
          <w:szCs w:val="24"/>
        </w:rPr>
        <w:t xml:space="preserve"> healthier food cho</w:t>
      </w:r>
      <w:r w:rsidRPr="00F855E6">
        <w:rPr>
          <w:rFonts w:ascii="Times New Roman" w:hAnsi="Times New Roman" w:cs="Times New Roman"/>
          <w:sz w:val="24"/>
          <w:szCs w:val="24"/>
        </w:rPr>
        <w:t>ices. T</w:t>
      </w:r>
      <w:r w:rsidR="00B85AD5" w:rsidRPr="00F855E6">
        <w:rPr>
          <w:rFonts w:ascii="Times New Roman" w:hAnsi="Times New Roman" w:cs="Times New Roman"/>
          <w:sz w:val="24"/>
          <w:szCs w:val="24"/>
        </w:rPr>
        <w:t xml:space="preserve">he role of nutrition education and labelling </w:t>
      </w:r>
      <w:r w:rsidRPr="00F855E6">
        <w:rPr>
          <w:rFonts w:ascii="Times New Roman" w:hAnsi="Times New Roman" w:cs="Times New Roman"/>
          <w:sz w:val="24"/>
          <w:szCs w:val="24"/>
        </w:rPr>
        <w:t xml:space="preserve">were identified </w:t>
      </w:r>
      <w:r w:rsidR="00B85AD5" w:rsidRPr="00F855E6">
        <w:rPr>
          <w:rFonts w:ascii="Times New Roman" w:hAnsi="Times New Roman" w:cs="Times New Roman"/>
          <w:sz w:val="24"/>
          <w:szCs w:val="24"/>
        </w:rPr>
        <w:t>as two important areas</w:t>
      </w:r>
      <w:r w:rsidRPr="00F855E6">
        <w:rPr>
          <w:rFonts w:ascii="Times New Roman" w:hAnsi="Times New Roman" w:cs="Times New Roman"/>
          <w:sz w:val="24"/>
          <w:szCs w:val="24"/>
        </w:rPr>
        <w:t xml:space="preserve"> that were</w:t>
      </w:r>
      <w:r w:rsidR="00B85AD5" w:rsidRPr="00F855E6">
        <w:rPr>
          <w:rFonts w:ascii="Times New Roman" w:hAnsi="Times New Roman" w:cs="Times New Roman"/>
          <w:sz w:val="24"/>
          <w:szCs w:val="24"/>
        </w:rPr>
        <w:t xml:space="preserve"> viewed as the responsibility of government. </w:t>
      </w:r>
    </w:p>
    <w:p w14:paraId="12B6A299" w14:textId="77777777" w:rsidR="00B043BE" w:rsidRPr="00F855E6" w:rsidRDefault="006D31C2" w:rsidP="00B043BE">
      <w:pPr>
        <w:spacing w:after="0" w:line="276" w:lineRule="auto"/>
        <w:rPr>
          <w:rFonts w:ascii="Times New Roman" w:hAnsi="Times New Roman" w:cs="Times New Roman"/>
          <w:i/>
          <w:sz w:val="24"/>
          <w:szCs w:val="24"/>
        </w:rPr>
      </w:pPr>
      <w:r w:rsidRPr="00F855E6">
        <w:rPr>
          <w:rFonts w:ascii="Times New Roman" w:hAnsi="Times New Roman" w:cs="Times New Roman"/>
          <w:i/>
          <w:sz w:val="24"/>
          <w:szCs w:val="24"/>
        </w:rPr>
        <w:t xml:space="preserve">“teach people about healthier living. Because I </w:t>
      </w:r>
      <w:r w:rsidRPr="00F855E6">
        <w:rPr>
          <w:rFonts w:ascii="Times New Roman" w:hAnsi="Times New Roman" w:cs="Times New Roman"/>
          <w:i/>
          <w:color w:val="000000"/>
          <w:sz w:val="24"/>
          <w:szCs w:val="24"/>
        </w:rPr>
        <w:t>do not</w:t>
      </w:r>
      <w:r w:rsidRPr="00F855E6">
        <w:rPr>
          <w:rFonts w:ascii="Times New Roman" w:hAnsi="Times New Roman" w:cs="Times New Roman"/>
          <w:i/>
          <w:sz w:val="24"/>
          <w:szCs w:val="24"/>
        </w:rPr>
        <w:t xml:space="preserve"> think a lot of people know what healthy living actually means and how to eat well” – P001 Int</w:t>
      </w:r>
    </w:p>
    <w:p w14:paraId="08A9E513" w14:textId="77777777" w:rsidR="00B043BE" w:rsidRPr="00F855E6" w:rsidRDefault="00B043BE" w:rsidP="00B043BE">
      <w:pPr>
        <w:spacing w:after="0" w:line="276" w:lineRule="auto"/>
        <w:rPr>
          <w:rFonts w:ascii="Times New Roman" w:hAnsi="Times New Roman" w:cs="Times New Roman"/>
          <w:i/>
          <w:sz w:val="24"/>
          <w:szCs w:val="24"/>
        </w:rPr>
      </w:pPr>
    </w:p>
    <w:p w14:paraId="7AD02E49" w14:textId="038876B7" w:rsidR="00B043BE" w:rsidRPr="00F855E6" w:rsidRDefault="00B043BE" w:rsidP="00B043BE">
      <w:pPr>
        <w:spacing w:after="0" w:line="276" w:lineRule="auto"/>
        <w:rPr>
          <w:rFonts w:ascii="Times New Roman" w:hAnsi="Times New Roman" w:cs="Times New Roman"/>
          <w:i/>
          <w:sz w:val="24"/>
          <w:szCs w:val="24"/>
        </w:rPr>
      </w:pPr>
      <w:r w:rsidRPr="00F855E6">
        <w:rPr>
          <w:rFonts w:ascii="Times New Roman" w:hAnsi="Times New Roman" w:cs="Times New Roman"/>
          <w:i/>
          <w:sz w:val="24"/>
          <w:szCs w:val="24"/>
        </w:rPr>
        <w:t>“I mean the packaging is also a little bit overwhelming sometimes, and everybody’s got different versions of how they’re telling you that’s really horrific and loads of fat and salt, because traffic light systems mean different things in different stores, and that’s confusing.” – P041 Int</w:t>
      </w:r>
    </w:p>
    <w:p w14:paraId="0AC36B8E" w14:textId="77777777" w:rsidR="00B043BE" w:rsidRPr="00F855E6" w:rsidRDefault="00B043BE" w:rsidP="00B043BE">
      <w:pPr>
        <w:spacing w:after="0" w:line="276" w:lineRule="auto"/>
        <w:rPr>
          <w:rFonts w:ascii="Times New Roman" w:hAnsi="Times New Roman" w:cs="Times New Roman"/>
          <w:i/>
          <w:sz w:val="24"/>
          <w:szCs w:val="24"/>
        </w:rPr>
      </w:pPr>
    </w:p>
    <w:p w14:paraId="7C3475A6" w14:textId="0B610D82" w:rsidR="00B043BE" w:rsidRPr="00F855E6" w:rsidRDefault="00B043BE" w:rsidP="00B043BE">
      <w:pPr>
        <w:spacing w:after="0" w:line="480" w:lineRule="auto"/>
        <w:rPr>
          <w:rFonts w:ascii="Times New Roman" w:hAnsi="Times New Roman" w:cs="Times New Roman"/>
          <w:i/>
          <w:iCs/>
          <w:sz w:val="24"/>
          <w:szCs w:val="24"/>
        </w:rPr>
      </w:pPr>
      <w:r w:rsidRPr="00F855E6">
        <w:rPr>
          <w:rFonts w:ascii="Times New Roman" w:hAnsi="Times New Roman" w:cs="Times New Roman"/>
          <w:sz w:val="24"/>
          <w:szCs w:val="24"/>
        </w:rPr>
        <w:t>When asked about what entailed a healthy diet, however, most participants demonstrated an understanding that it is important to eat fruit and vegetables frequently and processed foods infrequently.</w:t>
      </w:r>
    </w:p>
    <w:p w14:paraId="499DDFC2" w14:textId="6CBC9F93" w:rsidR="006D31C2" w:rsidRPr="00F855E6" w:rsidRDefault="0055517D" w:rsidP="00B043BE">
      <w:pPr>
        <w:spacing w:after="0" w:line="276" w:lineRule="auto"/>
        <w:rPr>
          <w:rFonts w:ascii="Times New Roman" w:hAnsi="Times New Roman" w:cs="Times New Roman"/>
          <w:i/>
          <w:iCs/>
          <w:sz w:val="24"/>
          <w:szCs w:val="24"/>
        </w:rPr>
      </w:pPr>
      <w:r w:rsidRPr="00F855E6">
        <w:rPr>
          <w:rFonts w:ascii="Times New Roman" w:hAnsi="Times New Roman" w:cs="Times New Roman"/>
          <w:i/>
          <w:iCs/>
          <w:sz w:val="24"/>
          <w:szCs w:val="24"/>
        </w:rPr>
        <w:t>“</w:t>
      </w:r>
      <w:r w:rsidR="001E4B9A" w:rsidRPr="00F855E6">
        <w:rPr>
          <w:rFonts w:ascii="Times New Roman" w:hAnsi="Times New Roman" w:cs="Times New Roman"/>
          <w:i/>
          <w:iCs/>
          <w:sz w:val="24"/>
          <w:szCs w:val="24"/>
        </w:rPr>
        <w:t>h</w:t>
      </w:r>
      <w:r w:rsidR="006D31C2" w:rsidRPr="00F855E6">
        <w:rPr>
          <w:rFonts w:ascii="Times New Roman" w:hAnsi="Times New Roman" w:cs="Times New Roman"/>
          <w:i/>
          <w:iCs/>
          <w:sz w:val="24"/>
          <w:szCs w:val="24"/>
        </w:rPr>
        <w:t xml:space="preserve">aving a balanced diet with fruit and veg in it, and not eating too many unhealthy takeaways and fatty food and fizzy drinks.” – P043 Con </w:t>
      </w:r>
    </w:p>
    <w:p w14:paraId="60121188" w14:textId="77777777" w:rsidR="00B043BE" w:rsidRPr="00F855E6" w:rsidRDefault="00B043BE" w:rsidP="00B043BE">
      <w:pPr>
        <w:spacing w:after="0" w:line="276" w:lineRule="auto"/>
        <w:rPr>
          <w:rFonts w:ascii="Times New Roman" w:hAnsi="Times New Roman" w:cs="Times New Roman"/>
          <w:i/>
          <w:iCs/>
          <w:sz w:val="24"/>
          <w:szCs w:val="24"/>
        </w:rPr>
      </w:pPr>
    </w:p>
    <w:p w14:paraId="7A9AF20E" w14:textId="493611F8" w:rsidR="00756D83" w:rsidRPr="00F855E6" w:rsidRDefault="00764EED" w:rsidP="0076280C">
      <w:pPr>
        <w:spacing w:after="0" w:line="480" w:lineRule="auto"/>
        <w:rPr>
          <w:rFonts w:ascii="Times New Roman" w:hAnsi="Times New Roman" w:cs="Times New Roman"/>
          <w:sz w:val="24"/>
          <w:szCs w:val="24"/>
        </w:rPr>
      </w:pPr>
      <w:r w:rsidRPr="00F855E6">
        <w:rPr>
          <w:rFonts w:ascii="Times New Roman" w:hAnsi="Times New Roman" w:cs="Times New Roman"/>
          <w:sz w:val="24"/>
          <w:szCs w:val="24"/>
        </w:rPr>
        <w:t>Very</w:t>
      </w:r>
      <w:r w:rsidR="00756D83" w:rsidRPr="00F855E6">
        <w:rPr>
          <w:rFonts w:ascii="Times New Roman" w:hAnsi="Times New Roman" w:cs="Times New Roman"/>
          <w:sz w:val="24"/>
          <w:szCs w:val="24"/>
        </w:rPr>
        <w:t xml:space="preserve"> few women indicated the need for stronger government intervention on </w:t>
      </w:r>
      <w:r w:rsidR="00146B88" w:rsidRPr="00F855E6">
        <w:rPr>
          <w:rFonts w:ascii="Times New Roman" w:hAnsi="Times New Roman" w:cs="Times New Roman"/>
          <w:sz w:val="24"/>
          <w:szCs w:val="24"/>
        </w:rPr>
        <w:t xml:space="preserve">labelling, </w:t>
      </w:r>
      <w:r w:rsidR="002F5A99" w:rsidRPr="00F855E6">
        <w:rPr>
          <w:rFonts w:ascii="Times New Roman" w:hAnsi="Times New Roman" w:cs="Times New Roman"/>
          <w:color w:val="000000"/>
          <w:sz w:val="24"/>
          <w:szCs w:val="24"/>
        </w:rPr>
        <w:t>advertis</w:t>
      </w:r>
      <w:r w:rsidR="00B85AD5" w:rsidRPr="00F855E6">
        <w:rPr>
          <w:rFonts w:ascii="Times New Roman" w:hAnsi="Times New Roman" w:cs="Times New Roman"/>
          <w:color w:val="000000"/>
          <w:sz w:val="24"/>
          <w:szCs w:val="24"/>
        </w:rPr>
        <w:t>ing</w:t>
      </w:r>
      <w:r w:rsidR="00756D83" w:rsidRPr="00F855E6">
        <w:rPr>
          <w:rFonts w:ascii="Times New Roman" w:hAnsi="Times New Roman" w:cs="Times New Roman"/>
          <w:sz w:val="24"/>
          <w:szCs w:val="24"/>
        </w:rPr>
        <w:t xml:space="preserve"> of unhealthy foods and easy access to takeaway foods.</w:t>
      </w:r>
    </w:p>
    <w:p w14:paraId="61F292C5" w14:textId="7473E333" w:rsidR="00756D83" w:rsidRPr="00F855E6" w:rsidRDefault="001E4B9A" w:rsidP="00B043BE">
      <w:pPr>
        <w:spacing w:after="0" w:line="276" w:lineRule="auto"/>
        <w:rPr>
          <w:rFonts w:ascii="Times New Roman" w:hAnsi="Times New Roman" w:cs="Times New Roman"/>
          <w:i/>
          <w:iCs/>
          <w:sz w:val="24"/>
          <w:szCs w:val="24"/>
        </w:rPr>
      </w:pPr>
      <w:r w:rsidRPr="00F855E6">
        <w:rPr>
          <w:rFonts w:ascii="Times New Roman" w:hAnsi="Times New Roman" w:cs="Times New Roman"/>
          <w:i/>
          <w:iCs/>
          <w:sz w:val="24"/>
          <w:szCs w:val="24"/>
        </w:rPr>
        <w:t>“t</w:t>
      </w:r>
      <w:r w:rsidR="00756D83" w:rsidRPr="00F855E6">
        <w:rPr>
          <w:rFonts w:ascii="Times New Roman" w:hAnsi="Times New Roman" w:cs="Times New Roman"/>
          <w:i/>
          <w:iCs/>
          <w:sz w:val="24"/>
          <w:szCs w:val="24"/>
        </w:rPr>
        <w:t xml:space="preserve">here seems to be take-outs everywhere, </w:t>
      </w:r>
      <w:r w:rsidR="002F5A99" w:rsidRPr="00F855E6">
        <w:rPr>
          <w:rFonts w:ascii="Times New Roman" w:hAnsi="Times New Roman" w:cs="Times New Roman"/>
          <w:i/>
          <w:iCs/>
          <w:color w:val="000000"/>
          <w:sz w:val="24"/>
          <w:szCs w:val="24"/>
        </w:rPr>
        <w:t>there are</w:t>
      </w:r>
      <w:r w:rsidR="00756D83" w:rsidRPr="00F855E6">
        <w:rPr>
          <w:rFonts w:ascii="Times New Roman" w:hAnsi="Times New Roman" w:cs="Times New Roman"/>
          <w:i/>
          <w:iCs/>
          <w:sz w:val="24"/>
          <w:szCs w:val="24"/>
        </w:rPr>
        <w:t xml:space="preserve"> just too many, I think. Far too many. The fruit and veg stalls or markets all seem to be shutting down</w:t>
      </w:r>
      <w:r w:rsidR="00D11241" w:rsidRPr="00F855E6">
        <w:rPr>
          <w:rFonts w:ascii="Times New Roman" w:hAnsi="Times New Roman" w:cs="Times New Roman"/>
          <w:i/>
          <w:iCs/>
          <w:sz w:val="24"/>
          <w:szCs w:val="24"/>
        </w:rPr>
        <w:t>.</w:t>
      </w:r>
      <w:r w:rsidR="00756D83" w:rsidRPr="00F855E6">
        <w:rPr>
          <w:rFonts w:ascii="Times New Roman" w:hAnsi="Times New Roman" w:cs="Times New Roman"/>
          <w:i/>
          <w:iCs/>
          <w:sz w:val="24"/>
          <w:szCs w:val="24"/>
        </w:rPr>
        <w:t>”</w:t>
      </w:r>
      <w:r w:rsidR="0055517D" w:rsidRPr="00F855E6">
        <w:rPr>
          <w:rFonts w:ascii="Times New Roman" w:hAnsi="Times New Roman" w:cs="Times New Roman"/>
          <w:i/>
          <w:sz w:val="24"/>
          <w:szCs w:val="24"/>
        </w:rPr>
        <w:t xml:space="preserve"> –</w:t>
      </w:r>
      <w:r w:rsidR="00756D83" w:rsidRPr="00F855E6">
        <w:rPr>
          <w:rFonts w:ascii="Times New Roman" w:hAnsi="Times New Roman" w:cs="Times New Roman"/>
          <w:i/>
          <w:iCs/>
          <w:sz w:val="24"/>
          <w:szCs w:val="24"/>
        </w:rPr>
        <w:t xml:space="preserve"> P010 Int</w:t>
      </w:r>
    </w:p>
    <w:p w14:paraId="6745CE3B" w14:textId="77777777" w:rsidR="00B043BE" w:rsidRPr="00F855E6" w:rsidRDefault="00B043BE" w:rsidP="00B043BE">
      <w:pPr>
        <w:spacing w:after="0" w:line="276" w:lineRule="auto"/>
        <w:rPr>
          <w:rFonts w:ascii="Times New Roman" w:hAnsi="Times New Roman" w:cs="Times New Roman"/>
          <w:i/>
          <w:iCs/>
          <w:sz w:val="24"/>
          <w:szCs w:val="24"/>
        </w:rPr>
      </w:pPr>
    </w:p>
    <w:p w14:paraId="3BE6EE9C" w14:textId="64CE42A0" w:rsidR="005746C8" w:rsidRPr="00F855E6" w:rsidRDefault="00764EED" w:rsidP="005746C8">
      <w:pPr>
        <w:spacing w:after="0" w:line="480" w:lineRule="auto"/>
        <w:rPr>
          <w:rFonts w:ascii="Times New Roman" w:hAnsi="Times New Roman" w:cs="Times New Roman"/>
          <w:i/>
          <w:iCs/>
          <w:sz w:val="24"/>
          <w:szCs w:val="24"/>
        </w:rPr>
      </w:pPr>
      <w:r w:rsidRPr="00F855E6">
        <w:rPr>
          <w:rFonts w:ascii="Times New Roman" w:hAnsi="Times New Roman" w:cs="Times New Roman"/>
          <w:sz w:val="24"/>
          <w:szCs w:val="24"/>
        </w:rPr>
        <w:t>T</w:t>
      </w:r>
      <w:r w:rsidR="005746C8" w:rsidRPr="00F855E6">
        <w:rPr>
          <w:rFonts w:ascii="Times New Roman" w:hAnsi="Times New Roman" w:cs="Times New Roman"/>
          <w:sz w:val="24"/>
          <w:szCs w:val="24"/>
        </w:rPr>
        <w:t xml:space="preserve">he </w:t>
      </w:r>
      <w:r w:rsidRPr="00F855E6">
        <w:rPr>
          <w:rFonts w:ascii="Times New Roman" w:hAnsi="Times New Roman" w:cs="Times New Roman"/>
          <w:sz w:val="24"/>
          <w:szCs w:val="24"/>
        </w:rPr>
        <w:t xml:space="preserve">few women that suggested </w:t>
      </w:r>
      <w:r w:rsidR="005746C8" w:rsidRPr="00F855E6">
        <w:rPr>
          <w:rFonts w:ascii="Times New Roman" w:hAnsi="Times New Roman" w:cs="Times New Roman"/>
          <w:sz w:val="24"/>
          <w:szCs w:val="24"/>
        </w:rPr>
        <w:t xml:space="preserve">strategies supermarkets could take, </w:t>
      </w:r>
      <w:r w:rsidRPr="00F855E6">
        <w:rPr>
          <w:rFonts w:ascii="Times New Roman" w:hAnsi="Times New Roman" w:cs="Times New Roman"/>
          <w:sz w:val="24"/>
          <w:szCs w:val="24"/>
        </w:rPr>
        <w:t>mentioned</w:t>
      </w:r>
      <w:r w:rsidR="005746C8" w:rsidRPr="00F855E6">
        <w:rPr>
          <w:rFonts w:ascii="Times New Roman" w:hAnsi="Times New Roman" w:cs="Times New Roman"/>
          <w:sz w:val="24"/>
          <w:szCs w:val="24"/>
        </w:rPr>
        <w:t xml:space="preserve"> improving the price, </w:t>
      </w:r>
      <w:r w:rsidR="005746C8" w:rsidRPr="00F855E6">
        <w:rPr>
          <w:rFonts w:ascii="Times New Roman" w:hAnsi="Times New Roman" w:cs="Times New Roman"/>
          <w:color w:val="000000"/>
          <w:sz w:val="24"/>
          <w:szCs w:val="24"/>
        </w:rPr>
        <w:t>promotion</w:t>
      </w:r>
      <w:r w:rsidR="005746C8" w:rsidRPr="00F855E6">
        <w:rPr>
          <w:rFonts w:ascii="Times New Roman" w:hAnsi="Times New Roman" w:cs="Times New Roman"/>
          <w:sz w:val="24"/>
          <w:szCs w:val="24"/>
        </w:rPr>
        <w:t xml:space="preserve"> and placement balance between healthy and unhealthy products</w:t>
      </w:r>
      <w:r w:rsidRPr="00F855E6">
        <w:rPr>
          <w:rFonts w:ascii="Times New Roman" w:hAnsi="Times New Roman" w:cs="Times New Roman"/>
          <w:sz w:val="24"/>
          <w:szCs w:val="24"/>
        </w:rPr>
        <w:t xml:space="preserve"> or offering a better range of healthy meal options which were quick and convenient to cook</w:t>
      </w:r>
      <w:r w:rsidR="005746C8" w:rsidRPr="00F855E6">
        <w:rPr>
          <w:rFonts w:ascii="Times New Roman" w:hAnsi="Times New Roman" w:cs="Times New Roman"/>
          <w:sz w:val="24"/>
          <w:szCs w:val="24"/>
        </w:rPr>
        <w:t>.</w:t>
      </w:r>
    </w:p>
    <w:p w14:paraId="255C9923" w14:textId="7004042D" w:rsidR="005746C8" w:rsidRPr="00F855E6" w:rsidRDefault="005746C8" w:rsidP="00764E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76" w:lineRule="auto"/>
        <w:rPr>
          <w:rFonts w:ascii="Times New Roman" w:hAnsi="Times New Roman" w:cs="Times New Roman"/>
          <w:i/>
          <w:iCs/>
          <w:sz w:val="24"/>
          <w:szCs w:val="24"/>
        </w:rPr>
      </w:pPr>
      <w:r w:rsidRPr="00F855E6">
        <w:rPr>
          <w:rFonts w:ascii="Times New Roman" w:hAnsi="Times New Roman" w:cs="Times New Roman"/>
          <w:sz w:val="24"/>
          <w:szCs w:val="24"/>
        </w:rPr>
        <w:t>“</w:t>
      </w:r>
      <w:r w:rsidRPr="00F855E6">
        <w:rPr>
          <w:rFonts w:ascii="Times New Roman" w:hAnsi="Times New Roman" w:cs="Times New Roman"/>
          <w:i/>
          <w:iCs/>
          <w:sz w:val="24"/>
          <w:szCs w:val="24"/>
        </w:rPr>
        <w:t xml:space="preserve">rather than having so much of the you know, kind of, the unhealthy stuff on offer, all of the healthy foods on promotion and that kind of thing.” </w:t>
      </w:r>
      <w:r w:rsidRPr="00F855E6">
        <w:rPr>
          <w:rFonts w:ascii="Times New Roman" w:hAnsi="Times New Roman" w:cs="Times New Roman"/>
          <w:i/>
          <w:sz w:val="24"/>
          <w:szCs w:val="24"/>
        </w:rPr>
        <w:t xml:space="preserve">– </w:t>
      </w:r>
      <w:r w:rsidRPr="00F855E6">
        <w:rPr>
          <w:rFonts w:ascii="Times New Roman" w:hAnsi="Times New Roman" w:cs="Times New Roman"/>
          <w:i/>
          <w:iCs/>
          <w:sz w:val="24"/>
          <w:szCs w:val="24"/>
        </w:rPr>
        <w:t>P108 Con</w:t>
      </w:r>
    </w:p>
    <w:p w14:paraId="31187350" w14:textId="77777777" w:rsidR="00764EED" w:rsidRPr="00F855E6" w:rsidRDefault="00764EED" w:rsidP="00764E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76" w:lineRule="auto"/>
        <w:rPr>
          <w:rFonts w:ascii="Times New Roman" w:hAnsi="Times New Roman" w:cs="Times New Roman"/>
          <w:i/>
          <w:iCs/>
          <w:sz w:val="24"/>
          <w:szCs w:val="24"/>
        </w:rPr>
      </w:pPr>
    </w:p>
    <w:p w14:paraId="6C6B8B9C" w14:textId="77777777" w:rsidR="005746C8" w:rsidRPr="00F855E6" w:rsidRDefault="005746C8" w:rsidP="00764EED">
      <w:pPr>
        <w:spacing w:line="276" w:lineRule="auto"/>
        <w:rPr>
          <w:rFonts w:ascii="Times New Roman" w:hAnsi="Times New Roman" w:cs="Times New Roman"/>
          <w:i/>
          <w:iCs/>
          <w:sz w:val="24"/>
          <w:szCs w:val="24"/>
        </w:rPr>
      </w:pPr>
      <w:r w:rsidRPr="00F855E6">
        <w:rPr>
          <w:rFonts w:ascii="Times New Roman" w:hAnsi="Times New Roman" w:cs="Times New Roman"/>
          <w:i/>
          <w:iCs/>
          <w:sz w:val="24"/>
          <w:szCs w:val="24"/>
        </w:rPr>
        <w:t xml:space="preserve">“they could put the fruit at the counters and make it more accessible and attractive. They don’t, it’s all sweets and things like that, crisps and stuff, you don’t see apples and bananas and oranges that easy accessed.” </w:t>
      </w:r>
      <w:r w:rsidRPr="00F855E6">
        <w:rPr>
          <w:rFonts w:ascii="Times New Roman" w:hAnsi="Times New Roman" w:cs="Times New Roman"/>
          <w:i/>
          <w:sz w:val="24"/>
          <w:szCs w:val="24"/>
        </w:rPr>
        <w:t xml:space="preserve">– </w:t>
      </w:r>
      <w:r w:rsidRPr="00F855E6">
        <w:rPr>
          <w:rFonts w:ascii="Times New Roman" w:hAnsi="Times New Roman" w:cs="Times New Roman"/>
          <w:i/>
          <w:iCs/>
          <w:sz w:val="24"/>
          <w:szCs w:val="24"/>
        </w:rPr>
        <w:t>P 041 Int</w:t>
      </w:r>
    </w:p>
    <w:p w14:paraId="15DA46F9" w14:textId="617D0F1F" w:rsidR="005746C8" w:rsidRPr="00F855E6" w:rsidRDefault="005746C8" w:rsidP="005746C8">
      <w:pPr>
        <w:spacing w:after="0" w:line="480" w:lineRule="auto"/>
        <w:rPr>
          <w:rFonts w:ascii="Times New Roman" w:hAnsi="Times New Roman" w:cs="Times New Roman"/>
          <w:i/>
          <w:iCs/>
          <w:sz w:val="24"/>
          <w:szCs w:val="24"/>
        </w:rPr>
      </w:pPr>
      <w:r w:rsidRPr="00F855E6">
        <w:rPr>
          <w:rFonts w:ascii="Times New Roman" w:hAnsi="Times New Roman" w:cs="Times New Roman"/>
          <w:i/>
          <w:iCs/>
          <w:sz w:val="24"/>
          <w:szCs w:val="24"/>
        </w:rPr>
        <w:t xml:space="preserve">“I think having a good selection of healthy quick foods you know is helpful.” </w:t>
      </w:r>
      <w:r w:rsidRPr="00F855E6">
        <w:rPr>
          <w:rFonts w:ascii="Times New Roman" w:hAnsi="Times New Roman" w:cs="Times New Roman"/>
          <w:i/>
          <w:sz w:val="24"/>
          <w:szCs w:val="24"/>
        </w:rPr>
        <w:t xml:space="preserve">– </w:t>
      </w:r>
      <w:r w:rsidRPr="00F855E6">
        <w:rPr>
          <w:rFonts w:ascii="Times New Roman" w:hAnsi="Times New Roman" w:cs="Times New Roman"/>
          <w:i/>
          <w:iCs/>
          <w:sz w:val="24"/>
          <w:szCs w:val="24"/>
        </w:rPr>
        <w:t>P108 Con</w:t>
      </w:r>
    </w:p>
    <w:p w14:paraId="71E18377" w14:textId="17CCD5EB" w:rsidR="005746C8" w:rsidRPr="00F855E6" w:rsidRDefault="005746C8" w:rsidP="005746C8">
      <w:pPr>
        <w:spacing w:after="0" w:line="480" w:lineRule="auto"/>
        <w:rPr>
          <w:rFonts w:ascii="Times New Roman" w:hAnsi="Times New Roman" w:cs="Times New Roman"/>
          <w:sz w:val="24"/>
          <w:szCs w:val="24"/>
        </w:rPr>
      </w:pPr>
      <w:r w:rsidRPr="00F855E6">
        <w:rPr>
          <w:rFonts w:ascii="Times New Roman" w:hAnsi="Times New Roman" w:cs="Times New Roman"/>
          <w:sz w:val="24"/>
          <w:szCs w:val="24"/>
        </w:rPr>
        <w:t xml:space="preserve">A number of women acknowledged that while supermarkets could better support customers to make more healthy choices, they are ultimately businesses, driven by commercial interests. </w:t>
      </w:r>
    </w:p>
    <w:p w14:paraId="3D0812F5" w14:textId="77777777" w:rsidR="00764EED" w:rsidRPr="00F855E6" w:rsidRDefault="00764EED" w:rsidP="00764EED">
      <w:pPr>
        <w:spacing w:after="0" w:line="276" w:lineRule="auto"/>
        <w:rPr>
          <w:rFonts w:ascii="Times New Roman" w:hAnsi="Times New Roman" w:cs="Times New Roman"/>
          <w:i/>
          <w:iCs/>
          <w:sz w:val="24"/>
          <w:szCs w:val="24"/>
        </w:rPr>
      </w:pPr>
      <w:r w:rsidRPr="00F855E6">
        <w:rPr>
          <w:rFonts w:ascii="Times New Roman" w:hAnsi="Times New Roman" w:cs="Times New Roman"/>
          <w:i/>
          <w:iCs/>
          <w:sz w:val="24"/>
          <w:szCs w:val="24"/>
        </w:rPr>
        <w:t xml:space="preserve">“how they do their advertising and what they put … as you walk in, and the smell of the food...  at the end of the day they want customers to spend.” – P011 Con </w:t>
      </w:r>
    </w:p>
    <w:p w14:paraId="79AE7A79" w14:textId="77777777" w:rsidR="00764EED" w:rsidRPr="00F855E6" w:rsidRDefault="00764EED" w:rsidP="00764EED">
      <w:pPr>
        <w:tabs>
          <w:tab w:val="left" w:pos="709"/>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76" w:lineRule="auto"/>
        <w:rPr>
          <w:rFonts w:ascii="Times New Roman" w:hAnsi="Times New Roman" w:cs="Times New Roman"/>
          <w:i/>
          <w:iCs/>
          <w:sz w:val="24"/>
          <w:szCs w:val="24"/>
        </w:rPr>
      </w:pPr>
      <w:r w:rsidRPr="00F855E6">
        <w:rPr>
          <w:rFonts w:ascii="Times New Roman" w:hAnsi="Times New Roman" w:cs="Times New Roman"/>
          <w:i/>
          <w:iCs/>
          <w:sz w:val="24"/>
          <w:szCs w:val="24"/>
        </w:rPr>
        <w:t xml:space="preserve"> </w:t>
      </w:r>
    </w:p>
    <w:p w14:paraId="737D513B" w14:textId="359D71C3" w:rsidR="005746C8" w:rsidRPr="00F855E6" w:rsidRDefault="005746C8" w:rsidP="00764EED">
      <w:pPr>
        <w:tabs>
          <w:tab w:val="left" w:pos="709"/>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76" w:lineRule="auto"/>
        <w:rPr>
          <w:rFonts w:ascii="Times New Roman" w:hAnsi="Times New Roman" w:cs="Times New Roman"/>
          <w:i/>
          <w:iCs/>
          <w:sz w:val="24"/>
          <w:szCs w:val="24"/>
        </w:rPr>
      </w:pPr>
      <w:r w:rsidRPr="00F855E6">
        <w:rPr>
          <w:rFonts w:ascii="Times New Roman" w:hAnsi="Times New Roman" w:cs="Times New Roman"/>
          <w:i/>
          <w:iCs/>
          <w:sz w:val="24"/>
          <w:szCs w:val="24"/>
        </w:rPr>
        <w:t>“the supermarket’s aren’t silly, you know, they put things at the front where they know children will spot it straight away … they’re just trying to make money aren’t they?”</w:t>
      </w:r>
      <w:r w:rsidRPr="00F855E6">
        <w:rPr>
          <w:rFonts w:ascii="Times New Roman" w:hAnsi="Times New Roman" w:cs="Times New Roman"/>
          <w:i/>
          <w:sz w:val="24"/>
          <w:szCs w:val="24"/>
        </w:rPr>
        <w:t xml:space="preserve"> – </w:t>
      </w:r>
      <w:r w:rsidRPr="00F855E6">
        <w:rPr>
          <w:rFonts w:ascii="Times New Roman" w:hAnsi="Times New Roman" w:cs="Times New Roman"/>
          <w:i/>
          <w:iCs/>
          <w:sz w:val="24"/>
          <w:szCs w:val="24"/>
        </w:rPr>
        <w:t>P010 Int</w:t>
      </w:r>
    </w:p>
    <w:p w14:paraId="226396B9" w14:textId="77777777" w:rsidR="00764EED" w:rsidRPr="00F855E6" w:rsidRDefault="00764EED" w:rsidP="00764EED">
      <w:pPr>
        <w:tabs>
          <w:tab w:val="left" w:pos="709"/>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76" w:lineRule="auto"/>
        <w:rPr>
          <w:rFonts w:ascii="Times New Roman" w:hAnsi="Times New Roman" w:cs="Times New Roman"/>
          <w:i/>
          <w:iCs/>
          <w:sz w:val="24"/>
          <w:szCs w:val="24"/>
        </w:rPr>
      </w:pPr>
    </w:p>
    <w:p w14:paraId="31F56C07" w14:textId="0B6B7BBC" w:rsidR="00756D83" w:rsidRPr="00F855E6" w:rsidRDefault="00756D83" w:rsidP="0076280C">
      <w:pPr>
        <w:spacing w:after="0" w:line="480" w:lineRule="auto"/>
        <w:rPr>
          <w:rFonts w:ascii="Times New Roman" w:hAnsi="Times New Roman" w:cs="Times New Roman"/>
          <w:sz w:val="24"/>
          <w:szCs w:val="24"/>
        </w:rPr>
      </w:pPr>
      <w:r w:rsidRPr="00F855E6">
        <w:rPr>
          <w:rFonts w:ascii="Times New Roman" w:hAnsi="Times New Roman" w:cs="Times New Roman"/>
          <w:sz w:val="24"/>
          <w:szCs w:val="24"/>
        </w:rPr>
        <w:t xml:space="preserve">Women </w:t>
      </w:r>
      <w:r w:rsidR="00F0430F" w:rsidRPr="00F855E6">
        <w:rPr>
          <w:rFonts w:ascii="Times New Roman" w:hAnsi="Times New Roman" w:cs="Times New Roman"/>
          <w:sz w:val="24"/>
          <w:szCs w:val="24"/>
        </w:rPr>
        <w:t>consistently</w:t>
      </w:r>
      <w:r w:rsidRPr="00F855E6">
        <w:rPr>
          <w:rFonts w:ascii="Times New Roman" w:hAnsi="Times New Roman" w:cs="Times New Roman"/>
          <w:sz w:val="24"/>
          <w:szCs w:val="24"/>
        </w:rPr>
        <w:t xml:space="preserve"> described feeling that it was their personal responsibility to make healthy food choices for themselves and their </w:t>
      </w:r>
      <w:r w:rsidR="00B2203E" w:rsidRPr="00F855E6">
        <w:rPr>
          <w:rFonts w:ascii="Times New Roman" w:hAnsi="Times New Roman" w:cs="Times New Roman"/>
          <w:sz w:val="24"/>
          <w:szCs w:val="24"/>
        </w:rPr>
        <w:t>families and</w:t>
      </w:r>
      <w:r w:rsidRPr="00F855E6">
        <w:rPr>
          <w:rFonts w:ascii="Times New Roman" w:hAnsi="Times New Roman" w:cs="Times New Roman"/>
          <w:sz w:val="24"/>
          <w:szCs w:val="24"/>
        </w:rPr>
        <w:t xml:space="preserve"> described healthy eating in terms of buying and cooking fresh foods. A number of participants expressed</w:t>
      </w:r>
      <w:r w:rsidR="00BC401F" w:rsidRPr="00F855E6">
        <w:rPr>
          <w:rFonts w:ascii="Times New Roman" w:hAnsi="Times New Roman" w:cs="Times New Roman"/>
          <w:sz w:val="24"/>
          <w:szCs w:val="24"/>
        </w:rPr>
        <w:t xml:space="preserve"> the view</w:t>
      </w:r>
      <w:r w:rsidRPr="00F855E6">
        <w:rPr>
          <w:rFonts w:ascii="Times New Roman" w:hAnsi="Times New Roman" w:cs="Times New Roman"/>
          <w:sz w:val="24"/>
          <w:szCs w:val="24"/>
        </w:rPr>
        <w:t xml:space="preserve"> that they needed more self-control, and to be better organised and plan ahead to ensure they made healthy food shopping, </w:t>
      </w:r>
      <w:r w:rsidR="00D9134D" w:rsidRPr="00F855E6">
        <w:rPr>
          <w:rFonts w:ascii="Times New Roman" w:hAnsi="Times New Roman" w:cs="Times New Roman"/>
          <w:sz w:val="24"/>
          <w:szCs w:val="24"/>
        </w:rPr>
        <w:t>cooking,</w:t>
      </w:r>
      <w:r w:rsidRPr="00F855E6">
        <w:rPr>
          <w:rFonts w:ascii="Times New Roman" w:hAnsi="Times New Roman" w:cs="Times New Roman"/>
          <w:sz w:val="24"/>
          <w:szCs w:val="24"/>
        </w:rPr>
        <w:t xml:space="preserve"> and eating choices. </w:t>
      </w:r>
    </w:p>
    <w:p w14:paraId="2F3E27EE" w14:textId="5DCB22CE" w:rsidR="00756D83" w:rsidRPr="00F855E6" w:rsidRDefault="00756D83" w:rsidP="00114C70">
      <w:pPr>
        <w:tabs>
          <w:tab w:val="left" w:pos="709"/>
          <w:tab w:val="left" w:pos="720"/>
          <w:tab w:val="left" w:pos="1440"/>
          <w:tab w:val="left" w:pos="2160"/>
          <w:tab w:val="left" w:pos="2880"/>
          <w:tab w:val="left" w:pos="3600"/>
          <w:tab w:val="left" w:pos="4320"/>
          <w:tab w:val="left" w:pos="5040"/>
          <w:tab w:val="left" w:pos="5760"/>
          <w:tab w:val="left" w:pos="6171"/>
          <w:tab w:val="left" w:pos="6480"/>
          <w:tab w:val="left" w:pos="7200"/>
          <w:tab w:val="left" w:pos="7920"/>
          <w:tab w:val="left" w:pos="8640"/>
        </w:tabs>
        <w:spacing w:after="0" w:line="276" w:lineRule="auto"/>
        <w:rPr>
          <w:rFonts w:ascii="Times New Roman" w:hAnsi="Times New Roman" w:cs="Times New Roman"/>
          <w:i/>
          <w:iCs/>
          <w:sz w:val="24"/>
          <w:szCs w:val="24"/>
        </w:rPr>
      </w:pPr>
      <w:r w:rsidRPr="00F855E6">
        <w:rPr>
          <w:rFonts w:ascii="Times New Roman" w:hAnsi="Times New Roman" w:cs="Times New Roman"/>
          <w:i/>
          <w:iCs/>
          <w:sz w:val="24"/>
          <w:szCs w:val="24"/>
        </w:rPr>
        <w:t>“if I choose to go in there and buy a packet of sweets, yeah, that is my choice, and I have to realise yeah the consequences of me eating that packet of sweets, right, that I’m going to maybe gain a few pounds.</w:t>
      </w:r>
      <w:r w:rsidR="00FB0014" w:rsidRPr="00F855E6">
        <w:rPr>
          <w:rFonts w:ascii="Times New Roman" w:hAnsi="Times New Roman" w:cs="Times New Roman"/>
          <w:i/>
          <w:iCs/>
          <w:sz w:val="24"/>
          <w:szCs w:val="24"/>
        </w:rPr>
        <w:t>”</w:t>
      </w:r>
      <w:r w:rsidRPr="00F855E6">
        <w:rPr>
          <w:rFonts w:ascii="Times New Roman" w:hAnsi="Times New Roman" w:cs="Times New Roman"/>
          <w:i/>
          <w:iCs/>
          <w:sz w:val="24"/>
          <w:szCs w:val="24"/>
        </w:rPr>
        <w:t xml:space="preserve"> – P011 </w:t>
      </w:r>
      <w:r w:rsidR="006D31C2" w:rsidRPr="00F855E6">
        <w:rPr>
          <w:rFonts w:ascii="Times New Roman" w:hAnsi="Times New Roman" w:cs="Times New Roman"/>
          <w:i/>
          <w:iCs/>
          <w:sz w:val="24"/>
          <w:szCs w:val="24"/>
        </w:rPr>
        <w:t>Con</w:t>
      </w:r>
    </w:p>
    <w:p w14:paraId="612B9A2F" w14:textId="77777777" w:rsidR="00114C70" w:rsidRPr="00F855E6" w:rsidRDefault="00114C70" w:rsidP="00114C70">
      <w:pPr>
        <w:tabs>
          <w:tab w:val="left" w:pos="709"/>
          <w:tab w:val="left" w:pos="720"/>
          <w:tab w:val="left" w:pos="1440"/>
          <w:tab w:val="left" w:pos="2160"/>
          <w:tab w:val="left" w:pos="2880"/>
          <w:tab w:val="left" w:pos="3600"/>
          <w:tab w:val="left" w:pos="4320"/>
          <w:tab w:val="left" w:pos="5040"/>
          <w:tab w:val="left" w:pos="5760"/>
          <w:tab w:val="left" w:pos="6171"/>
          <w:tab w:val="left" w:pos="6480"/>
          <w:tab w:val="left" w:pos="7200"/>
          <w:tab w:val="left" w:pos="7920"/>
          <w:tab w:val="left" w:pos="8640"/>
        </w:tabs>
        <w:spacing w:after="0" w:line="276" w:lineRule="auto"/>
        <w:rPr>
          <w:rFonts w:ascii="Times New Roman" w:hAnsi="Times New Roman" w:cs="Times New Roman"/>
          <w:i/>
          <w:iCs/>
          <w:sz w:val="24"/>
          <w:szCs w:val="24"/>
        </w:rPr>
      </w:pPr>
    </w:p>
    <w:p w14:paraId="7E8E91B3" w14:textId="273F2185" w:rsidR="00756D83" w:rsidRPr="00F855E6" w:rsidRDefault="00756D83" w:rsidP="00114C70">
      <w:pPr>
        <w:tabs>
          <w:tab w:val="left" w:pos="709"/>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76" w:lineRule="auto"/>
        <w:rPr>
          <w:rFonts w:ascii="Times New Roman" w:hAnsi="Times New Roman" w:cs="Times New Roman"/>
          <w:i/>
          <w:iCs/>
          <w:sz w:val="24"/>
          <w:szCs w:val="24"/>
        </w:rPr>
      </w:pPr>
      <w:r w:rsidRPr="00F855E6">
        <w:rPr>
          <w:rFonts w:ascii="Times New Roman" w:hAnsi="Times New Roman" w:cs="Times New Roman"/>
          <w:i/>
          <w:iCs/>
          <w:sz w:val="24"/>
          <w:szCs w:val="24"/>
        </w:rPr>
        <w:t xml:space="preserve">“I think at the tills. You know I just stood there waiting, and you can just see like they put sweets at the tills…..Mind you, it’s self-control as well, I suppose!” </w:t>
      </w:r>
      <w:r w:rsidR="0055517D" w:rsidRPr="00F855E6">
        <w:rPr>
          <w:rFonts w:ascii="Times New Roman" w:hAnsi="Times New Roman" w:cs="Times New Roman"/>
          <w:i/>
          <w:sz w:val="24"/>
          <w:szCs w:val="24"/>
        </w:rPr>
        <w:t xml:space="preserve">– </w:t>
      </w:r>
      <w:r w:rsidRPr="00F855E6">
        <w:rPr>
          <w:rFonts w:ascii="Times New Roman" w:hAnsi="Times New Roman" w:cs="Times New Roman"/>
          <w:i/>
          <w:iCs/>
          <w:sz w:val="24"/>
          <w:szCs w:val="24"/>
        </w:rPr>
        <w:t>P066 Int</w:t>
      </w:r>
    </w:p>
    <w:p w14:paraId="5668DC08" w14:textId="77777777" w:rsidR="00114C70" w:rsidRPr="00F855E6" w:rsidRDefault="00114C70" w:rsidP="00114C70">
      <w:pPr>
        <w:tabs>
          <w:tab w:val="left" w:pos="709"/>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76" w:lineRule="auto"/>
        <w:rPr>
          <w:rFonts w:ascii="Times New Roman" w:hAnsi="Times New Roman" w:cs="Times New Roman"/>
          <w:i/>
          <w:iCs/>
          <w:sz w:val="24"/>
          <w:szCs w:val="24"/>
        </w:rPr>
      </w:pPr>
    </w:p>
    <w:p w14:paraId="3E7881BB" w14:textId="0B076701" w:rsidR="00756D83" w:rsidRPr="00F855E6" w:rsidRDefault="00756D83" w:rsidP="00114C70">
      <w:pPr>
        <w:tabs>
          <w:tab w:val="left" w:pos="709"/>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76" w:lineRule="auto"/>
        <w:rPr>
          <w:rFonts w:ascii="Times New Roman" w:hAnsi="Times New Roman" w:cs="Times New Roman"/>
          <w:i/>
          <w:iCs/>
          <w:sz w:val="24"/>
          <w:szCs w:val="24"/>
        </w:rPr>
      </w:pPr>
      <w:r w:rsidRPr="00F855E6">
        <w:rPr>
          <w:rFonts w:ascii="Times New Roman" w:hAnsi="Times New Roman" w:cs="Times New Roman"/>
          <w:i/>
          <w:iCs/>
          <w:sz w:val="24"/>
          <w:szCs w:val="24"/>
        </w:rPr>
        <w:t xml:space="preserve">“…need to be more organised. It’s not just, you know the kind of secret is to plan and know what you need for the week, then it will be more economical, more </w:t>
      </w:r>
      <w:r w:rsidR="00D9134D" w:rsidRPr="00F855E6">
        <w:rPr>
          <w:rFonts w:ascii="Times New Roman" w:hAnsi="Times New Roman" w:cs="Times New Roman"/>
          <w:i/>
          <w:iCs/>
          <w:sz w:val="24"/>
          <w:szCs w:val="24"/>
        </w:rPr>
        <w:t>practical,</w:t>
      </w:r>
      <w:r w:rsidRPr="00F855E6">
        <w:rPr>
          <w:rFonts w:ascii="Times New Roman" w:hAnsi="Times New Roman" w:cs="Times New Roman"/>
          <w:i/>
          <w:iCs/>
          <w:sz w:val="24"/>
          <w:szCs w:val="24"/>
        </w:rPr>
        <w:t xml:space="preserve"> and better for you. But that doesn’t always work in reality!” </w:t>
      </w:r>
      <w:r w:rsidR="0055517D" w:rsidRPr="00F855E6">
        <w:rPr>
          <w:rFonts w:ascii="Times New Roman" w:hAnsi="Times New Roman" w:cs="Times New Roman"/>
          <w:i/>
          <w:sz w:val="24"/>
          <w:szCs w:val="24"/>
        </w:rPr>
        <w:t xml:space="preserve">– </w:t>
      </w:r>
      <w:r w:rsidRPr="00F855E6">
        <w:rPr>
          <w:rFonts w:ascii="Times New Roman" w:hAnsi="Times New Roman" w:cs="Times New Roman"/>
          <w:i/>
          <w:iCs/>
          <w:sz w:val="24"/>
          <w:szCs w:val="24"/>
        </w:rPr>
        <w:t>P041 Int</w:t>
      </w:r>
    </w:p>
    <w:p w14:paraId="5AA83687" w14:textId="77777777" w:rsidR="00114C70" w:rsidRPr="00F855E6" w:rsidRDefault="00114C70" w:rsidP="00114C70">
      <w:pPr>
        <w:tabs>
          <w:tab w:val="left" w:pos="709"/>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76" w:lineRule="auto"/>
        <w:rPr>
          <w:rFonts w:ascii="Times New Roman" w:hAnsi="Times New Roman" w:cs="Times New Roman"/>
          <w:i/>
          <w:iCs/>
          <w:sz w:val="24"/>
          <w:szCs w:val="24"/>
        </w:rPr>
      </w:pPr>
    </w:p>
    <w:p w14:paraId="3015A698" w14:textId="64CA9AE2" w:rsidR="00756D83" w:rsidRPr="00F855E6" w:rsidRDefault="00756D83" w:rsidP="0076280C">
      <w:pPr>
        <w:tabs>
          <w:tab w:val="left" w:pos="709"/>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hAnsi="Times New Roman" w:cs="Times New Roman"/>
          <w:sz w:val="24"/>
          <w:szCs w:val="24"/>
        </w:rPr>
      </w:pPr>
      <w:r w:rsidRPr="00F855E6">
        <w:rPr>
          <w:rFonts w:ascii="Times New Roman" w:hAnsi="Times New Roman" w:cs="Times New Roman"/>
          <w:sz w:val="24"/>
          <w:szCs w:val="24"/>
        </w:rPr>
        <w:t xml:space="preserve">Although women felt a desire and responsibility to cook healthy meals from scratch, they indicated that time, </w:t>
      </w:r>
      <w:r w:rsidR="00D9134D" w:rsidRPr="00F855E6">
        <w:rPr>
          <w:rFonts w:ascii="Times New Roman" w:hAnsi="Times New Roman" w:cs="Times New Roman"/>
          <w:sz w:val="24"/>
          <w:szCs w:val="24"/>
        </w:rPr>
        <w:t>work,</w:t>
      </w:r>
      <w:r w:rsidRPr="00F855E6">
        <w:rPr>
          <w:rFonts w:ascii="Times New Roman" w:hAnsi="Times New Roman" w:cs="Times New Roman"/>
          <w:sz w:val="24"/>
          <w:szCs w:val="24"/>
        </w:rPr>
        <w:t xml:space="preserve"> and family pressures often prevented them from doing so. </w:t>
      </w:r>
    </w:p>
    <w:p w14:paraId="49A4EFE2" w14:textId="4C2E8AF7" w:rsidR="00756D83" w:rsidRPr="00F855E6" w:rsidRDefault="00756D83" w:rsidP="003C4AE0">
      <w:pPr>
        <w:tabs>
          <w:tab w:val="left" w:pos="720"/>
          <w:tab w:val="left" w:pos="1440"/>
          <w:tab w:val="left" w:pos="2160"/>
          <w:tab w:val="left" w:pos="7802"/>
          <w:tab w:val="left" w:pos="7920"/>
          <w:tab w:val="left" w:pos="8640"/>
          <w:tab w:val="left" w:pos="9360"/>
          <w:tab w:val="left" w:pos="10080"/>
          <w:tab w:val="left" w:pos="10800"/>
          <w:tab w:val="left" w:pos="11520"/>
          <w:tab w:val="left" w:pos="12240"/>
          <w:tab w:val="left" w:pos="12960"/>
          <w:tab w:val="left" w:pos="13680"/>
        </w:tabs>
        <w:autoSpaceDE w:val="0"/>
        <w:autoSpaceDN w:val="0"/>
        <w:adjustRightInd w:val="0"/>
        <w:spacing w:after="0" w:line="276" w:lineRule="auto"/>
        <w:rPr>
          <w:rFonts w:ascii="Times New Roman" w:hAnsi="Times New Roman" w:cs="Times New Roman"/>
          <w:i/>
          <w:iCs/>
          <w:sz w:val="24"/>
          <w:szCs w:val="24"/>
        </w:rPr>
      </w:pPr>
      <w:r w:rsidRPr="00F855E6">
        <w:rPr>
          <w:rFonts w:ascii="Times New Roman" w:hAnsi="Times New Roman" w:cs="Times New Roman"/>
          <w:i/>
          <w:iCs/>
          <w:sz w:val="24"/>
          <w:szCs w:val="24"/>
        </w:rPr>
        <w:t xml:space="preserve">“like Change4Life the kids have brought stuff home from school and they have got healthy recipes in it is just having the time to look at the recipe, to go out and buy the ingredients and then go home to make it. If you get what I mean, it is a process isn’t it, to be able to get there.” </w:t>
      </w:r>
      <w:r w:rsidR="0055517D" w:rsidRPr="00F855E6">
        <w:rPr>
          <w:rFonts w:ascii="Times New Roman" w:hAnsi="Times New Roman" w:cs="Times New Roman"/>
          <w:i/>
          <w:sz w:val="24"/>
          <w:szCs w:val="24"/>
        </w:rPr>
        <w:t xml:space="preserve">– </w:t>
      </w:r>
      <w:r w:rsidRPr="00F855E6">
        <w:rPr>
          <w:rFonts w:ascii="Times New Roman" w:hAnsi="Times New Roman" w:cs="Times New Roman"/>
          <w:i/>
          <w:iCs/>
          <w:sz w:val="24"/>
          <w:szCs w:val="24"/>
        </w:rPr>
        <w:t>P 172 Con</w:t>
      </w:r>
    </w:p>
    <w:p w14:paraId="1D74CAB6" w14:textId="77777777" w:rsidR="003C4AE0" w:rsidRPr="00F855E6" w:rsidRDefault="003C4AE0" w:rsidP="003C4AE0">
      <w:pPr>
        <w:tabs>
          <w:tab w:val="left" w:pos="720"/>
          <w:tab w:val="left" w:pos="1440"/>
          <w:tab w:val="left" w:pos="2160"/>
          <w:tab w:val="left" w:pos="7802"/>
          <w:tab w:val="left" w:pos="7920"/>
          <w:tab w:val="left" w:pos="8640"/>
          <w:tab w:val="left" w:pos="9360"/>
          <w:tab w:val="left" w:pos="10080"/>
          <w:tab w:val="left" w:pos="10800"/>
          <w:tab w:val="left" w:pos="11520"/>
          <w:tab w:val="left" w:pos="12240"/>
          <w:tab w:val="left" w:pos="12960"/>
          <w:tab w:val="left" w:pos="13680"/>
        </w:tabs>
        <w:autoSpaceDE w:val="0"/>
        <w:autoSpaceDN w:val="0"/>
        <w:adjustRightInd w:val="0"/>
        <w:spacing w:after="0" w:line="276" w:lineRule="auto"/>
        <w:rPr>
          <w:rFonts w:ascii="Times New Roman" w:hAnsi="Times New Roman" w:cs="Times New Roman"/>
          <w:i/>
          <w:iCs/>
          <w:sz w:val="24"/>
          <w:szCs w:val="24"/>
        </w:rPr>
      </w:pPr>
    </w:p>
    <w:p w14:paraId="579382B3" w14:textId="6EDD3F16" w:rsidR="00756D83" w:rsidRPr="00F855E6" w:rsidRDefault="00756D83" w:rsidP="003C4AE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76" w:lineRule="auto"/>
        <w:rPr>
          <w:rFonts w:ascii="Times New Roman" w:hAnsi="Times New Roman" w:cs="Times New Roman"/>
          <w:i/>
          <w:iCs/>
          <w:sz w:val="24"/>
          <w:szCs w:val="24"/>
        </w:rPr>
      </w:pPr>
      <w:r w:rsidRPr="00F855E6">
        <w:rPr>
          <w:rFonts w:ascii="Times New Roman" w:hAnsi="Times New Roman" w:cs="Times New Roman"/>
          <w:i/>
          <w:iCs/>
          <w:sz w:val="24"/>
          <w:szCs w:val="24"/>
        </w:rPr>
        <w:t>“</w:t>
      </w:r>
      <w:r w:rsidR="00D9134D" w:rsidRPr="00F855E6">
        <w:rPr>
          <w:rFonts w:ascii="Times New Roman" w:hAnsi="Times New Roman" w:cs="Times New Roman"/>
          <w:i/>
          <w:sz w:val="24"/>
          <w:szCs w:val="24"/>
        </w:rPr>
        <w:t>but</w:t>
      </w:r>
      <w:r w:rsidR="002C22DD" w:rsidRPr="00F855E6">
        <w:rPr>
          <w:rFonts w:ascii="Times New Roman" w:hAnsi="Times New Roman" w:cs="Times New Roman"/>
          <w:i/>
          <w:sz w:val="24"/>
          <w:szCs w:val="24"/>
        </w:rPr>
        <w:t xml:space="preserve"> we both work full time, little one goes to school, and the reality is you can’t always guarantee that we’ll all sit down and enjoy a healthy home cooked meal.</w:t>
      </w:r>
      <w:r w:rsidR="002C22DD" w:rsidRPr="00F855E6">
        <w:rPr>
          <w:rFonts w:ascii="Times New Roman" w:hAnsi="Times New Roman" w:cs="Times New Roman"/>
          <w:i/>
          <w:iCs/>
          <w:sz w:val="24"/>
          <w:szCs w:val="24"/>
        </w:rPr>
        <w:t>” – P</w:t>
      </w:r>
      <w:r w:rsidRPr="00F855E6">
        <w:rPr>
          <w:rFonts w:ascii="Times New Roman" w:hAnsi="Times New Roman" w:cs="Times New Roman"/>
          <w:i/>
          <w:iCs/>
          <w:sz w:val="24"/>
          <w:szCs w:val="24"/>
        </w:rPr>
        <w:t>0</w:t>
      </w:r>
      <w:r w:rsidR="002C22DD" w:rsidRPr="00F855E6">
        <w:rPr>
          <w:rFonts w:ascii="Times New Roman" w:hAnsi="Times New Roman" w:cs="Times New Roman"/>
          <w:i/>
          <w:iCs/>
          <w:sz w:val="24"/>
          <w:szCs w:val="24"/>
        </w:rPr>
        <w:t>41</w:t>
      </w:r>
      <w:r w:rsidRPr="00F855E6">
        <w:rPr>
          <w:rFonts w:ascii="Times New Roman" w:hAnsi="Times New Roman" w:cs="Times New Roman"/>
          <w:i/>
          <w:iCs/>
          <w:sz w:val="24"/>
          <w:szCs w:val="24"/>
        </w:rPr>
        <w:t xml:space="preserve"> </w:t>
      </w:r>
      <w:r w:rsidR="002C22DD" w:rsidRPr="00F855E6">
        <w:rPr>
          <w:rFonts w:ascii="Times New Roman" w:hAnsi="Times New Roman" w:cs="Times New Roman"/>
          <w:i/>
          <w:iCs/>
          <w:sz w:val="24"/>
          <w:szCs w:val="24"/>
        </w:rPr>
        <w:t>Int</w:t>
      </w:r>
    </w:p>
    <w:p w14:paraId="40920EE3" w14:textId="77777777" w:rsidR="002C22DD" w:rsidRPr="00F855E6" w:rsidRDefault="002C22DD" w:rsidP="003C4AE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76" w:lineRule="auto"/>
        <w:rPr>
          <w:rFonts w:ascii="Times New Roman" w:hAnsi="Times New Roman" w:cs="Times New Roman"/>
          <w:i/>
          <w:iCs/>
          <w:sz w:val="24"/>
          <w:szCs w:val="24"/>
        </w:rPr>
      </w:pPr>
    </w:p>
    <w:p w14:paraId="5109DF73" w14:textId="51D20105" w:rsidR="00756D83" w:rsidRPr="00F855E6" w:rsidRDefault="00756D83" w:rsidP="0076280C">
      <w:pPr>
        <w:spacing w:after="0" w:line="480" w:lineRule="auto"/>
        <w:rPr>
          <w:rFonts w:ascii="Times New Roman" w:hAnsi="Times New Roman" w:cs="Times New Roman"/>
          <w:sz w:val="24"/>
          <w:szCs w:val="24"/>
        </w:rPr>
      </w:pPr>
      <w:r w:rsidRPr="00F855E6">
        <w:rPr>
          <w:rFonts w:ascii="Times New Roman" w:hAnsi="Times New Roman" w:cs="Times New Roman"/>
          <w:sz w:val="24"/>
          <w:szCs w:val="24"/>
        </w:rPr>
        <w:t xml:space="preserve">Some participants also commented that even though they have good intentions of eating healthily, it can be difficult to keep their resolve to eat healthily when faced with temptations in the supermarkets. </w:t>
      </w:r>
      <w:r w:rsidR="00EA66BE" w:rsidRPr="00F855E6">
        <w:rPr>
          <w:rFonts w:ascii="Times New Roman" w:hAnsi="Times New Roman" w:cs="Times New Roman"/>
          <w:sz w:val="24"/>
          <w:szCs w:val="24"/>
        </w:rPr>
        <w:t xml:space="preserve">Conversely, healthy environmental prompts can support eating healthy ambitions. </w:t>
      </w:r>
    </w:p>
    <w:p w14:paraId="02CE1121" w14:textId="0FDF5979" w:rsidR="00756D83" w:rsidRPr="00F855E6" w:rsidRDefault="00756D83" w:rsidP="002A1F5E">
      <w:pPr>
        <w:spacing w:after="0" w:line="276" w:lineRule="auto"/>
        <w:rPr>
          <w:rFonts w:ascii="Times New Roman" w:hAnsi="Times New Roman" w:cs="Times New Roman"/>
          <w:i/>
          <w:iCs/>
          <w:sz w:val="24"/>
          <w:szCs w:val="24"/>
        </w:rPr>
      </w:pPr>
      <w:r w:rsidRPr="00F855E6">
        <w:rPr>
          <w:rFonts w:ascii="Times New Roman" w:hAnsi="Times New Roman" w:cs="Times New Roman"/>
          <w:i/>
          <w:iCs/>
          <w:sz w:val="24"/>
          <w:szCs w:val="24"/>
        </w:rPr>
        <w:t xml:space="preserve">“oh actually you see something that catches your eye and you think ‘oh actually, I’ll have that’ or you smell the cakes in the bread department because there </w:t>
      </w:r>
      <w:r w:rsidR="002F5A99" w:rsidRPr="00F855E6">
        <w:rPr>
          <w:rFonts w:ascii="Times New Roman" w:hAnsi="Times New Roman" w:cs="Times New Roman"/>
          <w:i/>
          <w:iCs/>
          <w:color w:val="000000"/>
          <w:sz w:val="24"/>
          <w:szCs w:val="24"/>
        </w:rPr>
        <w:t>are</w:t>
      </w:r>
      <w:r w:rsidRPr="00F855E6">
        <w:rPr>
          <w:rFonts w:ascii="Times New Roman" w:hAnsi="Times New Roman" w:cs="Times New Roman"/>
          <w:i/>
          <w:iCs/>
          <w:sz w:val="24"/>
          <w:szCs w:val="24"/>
        </w:rPr>
        <w:t xml:space="preserve"> some beautiful smells and you think ‘oh one cake is not going to hurt’ and then you buy it and when you get home you think, oh I really shouldn’t have brought that but oh well never mind I’ve got it</w:t>
      </w:r>
      <w:r w:rsidR="006D31C2" w:rsidRPr="00F855E6">
        <w:rPr>
          <w:rFonts w:ascii="Times New Roman" w:hAnsi="Times New Roman" w:cs="Times New Roman"/>
          <w:i/>
          <w:iCs/>
          <w:sz w:val="24"/>
          <w:szCs w:val="24"/>
        </w:rPr>
        <w:t>,</w:t>
      </w:r>
      <w:r w:rsidRPr="00F855E6">
        <w:rPr>
          <w:rFonts w:ascii="Times New Roman" w:hAnsi="Times New Roman" w:cs="Times New Roman"/>
          <w:i/>
          <w:iCs/>
          <w:sz w:val="24"/>
          <w:szCs w:val="24"/>
        </w:rPr>
        <w:t xml:space="preserve"> I may as well eat it and it is just too late.”</w:t>
      </w:r>
      <w:r w:rsidR="0055517D" w:rsidRPr="00F855E6">
        <w:rPr>
          <w:rFonts w:ascii="Times New Roman" w:hAnsi="Times New Roman" w:cs="Times New Roman"/>
          <w:i/>
          <w:iCs/>
          <w:sz w:val="24"/>
          <w:szCs w:val="24"/>
        </w:rPr>
        <w:t xml:space="preserve"> </w:t>
      </w:r>
      <w:r w:rsidR="0055517D" w:rsidRPr="00F855E6">
        <w:rPr>
          <w:rFonts w:ascii="Times New Roman" w:hAnsi="Times New Roman" w:cs="Times New Roman"/>
          <w:i/>
          <w:sz w:val="24"/>
          <w:szCs w:val="24"/>
        </w:rPr>
        <w:t xml:space="preserve">– </w:t>
      </w:r>
      <w:r w:rsidRPr="00F855E6">
        <w:rPr>
          <w:rFonts w:ascii="Times New Roman" w:hAnsi="Times New Roman" w:cs="Times New Roman"/>
          <w:i/>
          <w:iCs/>
          <w:sz w:val="24"/>
          <w:szCs w:val="24"/>
        </w:rPr>
        <w:t>P 139 Con</w:t>
      </w:r>
    </w:p>
    <w:p w14:paraId="007DF72F" w14:textId="77777777" w:rsidR="00EA66BE" w:rsidRPr="00F855E6" w:rsidRDefault="00EA66BE" w:rsidP="002A1F5E">
      <w:pPr>
        <w:spacing w:after="0" w:line="276" w:lineRule="auto"/>
        <w:rPr>
          <w:rFonts w:ascii="Times New Roman" w:hAnsi="Times New Roman" w:cs="Times New Roman"/>
          <w:i/>
          <w:iCs/>
          <w:sz w:val="24"/>
          <w:szCs w:val="24"/>
        </w:rPr>
      </w:pPr>
    </w:p>
    <w:p w14:paraId="2DDB815E" w14:textId="44637722" w:rsidR="00EA66BE" w:rsidRPr="00F855E6" w:rsidRDefault="00D11241" w:rsidP="00FB5A8D">
      <w:pPr>
        <w:spacing w:line="276" w:lineRule="auto"/>
        <w:rPr>
          <w:rFonts w:ascii="Times New Roman" w:hAnsi="Times New Roman" w:cs="Times New Roman"/>
          <w:i/>
          <w:sz w:val="24"/>
          <w:szCs w:val="24"/>
        </w:rPr>
      </w:pPr>
      <w:r w:rsidRPr="00F855E6">
        <w:rPr>
          <w:rFonts w:ascii="Times New Roman" w:hAnsi="Times New Roman" w:cs="Times New Roman"/>
          <w:i/>
          <w:sz w:val="24"/>
          <w:szCs w:val="24"/>
        </w:rPr>
        <w:t>“</w:t>
      </w:r>
      <w:r w:rsidR="00EA66BE" w:rsidRPr="00F855E6">
        <w:rPr>
          <w:rFonts w:ascii="Times New Roman" w:hAnsi="Times New Roman" w:cs="Times New Roman"/>
          <w:i/>
          <w:sz w:val="24"/>
          <w:szCs w:val="24"/>
        </w:rPr>
        <w:t xml:space="preserve">I’ve pulled into D petrol station, they had bananas on the counter, and I grabbed one because I thought </w:t>
      </w:r>
      <w:r w:rsidR="00EC3B0A" w:rsidRPr="00F855E6">
        <w:rPr>
          <w:rFonts w:ascii="Times New Roman" w:hAnsi="Times New Roman" w:cs="Times New Roman"/>
          <w:i/>
          <w:sz w:val="24"/>
          <w:szCs w:val="24"/>
        </w:rPr>
        <w:t>actually,</w:t>
      </w:r>
      <w:r w:rsidR="00EA66BE" w:rsidRPr="00F855E6">
        <w:rPr>
          <w:rFonts w:ascii="Times New Roman" w:hAnsi="Times New Roman" w:cs="Times New Roman"/>
          <w:i/>
          <w:sz w:val="24"/>
          <w:szCs w:val="24"/>
        </w:rPr>
        <w:t xml:space="preserve"> I don’t want a bar of </w:t>
      </w:r>
      <w:r w:rsidR="00D9134D" w:rsidRPr="00F855E6">
        <w:rPr>
          <w:rFonts w:ascii="Times New Roman" w:hAnsi="Times New Roman" w:cs="Times New Roman"/>
          <w:i/>
          <w:sz w:val="24"/>
          <w:szCs w:val="24"/>
        </w:rPr>
        <w:t>chocolate,</w:t>
      </w:r>
      <w:r w:rsidR="00EA66BE" w:rsidRPr="00F855E6">
        <w:rPr>
          <w:rFonts w:ascii="Times New Roman" w:hAnsi="Times New Roman" w:cs="Times New Roman"/>
          <w:i/>
          <w:sz w:val="24"/>
          <w:szCs w:val="24"/>
        </w:rPr>
        <w:t xml:space="preserve"> but I needed something. But it would have been, probably before I would have grabbed that [chocolate bar].</w:t>
      </w:r>
      <w:r w:rsidRPr="00F855E6">
        <w:rPr>
          <w:rFonts w:ascii="Times New Roman" w:hAnsi="Times New Roman" w:cs="Times New Roman"/>
          <w:i/>
          <w:sz w:val="24"/>
          <w:szCs w:val="24"/>
        </w:rPr>
        <w:t>”</w:t>
      </w:r>
      <w:r w:rsidR="00EA66BE" w:rsidRPr="00F855E6">
        <w:rPr>
          <w:rFonts w:ascii="Times New Roman" w:hAnsi="Times New Roman" w:cs="Times New Roman"/>
          <w:i/>
          <w:sz w:val="24"/>
          <w:szCs w:val="24"/>
        </w:rPr>
        <w:t xml:space="preserve"> –</w:t>
      </w:r>
      <w:r w:rsidRPr="00F855E6">
        <w:rPr>
          <w:rFonts w:ascii="Times New Roman" w:hAnsi="Times New Roman" w:cs="Times New Roman"/>
          <w:i/>
          <w:sz w:val="24"/>
          <w:szCs w:val="24"/>
        </w:rPr>
        <w:t xml:space="preserve"> </w:t>
      </w:r>
      <w:r w:rsidR="00EA66BE" w:rsidRPr="00F855E6">
        <w:rPr>
          <w:rFonts w:ascii="Times New Roman" w:hAnsi="Times New Roman" w:cs="Times New Roman"/>
          <w:i/>
          <w:sz w:val="24"/>
          <w:szCs w:val="24"/>
        </w:rPr>
        <w:t>P041 Int</w:t>
      </w:r>
    </w:p>
    <w:p w14:paraId="3366E9A2" w14:textId="77777777" w:rsidR="00EA66BE" w:rsidRPr="00F855E6" w:rsidRDefault="00EA66BE" w:rsidP="002A1F5E">
      <w:pPr>
        <w:spacing w:after="0" w:line="276" w:lineRule="auto"/>
        <w:rPr>
          <w:rFonts w:ascii="Times New Roman" w:hAnsi="Times New Roman" w:cs="Times New Roman"/>
          <w:i/>
          <w:iCs/>
          <w:sz w:val="24"/>
          <w:szCs w:val="24"/>
        </w:rPr>
      </w:pPr>
    </w:p>
    <w:p w14:paraId="6B2A39FF" w14:textId="77777777" w:rsidR="00AB5635" w:rsidRPr="00F855E6" w:rsidRDefault="00AB5635" w:rsidP="0076280C">
      <w:pPr>
        <w:pStyle w:val="Heading1"/>
        <w:numPr>
          <w:ilvl w:val="0"/>
          <w:numId w:val="3"/>
        </w:numPr>
        <w:spacing w:before="0" w:line="480" w:lineRule="auto"/>
        <w:ind w:left="432" w:hanging="432"/>
        <w:rPr>
          <w:rFonts w:ascii="Times New Roman" w:hAnsi="Times New Roman" w:cs="Times New Roman"/>
          <w:b/>
          <w:bCs/>
          <w:color w:val="auto"/>
          <w:sz w:val="24"/>
          <w:szCs w:val="24"/>
        </w:rPr>
      </w:pPr>
      <w:r w:rsidRPr="00F855E6">
        <w:rPr>
          <w:rFonts w:ascii="Times New Roman" w:hAnsi="Times New Roman" w:cs="Times New Roman"/>
          <w:b/>
          <w:bCs/>
          <w:color w:val="auto"/>
          <w:sz w:val="24"/>
          <w:szCs w:val="24"/>
        </w:rPr>
        <w:t>Discussion</w:t>
      </w:r>
    </w:p>
    <w:p w14:paraId="0C36048D" w14:textId="64FF4185" w:rsidR="002F3D7A" w:rsidRPr="00F855E6" w:rsidRDefault="002F3D7A" w:rsidP="002F3D7A">
      <w:pPr>
        <w:rPr>
          <w:rFonts w:ascii="Times New Roman" w:hAnsi="Times New Roman" w:cs="Times New Roman"/>
          <w:i/>
          <w:sz w:val="24"/>
          <w:szCs w:val="24"/>
        </w:rPr>
      </w:pPr>
      <w:r w:rsidRPr="00F855E6">
        <w:rPr>
          <w:rFonts w:ascii="Times New Roman" w:hAnsi="Times New Roman" w:cs="Times New Roman"/>
          <w:i/>
          <w:sz w:val="24"/>
          <w:szCs w:val="24"/>
        </w:rPr>
        <w:t>4.1 Principal findings</w:t>
      </w:r>
    </w:p>
    <w:p w14:paraId="2BDFFE8F" w14:textId="5771125E" w:rsidR="00697FE6" w:rsidRPr="00F855E6" w:rsidRDefault="008F4EA7" w:rsidP="00FB5A8D">
      <w:pPr>
        <w:spacing w:line="480" w:lineRule="auto"/>
        <w:rPr>
          <w:rFonts w:ascii="Times New Roman" w:hAnsi="Times New Roman" w:cs="Times New Roman"/>
          <w:sz w:val="24"/>
          <w:szCs w:val="24"/>
        </w:rPr>
      </w:pPr>
      <w:r w:rsidRPr="00F855E6">
        <w:rPr>
          <w:rFonts w:ascii="Times New Roman" w:hAnsi="Times New Roman" w:cs="Times New Roman"/>
          <w:bCs/>
          <w:sz w:val="24"/>
          <w:szCs w:val="24"/>
        </w:rPr>
        <w:t>Th</w:t>
      </w:r>
      <w:r w:rsidR="00163531" w:rsidRPr="00F855E6">
        <w:rPr>
          <w:rFonts w:ascii="Times New Roman" w:hAnsi="Times New Roman" w:cs="Times New Roman"/>
          <w:bCs/>
          <w:sz w:val="24"/>
          <w:szCs w:val="24"/>
        </w:rPr>
        <w:t>e</w:t>
      </w:r>
      <w:r w:rsidRPr="00F855E6">
        <w:rPr>
          <w:rFonts w:ascii="Times New Roman" w:hAnsi="Times New Roman" w:cs="Times New Roman"/>
          <w:bCs/>
          <w:sz w:val="24"/>
          <w:szCs w:val="24"/>
        </w:rPr>
        <w:t xml:space="preserve"> </w:t>
      </w:r>
      <w:r w:rsidR="00FA613B" w:rsidRPr="00F855E6">
        <w:rPr>
          <w:rFonts w:ascii="Times New Roman" w:hAnsi="Times New Roman" w:cs="Times New Roman"/>
          <w:bCs/>
          <w:sz w:val="24"/>
          <w:szCs w:val="24"/>
        </w:rPr>
        <w:t>findings</w:t>
      </w:r>
      <w:r w:rsidR="00163531" w:rsidRPr="00F855E6">
        <w:rPr>
          <w:rFonts w:ascii="Times New Roman" w:hAnsi="Times New Roman" w:cs="Times New Roman"/>
          <w:bCs/>
          <w:sz w:val="24"/>
          <w:szCs w:val="24"/>
        </w:rPr>
        <w:t xml:space="preserve"> of this qualitative study </w:t>
      </w:r>
      <w:r w:rsidR="00FA613B" w:rsidRPr="00F855E6">
        <w:rPr>
          <w:rFonts w:ascii="Times New Roman" w:hAnsi="Times New Roman" w:cs="Times New Roman"/>
          <w:bCs/>
          <w:sz w:val="24"/>
          <w:szCs w:val="24"/>
        </w:rPr>
        <w:t>identified that</w:t>
      </w:r>
      <w:r w:rsidR="00163531" w:rsidRPr="00F855E6">
        <w:rPr>
          <w:rFonts w:ascii="Times New Roman" w:hAnsi="Times New Roman" w:cs="Times New Roman"/>
          <w:bCs/>
          <w:sz w:val="24"/>
          <w:szCs w:val="24"/>
        </w:rPr>
        <w:t xml:space="preserve"> women</w:t>
      </w:r>
      <w:r w:rsidR="00041D03" w:rsidRPr="00F855E6">
        <w:rPr>
          <w:rFonts w:ascii="Times New Roman" w:hAnsi="Times New Roman" w:cs="Times New Roman"/>
          <w:bCs/>
          <w:sz w:val="24"/>
          <w:szCs w:val="24"/>
        </w:rPr>
        <w:t xml:space="preserve"> aged 18-45 years</w:t>
      </w:r>
      <w:r w:rsidR="00405992" w:rsidRPr="00F855E6">
        <w:rPr>
          <w:rFonts w:ascii="Times New Roman" w:hAnsi="Times New Roman" w:cs="Times New Roman"/>
          <w:bCs/>
          <w:sz w:val="24"/>
          <w:szCs w:val="24"/>
        </w:rPr>
        <w:t xml:space="preserve"> </w:t>
      </w:r>
      <w:r w:rsidR="00BE42D8" w:rsidRPr="00F855E6">
        <w:rPr>
          <w:rFonts w:ascii="Times New Roman" w:hAnsi="Times New Roman" w:cs="Times New Roman"/>
          <w:sz w:val="24"/>
          <w:szCs w:val="24"/>
        </w:rPr>
        <w:t>openly conveyed</w:t>
      </w:r>
      <w:r w:rsidR="00BC401F" w:rsidRPr="00F855E6">
        <w:rPr>
          <w:rFonts w:ascii="Times New Roman" w:hAnsi="Times New Roman" w:cs="Times New Roman"/>
          <w:sz w:val="24"/>
          <w:szCs w:val="24"/>
        </w:rPr>
        <w:t xml:space="preserve"> </w:t>
      </w:r>
      <w:r w:rsidR="00F603E0" w:rsidRPr="00F855E6">
        <w:rPr>
          <w:rFonts w:ascii="Times New Roman" w:hAnsi="Times New Roman" w:cs="Times New Roman"/>
          <w:sz w:val="24"/>
          <w:szCs w:val="24"/>
        </w:rPr>
        <w:t xml:space="preserve">that their shopping </w:t>
      </w:r>
      <w:r w:rsidR="00144E50" w:rsidRPr="00F855E6">
        <w:rPr>
          <w:rFonts w:ascii="Times New Roman" w:hAnsi="Times New Roman" w:cs="Times New Roman"/>
          <w:sz w:val="24"/>
          <w:szCs w:val="24"/>
        </w:rPr>
        <w:t>habits</w:t>
      </w:r>
      <w:r w:rsidR="00F603E0" w:rsidRPr="00F855E6">
        <w:rPr>
          <w:rFonts w:ascii="Times New Roman" w:hAnsi="Times New Roman" w:cs="Times New Roman"/>
          <w:sz w:val="24"/>
          <w:szCs w:val="24"/>
        </w:rPr>
        <w:t xml:space="preserve"> were driven primarily by an internal </w:t>
      </w:r>
      <w:r w:rsidR="00BE42D8" w:rsidRPr="00F855E6">
        <w:rPr>
          <w:rFonts w:ascii="Times New Roman" w:hAnsi="Times New Roman" w:cs="Times New Roman"/>
          <w:sz w:val="24"/>
          <w:szCs w:val="24"/>
        </w:rPr>
        <w:t>desire to select</w:t>
      </w:r>
      <w:r w:rsidR="00F603E0" w:rsidRPr="00F855E6">
        <w:rPr>
          <w:rFonts w:ascii="Times New Roman" w:hAnsi="Times New Roman" w:cs="Times New Roman"/>
          <w:sz w:val="24"/>
          <w:szCs w:val="24"/>
        </w:rPr>
        <w:t xml:space="preserve"> foods </w:t>
      </w:r>
      <w:r w:rsidR="00BE42D8" w:rsidRPr="00F855E6">
        <w:rPr>
          <w:rFonts w:ascii="Times New Roman" w:hAnsi="Times New Roman" w:cs="Times New Roman"/>
          <w:sz w:val="24"/>
          <w:szCs w:val="24"/>
        </w:rPr>
        <w:t>that would enable them</w:t>
      </w:r>
      <w:r w:rsidR="00F603E0" w:rsidRPr="00F855E6">
        <w:rPr>
          <w:rFonts w:ascii="Times New Roman" w:hAnsi="Times New Roman" w:cs="Times New Roman"/>
          <w:sz w:val="24"/>
          <w:szCs w:val="24"/>
        </w:rPr>
        <w:t xml:space="preserve"> </w:t>
      </w:r>
      <w:r w:rsidR="00505EA7" w:rsidRPr="00F855E6">
        <w:rPr>
          <w:rFonts w:ascii="Times New Roman" w:hAnsi="Times New Roman" w:cs="Times New Roman"/>
          <w:sz w:val="24"/>
          <w:szCs w:val="24"/>
        </w:rPr>
        <w:t>to make sensible choices for themselves and their families. The</w:t>
      </w:r>
      <w:r w:rsidR="00BA79C2" w:rsidRPr="00F855E6">
        <w:rPr>
          <w:rFonts w:ascii="Times New Roman" w:hAnsi="Times New Roman" w:cs="Times New Roman"/>
          <w:sz w:val="24"/>
          <w:szCs w:val="24"/>
        </w:rPr>
        <w:t>y</w:t>
      </w:r>
      <w:r w:rsidR="00505EA7" w:rsidRPr="00F855E6">
        <w:rPr>
          <w:rFonts w:ascii="Times New Roman" w:hAnsi="Times New Roman" w:cs="Times New Roman"/>
          <w:sz w:val="24"/>
          <w:szCs w:val="24"/>
        </w:rPr>
        <w:t xml:space="preserve"> acknowledged that the supermarket environment influenced their food shopping </w:t>
      </w:r>
      <w:r w:rsidR="007D084A" w:rsidRPr="00F855E6">
        <w:rPr>
          <w:rFonts w:ascii="Times New Roman" w:hAnsi="Times New Roman" w:cs="Times New Roman"/>
          <w:sz w:val="24"/>
          <w:szCs w:val="24"/>
        </w:rPr>
        <w:t>choices but</w:t>
      </w:r>
      <w:r w:rsidR="00505EA7" w:rsidRPr="00F855E6">
        <w:rPr>
          <w:rFonts w:ascii="Times New Roman" w:hAnsi="Times New Roman" w:cs="Times New Roman"/>
          <w:sz w:val="24"/>
          <w:szCs w:val="24"/>
        </w:rPr>
        <w:t xml:space="preserve"> felt this was primarily due to them making</w:t>
      </w:r>
      <w:r w:rsidR="00BE42D8" w:rsidRPr="00F855E6">
        <w:rPr>
          <w:rFonts w:ascii="Times New Roman" w:hAnsi="Times New Roman" w:cs="Times New Roman"/>
          <w:sz w:val="24"/>
          <w:szCs w:val="24"/>
        </w:rPr>
        <w:t xml:space="preserve"> </w:t>
      </w:r>
      <w:r w:rsidR="00BA79C2" w:rsidRPr="00F855E6">
        <w:rPr>
          <w:rFonts w:ascii="Times New Roman" w:hAnsi="Times New Roman" w:cs="Times New Roman"/>
          <w:sz w:val="24"/>
          <w:szCs w:val="24"/>
        </w:rPr>
        <w:t xml:space="preserve">conscious </w:t>
      </w:r>
      <w:r w:rsidR="00BE42D8" w:rsidRPr="00F855E6">
        <w:rPr>
          <w:rFonts w:ascii="Times New Roman" w:hAnsi="Times New Roman" w:cs="Times New Roman"/>
          <w:sz w:val="24"/>
          <w:szCs w:val="24"/>
        </w:rPr>
        <w:t xml:space="preserve">choices in terms of </w:t>
      </w:r>
      <w:r w:rsidR="00F603E0" w:rsidRPr="00F855E6">
        <w:rPr>
          <w:rFonts w:ascii="Times New Roman" w:hAnsi="Times New Roman" w:cs="Times New Roman"/>
          <w:sz w:val="24"/>
          <w:szCs w:val="24"/>
        </w:rPr>
        <w:t xml:space="preserve">value for money, </w:t>
      </w:r>
      <w:r w:rsidR="00505EA7" w:rsidRPr="00F855E6">
        <w:rPr>
          <w:rFonts w:ascii="Times New Roman" w:hAnsi="Times New Roman" w:cs="Times New Roman"/>
          <w:sz w:val="24"/>
          <w:szCs w:val="24"/>
        </w:rPr>
        <w:t>product range and</w:t>
      </w:r>
      <w:r w:rsidR="00F603E0" w:rsidRPr="00F855E6">
        <w:rPr>
          <w:rFonts w:ascii="Times New Roman" w:hAnsi="Times New Roman" w:cs="Times New Roman"/>
          <w:sz w:val="24"/>
          <w:szCs w:val="24"/>
        </w:rPr>
        <w:t xml:space="preserve"> quality, and supermarket accessibility. </w:t>
      </w:r>
      <w:r w:rsidR="00D01759" w:rsidRPr="00F855E6">
        <w:rPr>
          <w:rFonts w:ascii="Times New Roman" w:hAnsi="Times New Roman" w:cs="Times New Roman"/>
          <w:sz w:val="24"/>
          <w:szCs w:val="24"/>
        </w:rPr>
        <w:t>The</w:t>
      </w:r>
      <w:r w:rsidR="00F603E0" w:rsidRPr="00F855E6">
        <w:rPr>
          <w:rFonts w:ascii="Times New Roman" w:hAnsi="Times New Roman" w:cs="Times New Roman"/>
          <w:sz w:val="24"/>
          <w:szCs w:val="24"/>
        </w:rPr>
        <w:t xml:space="preserve"> role of the </w:t>
      </w:r>
      <w:r w:rsidR="00B3473A" w:rsidRPr="00F855E6">
        <w:rPr>
          <w:rFonts w:ascii="Times New Roman" w:hAnsi="Times New Roman" w:cs="Times New Roman"/>
          <w:sz w:val="24"/>
          <w:szCs w:val="24"/>
        </w:rPr>
        <w:t>supermarket</w:t>
      </w:r>
      <w:r w:rsidR="00F603E0" w:rsidRPr="00F855E6">
        <w:rPr>
          <w:rFonts w:ascii="Times New Roman" w:hAnsi="Times New Roman" w:cs="Times New Roman"/>
          <w:sz w:val="24"/>
          <w:szCs w:val="24"/>
        </w:rPr>
        <w:t xml:space="preserve"> environment in generating less conscious food purchasing choices</w:t>
      </w:r>
      <w:r w:rsidR="00D01759" w:rsidRPr="00F855E6">
        <w:rPr>
          <w:rFonts w:ascii="Times New Roman" w:hAnsi="Times New Roman" w:cs="Times New Roman"/>
          <w:sz w:val="24"/>
          <w:szCs w:val="24"/>
        </w:rPr>
        <w:t xml:space="preserve"> was evident</w:t>
      </w:r>
      <w:r w:rsidR="00F603E0" w:rsidRPr="00F855E6">
        <w:rPr>
          <w:rFonts w:ascii="Times New Roman" w:hAnsi="Times New Roman" w:cs="Times New Roman"/>
          <w:sz w:val="24"/>
          <w:szCs w:val="24"/>
        </w:rPr>
        <w:t xml:space="preserve">. Participants frequently expressed a conscious desire to make healthy shopping </w:t>
      </w:r>
      <w:r w:rsidR="000D6336" w:rsidRPr="00F855E6">
        <w:rPr>
          <w:rFonts w:ascii="Times New Roman" w:hAnsi="Times New Roman" w:cs="Times New Roman"/>
          <w:sz w:val="24"/>
          <w:szCs w:val="24"/>
        </w:rPr>
        <w:t>choices and</w:t>
      </w:r>
      <w:r w:rsidR="00F603E0" w:rsidRPr="00F855E6">
        <w:rPr>
          <w:rFonts w:ascii="Times New Roman" w:hAnsi="Times New Roman" w:cs="Times New Roman"/>
          <w:sz w:val="24"/>
          <w:szCs w:val="24"/>
        </w:rPr>
        <w:t xml:space="preserve"> planned to do so by making lists</w:t>
      </w:r>
      <w:r w:rsidR="001F4CDF" w:rsidRPr="00F855E6">
        <w:rPr>
          <w:rFonts w:ascii="Times New Roman" w:hAnsi="Times New Roman" w:cs="Times New Roman"/>
          <w:sz w:val="24"/>
          <w:szCs w:val="24"/>
        </w:rPr>
        <w:t xml:space="preserve"> and/or meal schedules</w:t>
      </w:r>
      <w:r w:rsidR="000C42A0" w:rsidRPr="00F855E6">
        <w:rPr>
          <w:rFonts w:ascii="Times New Roman" w:hAnsi="Times New Roman" w:cs="Times New Roman"/>
          <w:sz w:val="24"/>
          <w:szCs w:val="24"/>
        </w:rPr>
        <w:t xml:space="preserve">. </w:t>
      </w:r>
      <w:r w:rsidR="006C1E66" w:rsidRPr="00F855E6">
        <w:rPr>
          <w:rFonts w:ascii="Times New Roman" w:hAnsi="Times New Roman" w:cs="Times New Roman"/>
          <w:sz w:val="24"/>
          <w:szCs w:val="24"/>
        </w:rPr>
        <w:t xml:space="preserve">They also reported, </w:t>
      </w:r>
      <w:r w:rsidR="000C42A0" w:rsidRPr="00F855E6">
        <w:rPr>
          <w:rFonts w:ascii="Times New Roman" w:hAnsi="Times New Roman" w:cs="Times New Roman"/>
          <w:sz w:val="24"/>
          <w:szCs w:val="24"/>
        </w:rPr>
        <w:t xml:space="preserve">however, </w:t>
      </w:r>
      <w:r w:rsidR="00F603E0" w:rsidRPr="00F855E6">
        <w:rPr>
          <w:rFonts w:ascii="Times New Roman" w:hAnsi="Times New Roman" w:cs="Times New Roman"/>
          <w:sz w:val="24"/>
          <w:szCs w:val="24"/>
        </w:rPr>
        <w:t xml:space="preserve">that the supermarket environment presented cues which led them to make unhealthy decisions that they were less aware of. </w:t>
      </w:r>
      <w:r w:rsidR="00BA79C2" w:rsidRPr="00F855E6">
        <w:rPr>
          <w:rFonts w:ascii="Times New Roman" w:hAnsi="Times New Roman" w:cs="Times New Roman"/>
          <w:sz w:val="24"/>
          <w:szCs w:val="24"/>
        </w:rPr>
        <w:t>Prominent placement</w:t>
      </w:r>
      <w:r w:rsidR="00F603E0" w:rsidRPr="00F855E6">
        <w:rPr>
          <w:rFonts w:ascii="Times New Roman" w:hAnsi="Times New Roman" w:cs="Times New Roman"/>
          <w:sz w:val="24"/>
          <w:szCs w:val="24"/>
        </w:rPr>
        <w:t xml:space="preserve"> </w:t>
      </w:r>
      <w:r w:rsidR="00BA79C2" w:rsidRPr="00F855E6">
        <w:rPr>
          <w:rFonts w:ascii="Times New Roman" w:hAnsi="Times New Roman" w:cs="Times New Roman"/>
          <w:sz w:val="24"/>
          <w:szCs w:val="24"/>
        </w:rPr>
        <w:t xml:space="preserve">of products </w:t>
      </w:r>
      <w:r w:rsidR="00F603E0" w:rsidRPr="00F855E6">
        <w:rPr>
          <w:rFonts w:ascii="Times New Roman" w:hAnsi="Times New Roman" w:cs="Times New Roman"/>
          <w:sz w:val="24"/>
          <w:szCs w:val="24"/>
        </w:rPr>
        <w:t xml:space="preserve">within supermarkets </w:t>
      </w:r>
      <w:r w:rsidR="00AC1670" w:rsidRPr="00F855E6">
        <w:rPr>
          <w:rFonts w:ascii="Times New Roman" w:hAnsi="Times New Roman" w:cs="Times New Roman"/>
          <w:sz w:val="24"/>
          <w:szCs w:val="24"/>
        </w:rPr>
        <w:t>in particular</w:t>
      </w:r>
      <w:r w:rsidR="00F603E0" w:rsidRPr="00F855E6">
        <w:rPr>
          <w:rFonts w:ascii="Times New Roman" w:hAnsi="Times New Roman" w:cs="Times New Roman"/>
          <w:sz w:val="24"/>
          <w:szCs w:val="24"/>
        </w:rPr>
        <w:t>, arose as</w:t>
      </w:r>
      <w:r w:rsidR="0090270B" w:rsidRPr="00F855E6">
        <w:rPr>
          <w:rFonts w:ascii="Times New Roman" w:hAnsi="Times New Roman" w:cs="Times New Roman"/>
          <w:sz w:val="24"/>
          <w:szCs w:val="24"/>
        </w:rPr>
        <w:t xml:space="preserve"> a</w:t>
      </w:r>
      <w:r w:rsidR="00F603E0" w:rsidRPr="00F855E6">
        <w:rPr>
          <w:rFonts w:ascii="Times New Roman" w:hAnsi="Times New Roman" w:cs="Times New Roman"/>
          <w:sz w:val="24"/>
          <w:szCs w:val="24"/>
        </w:rPr>
        <w:t xml:space="preserve"> key </w:t>
      </w:r>
      <w:r w:rsidR="00AC1670" w:rsidRPr="00F855E6">
        <w:rPr>
          <w:rFonts w:ascii="Times New Roman" w:hAnsi="Times New Roman" w:cs="Times New Roman"/>
          <w:sz w:val="24"/>
          <w:szCs w:val="24"/>
        </w:rPr>
        <w:t>driver</w:t>
      </w:r>
      <w:r w:rsidR="00F603E0" w:rsidRPr="00F855E6">
        <w:rPr>
          <w:rFonts w:ascii="Times New Roman" w:hAnsi="Times New Roman" w:cs="Times New Roman"/>
          <w:sz w:val="24"/>
          <w:szCs w:val="24"/>
        </w:rPr>
        <w:t xml:space="preserve"> of </w:t>
      </w:r>
      <w:r w:rsidR="0090270B" w:rsidRPr="00F855E6">
        <w:rPr>
          <w:rFonts w:ascii="Times New Roman" w:hAnsi="Times New Roman" w:cs="Times New Roman"/>
          <w:sz w:val="24"/>
          <w:szCs w:val="24"/>
        </w:rPr>
        <w:t xml:space="preserve">unintended unhealthy </w:t>
      </w:r>
      <w:r w:rsidR="00F603E0" w:rsidRPr="00F855E6">
        <w:rPr>
          <w:rFonts w:ascii="Times New Roman" w:hAnsi="Times New Roman" w:cs="Times New Roman"/>
          <w:sz w:val="24"/>
          <w:szCs w:val="24"/>
        </w:rPr>
        <w:t>food purchasin</w:t>
      </w:r>
      <w:r w:rsidR="0090270B" w:rsidRPr="00F855E6">
        <w:rPr>
          <w:rFonts w:ascii="Times New Roman" w:hAnsi="Times New Roman" w:cs="Times New Roman"/>
          <w:sz w:val="24"/>
          <w:szCs w:val="24"/>
        </w:rPr>
        <w:t>g</w:t>
      </w:r>
      <w:r w:rsidR="00F603E0" w:rsidRPr="00F855E6">
        <w:rPr>
          <w:rFonts w:ascii="Times New Roman" w:hAnsi="Times New Roman" w:cs="Times New Roman"/>
          <w:sz w:val="24"/>
          <w:szCs w:val="24"/>
        </w:rPr>
        <w:t>.</w:t>
      </w:r>
      <w:r w:rsidR="0090270B" w:rsidRPr="00F855E6">
        <w:rPr>
          <w:rFonts w:ascii="Times New Roman" w:hAnsi="Times New Roman" w:cs="Times New Roman"/>
          <w:sz w:val="24"/>
          <w:szCs w:val="24"/>
        </w:rPr>
        <w:t xml:space="preserve"> Shopping with children posed a challenge for most women who admitted the placement of unhealthy foods within the sight and reach of their children exacerbated their reactions and ultimately influenced what the women bought.</w:t>
      </w:r>
      <w:r w:rsidR="00697FE6" w:rsidRPr="00F855E6">
        <w:rPr>
          <w:rFonts w:ascii="Times New Roman" w:hAnsi="Times New Roman" w:cs="Times New Roman"/>
          <w:sz w:val="24"/>
          <w:szCs w:val="24"/>
        </w:rPr>
        <w:t xml:space="preserve"> Promotions on products aligned to family food preferences also triggered unplanned or bulk purchases. </w:t>
      </w:r>
      <w:r w:rsidR="0090270B" w:rsidRPr="00F855E6">
        <w:rPr>
          <w:rFonts w:ascii="Times New Roman" w:hAnsi="Times New Roman" w:cs="Times New Roman"/>
          <w:sz w:val="24"/>
          <w:szCs w:val="24"/>
        </w:rPr>
        <w:t>Physiological and psychological state</w:t>
      </w:r>
      <w:r w:rsidR="002B6CFD" w:rsidRPr="00F855E6">
        <w:rPr>
          <w:rFonts w:ascii="Times New Roman" w:hAnsi="Times New Roman" w:cs="Times New Roman"/>
          <w:sz w:val="24"/>
          <w:szCs w:val="24"/>
        </w:rPr>
        <w:t xml:space="preserve">, particularly stress, </w:t>
      </w:r>
      <w:r w:rsidR="00677532" w:rsidRPr="00F855E6">
        <w:rPr>
          <w:rFonts w:ascii="Times New Roman" w:hAnsi="Times New Roman" w:cs="Times New Roman"/>
          <w:sz w:val="24"/>
          <w:szCs w:val="24"/>
        </w:rPr>
        <w:t>fatigue,</w:t>
      </w:r>
      <w:r w:rsidR="002B6CFD" w:rsidRPr="00F855E6">
        <w:rPr>
          <w:rFonts w:ascii="Times New Roman" w:hAnsi="Times New Roman" w:cs="Times New Roman"/>
          <w:sz w:val="24"/>
          <w:szCs w:val="24"/>
        </w:rPr>
        <w:t xml:space="preserve"> or hunger, while shopping appeared to heighten responses to environmental cues</w:t>
      </w:r>
      <w:r w:rsidR="000C42A0" w:rsidRPr="00F855E6">
        <w:rPr>
          <w:rFonts w:ascii="Times New Roman" w:hAnsi="Times New Roman" w:cs="Times New Roman"/>
          <w:sz w:val="24"/>
          <w:szCs w:val="24"/>
        </w:rPr>
        <w:t>,</w:t>
      </w:r>
      <w:r w:rsidR="002B6CFD" w:rsidRPr="00F855E6">
        <w:rPr>
          <w:rFonts w:ascii="Times New Roman" w:hAnsi="Times New Roman" w:cs="Times New Roman"/>
          <w:sz w:val="24"/>
          <w:szCs w:val="24"/>
        </w:rPr>
        <w:t xml:space="preserve"> such as the smell or sight of unhealthy </w:t>
      </w:r>
      <w:r w:rsidR="00697FE6" w:rsidRPr="00F855E6">
        <w:rPr>
          <w:rFonts w:ascii="Times New Roman" w:hAnsi="Times New Roman" w:cs="Times New Roman"/>
          <w:sz w:val="24"/>
          <w:szCs w:val="24"/>
        </w:rPr>
        <w:t>foods</w:t>
      </w:r>
      <w:r w:rsidR="000C42A0" w:rsidRPr="00F855E6">
        <w:rPr>
          <w:rFonts w:ascii="Times New Roman" w:hAnsi="Times New Roman" w:cs="Times New Roman"/>
          <w:sz w:val="24"/>
          <w:szCs w:val="24"/>
        </w:rPr>
        <w:t>,</w:t>
      </w:r>
      <w:r w:rsidR="00697FE6" w:rsidRPr="00F855E6">
        <w:rPr>
          <w:rFonts w:ascii="Times New Roman" w:hAnsi="Times New Roman" w:cs="Times New Roman"/>
          <w:sz w:val="24"/>
          <w:szCs w:val="24"/>
        </w:rPr>
        <w:t xml:space="preserve"> and</w:t>
      </w:r>
      <w:r w:rsidR="002B6CFD" w:rsidRPr="00F855E6">
        <w:rPr>
          <w:rFonts w:ascii="Times New Roman" w:hAnsi="Times New Roman" w:cs="Times New Roman"/>
          <w:sz w:val="24"/>
          <w:szCs w:val="24"/>
        </w:rPr>
        <w:t xml:space="preserve"> </w:t>
      </w:r>
      <w:r w:rsidR="000C42A0" w:rsidRPr="00F855E6">
        <w:rPr>
          <w:rFonts w:ascii="Times New Roman" w:hAnsi="Times New Roman" w:cs="Times New Roman"/>
          <w:sz w:val="24"/>
          <w:szCs w:val="24"/>
        </w:rPr>
        <w:t xml:space="preserve">subsequently </w:t>
      </w:r>
      <w:r w:rsidR="002B6CFD" w:rsidRPr="00F855E6">
        <w:rPr>
          <w:rFonts w:ascii="Times New Roman" w:hAnsi="Times New Roman" w:cs="Times New Roman"/>
          <w:sz w:val="24"/>
          <w:szCs w:val="24"/>
        </w:rPr>
        <w:t>altered planned purchases.</w:t>
      </w:r>
    </w:p>
    <w:p w14:paraId="6A0453AA" w14:textId="4F9D7793" w:rsidR="002C5645" w:rsidRPr="00F855E6" w:rsidRDefault="00AC1670" w:rsidP="00FB5A8D">
      <w:pPr>
        <w:spacing w:line="480" w:lineRule="auto"/>
        <w:rPr>
          <w:rFonts w:ascii="Times New Roman" w:hAnsi="Times New Roman" w:cs="Times New Roman"/>
          <w:sz w:val="24"/>
          <w:szCs w:val="24"/>
        </w:rPr>
      </w:pPr>
      <w:r w:rsidRPr="00F855E6">
        <w:rPr>
          <w:rFonts w:ascii="Times New Roman" w:hAnsi="Times New Roman" w:cs="Times New Roman"/>
          <w:sz w:val="24"/>
          <w:szCs w:val="24"/>
        </w:rPr>
        <w:t xml:space="preserve">Women’s suggestions for strategies to </w:t>
      </w:r>
      <w:r w:rsidR="00395BF8" w:rsidRPr="00F855E6">
        <w:rPr>
          <w:rFonts w:ascii="Times New Roman" w:hAnsi="Times New Roman" w:cs="Times New Roman"/>
          <w:sz w:val="24"/>
          <w:szCs w:val="24"/>
        </w:rPr>
        <w:t>support healthier food shopping</w:t>
      </w:r>
      <w:r w:rsidRPr="00F855E6">
        <w:rPr>
          <w:rFonts w:ascii="Times New Roman" w:hAnsi="Times New Roman" w:cs="Times New Roman"/>
          <w:sz w:val="24"/>
          <w:szCs w:val="24"/>
        </w:rPr>
        <w:t xml:space="preserve"> patterns reflected their personal values and priorities. </w:t>
      </w:r>
      <w:r w:rsidR="00AF2827" w:rsidRPr="00F855E6">
        <w:rPr>
          <w:rFonts w:ascii="Times New Roman" w:hAnsi="Times New Roman" w:cs="Times New Roman"/>
          <w:sz w:val="24"/>
          <w:szCs w:val="24"/>
        </w:rPr>
        <w:t>T</w:t>
      </w:r>
      <w:r w:rsidR="0093406C" w:rsidRPr="00F855E6">
        <w:rPr>
          <w:rFonts w:ascii="Times New Roman" w:hAnsi="Times New Roman" w:cs="Times New Roman"/>
          <w:sz w:val="24"/>
          <w:szCs w:val="24"/>
        </w:rPr>
        <w:t xml:space="preserve">hose that </w:t>
      </w:r>
      <w:r w:rsidR="00AF2827" w:rsidRPr="00F855E6">
        <w:rPr>
          <w:rFonts w:ascii="Times New Roman" w:hAnsi="Times New Roman" w:cs="Times New Roman"/>
          <w:sz w:val="24"/>
          <w:szCs w:val="24"/>
        </w:rPr>
        <w:t>prioritised</w:t>
      </w:r>
      <w:r w:rsidR="0093406C" w:rsidRPr="00F855E6">
        <w:rPr>
          <w:rFonts w:ascii="Times New Roman" w:hAnsi="Times New Roman" w:cs="Times New Roman"/>
          <w:sz w:val="24"/>
          <w:szCs w:val="24"/>
        </w:rPr>
        <w:t xml:space="preserve"> value for money </w:t>
      </w:r>
      <w:r w:rsidR="00AF2827" w:rsidRPr="00F855E6">
        <w:rPr>
          <w:rFonts w:ascii="Times New Roman" w:hAnsi="Times New Roman" w:cs="Times New Roman"/>
          <w:sz w:val="24"/>
          <w:szCs w:val="24"/>
        </w:rPr>
        <w:t>emphasis</w:t>
      </w:r>
      <w:r w:rsidR="0093406C" w:rsidRPr="00F855E6">
        <w:rPr>
          <w:rFonts w:ascii="Times New Roman" w:hAnsi="Times New Roman" w:cs="Times New Roman"/>
          <w:sz w:val="24"/>
          <w:szCs w:val="24"/>
        </w:rPr>
        <w:t xml:space="preserve">ed that reducing the </w:t>
      </w:r>
      <w:r w:rsidR="00227E21" w:rsidRPr="00F855E6">
        <w:rPr>
          <w:rFonts w:ascii="Times New Roman" w:hAnsi="Times New Roman" w:cs="Times New Roman"/>
          <w:sz w:val="24"/>
          <w:szCs w:val="24"/>
        </w:rPr>
        <w:t xml:space="preserve">cost of, and increasing the promotions on, </w:t>
      </w:r>
      <w:r w:rsidR="0093406C" w:rsidRPr="00F855E6">
        <w:rPr>
          <w:rFonts w:ascii="Times New Roman" w:hAnsi="Times New Roman" w:cs="Times New Roman"/>
          <w:sz w:val="24"/>
          <w:szCs w:val="24"/>
        </w:rPr>
        <w:t>healthy foods</w:t>
      </w:r>
      <w:r w:rsidR="0020290B" w:rsidRPr="00F855E6">
        <w:rPr>
          <w:rFonts w:ascii="Times New Roman" w:hAnsi="Times New Roman" w:cs="Times New Roman"/>
          <w:sz w:val="24"/>
          <w:szCs w:val="24"/>
        </w:rPr>
        <w:t xml:space="preserve"> </w:t>
      </w:r>
      <w:r w:rsidR="0093406C" w:rsidRPr="00F855E6">
        <w:rPr>
          <w:rFonts w:ascii="Times New Roman" w:hAnsi="Times New Roman" w:cs="Times New Roman"/>
          <w:sz w:val="24"/>
          <w:szCs w:val="24"/>
        </w:rPr>
        <w:t xml:space="preserve">would prompt them to buy more. </w:t>
      </w:r>
      <w:r w:rsidR="00F72423" w:rsidRPr="00F855E6">
        <w:rPr>
          <w:rFonts w:ascii="Times New Roman" w:hAnsi="Times New Roman" w:cs="Times New Roman"/>
          <w:sz w:val="24"/>
          <w:szCs w:val="24"/>
        </w:rPr>
        <w:t xml:space="preserve">Others who felt that meal planning, willpower and individual control were important for healthy shopping practices </w:t>
      </w:r>
      <w:r w:rsidR="0093406C" w:rsidRPr="00F855E6">
        <w:rPr>
          <w:rFonts w:ascii="Times New Roman" w:hAnsi="Times New Roman" w:cs="Times New Roman"/>
          <w:sz w:val="24"/>
          <w:szCs w:val="24"/>
        </w:rPr>
        <w:t xml:space="preserve">believed that better nutrition education and labelling would enable people to improve their choices. </w:t>
      </w:r>
      <w:r w:rsidR="00F72423" w:rsidRPr="00F855E6">
        <w:rPr>
          <w:rFonts w:ascii="Times New Roman" w:hAnsi="Times New Roman" w:cs="Times New Roman"/>
          <w:sz w:val="24"/>
          <w:szCs w:val="24"/>
        </w:rPr>
        <w:t xml:space="preserve">Across all participants there was a sense of personal responsibility to make healthier food shopping choices for themselves and their families despite the environmental barriers they encountered in the store. </w:t>
      </w:r>
      <w:r w:rsidR="00A4260E" w:rsidRPr="00F855E6">
        <w:rPr>
          <w:rFonts w:ascii="Times New Roman" w:hAnsi="Times New Roman" w:cs="Times New Roman"/>
          <w:sz w:val="24"/>
          <w:szCs w:val="24"/>
        </w:rPr>
        <w:t>While there were suggestions for how supermarkets and government</w:t>
      </w:r>
      <w:r w:rsidR="0053217E" w:rsidRPr="00F855E6">
        <w:rPr>
          <w:rFonts w:ascii="Times New Roman" w:hAnsi="Times New Roman" w:cs="Times New Roman"/>
          <w:sz w:val="24"/>
          <w:szCs w:val="24"/>
        </w:rPr>
        <w:t>s</w:t>
      </w:r>
      <w:r w:rsidR="00A4260E" w:rsidRPr="00F855E6">
        <w:rPr>
          <w:rFonts w:ascii="Times New Roman" w:hAnsi="Times New Roman" w:cs="Times New Roman"/>
          <w:sz w:val="24"/>
          <w:szCs w:val="24"/>
        </w:rPr>
        <w:t xml:space="preserve"> could support healthier shopping choices, the commercial interests and economic benefits </w:t>
      </w:r>
      <w:r w:rsidR="00AF2827" w:rsidRPr="00F855E6">
        <w:rPr>
          <w:rFonts w:ascii="Times New Roman" w:hAnsi="Times New Roman" w:cs="Times New Roman"/>
          <w:sz w:val="24"/>
          <w:szCs w:val="24"/>
        </w:rPr>
        <w:t>t</w:t>
      </w:r>
      <w:r w:rsidR="00A4260E" w:rsidRPr="00F855E6">
        <w:rPr>
          <w:rFonts w:ascii="Times New Roman" w:hAnsi="Times New Roman" w:cs="Times New Roman"/>
          <w:sz w:val="24"/>
          <w:szCs w:val="24"/>
        </w:rPr>
        <w:t xml:space="preserve">o the supermarkets were presented as a justification for </w:t>
      </w:r>
      <w:r w:rsidRPr="00F855E6">
        <w:rPr>
          <w:rFonts w:ascii="Times New Roman" w:hAnsi="Times New Roman" w:cs="Times New Roman"/>
          <w:sz w:val="24"/>
          <w:szCs w:val="24"/>
        </w:rPr>
        <w:t>not intervening</w:t>
      </w:r>
      <w:r w:rsidR="00A4260E" w:rsidRPr="00F855E6">
        <w:rPr>
          <w:rFonts w:ascii="Times New Roman" w:hAnsi="Times New Roman" w:cs="Times New Roman"/>
          <w:sz w:val="24"/>
          <w:szCs w:val="24"/>
        </w:rPr>
        <w:t xml:space="preserve">. </w:t>
      </w:r>
    </w:p>
    <w:p w14:paraId="4F3E6BDF" w14:textId="040C1AC4" w:rsidR="007D079D" w:rsidRPr="00F855E6" w:rsidRDefault="007D079D" w:rsidP="0076280C">
      <w:pPr>
        <w:spacing w:after="0" w:line="480" w:lineRule="auto"/>
        <w:rPr>
          <w:rFonts w:ascii="Times New Roman" w:hAnsi="Times New Roman" w:cs="Times New Roman"/>
          <w:i/>
          <w:sz w:val="24"/>
          <w:szCs w:val="24"/>
        </w:rPr>
      </w:pPr>
      <w:r w:rsidRPr="00F855E6">
        <w:rPr>
          <w:rFonts w:ascii="Times New Roman" w:hAnsi="Times New Roman" w:cs="Times New Roman"/>
          <w:i/>
          <w:sz w:val="24"/>
          <w:szCs w:val="24"/>
        </w:rPr>
        <w:t>4.2. Comparison with previous literature</w:t>
      </w:r>
    </w:p>
    <w:p w14:paraId="37823BC9" w14:textId="0342C4ED" w:rsidR="00FD7CC2" w:rsidRPr="00F855E6" w:rsidRDefault="003F0DCF" w:rsidP="00FB5A8D">
      <w:pPr>
        <w:spacing w:line="480" w:lineRule="auto"/>
        <w:rPr>
          <w:rFonts w:ascii="Times New Roman" w:hAnsi="Times New Roman" w:cs="Times New Roman"/>
          <w:sz w:val="24"/>
          <w:szCs w:val="24"/>
        </w:rPr>
      </w:pPr>
      <w:r w:rsidRPr="00F855E6">
        <w:rPr>
          <w:rFonts w:ascii="Times New Roman" w:hAnsi="Times New Roman" w:cs="Times New Roman"/>
          <w:sz w:val="24"/>
          <w:szCs w:val="24"/>
        </w:rPr>
        <w:t>Seeking value for money has consistently been described as a dominant factor driving food purchasing decisions, particularly among individual</w:t>
      </w:r>
      <w:r w:rsidR="00DA0015" w:rsidRPr="00F855E6">
        <w:rPr>
          <w:rFonts w:ascii="Times New Roman" w:hAnsi="Times New Roman" w:cs="Times New Roman"/>
          <w:sz w:val="24"/>
          <w:szCs w:val="24"/>
        </w:rPr>
        <w:t>s of lower socioeconomic status</w:t>
      </w:r>
      <w:r w:rsidRPr="00F855E6">
        <w:rPr>
          <w:rFonts w:ascii="Times New Roman" w:hAnsi="Times New Roman" w:cs="Times New Roman"/>
          <w:sz w:val="24"/>
          <w:szCs w:val="24"/>
        </w:rPr>
        <w:t xml:space="preserve"> </w:t>
      </w:r>
      <w:r w:rsidR="00373FFA" w:rsidRPr="00F855E6">
        <w:rPr>
          <w:rFonts w:ascii="Times New Roman" w:hAnsi="Times New Roman" w:cs="Times New Roman"/>
          <w:sz w:val="24"/>
          <w:szCs w:val="24"/>
        </w:rPr>
        <w:fldChar w:fldCharType="begin"/>
      </w:r>
      <w:r w:rsidR="00EC3A03" w:rsidRPr="00F855E6">
        <w:rPr>
          <w:rFonts w:ascii="Times New Roman" w:hAnsi="Times New Roman" w:cs="Times New Roman"/>
          <w:sz w:val="24"/>
          <w:szCs w:val="24"/>
        </w:rPr>
        <w:instrText xml:space="preserve"> ADDIN EN.CITE &lt;EndNote&gt;&lt;Cite&gt;&lt;Author&gt;Pitt&lt;/Author&gt;&lt;Year&gt;2017&lt;/Year&gt;&lt;RecNum&gt;166&lt;/RecNum&gt;&lt;DisplayText&gt;[35]&lt;/DisplayText&gt;&lt;record&gt;&lt;rec-number&gt;166&lt;/rec-number&gt;&lt;foreign-keys&gt;&lt;key app="EN" db-id="fasvwa2xrap9vuer5ay5wwtx22pevxtave00" timestamp="1592948316"&gt;166&lt;/key&gt;&lt;/foreign-keys&gt;&lt;ref-type name="Journal Article"&gt;17&lt;/ref-type&gt;&lt;contributors&gt;&lt;authors&gt;&lt;author&gt;Pitt, Erin&lt;/author&gt;&lt;author&gt;Gallegos, Danielle&lt;/author&gt;&lt;author&gt;Comans, Tracy&lt;/author&gt;&lt;author&gt;Cameron, Cate&lt;/author&gt;&lt;author&gt;Thornton, Lukar&lt;/author&gt;&lt;/authors&gt;&lt;/contributors&gt;&lt;titles&gt;&lt;title&gt;Exploring the influence of local food environments on food behaviours: a systematic review of qualitative literature&lt;/title&gt;&lt;secondary-title&gt;Public Health Nutrition&lt;/secondary-title&gt;&lt;/titles&gt;&lt;periodical&gt;&lt;full-title&gt;Public Health Nutrition&lt;/full-title&gt;&lt;abbr-1&gt;Public Health Nutr.&lt;/abbr-1&gt;&lt;abbr-2&gt;Public Health Nutr&lt;/abbr-2&gt;&lt;/periodical&gt;&lt;pages&gt;2393-2405&lt;/pages&gt;&lt;volume&gt;20&lt;/volume&gt;&lt;number&gt;13&lt;/number&gt;&lt;edition&gt;2017/06/07&lt;/edition&gt;&lt;keywords&gt;&lt;keyword&gt;Food environment&lt;/keyword&gt;&lt;keyword&gt;Qualitative&lt;/keyword&gt;&lt;keyword&gt;Review&lt;/keyword&gt;&lt;keyword&gt;Thematic synthesis&lt;/keyword&gt;&lt;/keywords&gt;&lt;dates&gt;&lt;year&gt;2017&lt;/year&gt;&lt;/dates&gt;&lt;publisher&gt;Cambridge University Press&lt;/publisher&gt;&lt;isbn&gt;1368-9800&lt;/isbn&gt;&lt;urls&gt;&lt;related-urls&gt;&lt;url&gt;https://www.cambridge.org/core/article/exploring-the-influence-of-local-food-environments-on-food-behaviours-a-systematic-review-of-qualitative-literature/939CACFF88880F83FAE0C68BA299B37E&lt;/url&gt;&lt;/related-urls&gt;&lt;/urls&gt;&lt;electronic-resource-num&gt;10.1017/S1368980017001069&lt;/electronic-resource-num&gt;&lt;remote-database-name&gt;Cambridge Core&lt;/remote-database-name&gt;&lt;remote-database-provider&gt;Cambridge University Press&lt;/remote-database-provider&gt;&lt;research-notes&gt;  Pilot study qualitative&lt;/research-notes&gt;&lt;/record&gt;&lt;/Cite&gt;&lt;/EndNote&gt;</w:instrText>
      </w:r>
      <w:r w:rsidR="00373FFA" w:rsidRPr="00F855E6">
        <w:rPr>
          <w:rFonts w:ascii="Times New Roman" w:hAnsi="Times New Roman" w:cs="Times New Roman"/>
          <w:sz w:val="24"/>
          <w:szCs w:val="24"/>
        </w:rPr>
        <w:fldChar w:fldCharType="separate"/>
      </w:r>
      <w:r w:rsidR="00EC3A03" w:rsidRPr="00F855E6">
        <w:rPr>
          <w:rFonts w:ascii="Times New Roman" w:hAnsi="Times New Roman" w:cs="Times New Roman"/>
          <w:sz w:val="24"/>
          <w:szCs w:val="24"/>
        </w:rPr>
        <w:t>[</w:t>
      </w:r>
      <w:hyperlink w:anchor="_ENREF_35" w:tooltip="Pitt, 2017 #166" w:history="1">
        <w:r w:rsidR="00D85EBA" w:rsidRPr="00F855E6">
          <w:rPr>
            <w:rFonts w:ascii="Times New Roman" w:hAnsi="Times New Roman" w:cs="Times New Roman"/>
            <w:sz w:val="24"/>
            <w:szCs w:val="24"/>
          </w:rPr>
          <w:t>35</w:t>
        </w:r>
      </w:hyperlink>
      <w:r w:rsidR="00EC3A03" w:rsidRPr="00F855E6">
        <w:rPr>
          <w:rFonts w:ascii="Times New Roman" w:hAnsi="Times New Roman" w:cs="Times New Roman"/>
          <w:sz w:val="24"/>
          <w:szCs w:val="24"/>
        </w:rPr>
        <w:t>]</w:t>
      </w:r>
      <w:r w:rsidR="00373FFA" w:rsidRPr="00F855E6">
        <w:rPr>
          <w:rFonts w:ascii="Times New Roman" w:hAnsi="Times New Roman" w:cs="Times New Roman"/>
          <w:sz w:val="24"/>
          <w:szCs w:val="24"/>
        </w:rPr>
        <w:fldChar w:fldCharType="end"/>
      </w:r>
      <w:r w:rsidR="00DA0015" w:rsidRPr="00F855E6">
        <w:rPr>
          <w:rFonts w:ascii="Times New Roman" w:hAnsi="Times New Roman" w:cs="Times New Roman"/>
          <w:sz w:val="24"/>
          <w:szCs w:val="24"/>
        </w:rPr>
        <w:t>.</w:t>
      </w:r>
      <w:r w:rsidR="00373FFA" w:rsidRPr="00F855E6">
        <w:rPr>
          <w:rFonts w:ascii="Times New Roman" w:hAnsi="Times New Roman" w:cs="Times New Roman"/>
          <w:sz w:val="24"/>
          <w:szCs w:val="24"/>
        </w:rPr>
        <w:t xml:space="preserve"> </w:t>
      </w:r>
      <w:r w:rsidR="003E2266" w:rsidRPr="00F855E6">
        <w:rPr>
          <w:rFonts w:ascii="Times New Roman" w:hAnsi="Times New Roman" w:cs="Times New Roman"/>
          <w:sz w:val="24"/>
          <w:szCs w:val="24"/>
        </w:rPr>
        <w:t>It also arose as a strong influencer of food selection for women in this study, who predominantly lived in more deprived neighbourhoods</w:t>
      </w:r>
      <w:r w:rsidR="00EA32DA" w:rsidRPr="00F855E6">
        <w:rPr>
          <w:rFonts w:ascii="Times New Roman" w:hAnsi="Times New Roman" w:cs="Times New Roman"/>
          <w:sz w:val="24"/>
          <w:szCs w:val="24"/>
        </w:rPr>
        <w:t xml:space="preserve"> and had lower educational attainment</w:t>
      </w:r>
      <w:r w:rsidR="003E2266" w:rsidRPr="00F855E6">
        <w:rPr>
          <w:rFonts w:ascii="Times New Roman" w:hAnsi="Times New Roman" w:cs="Times New Roman"/>
          <w:sz w:val="24"/>
          <w:szCs w:val="24"/>
        </w:rPr>
        <w:t xml:space="preserve">. </w:t>
      </w:r>
      <w:r w:rsidR="009C6430" w:rsidRPr="00F855E6">
        <w:rPr>
          <w:rFonts w:ascii="Times New Roman" w:hAnsi="Times New Roman" w:cs="Times New Roman"/>
          <w:sz w:val="24"/>
          <w:szCs w:val="24"/>
        </w:rPr>
        <w:t>While not having adequate or affordable access to healthy foods has been raised as a concern by low income groups in the US,</w:t>
      </w:r>
      <w:r w:rsidR="00EE51DA" w:rsidRPr="00F855E6">
        <w:rPr>
          <w:rFonts w:ascii="Times New Roman" w:hAnsi="Times New Roman" w:cs="Times New Roman"/>
          <w:sz w:val="24"/>
          <w:szCs w:val="24"/>
        </w:rPr>
        <w:t xml:space="preserve"> </w:t>
      </w:r>
      <w:r w:rsidR="00115391" w:rsidRPr="00F855E6">
        <w:rPr>
          <w:rFonts w:ascii="Times New Roman" w:hAnsi="Times New Roman" w:cs="Times New Roman"/>
          <w:sz w:val="24"/>
          <w:szCs w:val="24"/>
        </w:rPr>
        <w:fldChar w:fldCharType="begin"/>
      </w:r>
      <w:r w:rsidR="00EC3A03" w:rsidRPr="00F855E6">
        <w:rPr>
          <w:rFonts w:ascii="Times New Roman" w:hAnsi="Times New Roman" w:cs="Times New Roman"/>
          <w:sz w:val="24"/>
          <w:szCs w:val="24"/>
        </w:rPr>
        <w:instrText xml:space="preserve"> ADDIN EN.CITE &lt;EndNote&gt;&lt;Cite&gt;&lt;Author&gt;Cannuscio&lt;/Author&gt;&lt;Year&gt;2014&lt;/Year&gt;&lt;RecNum&gt;155&lt;/RecNum&gt;&lt;DisplayText&gt;[36]&lt;/DisplayText&gt;&lt;record&gt;&lt;rec-number&gt;155&lt;/rec-number&gt;&lt;foreign-keys&gt;&lt;key app="EN" db-id="fasvwa2xrap9vuer5ay5wwtx22pevxtave00" timestamp="1592820253"&gt;155&lt;/key&gt;&lt;/foreign-keys&gt;&lt;ref-type name="Journal Article"&gt;17&lt;/ref-type&gt;&lt;contributors&gt;&lt;authors&gt;&lt;author&gt;Cannuscio,&lt;/author&gt;&lt;author&gt;Hillier, Amy&lt;/author&gt;&lt;author&gt;Karpyn, Allison&lt;/author&gt;&lt;author&gt;Glanz, Karen&lt;/author&gt;&lt;/authors&gt;&lt;/contributors&gt;&lt;titles&gt;&lt;title&gt;The social dynamics of healthy food shopping and store choice in an urban environment&lt;/title&gt;&lt;secondary-title&gt;Social Science &amp;amp; Medicine&lt;/secondary-title&gt;&lt;/titles&gt;&lt;periodical&gt;&lt;full-title&gt;Social Science and Medicine&lt;/full-title&gt;&lt;abbr-1&gt;Soc. Sci. Med.&lt;/abbr-1&gt;&lt;abbr-2&gt;Soc Sci Med&lt;/abbr-2&gt;&lt;abbr-3&gt;Social Science &amp;amp; Medicine&lt;/abbr-3&gt;&lt;/periodical&gt;&lt;pages&gt;13-20&lt;/pages&gt;&lt;volume&gt;122&lt;/volume&gt;&lt;keywords&gt;&lt;keyword&gt;U.S.&lt;/keyword&gt;&lt;keyword&gt;Food&lt;/keyword&gt;&lt;keyword&gt;Food environment&lt;/keyword&gt;&lt;keyword&gt;Social environment&lt;/keyword&gt;&lt;keyword&gt;Food desert&lt;/keyword&gt;&lt;keyword&gt;Food access&lt;/keyword&gt;&lt;keyword&gt;Health disparities&lt;/keyword&gt;&lt;keyword&gt;Nutrition&lt;/keyword&gt;&lt;/keywords&gt;&lt;dates&gt;&lt;year&gt;2014&lt;/year&gt;&lt;pub-dates&gt;&lt;date&gt;2014/12/01/&lt;/date&gt;&lt;/pub-dates&gt;&lt;/dates&gt;&lt;isbn&gt;0277-9536&lt;/isbn&gt;&lt;urls&gt;&lt;related-urls&gt;&lt;url&gt;http://www.sciencedirect.com/science/article/pii/S0277953614006510&lt;/url&gt;&lt;/related-urls&gt;&lt;/urls&gt;&lt;electronic-resource-num&gt;https://doi.org/10.1016/j.socscimed.2014.10.005&lt;/electronic-resource-num&gt;&lt;research-notes&gt;  Pilot study qualitative&lt;/research-notes&gt;&lt;/record&gt;&lt;/Cite&gt;&lt;/EndNote&gt;</w:instrText>
      </w:r>
      <w:r w:rsidR="00115391" w:rsidRPr="00F855E6">
        <w:rPr>
          <w:rFonts w:ascii="Times New Roman" w:hAnsi="Times New Roman" w:cs="Times New Roman"/>
          <w:sz w:val="24"/>
          <w:szCs w:val="24"/>
        </w:rPr>
        <w:fldChar w:fldCharType="separate"/>
      </w:r>
      <w:r w:rsidR="00EC3A03" w:rsidRPr="00F855E6">
        <w:rPr>
          <w:rFonts w:ascii="Times New Roman" w:hAnsi="Times New Roman" w:cs="Times New Roman"/>
          <w:sz w:val="24"/>
          <w:szCs w:val="24"/>
        </w:rPr>
        <w:t>[</w:t>
      </w:r>
      <w:hyperlink w:anchor="_ENREF_36" w:tooltip="Cannuscio, 2014 #155" w:history="1">
        <w:r w:rsidR="00D85EBA" w:rsidRPr="00F855E6">
          <w:rPr>
            <w:rFonts w:ascii="Times New Roman" w:hAnsi="Times New Roman" w:cs="Times New Roman"/>
            <w:sz w:val="24"/>
            <w:szCs w:val="24"/>
          </w:rPr>
          <w:t>36</w:t>
        </w:r>
      </w:hyperlink>
      <w:r w:rsidR="00EC3A03" w:rsidRPr="00F855E6">
        <w:rPr>
          <w:rFonts w:ascii="Times New Roman" w:hAnsi="Times New Roman" w:cs="Times New Roman"/>
          <w:sz w:val="24"/>
          <w:szCs w:val="24"/>
        </w:rPr>
        <w:t>]</w:t>
      </w:r>
      <w:r w:rsidR="00115391" w:rsidRPr="00F855E6">
        <w:rPr>
          <w:rFonts w:ascii="Times New Roman" w:hAnsi="Times New Roman" w:cs="Times New Roman"/>
          <w:sz w:val="24"/>
          <w:szCs w:val="24"/>
        </w:rPr>
        <w:fldChar w:fldCharType="end"/>
      </w:r>
      <w:r w:rsidR="009C6430" w:rsidRPr="00F855E6">
        <w:rPr>
          <w:rFonts w:ascii="Times New Roman" w:hAnsi="Times New Roman" w:cs="Times New Roman"/>
          <w:sz w:val="24"/>
          <w:szCs w:val="24"/>
        </w:rPr>
        <w:t xml:space="preserve"> this was not an issue among the group of British women interviewed in this study</w:t>
      </w:r>
      <w:r w:rsidR="00702808" w:rsidRPr="00F855E6">
        <w:rPr>
          <w:rFonts w:ascii="Times New Roman" w:hAnsi="Times New Roman" w:cs="Times New Roman"/>
          <w:sz w:val="24"/>
          <w:szCs w:val="24"/>
        </w:rPr>
        <w:t xml:space="preserve"> who shopped in discount supermarkets</w:t>
      </w:r>
      <w:r w:rsidR="003E2266" w:rsidRPr="00F855E6">
        <w:rPr>
          <w:rFonts w:ascii="Times New Roman" w:hAnsi="Times New Roman" w:cs="Times New Roman"/>
          <w:sz w:val="24"/>
          <w:szCs w:val="24"/>
        </w:rPr>
        <w:t>. This finding</w:t>
      </w:r>
      <w:r w:rsidRPr="00F855E6">
        <w:rPr>
          <w:rFonts w:ascii="Times New Roman" w:hAnsi="Times New Roman" w:cs="Times New Roman"/>
          <w:sz w:val="24"/>
          <w:szCs w:val="24"/>
        </w:rPr>
        <w:t xml:space="preserve"> </w:t>
      </w:r>
      <w:r w:rsidR="006C1E66" w:rsidRPr="00F855E6">
        <w:rPr>
          <w:rFonts w:ascii="Times New Roman" w:hAnsi="Times New Roman" w:cs="Times New Roman"/>
          <w:sz w:val="24"/>
          <w:szCs w:val="24"/>
        </w:rPr>
        <w:t xml:space="preserve">may relate to </w:t>
      </w:r>
      <w:r w:rsidR="009C6430" w:rsidRPr="00F855E6">
        <w:rPr>
          <w:rFonts w:ascii="Times New Roman" w:hAnsi="Times New Roman" w:cs="Times New Roman"/>
          <w:sz w:val="24"/>
          <w:szCs w:val="24"/>
        </w:rPr>
        <w:t xml:space="preserve">quantitative </w:t>
      </w:r>
      <w:r w:rsidRPr="00F855E6">
        <w:rPr>
          <w:rFonts w:ascii="Times New Roman" w:hAnsi="Times New Roman" w:cs="Times New Roman"/>
          <w:sz w:val="24"/>
          <w:szCs w:val="24"/>
        </w:rPr>
        <w:t>evidence</w:t>
      </w:r>
      <w:r w:rsidR="009C6430" w:rsidRPr="00F855E6">
        <w:rPr>
          <w:rFonts w:ascii="Times New Roman" w:hAnsi="Times New Roman" w:cs="Times New Roman"/>
          <w:sz w:val="24"/>
          <w:szCs w:val="24"/>
        </w:rPr>
        <w:t xml:space="preserve"> show</w:t>
      </w:r>
      <w:r w:rsidRPr="00F855E6">
        <w:rPr>
          <w:rFonts w:ascii="Times New Roman" w:hAnsi="Times New Roman" w:cs="Times New Roman"/>
          <w:sz w:val="24"/>
          <w:szCs w:val="24"/>
        </w:rPr>
        <w:t>ing</w:t>
      </w:r>
      <w:r w:rsidR="009C6430" w:rsidRPr="00F855E6">
        <w:rPr>
          <w:rFonts w:ascii="Times New Roman" w:hAnsi="Times New Roman" w:cs="Times New Roman"/>
          <w:sz w:val="24"/>
          <w:szCs w:val="24"/>
        </w:rPr>
        <w:t xml:space="preserve"> no difference in food accessibility or cost </w:t>
      </w:r>
      <w:r w:rsidRPr="00F855E6">
        <w:rPr>
          <w:rFonts w:ascii="Times New Roman" w:hAnsi="Times New Roman" w:cs="Times New Roman"/>
          <w:sz w:val="24"/>
          <w:szCs w:val="24"/>
        </w:rPr>
        <w:t>across neighbourhoods of varying deprivation levels</w:t>
      </w:r>
      <w:r w:rsidR="00DA0015" w:rsidRPr="00F855E6">
        <w:rPr>
          <w:rFonts w:ascii="Times New Roman" w:hAnsi="Times New Roman" w:cs="Times New Roman"/>
          <w:sz w:val="24"/>
          <w:szCs w:val="24"/>
        </w:rPr>
        <w:t xml:space="preserve"> in the UK</w:t>
      </w:r>
      <w:r w:rsidR="009C6430" w:rsidRPr="00F855E6">
        <w:rPr>
          <w:rFonts w:ascii="Times New Roman" w:hAnsi="Times New Roman" w:cs="Times New Roman"/>
          <w:sz w:val="24"/>
          <w:szCs w:val="24"/>
        </w:rPr>
        <w:t xml:space="preserve"> </w:t>
      </w:r>
      <w:r w:rsidR="009C6430" w:rsidRPr="00F855E6">
        <w:rPr>
          <w:rFonts w:ascii="Times New Roman" w:hAnsi="Times New Roman" w:cs="Times New Roman"/>
          <w:sz w:val="24"/>
          <w:szCs w:val="24"/>
        </w:rPr>
        <w:fldChar w:fldCharType="begin">
          <w:fldData xml:space="preserve">PEVuZE5vdGU+PENpdGU+PEF1dGhvcj5CbGFjazwvQXV0aG9yPjxZZWFyPjIwMTRhPC9ZZWFyPjxS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</w:fldData>
        </w:fldChar>
      </w:r>
      <w:r w:rsidR="00EC3A03" w:rsidRPr="00F855E6">
        <w:rPr>
          <w:rFonts w:ascii="Times New Roman" w:hAnsi="Times New Roman" w:cs="Times New Roman"/>
          <w:sz w:val="24"/>
          <w:szCs w:val="24"/>
        </w:rPr>
        <w:instrText xml:space="preserve"> ADDIN EN.CITE </w:instrText>
      </w:r>
      <w:r w:rsidR="00EC3A03" w:rsidRPr="00F855E6">
        <w:rPr>
          <w:rFonts w:ascii="Times New Roman" w:hAnsi="Times New Roman" w:cs="Times New Roman"/>
          <w:sz w:val="24"/>
          <w:szCs w:val="24"/>
        </w:rPr>
        <w:fldChar w:fldCharType="begin">
          <w:fldData xml:space="preserve">PEVuZE5vdGU+PENpdGU+PEF1dGhvcj5CbGFjazwvQXV0aG9yPjxZZWFyPjIwMTRhPC9ZZWFyPjxS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</w:fldData>
        </w:fldChar>
      </w:r>
      <w:r w:rsidR="00EC3A03" w:rsidRPr="00F855E6">
        <w:rPr>
          <w:rFonts w:ascii="Times New Roman" w:hAnsi="Times New Roman" w:cs="Times New Roman"/>
          <w:sz w:val="24"/>
          <w:szCs w:val="24"/>
        </w:rPr>
        <w:instrText xml:space="preserve"> ADDIN EN.CITE.DATA </w:instrText>
      </w:r>
      <w:r w:rsidR="00EC3A03" w:rsidRPr="00F855E6">
        <w:rPr>
          <w:rFonts w:ascii="Times New Roman" w:hAnsi="Times New Roman" w:cs="Times New Roman"/>
          <w:sz w:val="24"/>
          <w:szCs w:val="24"/>
        </w:rPr>
      </w:r>
      <w:r w:rsidR="00EC3A03" w:rsidRPr="00F855E6">
        <w:rPr>
          <w:rFonts w:ascii="Times New Roman" w:hAnsi="Times New Roman" w:cs="Times New Roman"/>
          <w:sz w:val="24"/>
          <w:szCs w:val="24"/>
        </w:rPr>
        <w:fldChar w:fldCharType="end"/>
      </w:r>
      <w:r w:rsidR="009C6430" w:rsidRPr="00F855E6">
        <w:rPr>
          <w:rFonts w:ascii="Times New Roman" w:hAnsi="Times New Roman" w:cs="Times New Roman"/>
          <w:sz w:val="24"/>
          <w:szCs w:val="24"/>
        </w:rPr>
      </w:r>
      <w:r w:rsidR="009C6430" w:rsidRPr="00F855E6">
        <w:rPr>
          <w:rFonts w:ascii="Times New Roman" w:hAnsi="Times New Roman" w:cs="Times New Roman"/>
          <w:sz w:val="24"/>
          <w:szCs w:val="24"/>
        </w:rPr>
        <w:fldChar w:fldCharType="separate"/>
      </w:r>
      <w:r w:rsidR="00EC3A03" w:rsidRPr="00F855E6">
        <w:rPr>
          <w:rFonts w:ascii="Times New Roman" w:hAnsi="Times New Roman" w:cs="Times New Roman"/>
          <w:sz w:val="24"/>
          <w:szCs w:val="24"/>
        </w:rPr>
        <w:t>[</w:t>
      </w:r>
      <w:hyperlink w:anchor="_ENREF_37" w:tooltip="Black, 2014a #176" w:history="1">
        <w:r w:rsidR="00D85EBA" w:rsidRPr="00F855E6">
          <w:rPr>
            <w:rFonts w:ascii="Times New Roman" w:hAnsi="Times New Roman" w:cs="Times New Roman"/>
            <w:sz w:val="24"/>
            <w:szCs w:val="24"/>
          </w:rPr>
          <w:t>37</w:t>
        </w:r>
      </w:hyperlink>
      <w:r w:rsidR="00EC3A03" w:rsidRPr="00F855E6">
        <w:rPr>
          <w:rFonts w:ascii="Times New Roman" w:hAnsi="Times New Roman" w:cs="Times New Roman"/>
          <w:sz w:val="24"/>
          <w:szCs w:val="24"/>
        </w:rPr>
        <w:t xml:space="preserve">, </w:t>
      </w:r>
      <w:hyperlink w:anchor="_ENREF_38" w:tooltip="Black, 2012 #177" w:history="1">
        <w:r w:rsidR="00D85EBA" w:rsidRPr="00F855E6">
          <w:rPr>
            <w:rFonts w:ascii="Times New Roman" w:hAnsi="Times New Roman" w:cs="Times New Roman"/>
            <w:sz w:val="24"/>
            <w:szCs w:val="24"/>
          </w:rPr>
          <w:t>38</w:t>
        </w:r>
      </w:hyperlink>
      <w:r w:rsidR="00EC3A03" w:rsidRPr="00F855E6">
        <w:rPr>
          <w:rFonts w:ascii="Times New Roman" w:hAnsi="Times New Roman" w:cs="Times New Roman"/>
          <w:sz w:val="24"/>
          <w:szCs w:val="24"/>
        </w:rPr>
        <w:t>]</w:t>
      </w:r>
      <w:r w:rsidR="009C6430" w:rsidRPr="00F855E6">
        <w:rPr>
          <w:rFonts w:ascii="Times New Roman" w:hAnsi="Times New Roman" w:cs="Times New Roman"/>
          <w:sz w:val="24"/>
          <w:szCs w:val="24"/>
        </w:rPr>
        <w:fldChar w:fldCharType="end"/>
      </w:r>
      <w:r w:rsidR="00DA0015" w:rsidRPr="00F855E6">
        <w:rPr>
          <w:rFonts w:ascii="Times New Roman" w:hAnsi="Times New Roman" w:cs="Times New Roman"/>
          <w:sz w:val="24"/>
          <w:szCs w:val="24"/>
        </w:rPr>
        <w:t>.</w:t>
      </w:r>
      <w:r w:rsidR="009C6430" w:rsidRPr="00F855E6">
        <w:rPr>
          <w:rFonts w:ascii="Times New Roman" w:hAnsi="Times New Roman" w:cs="Times New Roman"/>
          <w:sz w:val="24"/>
          <w:szCs w:val="24"/>
        </w:rPr>
        <w:t xml:space="preserve"> </w:t>
      </w:r>
    </w:p>
    <w:p w14:paraId="3A9CD24F" w14:textId="582BC6BA" w:rsidR="00A663D9" w:rsidRPr="00F855E6" w:rsidRDefault="00702808" w:rsidP="00FB5A8D">
      <w:pPr>
        <w:spacing w:line="480" w:lineRule="auto"/>
        <w:rPr>
          <w:rFonts w:ascii="Times New Roman" w:hAnsi="Times New Roman" w:cs="Times New Roman"/>
          <w:sz w:val="24"/>
          <w:szCs w:val="24"/>
        </w:rPr>
      </w:pPr>
      <w:r w:rsidRPr="00F855E6">
        <w:rPr>
          <w:rFonts w:ascii="Times New Roman" w:hAnsi="Times New Roman" w:cs="Times New Roman"/>
          <w:sz w:val="24"/>
          <w:szCs w:val="24"/>
        </w:rPr>
        <w:t>Participants</w:t>
      </w:r>
      <w:r w:rsidR="009C6430" w:rsidRPr="00F855E6">
        <w:rPr>
          <w:rFonts w:ascii="Times New Roman" w:hAnsi="Times New Roman" w:cs="Times New Roman"/>
          <w:sz w:val="24"/>
          <w:szCs w:val="24"/>
        </w:rPr>
        <w:t xml:space="preserve"> did not refer to the price of individual products </w:t>
      </w:r>
      <w:r w:rsidR="000D6336" w:rsidRPr="00F855E6">
        <w:rPr>
          <w:rFonts w:ascii="Times New Roman" w:hAnsi="Times New Roman" w:cs="Times New Roman"/>
          <w:sz w:val="24"/>
          <w:szCs w:val="24"/>
        </w:rPr>
        <w:t>alone but</w:t>
      </w:r>
      <w:r w:rsidR="009C6430" w:rsidRPr="00F855E6">
        <w:rPr>
          <w:rFonts w:ascii="Times New Roman" w:hAnsi="Times New Roman" w:cs="Times New Roman"/>
          <w:sz w:val="24"/>
          <w:szCs w:val="24"/>
        </w:rPr>
        <w:t xml:space="preserve"> described cost as a complex picture of value for money in relation to other priorities, including family preferences, product variety, conve</w:t>
      </w:r>
      <w:r w:rsidR="00350616" w:rsidRPr="00F855E6">
        <w:rPr>
          <w:rFonts w:ascii="Times New Roman" w:hAnsi="Times New Roman" w:cs="Times New Roman"/>
          <w:sz w:val="24"/>
          <w:szCs w:val="24"/>
        </w:rPr>
        <w:t>nience</w:t>
      </w:r>
      <w:r w:rsidR="00B446D0" w:rsidRPr="00F855E6">
        <w:rPr>
          <w:rFonts w:ascii="Times New Roman" w:hAnsi="Times New Roman" w:cs="Times New Roman"/>
          <w:sz w:val="24"/>
          <w:szCs w:val="24"/>
        </w:rPr>
        <w:t>,</w:t>
      </w:r>
      <w:r w:rsidR="00350616" w:rsidRPr="00F855E6">
        <w:rPr>
          <w:rFonts w:ascii="Times New Roman" w:hAnsi="Times New Roman" w:cs="Times New Roman"/>
          <w:sz w:val="24"/>
          <w:szCs w:val="24"/>
        </w:rPr>
        <w:t xml:space="preserve"> and reward. This concept of cost has been previously identified in </w:t>
      </w:r>
      <w:r w:rsidR="00DA0015" w:rsidRPr="00F855E6">
        <w:rPr>
          <w:rFonts w:ascii="Times New Roman" w:hAnsi="Times New Roman" w:cs="Times New Roman"/>
          <w:sz w:val="24"/>
          <w:szCs w:val="24"/>
        </w:rPr>
        <w:t>both the UK and US</w:t>
      </w:r>
      <w:r w:rsidR="009C6430" w:rsidRPr="00F855E6">
        <w:rPr>
          <w:rFonts w:ascii="Times New Roman" w:hAnsi="Times New Roman" w:cs="Times New Roman"/>
          <w:sz w:val="24"/>
          <w:szCs w:val="24"/>
        </w:rPr>
        <w:t xml:space="preserve"> </w:t>
      </w:r>
      <w:r w:rsidR="009C6430" w:rsidRPr="00F855E6">
        <w:rPr>
          <w:rFonts w:ascii="Times New Roman" w:hAnsi="Times New Roman" w:cs="Times New Roman"/>
          <w:sz w:val="24"/>
          <w:szCs w:val="24"/>
        </w:rPr>
        <w:fldChar w:fldCharType="begin">
          <w:fldData xml:space="preserve">PEVuZE5vdGU+PENpdGU+PEF1dGhvcj5EaVNhbnRpczwvQXV0aG9yPjxZZWFyPjIwMTM8L1llYXI+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</w:fldData>
        </w:fldChar>
      </w:r>
      <w:r w:rsidR="00EC3A03" w:rsidRPr="00F855E6">
        <w:rPr>
          <w:rFonts w:ascii="Times New Roman" w:hAnsi="Times New Roman" w:cs="Times New Roman"/>
          <w:sz w:val="24"/>
          <w:szCs w:val="24"/>
        </w:rPr>
        <w:instrText xml:space="preserve"> ADDIN EN.CITE </w:instrText>
      </w:r>
      <w:r w:rsidR="00EC3A03" w:rsidRPr="00F855E6">
        <w:rPr>
          <w:rFonts w:ascii="Times New Roman" w:hAnsi="Times New Roman" w:cs="Times New Roman"/>
          <w:sz w:val="24"/>
          <w:szCs w:val="24"/>
        </w:rPr>
        <w:fldChar w:fldCharType="begin">
          <w:fldData xml:space="preserve">PEVuZE5vdGU+PENpdGU+PEF1dGhvcj5EaVNhbnRpczwvQXV0aG9yPjxZZWFyPjIwMTM8L1llYXI+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</w:fldData>
        </w:fldChar>
      </w:r>
      <w:r w:rsidR="00EC3A03" w:rsidRPr="00F855E6">
        <w:rPr>
          <w:rFonts w:ascii="Times New Roman" w:hAnsi="Times New Roman" w:cs="Times New Roman"/>
          <w:sz w:val="24"/>
          <w:szCs w:val="24"/>
        </w:rPr>
        <w:instrText xml:space="preserve"> ADDIN EN.CITE.DATA </w:instrText>
      </w:r>
      <w:r w:rsidR="00EC3A03" w:rsidRPr="00F855E6">
        <w:rPr>
          <w:rFonts w:ascii="Times New Roman" w:hAnsi="Times New Roman" w:cs="Times New Roman"/>
          <w:sz w:val="24"/>
          <w:szCs w:val="24"/>
        </w:rPr>
      </w:r>
      <w:r w:rsidR="00EC3A03" w:rsidRPr="00F855E6">
        <w:rPr>
          <w:rFonts w:ascii="Times New Roman" w:hAnsi="Times New Roman" w:cs="Times New Roman"/>
          <w:sz w:val="24"/>
          <w:szCs w:val="24"/>
        </w:rPr>
        <w:fldChar w:fldCharType="end"/>
      </w:r>
      <w:r w:rsidR="009C6430" w:rsidRPr="00F855E6">
        <w:rPr>
          <w:rFonts w:ascii="Times New Roman" w:hAnsi="Times New Roman" w:cs="Times New Roman"/>
          <w:sz w:val="24"/>
          <w:szCs w:val="24"/>
        </w:rPr>
      </w:r>
      <w:r w:rsidR="009C6430" w:rsidRPr="00F855E6">
        <w:rPr>
          <w:rFonts w:ascii="Times New Roman" w:hAnsi="Times New Roman" w:cs="Times New Roman"/>
          <w:sz w:val="24"/>
          <w:szCs w:val="24"/>
        </w:rPr>
        <w:fldChar w:fldCharType="separate"/>
      </w:r>
      <w:r w:rsidR="00EC3A03" w:rsidRPr="00F855E6">
        <w:rPr>
          <w:rFonts w:ascii="Times New Roman" w:hAnsi="Times New Roman" w:cs="Times New Roman"/>
          <w:sz w:val="24"/>
          <w:szCs w:val="24"/>
        </w:rPr>
        <w:t>[</w:t>
      </w:r>
      <w:hyperlink w:anchor="_ENREF_36" w:tooltip="Cannuscio, 2014 #155" w:history="1">
        <w:r w:rsidR="00D85EBA" w:rsidRPr="00F855E6">
          <w:rPr>
            <w:rFonts w:ascii="Times New Roman" w:hAnsi="Times New Roman" w:cs="Times New Roman"/>
            <w:sz w:val="24"/>
            <w:szCs w:val="24"/>
          </w:rPr>
          <w:t>36</w:t>
        </w:r>
      </w:hyperlink>
      <w:r w:rsidR="00EC3A03" w:rsidRPr="00F855E6">
        <w:rPr>
          <w:rFonts w:ascii="Times New Roman" w:hAnsi="Times New Roman" w:cs="Times New Roman"/>
          <w:sz w:val="24"/>
          <w:szCs w:val="24"/>
        </w:rPr>
        <w:t xml:space="preserve">, </w:t>
      </w:r>
      <w:hyperlink w:anchor="_ENREF_39" w:tooltip="DiSantis, 2013 #156" w:history="1">
        <w:r w:rsidR="00D85EBA" w:rsidRPr="00F855E6">
          <w:rPr>
            <w:rFonts w:ascii="Times New Roman" w:hAnsi="Times New Roman" w:cs="Times New Roman"/>
            <w:sz w:val="24"/>
            <w:szCs w:val="24"/>
          </w:rPr>
          <w:t>39</w:t>
        </w:r>
      </w:hyperlink>
      <w:r w:rsidR="00EC3A03" w:rsidRPr="00F855E6">
        <w:rPr>
          <w:rFonts w:ascii="Times New Roman" w:hAnsi="Times New Roman" w:cs="Times New Roman"/>
          <w:sz w:val="24"/>
          <w:szCs w:val="24"/>
        </w:rPr>
        <w:t xml:space="preserve">, </w:t>
      </w:r>
      <w:hyperlink w:anchor="_ENREF_40" w:tooltip="Lawrence, 2009 #179" w:history="1">
        <w:r w:rsidR="00D85EBA" w:rsidRPr="00F855E6">
          <w:rPr>
            <w:rFonts w:ascii="Times New Roman" w:hAnsi="Times New Roman" w:cs="Times New Roman"/>
            <w:sz w:val="24"/>
            <w:szCs w:val="24"/>
          </w:rPr>
          <w:t>40</w:t>
        </w:r>
      </w:hyperlink>
      <w:r w:rsidR="00EC3A03" w:rsidRPr="00F855E6">
        <w:rPr>
          <w:rFonts w:ascii="Times New Roman" w:hAnsi="Times New Roman" w:cs="Times New Roman"/>
          <w:sz w:val="24"/>
          <w:szCs w:val="24"/>
        </w:rPr>
        <w:t>]</w:t>
      </w:r>
      <w:r w:rsidR="009C6430" w:rsidRPr="00F855E6">
        <w:rPr>
          <w:rFonts w:ascii="Times New Roman" w:hAnsi="Times New Roman" w:cs="Times New Roman"/>
          <w:sz w:val="24"/>
          <w:szCs w:val="24"/>
        </w:rPr>
        <w:fldChar w:fldCharType="end"/>
      </w:r>
      <w:r w:rsidR="00DA0015" w:rsidRPr="00F855E6">
        <w:rPr>
          <w:rFonts w:ascii="Times New Roman" w:hAnsi="Times New Roman" w:cs="Times New Roman"/>
          <w:sz w:val="24"/>
          <w:szCs w:val="24"/>
        </w:rPr>
        <w:t>,</w:t>
      </w:r>
      <w:r w:rsidR="009C6430" w:rsidRPr="00F855E6">
        <w:rPr>
          <w:rFonts w:ascii="Times New Roman" w:hAnsi="Times New Roman" w:cs="Times New Roman"/>
          <w:sz w:val="24"/>
          <w:szCs w:val="24"/>
        </w:rPr>
        <w:t xml:space="preserve"> and suggests that </w:t>
      </w:r>
      <w:r w:rsidR="00350616" w:rsidRPr="00F855E6">
        <w:rPr>
          <w:rFonts w:ascii="Times New Roman" w:hAnsi="Times New Roman" w:cs="Times New Roman"/>
          <w:sz w:val="24"/>
          <w:szCs w:val="24"/>
        </w:rPr>
        <w:t xml:space="preserve">while </w:t>
      </w:r>
      <w:r w:rsidR="009C6430" w:rsidRPr="00F855E6">
        <w:rPr>
          <w:rFonts w:ascii="Times New Roman" w:hAnsi="Times New Roman" w:cs="Times New Roman"/>
          <w:sz w:val="24"/>
          <w:szCs w:val="24"/>
        </w:rPr>
        <w:t xml:space="preserve">fiscal policies, such as </w:t>
      </w:r>
      <w:r w:rsidR="00AF2827" w:rsidRPr="00F855E6">
        <w:rPr>
          <w:rFonts w:ascii="Times New Roman" w:hAnsi="Times New Roman" w:cs="Times New Roman"/>
          <w:sz w:val="24"/>
          <w:szCs w:val="24"/>
        </w:rPr>
        <w:t xml:space="preserve">taxes on </w:t>
      </w:r>
      <w:r w:rsidR="009C6430" w:rsidRPr="00F855E6">
        <w:rPr>
          <w:rFonts w:ascii="Times New Roman" w:hAnsi="Times New Roman" w:cs="Times New Roman"/>
          <w:sz w:val="24"/>
          <w:szCs w:val="24"/>
        </w:rPr>
        <w:t xml:space="preserve">sugary drinks, are </w:t>
      </w:r>
      <w:r w:rsidR="002C73FD" w:rsidRPr="00F855E6">
        <w:rPr>
          <w:rFonts w:ascii="Times New Roman" w:hAnsi="Times New Roman" w:cs="Times New Roman"/>
          <w:sz w:val="24"/>
          <w:szCs w:val="24"/>
        </w:rPr>
        <w:t>important for</w:t>
      </w:r>
      <w:r w:rsidR="009C6430" w:rsidRPr="00F855E6">
        <w:rPr>
          <w:rFonts w:ascii="Times New Roman" w:hAnsi="Times New Roman" w:cs="Times New Roman"/>
          <w:sz w:val="24"/>
          <w:szCs w:val="24"/>
        </w:rPr>
        <w:t xml:space="preserve"> preventing obesity</w:t>
      </w:r>
      <w:r w:rsidR="00350616" w:rsidRPr="00F855E6">
        <w:rPr>
          <w:rFonts w:ascii="Times New Roman" w:hAnsi="Times New Roman" w:cs="Times New Roman"/>
          <w:sz w:val="24"/>
          <w:szCs w:val="24"/>
        </w:rPr>
        <w:t>,</w:t>
      </w:r>
      <w:r w:rsidR="009C6430" w:rsidRPr="00F855E6">
        <w:rPr>
          <w:rFonts w:ascii="Times New Roman" w:hAnsi="Times New Roman" w:cs="Times New Roman"/>
          <w:sz w:val="24"/>
          <w:szCs w:val="24"/>
        </w:rPr>
        <w:t xml:space="preserve"> their effectiveness </w:t>
      </w:r>
      <w:r w:rsidR="000D1708" w:rsidRPr="00F855E6">
        <w:rPr>
          <w:rFonts w:ascii="Times New Roman" w:hAnsi="Times New Roman" w:cs="Times New Roman"/>
          <w:sz w:val="24"/>
          <w:szCs w:val="24"/>
        </w:rPr>
        <w:t>would</w:t>
      </w:r>
      <w:r w:rsidR="00350616" w:rsidRPr="00F855E6">
        <w:rPr>
          <w:rFonts w:ascii="Times New Roman" w:hAnsi="Times New Roman" w:cs="Times New Roman"/>
          <w:sz w:val="24"/>
          <w:szCs w:val="24"/>
        </w:rPr>
        <w:t xml:space="preserve"> be enhanced if combined with other non-pricing </w:t>
      </w:r>
      <w:r w:rsidR="00465837" w:rsidRPr="00F855E6">
        <w:rPr>
          <w:rFonts w:ascii="Times New Roman" w:hAnsi="Times New Roman" w:cs="Times New Roman"/>
          <w:sz w:val="24"/>
          <w:szCs w:val="24"/>
        </w:rPr>
        <w:t xml:space="preserve">interventions </w:t>
      </w:r>
      <w:r w:rsidR="009C6430" w:rsidRPr="00F855E6">
        <w:rPr>
          <w:rFonts w:ascii="Times New Roman" w:hAnsi="Times New Roman" w:cs="Times New Roman"/>
          <w:sz w:val="24"/>
          <w:szCs w:val="24"/>
        </w:rPr>
        <w:t xml:space="preserve">to improve population diet. </w:t>
      </w:r>
      <w:r w:rsidR="00AE0A2C" w:rsidRPr="00F855E6">
        <w:rPr>
          <w:rFonts w:ascii="Times New Roman" w:hAnsi="Times New Roman" w:cs="Times New Roman"/>
          <w:sz w:val="24"/>
          <w:szCs w:val="24"/>
        </w:rPr>
        <w:t xml:space="preserve">Participants described achieving value for money by using strategies such as comparing product prices between stores, searching for sale </w:t>
      </w:r>
      <w:r w:rsidR="00D9134D" w:rsidRPr="00F855E6">
        <w:rPr>
          <w:rFonts w:ascii="Times New Roman" w:hAnsi="Times New Roman" w:cs="Times New Roman"/>
          <w:sz w:val="24"/>
          <w:szCs w:val="24"/>
        </w:rPr>
        <w:t>items,</w:t>
      </w:r>
      <w:r w:rsidR="00AE0A2C" w:rsidRPr="00F855E6">
        <w:rPr>
          <w:rFonts w:ascii="Times New Roman" w:hAnsi="Times New Roman" w:cs="Times New Roman"/>
          <w:sz w:val="24"/>
          <w:szCs w:val="24"/>
        </w:rPr>
        <w:t xml:space="preserve"> and buying favoured items in bulk when on promotion. </w:t>
      </w:r>
      <w:r w:rsidR="00E5019B" w:rsidRPr="00F855E6">
        <w:rPr>
          <w:rFonts w:ascii="Times New Roman" w:hAnsi="Times New Roman" w:cs="Times New Roman"/>
          <w:sz w:val="24"/>
          <w:szCs w:val="24"/>
        </w:rPr>
        <w:t xml:space="preserve">These </w:t>
      </w:r>
      <w:r w:rsidR="00FD7CC2" w:rsidRPr="00F855E6">
        <w:rPr>
          <w:rFonts w:ascii="Times New Roman" w:hAnsi="Times New Roman" w:cs="Times New Roman"/>
          <w:sz w:val="24"/>
          <w:szCs w:val="24"/>
        </w:rPr>
        <w:t xml:space="preserve">responses indicate that </w:t>
      </w:r>
      <w:r w:rsidR="00EE50FD" w:rsidRPr="00F855E6">
        <w:rPr>
          <w:rFonts w:ascii="Times New Roman" w:hAnsi="Times New Roman" w:cs="Times New Roman"/>
          <w:sz w:val="24"/>
          <w:szCs w:val="24"/>
        </w:rPr>
        <w:t>for customers on more restricted budgets</w:t>
      </w:r>
      <w:r w:rsidR="00E97CBD" w:rsidRPr="00F855E6">
        <w:rPr>
          <w:rFonts w:ascii="Times New Roman" w:hAnsi="Times New Roman" w:cs="Times New Roman"/>
          <w:sz w:val="24"/>
          <w:szCs w:val="24"/>
        </w:rPr>
        <w:t>,</w:t>
      </w:r>
      <w:r w:rsidR="00EE50FD" w:rsidRPr="00F855E6">
        <w:rPr>
          <w:rFonts w:ascii="Times New Roman" w:hAnsi="Times New Roman" w:cs="Times New Roman"/>
          <w:sz w:val="24"/>
          <w:szCs w:val="24"/>
        </w:rPr>
        <w:t xml:space="preserve"> </w:t>
      </w:r>
      <w:r w:rsidR="00FD7CC2" w:rsidRPr="00F855E6">
        <w:rPr>
          <w:rFonts w:ascii="Times New Roman" w:hAnsi="Times New Roman" w:cs="Times New Roman"/>
          <w:sz w:val="24"/>
          <w:szCs w:val="24"/>
        </w:rPr>
        <w:t xml:space="preserve">the physical </w:t>
      </w:r>
      <w:r w:rsidR="00EE50FD" w:rsidRPr="00F855E6">
        <w:rPr>
          <w:rFonts w:ascii="Times New Roman" w:hAnsi="Times New Roman" w:cs="Times New Roman"/>
          <w:sz w:val="24"/>
          <w:szCs w:val="24"/>
        </w:rPr>
        <w:t xml:space="preserve">supermarket </w:t>
      </w:r>
      <w:r w:rsidR="00FD7CC2" w:rsidRPr="00F855E6">
        <w:rPr>
          <w:rFonts w:ascii="Times New Roman" w:hAnsi="Times New Roman" w:cs="Times New Roman"/>
          <w:sz w:val="24"/>
          <w:szCs w:val="24"/>
        </w:rPr>
        <w:t xml:space="preserve">environment </w:t>
      </w:r>
      <w:r w:rsidR="00EE50FD" w:rsidRPr="00F855E6">
        <w:rPr>
          <w:rFonts w:ascii="Times New Roman" w:hAnsi="Times New Roman" w:cs="Times New Roman"/>
          <w:sz w:val="24"/>
          <w:szCs w:val="24"/>
        </w:rPr>
        <w:t>provides important cues for food selection</w:t>
      </w:r>
      <w:r w:rsidR="00AF2827" w:rsidRPr="00F855E6">
        <w:rPr>
          <w:rFonts w:ascii="Times New Roman" w:hAnsi="Times New Roman" w:cs="Times New Roman"/>
          <w:sz w:val="24"/>
          <w:szCs w:val="24"/>
        </w:rPr>
        <w:t>.</w:t>
      </w:r>
      <w:r w:rsidR="00FD7CC2" w:rsidRPr="00F855E6">
        <w:rPr>
          <w:rFonts w:ascii="Times New Roman" w:hAnsi="Times New Roman" w:cs="Times New Roman"/>
          <w:sz w:val="24"/>
          <w:szCs w:val="24"/>
        </w:rPr>
        <w:t xml:space="preserve"> </w:t>
      </w:r>
      <w:r w:rsidR="00B92B8C" w:rsidRPr="00F855E6">
        <w:rPr>
          <w:rFonts w:ascii="Times New Roman" w:hAnsi="Times New Roman" w:cs="Times New Roman"/>
          <w:sz w:val="24"/>
          <w:szCs w:val="24"/>
        </w:rPr>
        <w:t>Q</w:t>
      </w:r>
      <w:r w:rsidR="000D1708" w:rsidRPr="00F855E6">
        <w:rPr>
          <w:rFonts w:ascii="Times New Roman" w:hAnsi="Times New Roman" w:cs="Times New Roman"/>
          <w:sz w:val="24"/>
          <w:szCs w:val="24"/>
        </w:rPr>
        <w:t>uantitative evidence showing</w:t>
      </w:r>
      <w:r w:rsidR="00FD7CC2" w:rsidRPr="00F855E6">
        <w:rPr>
          <w:rFonts w:ascii="Times New Roman" w:hAnsi="Times New Roman" w:cs="Times New Roman"/>
          <w:sz w:val="24"/>
          <w:szCs w:val="24"/>
        </w:rPr>
        <w:t xml:space="preserve"> that shopping at </w:t>
      </w:r>
      <w:r w:rsidRPr="00F855E6">
        <w:rPr>
          <w:rFonts w:ascii="Times New Roman" w:hAnsi="Times New Roman" w:cs="Times New Roman"/>
          <w:sz w:val="24"/>
          <w:szCs w:val="24"/>
        </w:rPr>
        <w:t xml:space="preserve">large chain or premium </w:t>
      </w:r>
      <w:r w:rsidR="00FD7CC2" w:rsidRPr="00F855E6">
        <w:rPr>
          <w:rFonts w:ascii="Times New Roman" w:hAnsi="Times New Roman" w:cs="Times New Roman"/>
          <w:sz w:val="24"/>
          <w:szCs w:val="24"/>
        </w:rPr>
        <w:t>supermarkets, w</w:t>
      </w:r>
      <w:r w:rsidRPr="00F855E6">
        <w:rPr>
          <w:rFonts w:ascii="Times New Roman" w:hAnsi="Times New Roman" w:cs="Times New Roman"/>
          <w:sz w:val="24"/>
          <w:szCs w:val="24"/>
        </w:rPr>
        <w:t>hich have</w:t>
      </w:r>
      <w:r w:rsidR="00FD7CC2" w:rsidRPr="00F855E6">
        <w:rPr>
          <w:rFonts w:ascii="Times New Roman" w:hAnsi="Times New Roman" w:cs="Times New Roman"/>
          <w:sz w:val="24"/>
          <w:szCs w:val="24"/>
        </w:rPr>
        <w:t xml:space="preserve"> </w:t>
      </w:r>
      <w:r w:rsidRPr="00F855E6">
        <w:rPr>
          <w:rFonts w:ascii="Times New Roman" w:hAnsi="Times New Roman" w:cs="Times New Roman"/>
          <w:sz w:val="24"/>
          <w:szCs w:val="24"/>
        </w:rPr>
        <w:t>better</w:t>
      </w:r>
      <w:r w:rsidR="00FD7CC2" w:rsidRPr="00F855E6">
        <w:rPr>
          <w:rFonts w:ascii="Times New Roman" w:hAnsi="Times New Roman" w:cs="Times New Roman"/>
          <w:sz w:val="24"/>
          <w:szCs w:val="24"/>
        </w:rPr>
        <w:t xml:space="preserve"> availability, pricing and placement of healthy foods</w:t>
      </w:r>
      <w:r w:rsidRPr="00F855E6">
        <w:rPr>
          <w:rFonts w:ascii="Times New Roman" w:hAnsi="Times New Roman" w:cs="Times New Roman"/>
          <w:sz w:val="24"/>
          <w:szCs w:val="24"/>
        </w:rPr>
        <w:t xml:space="preserve"> than discount supermarkets</w:t>
      </w:r>
      <w:r w:rsidR="00FD7CC2" w:rsidRPr="00F855E6">
        <w:rPr>
          <w:rFonts w:ascii="Times New Roman" w:hAnsi="Times New Roman" w:cs="Times New Roman"/>
          <w:sz w:val="24"/>
          <w:szCs w:val="24"/>
        </w:rPr>
        <w:t>, can improve dietary quality</w:t>
      </w:r>
      <w:r w:rsidR="0067247D" w:rsidRPr="00F855E6">
        <w:rPr>
          <w:rFonts w:ascii="Times New Roman" w:hAnsi="Times New Roman" w:cs="Times New Roman"/>
          <w:sz w:val="24"/>
          <w:szCs w:val="24"/>
        </w:rPr>
        <w:t xml:space="preserve"> among</w:t>
      </w:r>
      <w:r w:rsidR="00FD7CC2" w:rsidRPr="00F855E6">
        <w:rPr>
          <w:rFonts w:ascii="Times New Roman" w:hAnsi="Times New Roman" w:cs="Times New Roman"/>
          <w:sz w:val="24"/>
          <w:szCs w:val="24"/>
        </w:rPr>
        <w:t xml:space="preserve"> women from disadvantaged backgrounds</w:t>
      </w:r>
      <w:r w:rsidR="0024520A" w:rsidRPr="00F855E6">
        <w:rPr>
          <w:rFonts w:ascii="Times New Roman" w:hAnsi="Times New Roman" w:cs="Times New Roman"/>
          <w:sz w:val="24"/>
          <w:szCs w:val="24"/>
        </w:rPr>
        <w:t xml:space="preserve"> but are less important for </w:t>
      </w:r>
      <w:r w:rsidR="004F2C77" w:rsidRPr="00F855E6">
        <w:rPr>
          <w:rFonts w:ascii="Times New Roman" w:hAnsi="Times New Roman" w:cs="Times New Roman"/>
          <w:sz w:val="24"/>
          <w:szCs w:val="24"/>
        </w:rPr>
        <w:t xml:space="preserve">the diets of </w:t>
      </w:r>
      <w:r w:rsidR="0024520A" w:rsidRPr="00F855E6">
        <w:rPr>
          <w:rFonts w:ascii="Times New Roman" w:hAnsi="Times New Roman" w:cs="Times New Roman"/>
          <w:sz w:val="24"/>
          <w:szCs w:val="24"/>
        </w:rPr>
        <w:t>more affluent women</w:t>
      </w:r>
      <w:r w:rsidR="00B92B8C" w:rsidRPr="00F855E6">
        <w:rPr>
          <w:rFonts w:ascii="Times New Roman" w:hAnsi="Times New Roman" w:cs="Times New Roman"/>
          <w:sz w:val="24"/>
          <w:szCs w:val="24"/>
        </w:rPr>
        <w:t xml:space="preserve"> supports this interpretation</w:t>
      </w:r>
      <w:r w:rsidR="00FD7CC2" w:rsidRPr="00F855E6">
        <w:rPr>
          <w:rFonts w:ascii="Times New Roman" w:hAnsi="Times New Roman" w:cs="Times New Roman"/>
          <w:sz w:val="24"/>
          <w:szCs w:val="24"/>
        </w:rPr>
        <w:t xml:space="preserve"> </w:t>
      </w:r>
      <w:r w:rsidR="00FD7CC2" w:rsidRPr="00F855E6">
        <w:rPr>
          <w:rFonts w:ascii="Times New Roman" w:hAnsi="Times New Roman" w:cs="Times New Roman"/>
          <w:sz w:val="24"/>
          <w:szCs w:val="24"/>
        </w:rPr>
        <w:fldChar w:fldCharType="begin">
          <w:fldData xml:space="preserve">PEVuZE5vdGU+PENpdGU+PEF1dGhvcj5CbGFjazwvQXV0aG9yPjxZZWFyPjIwMTRiPC9ZZWFyPjxS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</w:fldData>
        </w:fldChar>
      </w:r>
      <w:r w:rsidR="00EC3A03" w:rsidRPr="00F855E6">
        <w:rPr>
          <w:rFonts w:ascii="Times New Roman" w:hAnsi="Times New Roman" w:cs="Times New Roman"/>
          <w:sz w:val="24"/>
          <w:szCs w:val="24"/>
        </w:rPr>
        <w:instrText xml:space="preserve"> ADDIN EN.CITE </w:instrText>
      </w:r>
      <w:r w:rsidR="00EC3A03" w:rsidRPr="00F855E6">
        <w:rPr>
          <w:rFonts w:ascii="Times New Roman" w:hAnsi="Times New Roman" w:cs="Times New Roman"/>
          <w:sz w:val="24"/>
          <w:szCs w:val="24"/>
        </w:rPr>
        <w:fldChar w:fldCharType="begin">
          <w:fldData xml:space="preserve">PEVuZE5vdGU+PENpdGU+PEF1dGhvcj5CbGFjazwvQXV0aG9yPjxZZWFyPjIwMTRiPC9ZZWFyPjxS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</w:fldData>
        </w:fldChar>
      </w:r>
      <w:r w:rsidR="00EC3A03" w:rsidRPr="00F855E6">
        <w:rPr>
          <w:rFonts w:ascii="Times New Roman" w:hAnsi="Times New Roman" w:cs="Times New Roman"/>
          <w:sz w:val="24"/>
          <w:szCs w:val="24"/>
        </w:rPr>
        <w:instrText xml:space="preserve"> ADDIN EN.CITE.DATA </w:instrText>
      </w:r>
      <w:r w:rsidR="00EC3A03" w:rsidRPr="00F855E6">
        <w:rPr>
          <w:rFonts w:ascii="Times New Roman" w:hAnsi="Times New Roman" w:cs="Times New Roman"/>
          <w:sz w:val="24"/>
          <w:szCs w:val="24"/>
        </w:rPr>
      </w:r>
      <w:r w:rsidR="00EC3A03" w:rsidRPr="00F855E6">
        <w:rPr>
          <w:rFonts w:ascii="Times New Roman" w:hAnsi="Times New Roman" w:cs="Times New Roman"/>
          <w:sz w:val="24"/>
          <w:szCs w:val="24"/>
        </w:rPr>
        <w:fldChar w:fldCharType="end"/>
      </w:r>
      <w:r w:rsidR="00FD7CC2" w:rsidRPr="00F855E6">
        <w:rPr>
          <w:rFonts w:ascii="Times New Roman" w:hAnsi="Times New Roman" w:cs="Times New Roman"/>
          <w:sz w:val="24"/>
          <w:szCs w:val="24"/>
        </w:rPr>
      </w:r>
      <w:r w:rsidR="00FD7CC2" w:rsidRPr="00F855E6">
        <w:rPr>
          <w:rFonts w:ascii="Times New Roman" w:hAnsi="Times New Roman" w:cs="Times New Roman"/>
          <w:sz w:val="24"/>
          <w:szCs w:val="24"/>
        </w:rPr>
        <w:fldChar w:fldCharType="separate"/>
      </w:r>
      <w:r w:rsidR="00EC3A03" w:rsidRPr="00F855E6">
        <w:rPr>
          <w:rFonts w:ascii="Times New Roman" w:hAnsi="Times New Roman" w:cs="Times New Roman"/>
          <w:sz w:val="24"/>
          <w:szCs w:val="24"/>
        </w:rPr>
        <w:t>[</w:t>
      </w:r>
      <w:hyperlink w:anchor="_ENREF_23" w:tooltip="Vogel, 2016 #3712" w:history="1">
        <w:r w:rsidR="00D85EBA" w:rsidRPr="00F855E6">
          <w:rPr>
            <w:rFonts w:ascii="Times New Roman" w:hAnsi="Times New Roman" w:cs="Times New Roman"/>
            <w:sz w:val="24"/>
            <w:szCs w:val="24"/>
          </w:rPr>
          <w:t>23</w:t>
        </w:r>
      </w:hyperlink>
      <w:r w:rsidR="00EC3A03" w:rsidRPr="00F855E6">
        <w:rPr>
          <w:rFonts w:ascii="Times New Roman" w:hAnsi="Times New Roman" w:cs="Times New Roman"/>
          <w:sz w:val="24"/>
          <w:szCs w:val="24"/>
        </w:rPr>
        <w:t xml:space="preserve">, </w:t>
      </w:r>
      <w:hyperlink w:anchor="_ENREF_41" w:tooltip="Black, 2014b #109" w:history="1">
        <w:r w:rsidR="00D85EBA" w:rsidRPr="00F855E6">
          <w:rPr>
            <w:rFonts w:ascii="Times New Roman" w:hAnsi="Times New Roman" w:cs="Times New Roman"/>
            <w:sz w:val="24"/>
            <w:szCs w:val="24"/>
          </w:rPr>
          <w:t>41</w:t>
        </w:r>
      </w:hyperlink>
      <w:r w:rsidR="00EC3A03" w:rsidRPr="00F855E6">
        <w:rPr>
          <w:rFonts w:ascii="Times New Roman" w:hAnsi="Times New Roman" w:cs="Times New Roman"/>
          <w:sz w:val="24"/>
          <w:szCs w:val="24"/>
        </w:rPr>
        <w:t>]</w:t>
      </w:r>
      <w:r w:rsidR="00FD7CC2" w:rsidRPr="00F855E6">
        <w:rPr>
          <w:rFonts w:ascii="Times New Roman" w:hAnsi="Times New Roman" w:cs="Times New Roman"/>
          <w:sz w:val="24"/>
          <w:szCs w:val="24"/>
        </w:rPr>
        <w:fldChar w:fldCharType="end"/>
      </w:r>
      <w:r w:rsidR="00DA0015" w:rsidRPr="00F855E6">
        <w:rPr>
          <w:rFonts w:ascii="Times New Roman" w:hAnsi="Times New Roman" w:cs="Times New Roman"/>
          <w:sz w:val="24"/>
          <w:szCs w:val="24"/>
        </w:rPr>
        <w:t>.</w:t>
      </w:r>
      <w:r w:rsidR="00A663D9" w:rsidRPr="00F855E6">
        <w:rPr>
          <w:rFonts w:ascii="Times New Roman" w:hAnsi="Times New Roman" w:cs="Times New Roman"/>
          <w:sz w:val="24"/>
          <w:szCs w:val="24"/>
        </w:rPr>
        <w:t xml:space="preserve"> </w:t>
      </w:r>
    </w:p>
    <w:p w14:paraId="35953E54" w14:textId="607EEBAA" w:rsidR="00015843" w:rsidRPr="00F855E6" w:rsidRDefault="00AA6E91" w:rsidP="00FB5A8D">
      <w:pPr>
        <w:spacing w:line="480" w:lineRule="auto"/>
        <w:rPr>
          <w:rFonts w:ascii="Times New Roman" w:hAnsi="Times New Roman" w:cs="Times New Roman"/>
          <w:sz w:val="24"/>
          <w:szCs w:val="24"/>
        </w:rPr>
      </w:pPr>
      <w:r w:rsidRPr="00F855E6">
        <w:rPr>
          <w:rFonts w:ascii="Times New Roman" w:hAnsi="Times New Roman" w:cs="Times New Roman"/>
          <w:sz w:val="24"/>
          <w:szCs w:val="24"/>
        </w:rPr>
        <w:t xml:space="preserve">It has been postulated that a failure to make healthy food decisions occurs when the reasoned system is overthrown by the intuitive system, leading people to fall prey to temptation or act less consciously around food choice </w:t>
      </w:r>
      <w:r w:rsidRPr="00F855E6">
        <w:rPr>
          <w:rFonts w:ascii="Times New Roman" w:hAnsi="Times New Roman" w:cs="Times New Roman"/>
          <w:sz w:val="24"/>
          <w:szCs w:val="24"/>
        </w:rPr>
        <w:fldChar w:fldCharType="begin"/>
      </w:r>
      <w:r w:rsidR="00EC3A03" w:rsidRPr="00F855E6">
        <w:rPr>
          <w:rFonts w:ascii="Times New Roman" w:hAnsi="Times New Roman" w:cs="Times New Roman"/>
          <w:sz w:val="24"/>
          <w:szCs w:val="24"/>
        </w:rPr>
        <w:instrText xml:space="preserve"> ADDIN EN.CITE &lt;EndNote&gt;&lt;Cite&gt;&lt;Author&gt;Chance&lt;/Author&gt;&lt;Year&gt;2014&lt;/Year&gt;&lt;RecNum&gt;3814&lt;/RecNum&gt;&lt;DisplayText&gt;[42]&lt;/DisplayText&gt;&lt;record&gt;&lt;rec-number&gt;3814&lt;/rec-number&gt;&lt;foreign-keys&gt;&lt;key app="EN" db-id="sw0xdarfpv2pepep9ah55ae5fxfwaaxa0ze2" timestamp="1594249130"&gt;3814&lt;/key&gt;&lt;/foreign-keys&gt;&lt;ref-type name="Journal Article"&gt;17&lt;/ref-type&gt;&lt;contributors&gt;&lt;authors&gt;&lt;author&gt;Chance, Zoe&lt;/author&gt;&lt;author&gt;Gorlin, Margarita&lt;/author&gt;&lt;author&gt;Dhar, Ravi&lt;/author&gt;&lt;/authors&gt;&lt;/contributors&gt;&lt;titles&gt;&lt;title&gt;Why Choosing Healthy Foods is Hard, and How to Help: Presenting the 4Ps Framework for Behavior Change&lt;/title&gt;&lt;secondary-title&gt;Customer Needs and Solutions&lt;/secondary-title&gt;&lt;/titles&gt;&lt;periodical&gt;&lt;full-title&gt;Customer Needs and Solutions&lt;/full-title&gt;&lt;/periodical&gt;&lt;pages&gt;253-262&lt;/pages&gt;&lt;volume&gt;1&lt;/volume&gt;&lt;number&gt;4&lt;/number&gt;&lt;dates&gt;&lt;year&gt;2014&lt;/year&gt;&lt;pub-dates&gt;&lt;date&gt;2014/12/01&lt;/date&gt;&lt;/pub-dates&gt;&lt;/dates&gt;&lt;isbn&gt;2196-2928&lt;/isbn&gt;&lt;urls&gt;&lt;related-urls&gt;&lt;url&gt;https://doi.org/10.1007/s40547-014-0025-9&lt;/url&gt;&lt;/related-urls&gt;&lt;/urls&gt;&lt;electronic-resource-num&gt;10.1007/s40547-014-0025-9&lt;/electronic-resource-num&gt;&lt;/record&gt;&lt;/Cite&gt;&lt;/EndNote&gt;</w:instrText>
      </w:r>
      <w:r w:rsidRPr="00F855E6">
        <w:rPr>
          <w:rFonts w:ascii="Times New Roman" w:hAnsi="Times New Roman" w:cs="Times New Roman"/>
          <w:sz w:val="24"/>
          <w:szCs w:val="24"/>
        </w:rPr>
        <w:fldChar w:fldCharType="separate"/>
      </w:r>
      <w:r w:rsidR="00EC3A03" w:rsidRPr="00F855E6">
        <w:rPr>
          <w:rFonts w:ascii="Times New Roman" w:hAnsi="Times New Roman" w:cs="Times New Roman"/>
          <w:sz w:val="24"/>
          <w:szCs w:val="24"/>
        </w:rPr>
        <w:t>[</w:t>
      </w:r>
      <w:hyperlink w:anchor="_ENREF_42" w:tooltip="Chance, 2014 #3814" w:history="1">
        <w:r w:rsidR="00D85EBA" w:rsidRPr="00F855E6">
          <w:rPr>
            <w:rFonts w:ascii="Times New Roman" w:hAnsi="Times New Roman" w:cs="Times New Roman"/>
            <w:sz w:val="24"/>
            <w:szCs w:val="24"/>
          </w:rPr>
          <w:t>42</w:t>
        </w:r>
      </w:hyperlink>
      <w:r w:rsidR="00EC3A03" w:rsidRPr="00F855E6">
        <w:rPr>
          <w:rFonts w:ascii="Times New Roman" w:hAnsi="Times New Roman" w:cs="Times New Roman"/>
          <w:sz w:val="24"/>
          <w:szCs w:val="24"/>
        </w:rPr>
        <w:t>]</w:t>
      </w:r>
      <w:r w:rsidRPr="00F855E6">
        <w:rPr>
          <w:rFonts w:ascii="Times New Roman" w:hAnsi="Times New Roman" w:cs="Times New Roman"/>
          <w:sz w:val="24"/>
          <w:szCs w:val="24"/>
        </w:rPr>
        <w:fldChar w:fldCharType="end"/>
      </w:r>
      <w:r w:rsidR="00DA0015" w:rsidRPr="00F855E6">
        <w:rPr>
          <w:rFonts w:ascii="Times New Roman" w:hAnsi="Times New Roman" w:cs="Times New Roman"/>
          <w:sz w:val="24"/>
          <w:szCs w:val="24"/>
        </w:rPr>
        <w:t>.</w:t>
      </w:r>
      <w:r w:rsidRPr="00F855E6">
        <w:rPr>
          <w:rFonts w:ascii="Times New Roman" w:hAnsi="Times New Roman" w:cs="Times New Roman"/>
          <w:sz w:val="24"/>
          <w:szCs w:val="24"/>
        </w:rPr>
        <w:t xml:space="preserve"> </w:t>
      </w:r>
      <w:r w:rsidR="00BD3AF0" w:rsidRPr="00F855E6">
        <w:rPr>
          <w:rFonts w:ascii="Times New Roman" w:hAnsi="Times New Roman" w:cs="Times New Roman"/>
          <w:sz w:val="24"/>
          <w:szCs w:val="24"/>
        </w:rPr>
        <w:t>Our</w:t>
      </w:r>
      <w:r w:rsidR="00015843" w:rsidRPr="00F855E6">
        <w:rPr>
          <w:rFonts w:ascii="Times New Roman" w:hAnsi="Times New Roman" w:cs="Times New Roman"/>
          <w:sz w:val="24"/>
          <w:szCs w:val="24"/>
        </w:rPr>
        <w:t xml:space="preserve"> </w:t>
      </w:r>
      <w:r w:rsidR="00BD3AF0" w:rsidRPr="00F855E6">
        <w:rPr>
          <w:rFonts w:ascii="Times New Roman" w:hAnsi="Times New Roman" w:cs="Times New Roman"/>
          <w:sz w:val="24"/>
          <w:szCs w:val="24"/>
        </w:rPr>
        <w:t>analyse</w:t>
      </w:r>
      <w:r w:rsidR="00015843" w:rsidRPr="00F855E6">
        <w:rPr>
          <w:rFonts w:ascii="Times New Roman" w:hAnsi="Times New Roman" w:cs="Times New Roman"/>
          <w:sz w:val="24"/>
          <w:szCs w:val="24"/>
        </w:rPr>
        <w:t>s of the</w:t>
      </w:r>
      <w:r w:rsidR="004755AB" w:rsidRPr="00F855E6">
        <w:rPr>
          <w:rFonts w:ascii="Times New Roman" w:hAnsi="Times New Roman" w:cs="Times New Roman"/>
          <w:sz w:val="24"/>
          <w:szCs w:val="24"/>
        </w:rPr>
        <w:t xml:space="preserve"> </w:t>
      </w:r>
      <w:r w:rsidR="00015843" w:rsidRPr="00F855E6">
        <w:rPr>
          <w:rFonts w:ascii="Times New Roman" w:hAnsi="Times New Roman" w:cs="Times New Roman"/>
          <w:sz w:val="24"/>
          <w:szCs w:val="24"/>
        </w:rPr>
        <w:t xml:space="preserve">descriptions </w:t>
      </w:r>
      <w:r w:rsidR="00BD3AF0" w:rsidRPr="00F855E6">
        <w:rPr>
          <w:rFonts w:ascii="Times New Roman" w:hAnsi="Times New Roman" w:cs="Times New Roman"/>
          <w:sz w:val="24"/>
          <w:szCs w:val="24"/>
        </w:rPr>
        <w:t>of women’s food shopping experiences</w:t>
      </w:r>
      <w:r w:rsidR="00D32FE6" w:rsidRPr="00F855E6">
        <w:rPr>
          <w:rFonts w:ascii="Times New Roman" w:hAnsi="Times New Roman" w:cs="Times New Roman"/>
          <w:sz w:val="24"/>
          <w:szCs w:val="24"/>
        </w:rPr>
        <w:t xml:space="preserve"> in this study</w:t>
      </w:r>
      <w:r w:rsidR="00BD3AF0" w:rsidRPr="00F855E6">
        <w:rPr>
          <w:rFonts w:ascii="Times New Roman" w:hAnsi="Times New Roman" w:cs="Times New Roman"/>
          <w:sz w:val="24"/>
          <w:szCs w:val="24"/>
        </w:rPr>
        <w:t xml:space="preserve"> identified </w:t>
      </w:r>
      <w:r w:rsidR="00015843" w:rsidRPr="00F855E6">
        <w:rPr>
          <w:rFonts w:ascii="Times New Roman" w:hAnsi="Times New Roman" w:cs="Times New Roman"/>
          <w:sz w:val="24"/>
          <w:szCs w:val="24"/>
        </w:rPr>
        <w:t>that they d</w:t>
      </w:r>
      <w:r w:rsidR="00AE48CE" w:rsidRPr="00F855E6">
        <w:rPr>
          <w:rFonts w:ascii="Times New Roman" w:hAnsi="Times New Roman" w:cs="Times New Roman"/>
          <w:sz w:val="24"/>
          <w:szCs w:val="24"/>
        </w:rPr>
        <w:t>id</w:t>
      </w:r>
      <w:r w:rsidR="00015843" w:rsidRPr="00F855E6">
        <w:rPr>
          <w:rFonts w:ascii="Times New Roman" w:hAnsi="Times New Roman" w:cs="Times New Roman"/>
          <w:sz w:val="24"/>
          <w:szCs w:val="24"/>
        </w:rPr>
        <w:t xml:space="preserve"> not fit neatly into </w:t>
      </w:r>
      <w:r w:rsidR="00BD3AF0" w:rsidRPr="00F855E6">
        <w:rPr>
          <w:rFonts w:ascii="Times New Roman" w:hAnsi="Times New Roman" w:cs="Times New Roman"/>
          <w:sz w:val="24"/>
          <w:szCs w:val="24"/>
        </w:rPr>
        <w:t>a</w:t>
      </w:r>
      <w:r w:rsidR="00015843" w:rsidRPr="00F855E6">
        <w:rPr>
          <w:rFonts w:ascii="Times New Roman" w:hAnsi="Times New Roman" w:cs="Times New Roman"/>
          <w:sz w:val="24"/>
          <w:szCs w:val="24"/>
        </w:rPr>
        <w:t xml:space="preserve"> dual typology</w:t>
      </w:r>
      <w:r w:rsidR="009E0B31" w:rsidRPr="00F855E6">
        <w:rPr>
          <w:rFonts w:ascii="Times New Roman" w:hAnsi="Times New Roman" w:cs="Times New Roman"/>
          <w:sz w:val="24"/>
          <w:szCs w:val="24"/>
        </w:rPr>
        <w:t xml:space="preserve"> but that competing interactions between conscious processes and unconscious processes activate shoppers’ behaviours</w:t>
      </w:r>
      <w:r w:rsidR="00015843" w:rsidRPr="00F855E6">
        <w:rPr>
          <w:rFonts w:ascii="Times New Roman" w:hAnsi="Times New Roman" w:cs="Times New Roman"/>
          <w:sz w:val="24"/>
          <w:szCs w:val="24"/>
        </w:rPr>
        <w:t>.</w:t>
      </w:r>
      <w:r w:rsidR="00AE48CE" w:rsidRPr="00F855E6">
        <w:rPr>
          <w:rFonts w:ascii="Times New Roman" w:hAnsi="Times New Roman" w:cs="Times New Roman"/>
          <w:sz w:val="24"/>
          <w:szCs w:val="24"/>
        </w:rPr>
        <w:t xml:space="preserve"> </w:t>
      </w:r>
      <w:r w:rsidR="009E0B31" w:rsidRPr="00F855E6">
        <w:rPr>
          <w:rFonts w:ascii="Times New Roman" w:hAnsi="Times New Roman" w:cs="Times New Roman"/>
          <w:sz w:val="24"/>
          <w:szCs w:val="24"/>
        </w:rPr>
        <w:t>Participants’</w:t>
      </w:r>
      <w:r w:rsidR="00BD3AF0" w:rsidRPr="00F855E6">
        <w:rPr>
          <w:rFonts w:ascii="Times New Roman" w:hAnsi="Times New Roman" w:cs="Times New Roman"/>
          <w:sz w:val="24"/>
          <w:szCs w:val="24"/>
        </w:rPr>
        <w:t xml:space="preserve"> food choices in supermarkets were the result of </w:t>
      </w:r>
      <w:r w:rsidR="00A912AB" w:rsidRPr="00F855E6">
        <w:rPr>
          <w:rFonts w:ascii="Times New Roman" w:hAnsi="Times New Roman" w:cs="Times New Roman"/>
          <w:sz w:val="24"/>
          <w:szCs w:val="24"/>
        </w:rPr>
        <w:t xml:space="preserve">various </w:t>
      </w:r>
      <w:r w:rsidR="00BD3AF0" w:rsidRPr="00F855E6">
        <w:rPr>
          <w:rFonts w:ascii="Times New Roman" w:hAnsi="Times New Roman" w:cs="Times New Roman"/>
          <w:sz w:val="24"/>
          <w:szCs w:val="24"/>
        </w:rPr>
        <w:t xml:space="preserve">combinations of </w:t>
      </w:r>
      <w:r w:rsidR="00A912AB" w:rsidRPr="00F855E6">
        <w:rPr>
          <w:rFonts w:ascii="Times New Roman" w:hAnsi="Times New Roman" w:cs="Times New Roman"/>
          <w:sz w:val="24"/>
          <w:szCs w:val="24"/>
        </w:rPr>
        <w:t>the two systems, such as</w:t>
      </w:r>
      <w:r w:rsidR="00344244" w:rsidRPr="00F855E6">
        <w:rPr>
          <w:rFonts w:ascii="Times New Roman" w:hAnsi="Times New Roman" w:cs="Times New Roman"/>
          <w:sz w:val="24"/>
          <w:szCs w:val="24"/>
        </w:rPr>
        <w:t>:</w:t>
      </w:r>
      <w:r w:rsidR="005E2430" w:rsidRPr="00F855E6">
        <w:rPr>
          <w:rFonts w:ascii="Times New Roman" w:hAnsi="Times New Roman" w:cs="Times New Roman"/>
          <w:sz w:val="24"/>
          <w:szCs w:val="24"/>
        </w:rPr>
        <w:t xml:space="preserve"> i)</w:t>
      </w:r>
      <w:r w:rsidR="00A912AB" w:rsidRPr="00F855E6">
        <w:rPr>
          <w:rFonts w:ascii="Times New Roman" w:hAnsi="Times New Roman" w:cs="Times New Roman"/>
          <w:sz w:val="24"/>
          <w:szCs w:val="24"/>
        </w:rPr>
        <w:t xml:space="preserve"> unconscious intentional decisions</w:t>
      </w:r>
      <w:r w:rsidR="00AF4EA1" w:rsidRPr="00F855E6">
        <w:rPr>
          <w:rFonts w:ascii="Times New Roman" w:hAnsi="Times New Roman" w:cs="Times New Roman"/>
          <w:sz w:val="24"/>
          <w:szCs w:val="24"/>
        </w:rPr>
        <w:t>,</w:t>
      </w:r>
      <w:r w:rsidR="00A912AB" w:rsidRPr="00F855E6">
        <w:rPr>
          <w:rFonts w:ascii="Times New Roman" w:hAnsi="Times New Roman" w:cs="Times New Roman"/>
          <w:sz w:val="24"/>
          <w:szCs w:val="24"/>
        </w:rPr>
        <w:t xml:space="preserve"> </w:t>
      </w:r>
      <w:r w:rsidR="00631413" w:rsidRPr="00F855E6">
        <w:rPr>
          <w:rFonts w:ascii="Times New Roman" w:hAnsi="Times New Roman" w:cs="Times New Roman"/>
          <w:sz w:val="24"/>
          <w:szCs w:val="24"/>
        </w:rPr>
        <w:t xml:space="preserve">where environmental prompts trigger the need to restock an item </w:t>
      </w:r>
      <w:r w:rsidR="00A912AB" w:rsidRPr="00F855E6">
        <w:rPr>
          <w:rFonts w:ascii="Times New Roman" w:hAnsi="Times New Roman" w:cs="Times New Roman"/>
          <w:sz w:val="24"/>
          <w:szCs w:val="24"/>
        </w:rPr>
        <w:t xml:space="preserve">or </w:t>
      </w:r>
      <w:r w:rsidR="005E2430" w:rsidRPr="00F855E6">
        <w:rPr>
          <w:rFonts w:ascii="Times New Roman" w:hAnsi="Times New Roman" w:cs="Times New Roman"/>
          <w:sz w:val="24"/>
          <w:szCs w:val="24"/>
        </w:rPr>
        <w:t xml:space="preserve">ii) </w:t>
      </w:r>
      <w:r w:rsidR="00A912AB" w:rsidRPr="00F855E6">
        <w:rPr>
          <w:rFonts w:ascii="Times New Roman" w:hAnsi="Times New Roman" w:cs="Times New Roman"/>
          <w:sz w:val="24"/>
          <w:szCs w:val="24"/>
        </w:rPr>
        <w:t xml:space="preserve">conscious controlled decisions </w:t>
      </w:r>
      <w:r w:rsidR="00444FAB" w:rsidRPr="00F855E6">
        <w:rPr>
          <w:rFonts w:ascii="Times New Roman" w:hAnsi="Times New Roman" w:cs="Times New Roman"/>
          <w:sz w:val="24"/>
          <w:szCs w:val="24"/>
        </w:rPr>
        <w:t xml:space="preserve">(i.e. picking up items on a written list) </w:t>
      </w:r>
      <w:r w:rsidR="00174DC7" w:rsidRPr="00F855E6">
        <w:rPr>
          <w:rFonts w:ascii="Times New Roman" w:hAnsi="Times New Roman" w:cs="Times New Roman"/>
          <w:sz w:val="24"/>
          <w:szCs w:val="24"/>
        </w:rPr>
        <w:t xml:space="preserve">being </w:t>
      </w:r>
      <w:r w:rsidR="00A912AB" w:rsidRPr="00F855E6">
        <w:rPr>
          <w:rFonts w:ascii="Times New Roman" w:hAnsi="Times New Roman" w:cs="Times New Roman"/>
          <w:sz w:val="24"/>
          <w:szCs w:val="24"/>
        </w:rPr>
        <w:t>coupled with unintentional uncontrolled decisions</w:t>
      </w:r>
      <w:r w:rsidR="00444FAB" w:rsidRPr="00F855E6">
        <w:rPr>
          <w:rFonts w:ascii="Times New Roman" w:hAnsi="Times New Roman" w:cs="Times New Roman"/>
          <w:sz w:val="24"/>
          <w:szCs w:val="24"/>
        </w:rPr>
        <w:t xml:space="preserve"> (unplanned purchases driven by environmental promotional cues)</w:t>
      </w:r>
      <w:r w:rsidR="00A912AB" w:rsidRPr="00F855E6">
        <w:rPr>
          <w:rFonts w:ascii="Times New Roman" w:hAnsi="Times New Roman" w:cs="Times New Roman"/>
          <w:sz w:val="24"/>
          <w:szCs w:val="24"/>
        </w:rPr>
        <w:t xml:space="preserve">. </w:t>
      </w:r>
      <w:r w:rsidR="006920D4" w:rsidRPr="00F855E6">
        <w:rPr>
          <w:rFonts w:ascii="Times New Roman" w:hAnsi="Times New Roman" w:cs="Times New Roman"/>
          <w:sz w:val="24"/>
          <w:szCs w:val="24"/>
        </w:rPr>
        <w:t>These findings are consistent with criticisms</w:t>
      </w:r>
      <w:r w:rsidR="00174DC7" w:rsidRPr="00F855E6">
        <w:rPr>
          <w:rFonts w:ascii="Times New Roman" w:hAnsi="Times New Roman" w:cs="Times New Roman"/>
          <w:sz w:val="24"/>
          <w:szCs w:val="24"/>
        </w:rPr>
        <w:t xml:space="preserve"> that</w:t>
      </w:r>
      <w:r w:rsidR="006920D4" w:rsidRPr="00F855E6">
        <w:rPr>
          <w:rFonts w:ascii="Times New Roman" w:hAnsi="Times New Roman" w:cs="Times New Roman"/>
          <w:sz w:val="24"/>
          <w:szCs w:val="24"/>
        </w:rPr>
        <w:t xml:space="preserve"> the </w:t>
      </w:r>
      <w:r w:rsidR="000524C6" w:rsidRPr="00F855E6">
        <w:rPr>
          <w:rFonts w:ascii="Times New Roman" w:hAnsi="Times New Roman" w:cs="Times New Roman"/>
          <w:sz w:val="24"/>
          <w:szCs w:val="24"/>
        </w:rPr>
        <w:t>d</w:t>
      </w:r>
      <w:r w:rsidR="006920D4" w:rsidRPr="00F855E6">
        <w:rPr>
          <w:rFonts w:ascii="Times New Roman" w:hAnsi="Times New Roman" w:cs="Times New Roman"/>
          <w:sz w:val="24"/>
          <w:szCs w:val="24"/>
        </w:rPr>
        <w:t xml:space="preserve">ual </w:t>
      </w:r>
      <w:r w:rsidR="000524C6" w:rsidRPr="00F855E6">
        <w:rPr>
          <w:rFonts w:ascii="Times New Roman" w:hAnsi="Times New Roman" w:cs="Times New Roman"/>
          <w:sz w:val="24"/>
          <w:szCs w:val="24"/>
        </w:rPr>
        <w:t>p</w:t>
      </w:r>
      <w:r w:rsidR="006920D4" w:rsidRPr="00F855E6">
        <w:rPr>
          <w:rFonts w:ascii="Times New Roman" w:hAnsi="Times New Roman" w:cs="Times New Roman"/>
          <w:sz w:val="24"/>
          <w:szCs w:val="24"/>
        </w:rPr>
        <w:t xml:space="preserve">rocess </w:t>
      </w:r>
      <w:r w:rsidR="000524C6" w:rsidRPr="00F855E6">
        <w:rPr>
          <w:rFonts w:ascii="Times New Roman" w:hAnsi="Times New Roman" w:cs="Times New Roman"/>
          <w:sz w:val="24"/>
          <w:szCs w:val="24"/>
        </w:rPr>
        <w:t>m</w:t>
      </w:r>
      <w:r w:rsidR="006920D4" w:rsidRPr="00F855E6">
        <w:rPr>
          <w:rFonts w:ascii="Times New Roman" w:hAnsi="Times New Roman" w:cs="Times New Roman"/>
          <w:sz w:val="24"/>
          <w:szCs w:val="24"/>
        </w:rPr>
        <w:t xml:space="preserve">odel </w:t>
      </w:r>
      <w:r w:rsidR="00174DC7" w:rsidRPr="00F855E6">
        <w:rPr>
          <w:rFonts w:ascii="Times New Roman" w:hAnsi="Times New Roman" w:cs="Times New Roman"/>
          <w:sz w:val="24"/>
          <w:szCs w:val="24"/>
        </w:rPr>
        <w:t>is</w:t>
      </w:r>
      <w:r w:rsidR="006920D4" w:rsidRPr="00F855E6">
        <w:rPr>
          <w:rFonts w:ascii="Times New Roman" w:hAnsi="Times New Roman" w:cs="Times New Roman"/>
          <w:sz w:val="24"/>
          <w:szCs w:val="24"/>
        </w:rPr>
        <w:t xml:space="preserve"> an overly simplistic representation of human cognition</w:t>
      </w:r>
      <w:r w:rsidR="002F6481" w:rsidRPr="00F855E6">
        <w:rPr>
          <w:rFonts w:ascii="Times New Roman" w:hAnsi="Times New Roman" w:cs="Times New Roman"/>
          <w:sz w:val="24"/>
          <w:szCs w:val="24"/>
        </w:rPr>
        <w:t xml:space="preserve"> </w:t>
      </w:r>
      <w:r w:rsidR="006920D4" w:rsidRPr="00F855E6">
        <w:rPr>
          <w:rFonts w:ascii="Times New Roman" w:hAnsi="Times New Roman" w:cs="Times New Roman"/>
          <w:sz w:val="24"/>
          <w:szCs w:val="24"/>
        </w:rPr>
        <w:fldChar w:fldCharType="begin"/>
      </w:r>
      <w:r w:rsidR="00EC3A03" w:rsidRPr="00F855E6">
        <w:rPr>
          <w:rFonts w:ascii="Times New Roman" w:hAnsi="Times New Roman" w:cs="Times New Roman"/>
          <w:sz w:val="24"/>
          <w:szCs w:val="24"/>
        </w:rPr>
        <w:instrText xml:space="preserve"> ADDIN EN.CITE &lt;EndNote&gt;&lt;Cite&gt;&lt;Author&gt;Melnikoff&lt;/Author&gt;&lt;Year&gt;2018&lt;/Year&gt;&lt;RecNum&gt;3638&lt;/RecNum&gt;&lt;DisplayText&gt;[43]&lt;/DisplayText&gt;&lt;record&gt;&lt;rec-number&gt;3638&lt;/rec-number&gt;&lt;foreign-keys&gt;&lt;key app="EN" db-id="sw0xdarfpv2pepep9ah55ae5fxfwaaxa0ze2" timestamp="1534422909"&gt;3638&lt;/key&gt;&lt;/foreign-keys&gt;&lt;ref-type name="Journal Article"&gt;17&lt;/ref-type&gt;&lt;contributors&gt;&lt;authors&gt;&lt;author&gt;Melnikoff, D. E.&lt;/author&gt;&lt;author&gt;Bargh, J. A.&lt;/author&gt;&lt;/authors&gt;&lt;/contributors&gt;&lt;auth-address&gt;Department of Psychology, Yale University, 2 Hillhouse Avenue, New Haven, CT 06511, USA. Electronic address: david.melnikoff@yale.edu.&amp;#xD;Department of Psychology, Yale University, 2 Hillhouse Avenue, New Haven, CT 06511, USA.&lt;/auth-address&gt;&lt;titles&gt;&lt;title&gt;The Mythical Number Two&lt;/title&gt;&lt;secondary-title&gt;Trends Cogn Sci&lt;/secondary-title&gt;&lt;/titles&gt;&lt;periodical&gt;&lt;full-title&gt;Trends Cogn Sci&lt;/full-title&gt;&lt;/periodical&gt;&lt;pages&gt;280-293&lt;/pages&gt;&lt;volume&gt;22&lt;/volume&gt;&lt;number&gt;4&lt;/number&gt;&lt;edition&gt;2018/03/25&lt;/edition&gt;&lt;keywords&gt;&lt;keyword&gt;automaticity&lt;/keyword&gt;&lt;keyword&gt;dual process&lt;/keyword&gt;&lt;keyword&gt;dual system&lt;/keyword&gt;&lt;keyword&gt;type 1&lt;/keyword&gt;&lt;keyword&gt;type 2&lt;/keyword&gt;&lt;/keywords&gt;&lt;dates&gt;&lt;year&gt;2018&lt;/year&gt;&lt;pub-dates&gt;&lt;date&gt;Apr&lt;/date&gt;&lt;/pub-dates&gt;&lt;/dates&gt;&lt;isbn&gt;1879-307X (Electronic)&amp;#xD;1364-6613 (Linking)&lt;/isbn&gt;&lt;accession-num&gt;29571664&lt;/accession-num&gt;&lt;urls&gt;&lt;related-urls&gt;&lt;url&gt;https://www.ncbi.nlm.nih.gov/pubmed/29571664&lt;/url&gt;&lt;/related-urls&gt;&lt;/urls&gt;&lt;electronic-resource-num&gt;10.1016/j.tics.2018.02.001&lt;/electronic-resource-num&gt;&lt;/record&gt;&lt;/Cite&gt;&lt;/EndNote&gt;</w:instrText>
      </w:r>
      <w:r w:rsidR="006920D4" w:rsidRPr="00F855E6">
        <w:rPr>
          <w:rFonts w:ascii="Times New Roman" w:hAnsi="Times New Roman" w:cs="Times New Roman"/>
          <w:sz w:val="24"/>
          <w:szCs w:val="24"/>
        </w:rPr>
        <w:fldChar w:fldCharType="separate"/>
      </w:r>
      <w:r w:rsidR="00EC3A03" w:rsidRPr="00F855E6">
        <w:rPr>
          <w:rFonts w:ascii="Times New Roman" w:hAnsi="Times New Roman" w:cs="Times New Roman"/>
          <w:sz w:val="24"/>
          <w:szCs w:val="24"/>
        </w:rPr>
        <w:t>[</w:t>
      </w:r>
      <w:hyperlink w:anchor="_ENREF_43" w:tooltip="Melnikoff, 2018 #3638" w:history="1">
        <w:r w:rsidR="00D85EBA" w:rsidRPr="00F855E6">
          <w:rPr>
            <w:rFonts w:ascii="Times New Roman" w:hAnsi="Times New Roman" w:cs="Times New Roman"/>
            <w:sz w:val="24"/>
            <w:szCs w:val="24"/>
          </w:rPr>
          <w:t>43</w:t>
        </w:r>
      </w:hyperlink>
      <w:r w:rsidR="00EC3A03" w:rsidRPr="00F855E6">
        <w:rPr>
          <w:rFonts w:ascii="Times New Roman" w:hAnsi="Times New Roman" w:cs="Times New Roman"/>
          <w:sz w:val="24"/>
          <w:szCs w:val="24"/>
        </w:rPr>
        <w:t>]</w:t>
      </w:r>
      <w:r w:rsidR="006920D4" w:rsidRPr="00F855E6">
        <w:rPr>
          <w:rFonts w:ascii="Times New Roman" w:hAnsi="Times New Roman" w:cs="Times New Roman"/>
          <w:sz w:val="24"/>
          <w:szCs w:val="24"/>
        </w:rPr>
        <w:fldChar w:fldCharType="end"/>
      </w:r>
      <w:r w:rsidR="00DA0015" w:rsidRPr="00F855E6">
        <w:rPr>
          <w:rFonts w:ascii="Times New Roman" w:hAnsi="Times New Roman" w:cs="Times New Roman"/>
          <w:sz w:val="24"/>
          <w:szCs w:val="24"/>
        </w:rPr>
        <w:t>.</w:t>
      </w:r>
      <w:r w:rsidR="00015843" w:rsidRPr="00F855E6">
        <w:rPr>
          <w:rFonts w:ascii="Times New Roman" w:hAnsi="Times New Roman" w:cs="Times New Roman"/>
          <w:sz w:val="24"/>
          <w:szCs w:val="24"/>
        </w:rPr>
        <w:t xml:space="preserve"> </w:t>
      </w:r>
    </w:p>
    <w:p w14:paraId="31A03EB8" w14:textId="731FED0E" w:rsidR="009E0B31" w:rsidRPr="00F855E6" w:rsidRDefault="009E0B31" w:rsidP="00FB5A8D">
      <w:pPr>
        <w:spacing w:line="480" w:lineRule="auto"/>
        <w:rPr>
          <w:rFonts w:ascii="Times New Roman" w:hAnsi="Times New Roman" w:cs="Times New Roman"/>
          <w:sz w:val="24"/>
          <w:szCs w:val="24"/>
        </w:rPr>
      </w:pPr>
      <w:r w:rsidRPr="00F855E6">
        <w:rPr>
          <w:rFonts w:ascii="Times New Roman" w:hAnsi="Times New Roman" w:cs="Times New Roman"/>
          <w:sz w:val="24"/>
          <w:szCs w:val="24"/>
        </w:rPr>
        <w:t>A</w:t>
      </w:r>
      <w:r w:rsidR="00EF519E" w:rsidRPr="00F855E6">
        <w:rPr>
          <w:rFonts w:ascii="Times New Roman" w:hAnsi="Times New Roman" w:cs="Times New Roman"/>
          <w:sz w:val="24"/>
          <w:szCs w:val="24"/>
        </w:rPr>
        <w:t>dditionally</w:t>
      </w:r>
      <w:r w:rsidRPr="00F855E6">
        <w:rPr>
          <w:rFonts w:ascii="Times New Roman" w:hAnsi="Times New Roman" w:cs="Times New Roman"/>
          <w:sz w:val="24"/>
          <w:szCs w:val="24"/>
        </w:rPr>
        <w:t>, our findings</w:t>
      </w:r>
      <w:r w:rsidR="00EF519E" w:rsidRPr="00F855E6">
        <w:rPr>
          <w:rFonts w:ascii="Times New Roman" w:hAnsi="Times New Roman" w:cs="Times New Roman"/>
          <w:sz w:val="24"/>
          <w:szCs w:val="24"/>
        </w:rPr>
        <w:t xml:space="preserve"> indicate</w:t>
      </w:r>
      <w:r w:rsidR="00095F6D" w:rsidRPr="00F855E6">
        <w:rPr>
          <w:rFonts w:ascii="Times New Roman" w:hAnsi="Times New Roman" w:cs="Times New Roman"/>
          <w:sz w:val="24"/>
          <w:szCs w:val="24"/>
        </w:rPr>
        <w:t xml:space="preserve"> that these </w:t>
      </w:r>
      <w:r w:rsidR="007D084A" w:rsidRPr="00F855E6">
        <w:rPr>
          <w:rFonts w:ascii="Times New Roman" w:hAnsi="Times New Roman" w:cs="Times New Roman"/>
          <w:sz w:val="24"/>
          <w:szCs w:val="24"/>
        </w:rPr>
        <w:t>decision-making</w:t>
      </w:r>
      <w:r w:rsidR="009F0B02" w:rsidRPr="00F855E6">
        <w:rPr>
          <w:rFonts w:ascii="Times New Roman" w:hAnsi="Times New Roman" w:cs="Times New Roman"/>
          <w:sz w:val="24"/>
          <w:szCs w:val="24"/>
        </w:rPr>
        <w:t xml:space="preserve"> </w:t>
      </w:r>
      <w:r w:rsidR="00EF519E" w:rsidRPr="00F855E6">
        <w:rPr>
          <w:rFonts w:ascii="Times New Roman" w:hAnsi="Times New Roman" w:cs="Times New Roman"/>
          <w:sz w:val="24"/>
          <w:szCs w:val="24"/>
        </w:rPr>
        <w:t>proces</w:t>
      </w:r>
      <w:r w:rsidR="00095F6D" w:rsidRPr="00F855E6">
        <w:rPr>
          <w:rFonts w:ascii="Times New Roman" w:hAnsi="Times New Roman" w:cs="Times New Roman"/>
          <w:sz w:val="24"/>
          <w:szCs w:val="24"/>
        </w:rPr>
        <w:t>s</w:t>
      </w:r>
      <w:r w:rsidR="00EF519E" w:rsidRPr="00F855E6">
        <w:rPr>
          <w:rFonts w:ascii="Times New Roman" w:hAnsi="Times New Roman" w:cs="Times New Roman"/>
          <w:sz w:val="24"/>
          <w:szCs w:val="24"/>
        </w:rPr>
        <w:t>es</w:t>
      </w:r>
      <w:r w:rsidR="00095F6D" w:rsidRPr="00F855E6">
        <w:rPr>
          <w:rFonts w:ascii="Times New Roman" w:hAnsi="Times New Roman" w:cs="Times New Roman"/>
          <w:sz w:val="24"/>
          <w:szCs w:val="24"/>
        </w:rPr>
        <w:t xml:space="preserve"> can</w:t>
      </w:r>
      <w:r w:rsidR="00EF519E" w:rsidRPr="00F855E6">
        <w:rPr>
          <w:rFonts w:ascii="Times New Roman" w:hAnsi="Times New Roman" w:cs="Times New Roman"/>
          <w:sz w:val="24"/>
          <w:szCs w:val="24"/>
        </w:rPr>
        <w:t xml:space="preserve"> be</w:t>
      </w:r>
      <w:r w:rsidR="00095F6D" w:rsidRPr="00F855E6">
        <w:rPr>
          <w:rFonts w:ascii="Times New Roman" w:hAnsi="Times New Roman" w:cs="Times New Roman"/>
          <w:sz w:val="24"/>
          <w:szCs w:val="24"/>
        </w:rPr>
        <w:t xml:space="preserve"> heightened by other contributing factors</w:t>
      </w:r>
      <w:r w:rsidR="00AF4EA1" w:rsidRPr="00F855E6">
        <w:rPr>
          <w:rFonts w:ascii="Times New Roman" w:hAnsi="Times New Roman" w:cs="Times New Roman"/>
          <w:sz w:val="24"/>
          <w:szCs w:val="24"/>
        </w:rPr>
        <w:t>,</w:t>
      </w:r>
      <w:r w:rsidR="00095F6D" w:rsidRPr="00F855E6">
        <w:rPr>
          <w:rFonts w:ascii="Times New Roman" w:hAnsi="Times New Roman" w:cs="Times New Roman"/>
          <w:sz w:val="24"/>
          <w:szCs w:val="24"/>
        </w:rPr>
        <w:t xml:space="preserve"> such as psychological or physical state while shopping</w:t>
      </w:r>
      <w:r w:rsidR="00A8392F" w:rsidRPr="00F855E6">
        <w:rPr>
          <w:rFonts w:ascii="Times New Roman" w:hAnsi="Times New Roman" w:cs="Times New Roman"/>
          <w:sz w:val="24"/>
          <w:szCs w:val="24"/>
        </w:rPr>
        <w:t>, or the food preferences of other household members</w:t>
      </w:r>
      <w:r w:rsidR="00C6669F" w:rsidRPr="00F855E6">
        <w:rPr>
          <w:rFonts w:ascii="Times New Roman" w:hAnsi="Times New Roman" w:cs="Times New Roman"/>
          <w:sz w:val="24"/>
          <w:szCs w:val="24"/>
        </w:rPr>
        <w:t>.</w:t>
      </w:r>
      <w:r w:rsidR="00C37601" w:rsidRPr="00F855E6">
        <w:rPr>
          <w:rFonts w:ascii="Times New Roman" w:hAnsi="Times New Roman" w:cs="Times New Roman"/>
          <w:sz w:val="24"/>
          <w:szCs w:val="24"/>
        </w:rPr>
        <w:t xml:space="preserve"> </w:t>
      </w:r>
      <w:r w:rsidR="00A8392F" w:rsidRPr="00F855E6">
        <w:rPr>
          <w:rFonts w:ascii="Times New Roman" w:hAnsi="Times New Roman" w:cs="Times New Roman"/>
          <w:sz w:val="24"/>
          <w:szCs w:val="24"/>
        </w:rPr>
        <w:t xml:space="preserve">These findings indicate that the existing model of community nutrition environments could be enhanced to </w:t>
      </w:r>
      <w:r w:rsidR="004B18B7" w:rsidRPr="00F855E6">
        <w:rPr>
          <w:rFonts w:ascii="Times New Roman" w:hAnsi="Times New Roman" w:cs="Times New Roman"/>
          <w:sz w:val="24"/>
          <w:szCs w:val="24"/>
        </w:rPr>
        <w:t xml:space="preserve">specifically </w:t>
      </w:r>
      <w:r w:rsidR="00A8392F" w:rsidRPr="00F855E6">
        <w:rPr>
          <w:rFonts w:ascii="Times New Roman" w:hAnsi="Times New Roman" w:cs="Times New Roman"/>
          <w:sz w:val="24"/>
          <w:szCs w:val="24"/>
        </w:rPr>
        <w:t xml:space="preserve">include social factors and physical state. </w:t>
      </w:r>
      <w:r w:rsidR="00812403" w:rsidRPr="00F855E6">
        <w:rPr>
          <w:rFonts w:ascii="Times New Roman" w:hAnsi="Times New Roman" w:cs="Times New Roman"/>
          <w:sz w:val="24"/>
          <w:szCs w:val="24"/>
        </w:rPr>
        <w:t xml:space="preserve">Hunger and stress </w:t>
      </w:r>
      <w:r w:rsidR="006C0728" w:rsidRPr="00F855E6">
        <w:rPr>
          <w:rFonts w:ascii="Times New Roman" w:hAnsi="Times New Roman" w:cs="Times New Roman"/>
          <w:sz w:val="24"/>
          <w:szCs w:val="24"/>
        </w:rPr>
        <w:t>are known to increase the likelihood of choosin</w:t>
      </w:r>
      <w:r w:rsidR="001E7FBB" w:rsidRPr="00F855E6">
        <w:rPr>
          <w:rFonts w:ascii="Times New Roman" w:hAnsi="Times New Roman" w:cs="Times New Roman"/>
          <w:sz w:val="24"/>
          <w:szCs w:val="24"/>
        </w:rPr>
        <w:t>g and consuming unhealthy foods.</w:t>
      </w:r>
      <w:r w:rsidR="006C0728" w:rsidRPr="00F855E6">
        <w:rPr>
          <w:rFonts w:ascii="Times New Roman" w:hAnsi="Times New Roman" w:cs="Times New Roman"/>
          <w:sz w:val="24"/>
          <w:szCs w:val="24"/>
        </w:rPr>
        <w:t xml:space="preserve"> </w:t>
      </w:r>
      <w:r w:rsidR="001E7FBB" w:rsidRPr="00F855E6">
        <w:rPr>
          <w:rFonts w:ascii="Times New Roman" w:hAnsi="Times New Roman" w:cs="Times New Roman"/>
          <w:sz w:val="24"/>
          <w:szCs w:val="24"/>
        </w:rPr>
        <w:t xml:space="preserve">More </w:t>
      </w:r>
      <w:r w:rsidR="006C0728" w:rsidRPr="00F855E6">
        <w:rPr>
          <w:rFonts w:ascii="Times New Roman" w:hAnsi="Times New Roman" w:cs="Times New Roman"/>
          <w:sz w:val="24"/>
          <w:szCs w:val="24"/>
        </w:rPr>
        <w:t>recent research indicates</w:t>
      </w:r>
      <w:r w:rsidR="001E7FBB" w:rsidRPr="00F855E6">
        <w:rPr>
          <w:rFonts w:ascii="Times New Roman" w:hAnsi="Times New Roman" w:cs="Times New Roman"/>
          <w:sz w:val="24"/>
          <w:szCs w:val="24"/>
        </w:rPr>
        <w:t>, however,</w:t>
      </w:r>
      <w:r w:rsidR="006C0728" w:rsidRPr="00F855E6">
        <w:rPr>
          <w:rFonts w:ascii="Times New Roman" w:hAnsi="Times New Roman" w:cs="Times New Roman"/>
          <w:sz w:val="24"/>
          <w:szCs w:val="24"/>
        </w:rPr>
        <w:t xml:space="preserve"> that food selection is not uniform</w:t>
      </w:r>
      <w:r w:rsidR="001E7FBB" w:rsidRPr="00F855E6">
        <w:rPr>
          <w:rFonts w:ascii="Times New Roman" w:hAnsi="Times New Roman" w:cs="Times New Roman"/>
          <w:sz w:val="24"/>
          <w:szCs w:val="24"/>
        </w:rPr>
        <w:t xml:space="preserve"> under these</w:t>
      </w:r>
      <w:r w:rsidR="006C0728" w:rsidRPr="00F855E6">
        <w:rPr>
          <w:rFonts w:ascii="Times New Roman" w:hAnsi="Times New Roman" w:cs="Times New Roman"/>
          <w:sz w:val="24"/>
          <w:szCs w:val="24"/>
        </w:rPr>
        <w:t xml:space="preserve"> </w:t>
      </w:r>
      <w:r w:rsidR="001E7FBB" w:rsidRPr="00F855E6">
        <w:rPr>
          <w:rFonts w:ascii="Times New Roman" w:hAnsi="Times New Roman" w:cs="Times New Roman"/>
          <w:sz w:val="24"/>
          <w:szCs w:val="24"/>
        </w:rPr>
        <w:t>internal</w:t>
      </w:r>
      <w:r w:rsidR="00E638E3" w:rsidRPr="00F855E6">
        <w:rPr>
          <w:rFonts w:ascii="Times New Roman" w:hAnsi="Times New Roman" w:cs="Times New Roman"/>
          <w:sz w:val="24"/>
          <w:szCs w:val="24"/>
        </w:rPr>
        <w:t>ly-driven conditions</w:t>
      </w:r>
      <w:r w:rsidR="001E7FBB" w:rsidRPr="00F855E6">
        <w:rPr>
          <w:rFonts w:ascii="Times New Roman" w:hAnsi="Times New Roman" w:cs="Times New Roman"/>
          <w:sz w:val="24"/>
          <w:szCs w:val="24"/>
        </w:rPr>
        <w:t xml:space="preserve"> </w:t>
      </w:r>
      <w:r w:rsidR="00E638E3" w:rsidRPr="00F855E6">
        <w:rPr>
          <w:rFonts w:ascii="Times New Roman" w:hAnsi="Times New Roman" w:cs="Times New Roman"/>
          <w:sz w:val="24"/>
          <w:szCs w:val="24"/>
        </w:rPr>
        <w:t>and can vary depending</w:t>
      </w:r>
      <w:r w:rsidR="006C0728" w:rsidRPr="00F855E6">
        <w:rPr>
          <w:rFonts w:ascii="Times New Roman" w:hAnsi="Times New Roman" w:cs="Times New Roman"/>
          <w:sz w:val="24"/>
          <w:szCs w:val="24"/>
        </w:rPr>
        <w:t xml:space="preserve"> on the environmental stimuli; more healthful food choices are made when the food environment directs individuals towards healthy products </w:t>
      </w:r>
      <w:r w:rsidR="006C0728" w:rsidRPr="00F855E6">
        <w:rPr>
          <w:rFonts w:ascii="Times New Roman" w:hAnsi="Times New Roman" w:cs="Times New Roman"/>
          <w:sz w:val="24"/>
          <w:szCs w:val="24"/>
        </w:rPr>
        <w:fldChar w:fldCharType="begin">
          <w:fldData xml:space="preserve">PEVuZE5vdGU+PENpdGU+PEF1dGhvcj5DaGV1bmc8L0F1dGhvcj48WWVhcj4yMDE3PC9ZZWFyPjxS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</w:fldData>
        </w:fldChar>
      </w:r>
      <w:r w:rsidR="00EC3A03" w:rsidRPr="00F855E6">
        <w:rPr>
          <w:rFonts w:ascii="Times New Roman" w:hAnsi="Times New Roman" w:cs="Times New Roman"/>
          <w:sz w:val="24"/>
          <w:szCs w:val="24"/>
        </w:rPr>
        <w:instrText xml:space="preserve"> ADDIN EN.CITE </w:instrText>
      </w:r>
      <w:r w:rsidR="00EC3A03" w:rsidRPr="00F855E6">
        <w:rPr>
          <w:rFonts w:ascii="Times New Roman" w:hAnsi="Times New Roman" w:cs="Times New Roman"/>
          <w:sz w:val="24"/>
          <w:szCs w:val="24"/>
        </w:rPr>
        <w:fldChar w:fldCharType="begin">
          <w:fldData xml:space="preserve">PEVuZE5vdGU+PENpdGU+PEF1dGhvcj5DaGV1bmc8L0F1dGhvcj48WWVhcj4yMDE3PC9ZZWFyPjxS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</w:fldData>
        </w:fldChar>
      </w:r>
      <w:r w:rsidR="00EC3A03" w:rsidRPr="00F855E6">
        <w:rPr>
          <w:rFonts w:ascii="Times New Roman" w:hAnsi="Times New Roman" w:cs="Times New Roman"/>
          <w:sz w:val="24"/>
          <w:szCs w:val="24"/>
        </w:rPr>
        <w:instrText xml:space="preserve"> ADDIN EN.CITE.DATA </w:instrText>
      </w:r>
      <w:r w:rsidR="00EC3A03" w:rsidRPr="00F855E6">
        <w:rPr>
          <w:rFonts w:ascii="Times New Roman" w:hAnsi="Times New Roman" w:cs="Times New Roman"/>
          <w:sz w:val="24"/>
          <w:szCs w:val="24"/>
        </w:rPr>
      </w:r>
      <w:r w:rsidR="00EC3A03" w:rsidRPr="00F855E6">
        <w:rPr>
          <w:rFonts w:ascii="Times New Roman" w:hAnsi="Times New Roman" w:cs="Times New Roman"/>
          <w:sz w:val="24"/>
          <w:szCs w:val="24"/>
        </w:rPr>
        <w:fldChar w:fldCharType="end"/>
      </w:r>
      <w:r w:rsidR="006C0728" w:rsidRPr="00F855E6">
        <w:rPr>
          <w:rFonts w:ascii="Times New Roman" w:hAnsi="Times New Roman" w:cs="Times New Roman"/>
          <w:sz w:val="24"/>
          <w:szCs w:val="24"/>
        </w:rPr>
      </w:r>
      <w:r w:rsidR="006C0728" w:rsidRPr="00F855E6">
        <w:rPr>
          <w:rFonts w:ascii="Times New Roman" w:hAnsi="Times New Roman" w:cs="Times New Roman"/>
          <w:sz w:val="24"/>
          <w:szCs w:val="24"/>
        </w:rPr>
        <w:fldChar w:fldCharType="separate"/>
      </w:r>
      <w:r w:rsidR="00EC3A03" w:rsidRPr="00F855E6">
        <w:rPr>
          <w:rFonts w:ascii="Times New Roman" w:hAnsi="Times New Roman" w:cs="Times New Roman"/>
          <w:sz w:val="24"/>
          <w:szCs w:val="24"/>
        </w:rPr>
        <w:t>[</w:t>
      </w:r>
      <w:hyperlink w:anchor="_ENREF_44" w:tooltip="Cheung, 2017 #178" w:history="1">
        <w:r w:rsidR="00D85EBA" w:rsidRPr="00F855E6">
          <w:rPr>
            <w:rFonts w:ascii="Times New Roman" w:hAnsi="Times New Roman" w:cs="Times New Roman"/>
            <w:sz w:val="24"/>
            <w:szCs w:val="24"/>
          </w:rPr>
          <w:t>44</w:t>
        </w:r>
      </w:hyperlink>
      <w:r w:rsidR="00EC3A03" w:rsidRPr="00F855E6">
        <w:rPr>
          <w:rFonts w:ascii="Times New Roman" w:hAnsi="Times New Roman" w:cs="Times New Roman"/>
          <w:sz w:val="24"/>
          <w:szCs w:val="24"/>
        </w:rPr>
        <w:t xml:space="preserve">, </w:t>
      </w:r>
      <w:hyperlink w:anchor="_ENREF_45" w:tooltip="Elliston, 2017 #182" w:history="1">
        <w:r w:rsidR="00D85EBA" w:rsidRPr="00F855E6">
          <w:rPr>
            <w:rFonts w:ascii="Times New Roman" w:hAnsi="Times New Roman" w:cs="Times New Roman"/>
            <w:sz w:val="24"/>
            <w:szCs w:val="24"/>
          </w:rPr>
          <w:t>45</w:t>
        </w:r>
      </w:hyperlink>
      <w:r w:rsidR="00EC3A03" w:rsidRPr="00F855E6">
        <w:rPr>
          <w:rFonts w:ascii="Times New Roman" w:hAnsi="Times New Roman" w:cs="Times New Roman"/>
          <w:sz w:val="24"/>
          <w:szCs w:val="24"/>
        </w:rPr>
        <w:t>]</w:t>
      </w:r>
      <w:r w:rsidR="006C0728" w:rsidRPr="00F855E6">
        <w:rPr>
          <w:rFonts w:ascii="Times New Roman" w:hAnsi="Times New Roman" w:cs="Times New Roman"/>
          <w:sz w:val="24"/>
          <w:szCs w:val="24"/>
        </w:rPr>
        <w:fldChar w:fldCharType="end"/>
      </w:r>
      <w:r w:rsidR="00DA0015" w:rsidRPr="00F855E6">
        <w:rPr>
          <w:rFonts w:ascii="Times New Roman" w:hAnsi="Times New Roman" w:cs="Times New Roman"/>
          <w:sz w:val="24"/>
          <w:szCs w:val="24"/>
        </w:rPr>
        <w:t>.</w:t>
      </w:r>
      <w:r w:rsidR="006C0728" w:rsidRPr="00F855E6">
        <w:rPr>
          <w:rFonts w:ascii="Times New Roman" w:hAnsi="Times New Roman" w:cs="Times New Roman"/>
          <w:sz w:val="24"/>
          <w:szCs w:val="24"/>
        </w:rPr>
        <w:t xml:space="preserve"> </w:t>
      </w:r>
      <w:r w:rsidR="00A8392F" w:rsidRPr="00F855E6">
        <w:rPr>
          <w:rFonts w:ascii="Times New Roman" w:hAnsi="Times New Roman" w:cs="Times New Roman"/>
          <w:sz w:val="24"/>
          <w:szCs w:val="24"/>
        </w:rPr>
        <w:t>M</w:t>
      </w:r>
      <w:r w:rsidR="00E15963" w:rsidRPr="00F855E6">
        <w:rPr>
          <w:rFonts w:ascii="Times New Roman" w:hAnsi="Times New Roman" w:cs="Times New Roman"/>
          <w:sz w:val="24"/>
          <w:szCs w:val="24"/>
        </w:rPr>
        <w:t>odelling</w:t>
      </w:r>
      <w:r w:rsidR="00A8392F" w:rsidRPr="00F855E6">
        <w:rPr>
          <w:rFonts w:ascii="Times New Roman" w:hAnsi="Times New Roman" w:cs="Times New Roman"/>
          <w:sz w:val="24"/>
          <w:szCs w:val="24"/>
        </w:rPr>
        <w:t xml:space="preserve"> of the</w:t>
      </w:r>
      <w:r w:rsidR="00E15963" w:rsidRPr="00F855E6">
        <w:rPr>
          <w:rFonts w:ascii="Times New Roman" w:hAnsi="Times New Roman" w:cs="Times New Roman"/>
          <w:sz w:val="24"/>
          <w:szCs w:val="24"/>
        </w:rPr>
        <w:t xml:space="preserve"> </w:t>
      </w:r>
      <w:r w:rsidR="00A8392F" w:rsidRPr="00F855E6">
        <w:rPr>
          <w:rFonts w:ascii="Times New Roman" w:hAnsi="Times New Roman" w:cs="Times New Roman"/>
          <w:sz w:val="24"/>
          <w:szCs w:val="24"/>
        </w:rPr>
        <w:t xml:space="preserve">pathways outlined in the community nutrition environment model </w:t>
      </w:r>
      <w:r w:rsidRPr="00F855E6">
        <w:rPr>
          <w:rFonts w:ascii="Times New Roman" w:hAnsi="Times New Roman" w:cs="Times New Roman"/>
          <w:sz w:val="24"/>
          <w:szCs w:val="24"/>
        </w:rPr>
        <w:t>has also shown</w:t>
      </w:r>
      <w:r w:rsidR="00E15963" w:rsidRPr="00F855E6">
        <w:rPr>
          <w:rFonts w:ascii="Times New Roman" w:hAnsi="Times New Roman" w:cs="Times New Roman"/>
          <w:sz w:val="24"/>
          <w:szCs w:val="24"/>
        </w:rPr>
        <w:t xml:space="preserve"> that </w:t>
      </w:r>
      <w:r w:rsidR="0039207B" w:rsidRPr="00F855E6">
        <w:rPr>
          <w:rFonts w:ascii="Times New Roman" w:hAnsi="Times New Roman" w:cs="Times New Roman"/>
          <w:sz w:val="24"/>
          <w:szCs w:val="24"/>
        </w:rPr>
        <w:t>less healthy</w:t>
      </w:r>
      <w:r w:rsidR="00E15963" w:rsidRPr="00F855E6">
        <w:rPr>
          <w:rFonts w:ascii="Times New Roman" w:hAnsi="Times New Roman" w:cs="Times New Roman"/>
          <w:sz w:val="24"/>
          <w:szCs w:val="24"/>
        </w:rPr>
        <w:t xml:space="preserve"> supermarket environments </w:t>
      </w:r>
      <w:r w:rsidRPr="00F855E6">
        <w:rPr>
          <w:rFonts w:ascii="Times New Roman" w:hAnsi="Times New Roman" w:cs="Times New Roman"/>
          <w:sz w:val="24"/>
          <w:szCs w:val="24"/>
        </w:rPr>
        <w:t>are associated with</w:t>
      </w:r>
      <w:r w:rsidR="00E15963" w:rsidRPr="00F855E6">
        <w:rPr>
          <w:rFonts w:ascii="Times New Roman" w:hAnsi="Times New Roman" w:cs="Times New Roman"/>
          <w:sz w:val="24"/>
          <w:szCs w:val="24"/>
        </w:rPr>
        <w:t xml:space="preserve"> poorer psychological states and</w:t>
      </w:r>
      <w:r w:rsidR="00AF4EA1" w:rsidRPr="00F855E6">
        <w:rPr>
          <w:rFonts w:ascii="Times New Roman" w:hAnsi="Times New Roman" w:cs="Times New Roman"/>
          <w:sz w:val="24"/>
          <w:szCs w:val="24"/>
        </w:rPr>
        <w:t>,</w:t>
      </w:r>
      <w:r w:rsidR="00E15963" w:rsidRPr="00F855E6">
        <w:rPr>
          <w:rFonts w:ascii="Times New Roman" w:hAnsi="Times New Roman" w:cs="Times New Roman"/>
          <w:sz w:val="24"/>
          <w:szCs w:val="24"/>
        </w:rPr>
        <w:t xml:space="preserve"> </w:t>
      </w:r>
      <w:r w:rsidR="003544D1" w:rsidRPr="00F855E6">
        <w:rPr>
          <w:rFonts w:ascii="Times New Roman" w:hAnsi="Times New Roman" w:cs="Times New Roman"/>
          <w:sz w:val="24"/>
          <w:szCs w:val="24"/>
        </w:rPr>
        <w:t xml:space="preserve">in turn, </w:t>
      </w:r>
      <w:r w:rsidRPr="00F855E6">
        <w:rPr>
          <w:rFonts w:ascii="Times New Roman" w:hAnsi="Times New Roman" w:cs="Times New Roman"/>
          <w:sz w:val="24"/>
          <w:szCs w:val="24"/>
        </w:rPr>
        <w:t xml:space="preserve">with </w:t>
      </w:r>
      <w:r w:rsidR="0039207B" w:rsidRPr="00F855E6">
        <w:rPr>
          <w:rFonts w:ascii="Times New Roman" w:hAnsi="Times New Roman" w:cs="Times New Roman"/>
          <w:sz w:val="24"/>
          <w:szCs w:val="24"/>
        </w:rPr>
        <w:t>more harmful</w:t>
      </w:r>
      <w:r w:rsidR="00E15963" w:rsidRPr="00F855E6">
        <w:rPr>
          <w:rFonts w:ascii="Times New Roman" w:hAnsi="Times New Roman" w:cs="Times New Roman"/>
          <w:sz w:val="24"/>
          <w:szCs w:val="24"/>
        </w:rPr>
        <w:t xml:space="preserve"> dietary behaviours</w:t>
      </w:r>
      <w:r w:rsidR="002F6481" w:rsidRPr="00F855E6">
        <w:rPr>
          <w:rFonts w:ascii="Times New Roman" w:hAnsi="Times New Roman" w:cs="Times New Roman"/>
          <w:sz w:val="24"/>
          <w:szCs w:val="24"/>
        </w:rPr>
        <w:t xml:space="preserve"> </w:t>
      </w:r>
      <w:r w:rsidR="0039207B" w:rsidRPr="00F855E6">
        <w:rPr>
          <w:rFonts w:ascii="Times New Roman" w:hAnsi="Times New Roman" w:cs="Times New Roman"/>
          <w:sz w:val="24"/>
          <w:szCs w:val="24"/>
        </w:rPr>
        <w:fldChar w:fldCharType="begin">
          <w:fldData xml:space="preserve">PEVuZE5vdGU+PENpdGU+PEF1dGhvcj5Wb2dlbDwvQXV0aG9yPjxZZWFyPjIwMTk8L1llYXI+PFJl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</w:fldData>
        </w:fldChar>
      </w:r>
      <w:r w:rsidR="00EC3A03" w:rsidRPr="00F855E6">
        <w:rPr>
          <w:rFonts w:ascii="Times New Roman" w:hAnsi="Times New Roman" w:cs="Times New Roman"/>
          <w:sz w:val="24"/>
          <w:szCs w:val="24"/>
        </w:rPr>
        <w:instrText xml:space="preserve"> ADDIN EN.CITE </w:instrText>
      </w:r>
      <w:r w:rsidR="00EC3A03" w:rsidRPr="00F855E6">
        <w:rPr>
          <w:rFonts w:ascii="Times New Roman" w:hAnsi="Times New Roman" w:cs="Times New Roman"/>
          <w:sz w:val="24"/>
          <w:szCs w:val="24"/>
        </w:rPr>
        <w:fldChar w:fldCharType="begin">
          <w:fldData xml:space="preserve">PEVuZE5vdGU+PENpdGU+PEF1dGhvcj5Wb2dlbDwvQXV0aG9yPjxZZWFyPjIwMTk8L1llYXI+PFJl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</w:fldData>
        </w:fldChar>
      </w:r>
      <w:r w:rsidR="00EC3A03" w:rsidRPr="00F855E6">
        <w:rPr>
          <w:rFonts w:ascii="Times New Roman" w:hAnsi="Times New Roman" w:cs="Times New Roman"/>
          <w:sz w:val="24"/>
          <w:szCs w:val="24"/>
        </w:rPr>
        <w:instrText xml:space="preserve"> ADDIN EN.CITE.DATA </w:instrText>
      </w:r>
      <w:r w:rsidR="00EC3A03" w:rsidRPr="00F855E6">
        <w:rPr>
          <w:rFonts w:ascii="Times New Roman" w:hAnsi="Times New Roman" w:cs="Times New Roman"/>
          <w:sz w:val="24"/>
          <w:szCs w:val="24"/>
        </w:rPr>
      </w:r>
      <w:r w:rsidR="00EC3A03" w:rsidRPr="00F855E6">
        <w:rPr>
          <w:rFonts w:ascii="Times New Roman" w:hAnsi="Times New Roman" w:cs="Times New Roman"/>
          <w:sz w:val="24"/>
          <w:szCs w:val="24"/>
        </w:rPr>
        <w:fldChar w:fldCharType="end"/>
      </w:r>
      <w:r w:rsidR="0039207B" w:rsidRPr="00F855E6">
        <w:rPr>
          <w:rFonts w:ascii="Times New Roman" w:hAnsi="Times New Roman" w:cs="Times New Roman"/>
          <w:sz w:val="24"/>
          <w:szCs w:val="24"/>
        </w:rPr>
      </w:r>
      <w:r w:rsidR="0039207B" w:rsidRPr="00F855E6">
        <w:rPr>
          <w:rFonts w:ascii="Times New Roman" w:hAnsi="Times New Roman" w:cs="Times New Roman"/>
          <w:sz w:val="24"/>
          <w:szCs w:val="24"/>
        </w:rPr>
        <w:fldChar w:fldCharType="separate"/>
      </w:r>
      <w:r w:rsidR="00EC3A03" w:rsidRPr="00F855E6">
        <w:rPr>
          <w:rFonts w:ascii="Times New Roman" w:hAnsi="Times New Roman" w:cs="Times New Roman"/>
          <w:sz w:val="24"/>
          <w:szCs w:val="24"/>
        </w:rPr>
        <w:t>[</w:t>
      </w:r>
      <w:hyperlink w:anchor="_ENREF_46" w:tooltip="Vogel, 2019 #3717" w:history="1">
        <w:r w:rsidR="00D85EBA" w:rsidRPr="00F855E6">
          <w:rPr>
            <w:rFonts w:ascii="Times New Roman" w:hAnsi="Times New Roman" w:cs="Times New Roman"/>
            <w:sz w:val="24"/>
            <w:szCs w:val="24"/>
          </w:rPr>
          <w:t>46</w:t>
        </w:r>
      </w:hyperlink>
      <w:r w:rsidR="00EC3A03" w:rsidRPr="00F855E6">
        <w:rPr>
          <w:rFonts w:ascii="Times New Roman" w:hAnsi="Times New Roman" w:cs="Times New Roman"/>
          <w:sz w:val="24"/>
          <w:szCs w:val="24"/>
        </w:rPr>
        <w:t>]</w:t>
      </w:r>
      <w:r w:rsidR="0039207B" w:rsidRPr="00F855E6">
        <w:rPr>
          <w:rFonts w:ascii="Times New Roman" w:hAnsi="Times New Roman" w:cs="Times New Roman"/>
          <w:sz w:val="24"/>
          <w:szCs w:val="24"/>
        </w:rPr>
        <w:fldChar w:fldCharType="end"/>
      </w:r>
      <w:r w:rsidR="00DA0015" w:rsidRPr="00F855E6">
        <w:rPr>
          <w:rFonts w:ascii="Times New Roman" w:hAnsi="Times New Roman" w:cs="Times New Roman"/>
          <w:sz w:val="24"/>
          <w:szCs w:val="24"/>
        </w:rPr>
        <w:t>.</w:t>
      </w:r>
      <w:r w:rsidRPr="00F855E6">
        <w:rPr>
          <w:rFonts w:ascii="Times New Roman" w:hAnsi="Times New Roman" w:cs="Times New Roman"/>
          <w:sz w:val="24"/>
          <w:szCs w:val="24"/>
        </w:rPr>
        <w:t xml:space="preserve"> This pathway may be particularly relevant to participants of this study who </w:t>
      </w:r>
      <w:r w:rsidR="00366784" w:rsidRPr="00F855E6">
        <w:rPr>
          <w:rFonts w:ascii="Times New Roman" w:hAnsi="Times New Roman" w:cs="Times New Roman"/>
          <w:sz w:val="24"/>
          <w:szCs w:val="24"/>
        </w:rPr>
        <w:t xml:space="preserve">frequently </w:t>
      </w:r>
      <w:r w:rsidRPr="00F855E6">
        <w:rPr>
          <w:rFonts w:ascii="Times New Roman" w:hAnsi="Times New Roman" w:cs="Times New Roman"/>
          <w:sz w:val="24"/>
          <w:szCs w:val="24"/>
        </w:rPr>
        <w:t>shopped at discount supermarkets</w:t>
      </w:r>
      <w:r w:rsidR="00366784" w:rsidRPr="00F855E6">
        <w:rPr>
          <w:rFonts w:ascii="Times New Roman" w:hAnsi="Times New Roman" w:cs="Times New Roman"/>
          <w:sz w:val="24"/>
          <w:szCs w:val="24"/>
        </w:rPr>
        <w:t xml:space="preserve">. </w:t>
      </w:r>
    </w:p>
    <w:p w14:paraId="7BC4B736" w14:textId="4DBF9209" w:rsidR="008A2706" w:rsidRPr="00F855E6" w:rsidRDefault="00374141" w:rsidP="00ED1743">
      <w:pPr>
        <w:spacing w:line="480" w:lineRule="auto"/>
        <w:rPr>
          <w:rFonts w:ascii="Times New Roman" w:hAnsi="Times New Roman" w:cs="Times New Roman"/>
          <w:sz w:val="24"/>
          <w:szCs w:val="24"/>
        </w:rPr>
      </w:pPr>
      <w:r w:rsidRPr="00F855E6">
        <w:rPr>
          <w:rFonts w:ascii="Times New Roman" w:hAnsi="Times New Roman" w:cs="Times New Roman"/>
          <w:sz w:val="24"/>
          <w:szCs w:val="24"/>
        </w:rPr>
        <w:t xml:space="preserve">Social factors, </w:t>
      </w:r>
      <w:r w:rsidR="00205857" w:rsidRPr="00F855E6">
        <w:rPr>
          <w:rFonts w:ascii="Times New Roman" w:hAnsi="Times New Roman" w:cs="Times New Roman"/>
          <w:sz w:val="24"/>
          <w:szCs w:val="24"/>
        </w:rPr>
        <w:t>such as</w:t>
      </w:r>
      <w:r w:rsidRPr="00F855E6">
        <w:rPr>
          <w:rFonts w:ascii="Times New Roman" w:hAnsi="Times New Roman" w:cs="Times New Roman"/>
          <w:sz w:val="24"/>
          <w:szCs w:val="24"/>
        </w:rPr>
        <w:t xml:space="preserve"> the food preferences of other household members, also</w:t>
      </w:r>
      <w:r w:rsidR="003544D1" w:rsidRPr="00F855E6">
        <w:rPr>
          <w:rFonts w:ascii="Times New Roman" w:hAnsi="Times New Roman" w:cs="Times New Roman"/>
          <w:sz w:val="24"/>
          <w:szCs w:val="24"/>
        </w:rPr>
        <w:t xml:space="preserve"> provoked a change in </w:t>
      </w:r>
      <w:r w:rsidRPr="00F855E6">
        <w:rPr>
          <w:rFonts w:ascii="Times New Roman" w:hAnsi="Times New Roman" w:cs="Times New Roman"/>
          <w:sz w:val="24"/>
          <w:szCs w:val="24"/>
        </w:rPr>
        <w:t xml:space="preserve">participants’ </w:t>
      </w:r>
      <w:r w:rsidR="003544D1" w:rsidRPr="00F855E6">
        <w:rPr>
          <w:rFonts w:ascii="Times New Roman" w:hAnsi="Times New Roman" w:cs="Times New Roman"/>
          <w:sz w:val="24"/>
          <w:szCs w:val="24"/>
        </w:rPr>
        <w:t xml:space="preserve">intended shopping patterns. </w:t>
      </w:r>
      <w:r w:rsidRPr="00F855E6">
        <w:rPr>
          <w:rFonts w:ascii="Times New Roman" w:hAnsi="Times New Roman" w:cs="Times New Roman"/>
          <w:sz w:val="24"/>
          <w:szCs w:val="24"/>
        </w:rPr>
        <w:t>T</w:t>
      </w:r>
      <w:r w:rsidR="00441425" w:rsidRPr="00F855E6">
        <w:rPr>
          <w:rFonts w:ascii="Times New Roman" w:hAnsi="Times New Roman" w:cs="Times New Roman"/>
          <w:sz w:val="24"/>
          <w:szCs w:val="24"/>
        </w:rPr>
        <w:t xml:space="preserve">he overwhelmingly unhealthy environmental characteristics of supermarkets increasing the burden of shopping with children </w:t>
      </w:r>
      <w:r w:rsidR="00CE25A3" w:rsidRPr="00F855E6">
        <w:rPr>
          <w:rFonts w:ascii="Times New Roman" w:hAnsi="Times New Roman" w:cs="Times New Roman"/>
          <w:sz w:val="24"/>
          <w:szCs w:val="24"/>
        </w:rPr>
        <w:t xml:space="preserve">has been raised in previous </w:t>
      </w:r>
      <w:r w:rsidR="003544D1" w:rsidRPr="00F855E6">
        <w:rPr>
          <w:rFonts w:ascii="Times New Roman" w:hAnsi="Times New Roman" w:cs="Times New Roman"/>
          <w:sz w:val="24"/>
          <w:szCs w:val="24"/>
        </w:rPr>
        <w:t xml:space="preserve">qualitative </w:t>
      </w:r>
      <w:r w:rsidR="00CE25A3" w:rsidRPr="00F855E6">
        <w:rPr>
          <w:rFonts w:ascii="Times New Roman" w:hAnsi="Times New Roman" w:cs="Times New Roman"/>
          <w:sz w:val="24"/>
          <w:szCs w:val="24"/>
        </w:rPr>
        <w:t>research</w:t>
      </w:r>
      <w:r w:rsidRPr="00F855E6">
        <w:rPr>
          <w:rFonts w:ascii="Times New Roman" w:hAnsi="Times New Roman" w:cs="Times New Roman"/>
          <w:sz w:val="24"/>
          <w:szCs w:val="24"/>
        </w:rPr>
        <w:t xml:space="preserve"> </w:t>
      </w:r>
      <w:r w:rsidR="003544D1" w:rsidRPr="00F855E6">
        <w:rPr>
          <w:rFonts w:ascii="Times New Roman" w:hAnsi="Times New Roman" w:cs="Times New Roman"/>
          <w:sz w:val="24"/>
          <w:szCs w:val="24"/>
        </w:rPr>
        <w:fldChar w:fldCharType="begin">
          <w:fldData xml:space="preserve">PEVuZE5vdGU+PENpdGU+PEF1dGhvcj5HcmFtPC9BdXRob3I+PFllYXI+MjAxNjwvWWVhcj48UmVj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</w:fldData>
        </w:fldChar>
      </w:r>
      <w:r w:rsidR="00EC3A03" w:rsidRPr="00F855E6">
        <w:rPr>
          <w:rFonts w:ascii="Times New Roman" w:hAnsi="Times New Roman" w:cs="Times New Roman"/>
          <w:sz w:val="24"/>
          <w:szCs w:val="24"/>
        </w:rPr>
        <w:instrText xml:space="preserve"> ADDIN EN.CITE </w:instrText>
      </w:r>
      <w:r w:rsidR="00EC3A03" w:rsidRPr="00F855E6">
        <w:rPr>
          <w:rFonts w:ascii="Times New Roman" w:hAnsi="Times New Roman" w:cs="Times New Roman"/>
          <w:sz w:val="24"/>
          <w:szCs w:val="24"/>
        </w:rPr>
        <w:fldChar w:fldCharType="begin">
          <w:fldData xml:space="preserve">PEVuZE5vdGU+PENpdGU+PEF1dGhvcj5HcmFtPC9BdXRob3I+PFllYXI+MjAxNjwvWWVhcj48UmVj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</w:fldData>
        </w:fldChar>
      </w:r>
      <w:r w:rsidR="00EC3A03" w:rsidRPr="00F855E6">
        <w:rPr>
          <w:rFonts w:ascii="Times New Roman" w:hAnsi="Times New Roman" w:cs="Times New Roman"/>
          <w:sz w:val="24"/>
          <w:szCs w:val="24"/>
        </w:rPr>
        <w:instrText xml:space="preserve"> ADDIN EN.CITE.DATA </w:instrText>
      </w:r>
      <w:r w:rsidR="00EC3A03" w:rsidRPr="00F855E6">
        <w:rPr>
          <w:rFonts w:ascii="Times New Roman" w:hAnsi="Times New Roman" w:cs="Times New Roman"/>
          <w:sz w:val="24"/>
          <w:szCs w:val="24"/>
        </w:rPr>
      </w:r>
      <w:r w:rsidR="00EC3A03" w:rsidRPr="00F855E6">
        <w:rPr>
          <w:rFonts w:ascii="Times New Roman" w:hAnsi="Times New Roman" w:cs="Times New Roman"/>
          <w:sz w:val="24"/>
          <w:szCs w:val="24"/>
        </w:rPr>
        <w:fldChar w:fldCharType="end"/>
      </w:r>
      <w:r w:rsidR="003544D1" w:rsidRPr="00F855E6">
        <w:rPr>
          <w:rFonts w:ascii="Times New Roman" w:hAnsi="Times New Roman" w:cs="Times New Roman"/>
          <w:sz w:val="24"/>
          <w:szCs w:val="24"/>
        </w:rPr>
      </w:r>
      <w:r w:rsidR="003544D1" w:rsidRPr="00F855E6">
        <w:rPr>
          <w:rFonts w:ascii="Times New Roman" w:hAnsi="Times New Roman" w:cs="Times New Roman"/>
          <w:sz w:val="24"/>
          <w:szCs w:val="24"/>
        </w:rPr>
        <w:fldChar w:fldCharType="separate"/>
      </w:r>
      <w:r w:rsidR="00EC3A03" w:rsidRPr="00F855E6">
        <w:rPr>
          <w:rFonts w:ascii="Times New Roman" w:hAnsi="Times New Roman" w:cs="Times New Roman"/>
          <w:sz w:val="24"/>
          <w:szCs w:val="24"/>
        </w:rPr>
        <w:t>[</w:t>
      </w:r>
      <w:hyperlink w:anchor="_ENREF_24" w:tooltip="Campbell, 2014 #3813" w:history="1">
        <w:r w:rsidR="00D85EBA" w:rsidRPr="00F855E6">
          <w:rPr>
            <w:rFonts w:ascii="Times New Roman" w:hAnsi="Times New Roman" w:cs="Times New Roman"/>
            <w:sz w:val="24"/>
            <w:szCs w:val="24"/>
          </w:rPr>
          <w:t>24</w:t>
        </w:r>
      </w:hyperlink>
      <w:r w:rsidR="00EC3A03" w:rsidRPr="00F855E6">
        <w:rPr>
          <w:rFonts w:ascii="Times New Roman" w:hAnsi="Times New Roman" w:cs="Times New Roman"/>
          <w:sz w:val="24"/>
          <w:szCs w:val="24"/>
        </w:rPr>
        <w:t xml:space="preserve">, </w:t>
      </w:r>
      <w:hyperlink w:anchor="_ENREF_25" w:tooltip="Wingert, 2014 #15" w:history="1">
        <w:r w:rsidR="00D85EBA" w:rsidRPr="00F855E6">
          <w:rPr>
            <w:rFonts w:ascii="Times New Roman" w:hAnsi="Times New Roman" w:cs="Times New Roman"/>
            <w:sz w:val="24"/>
            <w:szCs w:val="24"/>
          </w:rPr>
          <w:t>25</w:t>
        </w:r>
      </w:hyperlink>
      <w:r w:rsidR="00EC3A03" w:rsidRPr="00F855E6">
        <w:rPr>
          <w:rFonts w:ascii="Times New Roman" w:hAnsi="Times New Roman" w:cs="Times New Roman"/>
          <w:sz w:val="24"/>
          <w:szCs w:val="24"/>
        </w:rPr>
        <w:t xml:space="preserve">, </w:t>
      </w:r>
      <w:hyperlink w:anchor="_ENREF_47" w:tooltip="Gram, 2016 #157" w:history="1">
        <w:r w:rsidR="00D85EBA" w:rsidRPr="00F855E6">
          <w:rPr>
            <w:rFonts w:ascii="Times New Roman" w:hAnsi="Times New Roman" w:cs="Times New Roman"/>
            <w:sz w:val="24"/>
            <w:szCs w:val="24"/>
          </w:rPr>
          <w:t>47</w:t>
        </w:r>
      </w:hyperlink>
      <w:r w:rsidR="00EC3A03" w:rsidRPr="00F855E6">
        <w:rPr>
          <w:rFonts w:ascii="Times New Roman" w:hAnsi="Times New Roman" w:cs="Times New Roman"/>
          <w:sz w:val="24"/>
          <w:szCs w:val="24"/>
        </w:rPr>
        <w:t>]</w:t>
      </w:r>
      <w:r w:rsidR="003544D1" w:rsidRPr="00F855E6">
        <w:rPr>
          <w:rFonts w:ascii="Times New Roman" w:hAnsi="Times New Roman" w:cs="Times New Roman"/>
          <w:sz w:val="24"/>
          <w:szCs w:val="24"/>
        </w:rPr>
        <w:fldChar w:fldCharType="end"/>
      </w:r>
      <w:r w:rsidRPr="00F855E6">
        <w:rPr>
          <w:rFonts w:ascii="Times New Roman" w:hAnsi="Times New Roman" w:cs="Times New Roman"/>
          <w:sz w:val="24"/>
          <w:szCs w:val="24"/>
        </w:rPr>
        <w:t>, however, little effort has been made to quantify the effect different family members have on household food shopping decisions.</w:t>
      </w:r>
      <w:r w:rsidR="00125146" w:rsidRPr="00F855E6">
        <w:rPr>
          <w:rFonts w:ascii="Times New Roman" w:hAnsi="Times New Roman" w:cs="Times New Roman"/>
          <w:sz w:val="24"/>
          <w:szCs w:val="24"/>
        </w:rPr>
        <w:t xml:space="preserve"> </w:t>
      </w:r>
      <w:r w:rsidR="001E08ED" w:rsidRPr="00F855E6">
        <w:rPr>
          <w:rFonts w:ascii="Times New Roman" w:hAnsi="Times New Roman" w:cs="Times New Roman"/>
          <w:sz w:val="24"/>
          <w:szCs w:val="24"/>
        </w:rPr>
        <w:t xml:space="preserve">The results of this </w:t>
      </w:r>
      <w:r w:rsidR="009F0B02" w:rsidRPr="00F855E6">
        <w:rPr>
          <w:rFonts w:ascii="Times New Roman" w:hAnsi="Times New Roman" w:cs="Times New Roman"/>
          <w:sz w:val="24"/>
          <w:szCs w:val="24"/>
        </w:rPr>
        <w:t xml:space="preserve">qualitative </w:t>
      </w:r>
      <w:r w:rsidR="001E08ED" w:rsidRPr="00F855E6">
        <w:rPr>
          <w:rFonts w:ascii="Times New Roman" w:hAnsi="Times New Roman" w:cs="Times New Roman"/>
          <w:sz w:val="24"/>
          <w:szCs w:val="24"/>
        </w:rPr>
        <w:t xml:space="preserve">study </w:t>
      </w:r>
      <w:r w:rsidR="00ED1743" w:rsidRPr="00F855E6">
        <w:rPr>
          <w:rFonts w:ascii="Times New Roman" w:hAnsi="Times New Roman" w:cs="Times New Roman"/>
          <w:sz w:val="24"/>
          <w:szCs w:val="24"/>
        </w:rPr>
        <w:t>are</w:t>
      </w:r>
      <w:r w:rsidR="001E08ED" w:rsidRPr="00F855E6">
        <w:rPr>
          <w:rFonts w:ascii="Times New Roman" w:hAnsi="Times New Roman" w:cs="Times New Roman"/>
          <w:sz w:val="24"/>
          <w:szCs w:val="24"/>
        </w:rPr>
        <w:t xml:space="preserve"> be</w:t>
      </w:r>
      <w:r w:rsidR="00ED1743" w:rsidRPr="00F855E6">
        <w:rPr>
          <w:rFonts w:ascii="Times New Roman" w:hAnsi="Times New Roman" w:cs="Times New Roman"/>
          <w:sz w:val="24"/>
          <w:szCs w:val="24"/>
        </w:rPr>
        <w:t>ing</w:t>
      </w:r>
      <w:r w:rsidR="001E08ED" w:rsidRPr="00F855E6">
        <w:rPr>
          <w:rFonts w:ascii="Times New Roman" w:hAnsi="Times New Roman" w:cs="Times New Roman"/>
          <w:sz w:val="24"/>
          <w:szCs w:val="24"/>
        </w:rPr>
        <w:t xml:space="preserve"> used to</w:t>
      </w:r>
      <w:r w:rsidR="00366784" w:rsidRPr="00F855E6">
        <w:rPr>
          <w:rFonts w:ascii="Times New Roman" w:hAnsi="Times New Roman" w:cs="Times New Roman"/>
          <w:sz w:val="24"/>
          <w:szCs w:val="24"/>
        </w:rPr>
        <w:t xml:space="preserve"> </w:t>
      </w:r>
      <w:r w:rsidR="001E08ED" w:rsidRPr="00F855E6">
        <w:rPr>
          <w:rFonts w:ascii="Times New Roman" w:hAnsi="Times New Roman" w:cs="Times New Roman"/>
          <w:sz w:val="24"/>
          <w:szCs w:val="24"/>
        </w:rPr>
        <w:t>design</w:t>
      </w:r>
      <w:r w:rsidR="00366784" w:rsidRPr="00F855E6">
        <w:rPr>
          <w:rFonts w:ascii="Times New Roman" w:hAnsi="Times New Roman" w:cs="Times New Roman"/>
          <w:sz w:val="24"/>
          <w:szCs w:val="24"/>
        </w:rPr>
        <w:t xml:space="preserve"> pathway analyses using longitudinal </w:t>
      </w:r>
      <w:r w:rsidR="009F0B02" w:rsidRPr="00F855E6">
        <w:rPr>
          <w:rFonts w:ascii="Times New Roman" w:hAnsi="Times New Roman" w:cs="Times New Roman"/>
          <w:sz w:val="24"/>
          <w:szCs w:val="24"/>
        </w:rPr>
        <w:t xml:space="preserve">quantitative </w:t>
      </w:r>
      <w:r w:rsidR="00366784" w:rsidRPr="00F855E6">
        <w:rPr>
          <w:rFonts w:ascii="Times New Roman" w:hAnsi="Times New Roman" w:cs="Times New Roman"/>
          <w:sz w:val="24"/>
          <w:szCs w:val="24"/>
        </w:rPr>
        <w:t xml:space="preserve">data to identify the key pathways of influence between environmental, social </w:t>
      </w:r>
      <w:r w:rsidR="004B18B7" w:rsidRPr="00F855E6">
        <w:rPr>
          <w:rFonts w:ascii="Times New Roman" w:hAnsi="Times New Roman" w:cs="Times New Roman"/>
          <w:sz w:val="24"/>
          <w:szCs w:val="24"/>
        </w:rPr>
        <w:t xml:space="preserve">and psychological </w:t>
      </w:r>
      <w:r w:rsidR="00366784" w:rsidRPr="00F855E6">
        <w:rPr>
          <w:rFonts w:ascii="Times New Roman" w:hAnsi="Times New Roman" w:cs="Times New Roman"/>
          <w:sz w:val="24"/>
          <w:szCs w:val="24"/>
        </w:rPr>
        <w:t>determinant</w:t>
      </w:r>
      <w:r w:rsidRPr="00F855E6">
        <w:rPr>
          <w:rFonts w:ascii="Times New Roman" w:hAnsi="Times New Roman" w:cs="Times New Roman"/>
          <w:sz w:val="24"/>
          <w:szCs w:val="24"/>
        </w:rPr>
        <w:t>s</w:t>
      </w:r>
      <w:r w:rsidR="00366784" w:rsidRPr="00F855E6">
        <w:rPr>
          <w:rFonts w:ascii="Times New Roman" w:hAnsi="Times New Roman" w:cs="Times New Roman"/>
          <w:sz w:val="24"/>
          <w:szCs w:val="24"/>
        </w:rPr>
        <w:t xml:space="preserve"> of diet</w:t>
      </w:r>
      <w:r w:rsidRPr="00F855E6">
        <w:rPr>
          <w:rFonts w:ascii="Times New Roman" w:hAnsi="Times New Roman" w:cs="Times New Roman"/>
          <w:sz w:val="24"/>
          <w:szCs w:val="24"/>
        </w:rPr>
        <w:t>ary-related factors</w:t>
      </w:r>
      <w:r w:rsidR="00366784" w:rsidRPr="00F855E6">
        <w:rPr>
          <w:rFonts w:ascii="Times New Roman" w:hAnsi="Times New Roman" w:cs="Times New Roman"/>
          <w:sz w:val="24"/>
          <w:szCs w:val="24"/>
        </w:rPr>
        <w:t>, and how improving</w:t>
      </w:r>
      <w:r w:rsidR="006F6E38" w:rsidRPr="00F855E6">
        <w:rPr>
          <w:rFonts w:ascii="Times New Roman" w:hAnsi="Times New Roman" w:cs="Times New Roman"/>
          <w:sz w:val="24"/>
          <w:szCs w:val="24"/>
        </w:rPr>
        <w:t xml:space="preserve"> discount</w:t>
      </w:r>
      <w:r w:rsidR="00366784" w:rsidRPr="00F855E6">
        <w:rPr>
          <w:rFonts w:ascii="Times New Roman" w:hAnsi="Times New Roman" w:cs="Times New Roman"/>
          <w:sz w:val="24"/>
          <w:szCs w:val="24"/>
        </w:rPr>
        <w:t xml:space="preserve"> supermarket environments effects these pathways </w:t>
      </w:r>
      <w:r w:rsidR="00366784" w:rsidRPr="00F855E6">
        <w:rPr>
          <w:rFonts w:ascii="Times New Roman" w:hAnsi="Times New Roman" w:cs="Times New Roman"/>
          <w:sz w:val="24"/>
          <w:szCs w:val="24"/>
        </w:rPr>
        <w:fldChar w:fldCharType="begin">
          <w:fldData xml:space="preserve">PEVuZE5vdGU+PENpdGU+PEF1dGhvcj5Wb2dlbDwvQXV0aG9yPjxZZWFyPjIwMjA8L1llYXI+PFJl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</w:fldData>
        </w:fldChar>
      </w:r>
      <w:r w:rsidR="00ED1743" w:rsidRPr="00F855E6">
        <w:rPr>
          <w:rFonts w:ascii="Times New Roman" w:hAnsi="Times New Roman" w:cs="Times New Roman"/>
          <w:sz w:val="24"/>
          <w:szCs w:val="24"/>
        </w:rPr>
        <w:instrText xml:space="preserve"> ADDIN EN.CITE </w:instrText>
      </w:r>
      <w:r w:rsidR="00ED1743" w:rsidRPr="00F855E6">
        <w:rPr>
          <w:rFonts w:ascii="Times New Roman" w:hAnsi="Times New Roman" w:cs="Times New Roman"/>
          <w:sz w:val="24"/>
          <w:szCs w:val="24"/>
        </w:rPr>
        <w:fldChar w:fldCharType="begin">
          <w:fldData xml:space="preserve">PEVuZE5vdGU+PENpdGU+PEF1dGhvcj5Wb2dlbDwvQXV0aG9yPjxZZWFyPjIwMjA8L1llYXI+PFJl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</w:fldData>
        </w:fldChar>
      </w:r>
      <w:r w:rsidR="00ED1743" w:rsidRPr="00F855E6">
        <w:rPr>
          <w:rFonts w:ascii="Times New Roman" w:hAnsi="Times New Roman" w:cs="Times New Roman"/>
          <w:sz w:val="24"/>
          <w:szCs w:val="24"/>
        </w:rPr>
        <w:instrText xml:space="preserve"> ADDIN EN.CITE.DATA </w:instrText>
      </w:r>
      <w:r w:rsidR="00ED1743" w:rsidRPr="00F855E6">
        <w:rPr>
          <w:rFonts w:ascii="Times New Roman" w:hAnsi="Times New Roman" w:cs="Times New Roman"/>
          <w:sz w:val="24"/>
          <w:szCs w:val="24"/>
        </w:rPr>
      </w:r>
      <w:r w:rsidR="00ED1743" w:rsidRPr="00F855E6">
        <w:rPr>
          <w:rFonts w:ascii="Times New Roman" w:hAnsi="Times New Roman" w:cs="Times New Roman"/>
          <w:sz w:val="24"/>
          <w:szCs w:val="24"/>
        </w:rPr>
        <w:fldChar w:fldCharType="end"/>
      </w:r>
      <w:r w:rsidR="00366784" w:rsidRPr="00F855E6">
        <w:rPr>
          <w:rFonts w:ascii="Times New Roman" w:hAnsi="Times New Roman" w:cs="Times New Roman"/>
          <w:sz w:val="24"/>
          <w:szCs w:val="24"/>
        </w:rPr>
      </w:r>
      <w:r w:rsidR="00366784" w:rsidRPr="00F855E6">
        <w:rPr>
          <w:rFonts w:ascii="Times New Roman" w:hAnsi="Times New Roman" w:cs="Times New Roman"/>
          <w:sz w:val="24"/>
          <w:szCs w:val="24"/>
        </w:rPr>
        <w:fldChar w:fldCharType="separate"/>
      </w:r>
      <w:r w:rsidR="00ED1743" w:rsidRPr="00F855E6">
        <w:rPr>
          <w:rFonts w:ascii="Times New Roman" w:hAnsi="Times New Roman" w:cs="Times New Roman"/>
          <w:sz w:val="24"/>
          <w:szCs w:val="24"/>
        </w:rPr>
        <w:t>[</w:t>
      </w:r>
      <w:hyperlink w:anchor="_ENREF_48" w:tooltip="Vogel, 2020 #3803" w:history="1">
        <w:r w:rsidR="00D85EBA" w:rsidRPr="00F855E6">
          <w:rPr>
            <w:rFonts w:ascii="Times New Roman" w:hAnsi="Times New Roman" w:cs="Times New Roman"/>
            <w:sz w:val="24"/>
            <w:szCs w:val="24"/>
          </w:rPr>
          <w:t>48</w:t>
        </w:r>
      </w:hyperlink>
      <w:r w:rsidR="00ED1743" w:rsidRPr="00F855E6">
        <w:rPr>
          <w:rFonts w:ascii="Times New Roman" w:hAnsi="Times New Roman" w:cs="Times New Roman"/>
          <w:sz w:val="24"/>
          <w:szCs w:val="24"/>
        </w:rPr>
        <w:t>]</w:t>
      </w:r>
      <w:r w:rsidR="00366784" w:rsidRPr="00F855E6">
        <w:rPr>
          <w:rFonts w:ascii="Times New Roman" w:hAnsi="Times New Roman" w:cs="Times New Roman"/>
          <w:sz w:val="24"/>
          <w:szCs w:val="24"/>
        </w:rPr>
        <w:fldChar w:fldCharType="end"/>
      </w:r>
      <w:r w:rsidR="006E6D5C" w:rsidRPr="00F855E6">
        <w:rPr>
          <w:rFonts w:ascii="Times New Roman" w:hAnsi="Times New Roman" w:cs="Times New Roman"/>
          <w:sz w:val="24"/>
          <w:szCs w:val="24"/>
        </w:rPr>
        <w:t>.</w:t>
      </w:r>
      <w:r w:rsidR="00366784" w:rsidRPr="00F855E6">
        <w:rPr>
          <w:rFonts w:ascii="Times New Roman" w:hAnsi="Times New Roman" w:cs="Times New Roman"/>
          <w:sz w:val="24"/>
          <w:szCs w:val="24"/>
        </w:rPr>
        <w:t xml:space="preserve">     </w:t>
      </w:r>
    </w:p>
    <w:p w14:paraId="1BDB9410" w14:textId="1B73C805" w:rsidR="000424E3" w:rsidRPr="00F855E6" w:rsidRDefault="000424E3" w:rsidP="007D084A">
      <w:pPr>
        <w:pStyle w:val="Heading2"/>
        <w:pBdr>
          <w:top w:val="nil"/>
          <w:left w:val="nil"/>
          <w:bottom w:val="nil"/>
          <w:right w:val="nil"/>
          <w:between w:val="nil"/>
          <w:bar w:val="nil"/>
        </w:pBdr>
        <w:spacing w:before="0" w:line="480" w:lineRule="auto"/>
        <w:rPr>
          <w:rFonts w:ascii="Times New Roman" w:hAnsi="Times New Roman" w:cs="Times New Roman"/>
          <w:i/>
          <w:color w:val="auto"/>
          <w:sz w:val="24"/>
          <w:szCs w:val="24"/>
          <w:bdr w:val="nil"/>
        </w:rPr>
      </w:pPr>
      <w:r w:rsidRPr="00F855E6">
        <w:rPr>
          <w:rFonts w:ascii="Times New Roman" w:hAnsi="Times New Roman" w:cs="Times New Roman"/>
          <w:i/>
          <w:color w:val="auto"/>
          <w:sz w:val="24"/>
          <w:szCs w:val="24"/>
          <w:bdr w:val="nil"/>
        </w:rPr>
        <w:t xml:space="preserve">4.3. </w:t>
      </w:r>
      <w:r w:rsidR="003C0B70" w:rsidRPr="00F855E6">
        <w:rPr>
          <w:rFonts w:ascii="Times New Roman" w:hAnsi="Times New Roman" w:cs="Times New Roman"/>
          <w:i/>
          <w:color w:val="auto"/>
          <w:sz w:val="24"/>
          <w:szCs w:val="24"/>
          <w:bdr w:val="nil"/>
        </w:rPr>
        <w:t>P</w:t>
      </w:r>
      <w:r w:rsidRPr="00F855E6">
        <w:rPr>
          <w:rFonts w:ascii="Times New Roman" w:hAnsi="Times New Roman" w:cs="Times New Roman"/>
          <w:i/>
          <w:color w:val="auto"/>
          <w:sz w:val="24"/>
          <w:szCs w:val="24"/>
          <w:bdr w:val="nil"/>
        </w:rPr>
        <w:t xml:space="preserve">olicy </w:t>
      </w:r>
      <w:r w:rsidR="003C0B70" w:rsidRPr="00F855E6">
        <w:rPr>
          <w:rFonts w:ascii="Times New Roman" w:hAnsi="Times New Roman" w:cs="Times New Roman"/>
          <w:i/>
          <w:color w:val="auto"/>
          <w:sz w:val="24"/>
          <w:szCs w:val="24"/>
          <w:bdr w:val="nil"/>
        </w:rPr>
        <w:t xml:space="preserve">and research </w:t>
      </w:r>
      <w:r w:rsidRPr="00F855E6">
        <w:rPr>
          <w:rFonts w:ascii="Times New Roman" w:hAnsi="Times New Roman" w:cs="Times New Roman"/>
          <w:i/>
          <w:color w:val="auto"/>
          <w:sz w:val="24"/>
          <w:szCs w:val="24"/>
          <w:bdr w:val="nil"/>
        </w:rPr>
        <w:t xml:space="preserve">implications </w:t>
      </w:r>
    </w:p>
    <w:p w14:paraId="22F5CC8D" w14:textId="1A930056" w:rsidR="00CB703E" w:rsidRPr="00F855E6" w:rsidRDefault="00EE6707" w:rsidP="00CB703E">
      <w:pPr>
        <w:spacing w:line="480" w:lineRule="auto"/>
        <w:rPr>
          <w:rFonts w:ascii="Times New Roman" w:hAnsi="Times New Roman" w:cs="Times New Roman"/>
          <w:sz w:val="24"/>
          <w:szCs w:val="24"/>
        </w:rPr>
      </w:pPr>
      <w:r w:rsidRPr="00F855E6">
        <w:rPr>
          <w:rFonts w:ascii="Times New Roman" w:hAnsi="Times New Roman" w:cs="Times New Roman"/>
          <w:sz w:val="24"/>
          <w:szCs w:val="24"/>
        </w:rPr>
        <w:t>Findings from</w:t>
      </w:r>
      <w:r w:rsidR="00946BAE" w:rsidRPr="00F855E6">
        <w:rPr>
          <w:rFonts w:ascii="Times New Roman" w:hAnsi="Times New Roman" w:cs="Times New Roman"/>
          <w:sz w:val="24"/>
          <w:szCs w:val="24"/>
        </w:rPr>
        <w:t xml:space="preserve"> this study confirm those of </w:t>
      </w:r>
      <w:r w:rsidR="00651948" w:rsidRPr="00F855E6">
        <w:rPr>
          <w:rFonts w:ascii="Times New Roman" w:hAnsi="Times New Roman" w:cs="Times New Roman"/>
          <w:sz w:val="24"/>
          <w:szCs w:val="24"/>
        </w:rPr>
        <w:t xml:space="preserve">others </w:t>
      </w:r>
      <w:r w:rsidR="00946BAE" w:rsidRPr="00F855E6">
        <w:rPr>
          <w:rFonts w:ascii="Times New Roman" w:hAnsi="Times New Roman" w:cs="Times New Roman"/>
          <w:sz w:val="24"/>
          <w:szCs w:val="24"/>
        </w:rPr>
        <w:t>who highlighted that consumers are concerned and</w:t>
      </w:r>
      <w:r w:rsidR="008A2706" w:rsidRPr="00F855E6">
        <w:rPr>
          <w:rFonts w:ascii="Times New Roman" w:hAnsi="Times New Roman" w:cs="Times New Roman"/>
          <w:sz w:val="24"/>
          <w:szCs w:val="24"/>
        </w:rPr>
        <w:t xml:space="preserve"> often </w:t>
      </w:r>
      <w:r w:rsidR="00946BAE" w:rsidRPr="00F855E6">
        <w:rPr>
          <w:rFonts w:ascii="Times New Roman" w:hAnsi="Times New Roman" w:cs="Times New Roman"/>
          <w:sz w:val="24"/>
          <w:szCs w:val="24"/>
        </w:rPr>
        <w:t>annoyed about the prominent placement and frequent promotion of unhealthy snacks</w:t>
      </w:r>
      <w:r w:rsidR="00AF4EA1" w:rsidRPr="00F855E6">
        <w:rPr>
          <w:rFonts w:ascii="Times New Roman" w:hAnsi="Times New Roman" w:cs="Times New Roman"/>
          <w:sz w:val="24"/>
          <w:szCs w:val="24"/>
        </w:rPr>
        <w:t>,</w:t>
      </w:r>
      <w:r w:rsidRPr="00F855E6">
        <w:rPr>
          <w:rFonts w:ascii="Times New Roman" w:hAnsi="Times New Roman" w:cs="Times New Roman"/>
          <w:sz w:val="24"/>
          <w:szCs w:val="24"/>
        </w:rPr>
        <w:t xml:space="preserve"> thus suggesting</w:t>
      </w:r>
      <w:r w:rsidR="00946BAE" w:rsidRPr="00F855E6">
        <w:rPr>
          <w:rFonts w:ascii="Times New Roman" w:hAnsi="Times New Roman" w:cs="Times New Roman"/>
          <w:sz w:val="24"/>
          <w:szCs w:val="24"/>
        </w:rPr>
        <w:t xml:space="preserve"> consumer support for action to </w:t>
      </w:r>
      <w:r w:rsidR="00C73572" w:rsidRPr="00F855E6">
        <w:rPr>
          <w:rFonts w:ascii="Times New Roman" w:hAnsi="Times New Roman" w:cs="Times New Roman"/>
          <w:sz w:val="24"/>
          <w:szCs w:val="24"/>
        </w:rPr>
        <w:t xml:space="preserve">limit </w:t>
      </w:r>
      <w:r w:rsidRPr="00F855E6">
        <w:rPr>
          <w:rFonts w:ascii="Times New Roman" w:hAnsi="Times New Roman" w:cs="Times New Roman"/>
          <w:sz w:val="24"/>
          <w:szCs w:val="24"/>
        </w:rPr>
        <w:t xml:space="preserve">unhealthy </w:t>
      </w:r>
      <w:r w:rsidR="00DA0015" w:rsidRPr="00F855E6">
        <w:rPr>
          <w:rFonts w:ascii="Times New Roman" w:hAnsi="Times New Roman" w:cs="Times New Roman"/>
          <w:sz w:val="24"/>
          <w:szCs w:val="24"/>
        </w:rPr>
        <w:t>in-store temptations</w:t>
      </w:r>
      <w:r w:rsidR="00B039CE" w:rsidRPr="00F855E6">
        <w:rPr>
          <w:rFonts w:ascii="Times New Roman" w:hAnsi="Times New Roman" w:cs="Times New Roman"/>
          <w:sz w:val="24"/>
          <w:szCs w:val="24"/>
        </w:rPr>
        <w:t xml:space="preserve"> </w:t>
      </w:r>
      <w:r w:rsidR="00B039CE" w:rsidRPr="00F855E6">
        <w:rPr>
          <w:rFonts w:ascii="Times New Roman" w:hAnsi="Times New Roman" w:cs="Times New Roman"/>
          <w:sz w:val="24"/>
          <w:szCs w:val="24"/>
        </w:rPr>
        <w:fldChar w:fldCharType="begin"/>
      </w:r>
      <w:r w:rsidR="00F2563E" w:rsidRPr="00F855E6">
        <w:rPr>
          <w:rFonts w:ascii="Times New Roman" w:hAnsi="Times New Roman" w:cs="Times New Roman"/>
          <w:sz w:val="24"/>
          <w:szCs w:val="24"/>
        </w:rPr>
        <w:instrText xml:space="preserve"> ADDIN EN.CITE &lt;EndNote&gt;&lt;Cite&gt;&lt;Author&gt;Campbell&lt;/Author&gt;&lt;Year&gt;2014&lt;/Year&gt;&lt;RecNum&gt;3813&lt;/RecNum&gt;&lt;DisplayText&gt;[24]&lt;/DisplayText&gt;&lt;record&gt;&lt;rec-number&gt;3813&lt;/rec-number&gt;&lt;foreign-keys&gt;&lt;key app="EN" db-id="sw0xdarfpv2pepep9ah55ae5fxfwaaxa0ze2" timestamp="1594247625"&gt;3813&lt;/key&gt;&lt;/foreign-keys&gt;&lt;ref-type name="Journal Article"&gt;17&lt;/ref-type&gt;&lt;contributors&gt;&lt;authors&gt;&lt;author&gt;Campbell, S.&lt;/author&gt;&lt;author&gt;James, E. L.&lt;/author&gt;&lt;author&gt;Stacey, F. G.&lt;/author&gt;&lt;author&gt;Bowman, J.&lt;/author&gt;&lt;author&gt;Chapman, K.&lt;/author&gt;&lt;author&gt;Kelly, B.&lt;/author&gt;&lt;/authors&gt;&lt;/contributors&gt;&lt;auth-address&gt;*Corresponding author. E-mail: erica.james@newcastle.edu.au.&lt;/auth-address&gt;&lt;titles&gt;&lt;title&gt;A mixed-method examination of food marketing directed towards children in Australian supermarkets&lt;/title&gt;&lt;secondary-title&gt;Health Promot Int&lt;/secondary-title&gt;&lt;/titles&gt;&lt;periodical&gt;&lt;full-title&gt;Health Promot Int&lt;/full-title&gt;&lt;/periodical&gt;&lt;pages&gt;267-77&lt;/pages&gt;&lt;volume&gt;29&lt;/volume&gt;&lt;number&gt;2&lt;/number&gt;&lt;edition&gt;2012/11/17&lt;/edition&gt;&lt;keywords&gt;&lt;keyword&gt;Australia&lt;/keyword&gt;&lt;keyword&gt;Child&lt;/keyword&gt;&lt;keyword&gt;Child, Preschool&lt;/keyword&gt;&lt;keyword&gt;Female&lt;/keyword&gt;&lt;keyword&gt;*Food&lt;/keyword&gt;&lt;keyword&gt;Food Preferences&lt;/keyword&gt;&lt;keyword&gt;Humans&lt;/keyword&gt;&lt;keyword&gt;Interviews as Topic&lt;/keyword&gt;&lt;keyword&gt;Male&lt;/keyword&gt;&lt;keyword&gt;Marketing/*statistics &amp;amp; numerical data&lt;/keyword&gt;&lt;keyword&gt;*Parents&lt;/keyword&gt;&lt;keyword&gt;Socioeconomic Factors&lt;/keyword&gt;&lt;keyword&gt;food advertising&lt;/keyword&gt;&lt;keyword&gt;food marketing&lt;/keyword&gt;&lt;keyword&gt;supermarket&lt;/keyword&gt;&lt;/keywords&gt;&lt;dates&gt;&lt;year&gt;2014&lt;/year&gt;&lt;pub-dates&gt;&lt;date&gt;Jun&lt;/date&gt;&lt;/pub-dates&gt;&lt;/dates&gt;&lt;isbn&gt;1460-2245 (Electronic)&amp;#xD;0957-4824 (Linking)&lt;/isbn&gt;&lt;accession-num&gt;23154998&lt;/accession-num&gt;&lt;urls&gt;&lt;related-urls&gt;&lt;url&gt;https://www.ncbi.nlm.nih.gov/pubmed/23154998&lt;/url&gt;&lt;/related-urls&gt;&lt;/urls&gt;&lt;electronic-resource-num&gt;10.1093/heapro/das060&lt;/electronic-resource-num&gt;&lt;/record&gt;&lt;/Cite&gt;&lt;/EndNote&gt;</w:instrText>
      </w:r>
      <w:r w:rsidR="00B039CE" w:rsidRPr="00F855E6">
        <w:rPr>
          <w:rFonts w:ascii="Times New Roman" w:hAnsi="Times New Roman" w:cs="Times New Roman"/>
          <w:sz w:val="24"/>
          <w:szCs w:val="24"/>
        </w:rPr>
        <w:fldChar w:fldCharType="separate"/>
      </w:r>
      <w:r w:rsidR="00F2563E" w:rsidRPr="00F855E6">
        <w:rPr>
          <w:rFonts w:ascii="Times New Roman" w:hAnsi="Times New Roman" w:cs="Times New Roman"/>
          <w:sz w:val="24"/>
          <w:szCs w:val="24"/>
        </w:rPr>
        <w:t>[</w:t>
      </w:r>
      <w:hyperlink w:anchor="_ENREF_24" w:tooltip="Campbell, 2014 #3813" w:history="1">
        <w:r w:rsidR="00D85EBA" w:rsidRPr="00F855E6">
          <w:rPr>
            <w:rFonts w:ascii="Times New Roman" w:hAnsi="Times New Roman" w:cs="Times New Roman"/>
            <w:sz w:val="24"/>
            <w:szCs w:val="24"/>
          </w:rPr>
          <w:t>24</w:t>
        </w:r>
      </w:hyperlink>
      <w:r w:rsidR="00F2563E" w:rsidRPr="00F855E6">
        <w:rPr>
          <w:rFonts w:ascii="Times New Roman" w:hAnsi="Times New Roman" w:cs="Times New Roman"/>
          <w:sz w:val="24"/>
          <w:szCs w:val="24"/>
        </w:rPr>
        <w:t>]</w:t>
      </w:r>
      <w:r w:rsidR="00B039CE" w:rsidRPr="00F855E6">
        <w:rPr>
          <w:rFonts w:ascii="Times New Roman" w:hAnsi="Times New Roman" w:cs="Times New Roman"/>
          <w:sz w:val="24"/>
          <w:szCs w:val="24"/>
        </w:rPr>
        <w:fldChar w:fldCharType="end"/>
      </w:r>
      <w:r w:rsidR="00DA0015" w:rsidRPr="00F855E6">
        <w:rPr>
          <w:rFonts w:ascii="Times New Roman" w:hAnsi="Times New Roman" w:cs="Times New Roman"/>
          <w:sz w:val="24"/>
          <w:szCs w:val="24"/>
        </w:rPr>
        <w:t>.</w:t>
      </w:r>
      <w:r w:rsidR="00C73572" w:rsidRPr="00F855E6">
        <w:rPr>
          <w:rFonts w:ascii="Times New Roman" w:hAnsi="Times New Roman" w:cs="Times New Roman"/>
          <w:sz w:val="24"/>
          <w:szCs w:val="24"/>
        </w:rPr>
        <w:t xml:space="preserve"> </w:t>
      </w:r>
      <w:r w:rsidRPr="00F855E6">
        <w:rPr>
          <w:rFonts w:ascii="Times New Roman" w:hAnsi="Times New Roman" w:cs="Times New Roman"/>
          <w:sz w:val="24"/>
          <w:szCs w:val="24"/>
        </w:rPr>
        <w:t>Overall</w:t>
      </w:r>
      <w:r w:rsidR="00C73572" w:rsidRPr="00F855E6">
        <w:rPr>
          <w:rFonts w:ascii="Times New Roman" w:hAnsi="Times New Roman" w:cs="Times New Roman"/>
          <w:sz w:val="24"/>
          <w:szCs w:val="24"/>
        </w:rPr>
        <w:t>, however</w:t>
      </w:r>
      <w:r w:rsidR="00053137" w:rsidRPr="00F855E6">
        <w:rPr>
          <w:rFonts w:ascii="Times New Roman" w:hAnsi="Times New Roman" w:cs="Times New Roman"/>
          <w:sz w:val="24"/>
          <w:szCs w:val="24"/>
        </w:rPr>
        <w:t xml:space="preserve">, </w:t>
      </w:r>
      <w:r w:rsidR="00F27D38" w:rsidRPr="00F855E6">
        <w:rPr>
          <w:rFonts w:ascii="Times New Roman" w:hAnsi="Times New Roman" w:cs="Times New Roman"/>
          <w:sz w:val="24"/>
          <w:szCs w:val="24"/>
        </w:rPr>
        <w:t>participants</w:t>
      </w:r>
      <w:r w:rsidRPr="00F855E6">
        <w:rPr>
          <w:rFonts w:ascii="Times New Roman" w:hAnsi="Times New Roman" w:cs="Times New Roman"/>
          <w:sz w:val="24"/>
          <w:szCs w:val="24"/>
        </w:rPr>
        <w:t xml:space="preserve"> </w:t>
      </w:r>
      <w:r w:rsidR="00F27D38" w:rsidRPr="00F855E6">
        <w:rPr>
          <w:rFonts w:ascii="Times New Roman" w:hAnsi="Times New Roman" w:cs="Times New Roman"/>
          <w:sz w:val="24"/>
          <w:szCs w:val="24"/>
        </w:rPr>
        <w:t xml:space="preserve">in the current </w:t>
      </w:r>
      <w:r w:rsidR="001D6BD7" w:rsidRPr="00F855E6">
        <w:rPr>
          <w:rFonts w:ascii="Times New Roman" w:hAnsi="Times New Roman" w:cs="Times New Roman"/>
          <w:sz w:val="24"/>
          <w:szCs w:val="24"/>
        </w:rPr>
        <w:t xml:space="preserve">study </w:t>
      </w:r>
      <w:r w:rsidR="00C73572" w:rsidRPr="00F855E6">
        <w:rPr>
          <w:rFonts w:ascii="Times New Roman" w:hAnsi="Times New Roman" w:cs="Times New Roman"/>
          <w:sz w:val="24"/>
          <w:szCs w:val="24"/>
        </w:rPr>
        <w:t xml:space="preserve">expressed a level of ambivalence </w:t>
      </w:r>
      <w:r w:rsidR="00A7440A" w:rsidRPr="00F855E6">
        <w:rPr>
          <w:rFonts w:ascii="Times New Roman" w:hAnsi="Times New Roman" w:cs="Times New Roman"/>
          <w:sz w:val="24"/>
          <w:szCs w:val="24"/>
        </w:rPr>
        <w:t>towards</w:t>
      </w:r>
      <w:r w:rsidR="00C73572" w:rsidRPr="00F855E6">
        <w:rPr>
          <w:rFonts w:ascii="Times New Roman" w:hAnsi="Times New Roman" w:cs="Times New Roman"/>
          <w:sz w:val="24"/>
          <w:szCs w:val="24"/>
        </w:rPr>
        <w:t xml:space="preserve"> </w:t>
      </w:r>
      <w:r w:rsidR="00AF4EA1" w:rsidRPr="00F855E6">
        <w:rPr>
          <w:rFonts w:ascii="Times New Roman" w:hAnsi="Times New Roman" w:cs="Times New Roman"/>
          <w:sz w:val="24"/>
          <w:szCs w:val="24"/>
        </w:rPr>
        <w:t>the role of supermarkets and governments</w:t>
      </w:r>
      <w:r w:rsidR="0076280C" w:rsidRPr="00F855E6">
        <w:rPr>
          <w:rFonts w:ascii="Times New Roman" w:hAnsi="Times New Roman" w:cs="Times New Roman"/>
          <w:sz w:val="24"/>
          <w:szCs w:val="24"/>
        </w:rPr>
        <w:t xml:space="preserve"> </w:t>
      </w:r>
      <w:r w:rsidRPr="00F855E6">
        <w:rPr>
          <w:rFonts w:ascii="Times New Roman" w:hAnsi="Times New Roman" w:cs="Times New Roman"/>
          <w:sz w:val="24"/>
          <w:szCs w:val="24"/>
        </w:rPr>
        <w:t>in altering supermarket environ</w:t>
      </w:r>
      <w:r w:rsidR="009F0B02" w:rsidRPr="00F855E6">
        <w:rPr>
          <w:rFonts w:ascii="Times New Roman" w:hAnsi="Times New Roman" w:cs="Times New Roman"/>
          <w:sz w:val="24"/>
          <w:szCs w:val="24"/>
        </w:rPr>
        <w:t xml:space="preserve">ments for health reasons. Women </w:t>
      </w:r>
      <w:r w:rsidR="00796B77" w:rsidRPr="00F855E6">
        <w:rPr>
          <w:rFonts w:ascii="Times New Roman" w:hAnsi="Times New Roman" w:cs="Times New Roman"/>
          <w:sz w:val="24"/>
          <w:szCs w:val="24"/>
        </w:rPr>
        <w:t>consistently</w:t>
      </w:r>
      <w:r w:rsidRPr="00F855E6">
        <w:rPr>
          <w:rFonts w:ascii="Times New Roman" w:hAnsi="Times New Roman" w:cs="Times New Roman"/>
          <w:sz w:val="24"/>
          <w:szCs w:val="24"/>
        </w:rPr>
        <w:t xml:space="preserve"> </w:t>
      </w:r>
      <w:r w:rsidR="00801A51" w:rsidRPr="00F855E6">
        <w:rPr>
          <w:rFonts w:ascii="Times New Roman" w:hAnsi="Times New Roman" w:cs="Times New Roman"/>
          <w:sz w:val="24"/>
          <w:szCs w:val="24"/>
        </w:rPr>
        <w:t>conveyed</w:t>
      </w:r>
      <w:r w:rsidRPr="00F855E6">
        <w:rPr>
          <w:rFonts w:ascii="Times New Roman" w:hAnsi="Times New Roman" w:cs="Times New Roman"/>
          <w:sz w:val="24"/>
          <w:szCs w:val="24"/>
        </w:rPr>
        <w:t xml:space="preserve"> that the responsibility </w:t>
      </w:r>
      <w:r w:rsidR="00A01A02" w:rsidRPr="00F855E6">
        <w:rPr>
          <w:rFonts w:ascii="Times New Roman" w:hAnsi="Times New Roman" w:cs="Times New Roman"/>
          <w:sz w:val="24"/>
          <w:szCs w:val="24"/>
        </w:rPr>
        <w:t>for</w:t>
      </w:r>
      <w:r w:rsidR="0035393A" w:rsidRPr="00F855E6">
        <w:rPr>
          <w:rFonts w:ascii="Times New Roman" w:hAnsi="Times New Roman" w:cs="Times New Roman"/>
          <w:sz w:val="24"/>
          <w:szCs w:val="24"/>
        </w:rPr>
        <w:t xml:space="preserve"> making healthy</w:t>
      </w:r>
      <w:r w:rsidRPr="00F855E6">
        <w:rPr>
          <w:rFonts w:ascii="Times New Roman" w:hAnsi="Times New Roman" w:cs="Times New Roman"/>
          <w:sz w:val="24"/>
          <w:szCs w:val="24"/>
        </w:rPr>
        <w:t xml:space="preserve"> food choice</w:t>
      </w:r>
      <w:r w:rsidR="0035393A" w:rsidRPr="00F855E6">
        <w:rPr>
          <w:rFonts w:ascii="Times New Roman" w:hAnsi="Times New Roman" w:cs="Times New Roman"/>
          <w:sz w:val="24"/>
          <w:szCs w:val="24"/>
        </w:rPr>
        <w:t>s</w:t>
      </w:r>
      <w:r w:rsidRPr="00F855E6">
        <w:rPr>
          <w:rFonts w:ascii="Times New Roman" w:hAnsi="Times New Roman" w:cs="Times New Roman"/>
          <w:sz w:val="24"/>
          <w:szCs w:val="24"/>
        </w:rPr>
        <w:t xml:space="preserve"> lies with the individual or parent</w:t>
      </w:r>
      <w:r w:rsidR="001D6BD7" w:rsidRPr="00F855E6">
        <w:rPr>
          <w:rFonts w:ascii="Times New Roman" w:hAnsi="Times New Roman" w:cs="Times New Roman"/>
          <w:sz w:val="24"/>
          <w:szCs w:val="24"/>
        </w:rPr>
        <w:t>,</w:t>
      </w:r>
      <w:r w:rsidRPr="00F855E6">
        <w:rPr>
          <w:rFonts w:ascii="Times New Roman" w:hAnsi="Times New Roman" w:cs="Times New Roman"/>
          <w:sz w:val="24"/>
          <w:szCs w:val="24"/>
        </w:rPr>
        <w:t xml:space="preserve"> and that supermarkets had a form of economic entitlement, as any business, to make a profit selling products customers</w:t>
      </w:r>
      <w:r w:rsidR="003C004A" w:rsidRPr="00F855E6">
        <w:rPr>
          <w:rFonts w:ascii="Times New Roman" w:hAnsi="Times New Roman" w:cs="Times New Roman"/>
          <w:sz w:val="24"/>
          <w:szCs w:val="24"/>
        </w:rPr>
        <w:t>’</w:t>
      </w:r>
      <w:r w:rsidRPr="00F855E6">
        <w:rPr>
          <w:rFonts w:ascii="Times New Roman" w:hAnsi="Times New Roman" w:cs="Times New Roman"/>
          <w:sz w:val="24"/>
          <w:szCs w:val="24"/>
        </w:rPr>
        <w:t xml:space="preserve"> </w:t>
      </w:r>
      <w:r w:rsidR="001D6BD7" w:rsidRPr="00F855E6">
        <w:rPr>
          <w:rFonts w:ascii="Times New Roman" w:hAnsi="Times New Roman" w:cs="Times New Roman"/>
          <w:sz w:val="24"/>
          <w:szCs w:val="24"/>
        </w:rPr>
        <w:t>desire</w:t>
      </w:r>
      <w:r w:rsidRPr="00F855E6">
        <w:rPr>
          <w:rFonts w:ascii="Times New Roman" w:hAnsi="Times New Roman" w:cs="Times New Roman"/>
          <w:sz w:val="24"/>
          <w:szCs w:val="24"/>
        </w:rPr>
        <w:t xml:space="preserve">. </w:t>
      </w:r>
      <w:r w:rsidR="0035393A" w:rsidRPr="00F855E6">
        <w:rPr>
          <w:rFonts w:ascii="Times New Roman" w:hAnsi="Times New Roman" w:cs="Times New Roman"/>
          <w:sz w:val="24"/>
          <w:szCs w:val="24"/>
        </w:rPr>
        <w:t xml:space="preserve">This tendency for participants to </w:t>
      </w:r>
      <w:r w:rsidR="00AF4EA1" w:rsidRPr="00F855E6">
        <w:rPr>
          <w:rFonts w:ascii="Times New Roman" w:hAnsi="Times New Roman" w:cs="Times New Roman"/>
          <w:sz w:val="24"/>
          <w:szCs w:val="24"/>
        </w:rPr>
        <w:t xml:space="preserve">indicate that </w:t>
      </w:r>
      <w:r w:rsidR="0035393A" w:rsidRPr="00F855E6">
        <w:rPr>
          <w:rFonts w:ascii="Times New Roman" w:hAnsi="Times New Roman" w:cs="Times New Roman"/>
          <w:sz w:val="24"/>
          <w:szCs w:val="24"/>
        </w:rPr>
        <w:t>individuals</w:t>
      </w:r>
      <w:r w:rsidR="00AF4EA1" w:rsidRPr="00F855E6">
        <w:rPr>
          <w:rFonts w:ascii="Times New Roman" w:hAnsi="Times New Roman" w:cs="Times New Roman"/>
          <w:sz w:val="24"/>
          <w:szCs w:val="24"/>
        </w:rPr>
        <w:t xml:space="preserve"> </w:t>
      </w:r>
      <w:r w:rsidR="003C004A" w:rsidRPr="00F855E6">
        <w:rPr>
          <w:rFonts w:ascii="Times New Roman" w:hAnsi="Times New Roman" w:cs="Times New Roman"/>
          <w:sz w:val="24"/>
          <w:szCs w:val="24"/>
        </w:rPr>
        <w:t xml:space="preserve">have </w:t>
      </w:r>
      <w:r w:rsidR="008B7302" w:rsidRPr="00F855E6">
        <w:rPr>
          <w:rFonts w:ascii="Times New Roman" w:hAnsi="Times New Roman" w:cs="Times New Roman"/>
          <w:sz w:val="24"/>
          <w:szCs w:val="24"/>
        </w:rPr>
        <w:t xml:space="preserve">the </w:t>
      </w:r>
      <w:r w:rsidR="0035393A" w:rsidRPr="00F855E6">
        <w:rPr>
          <w:rFonts w:ascii="Times New Roman" w:hAnsi="Times New Roman" w:cs="Times New Roman"/>
          <w:sz w:val="24"/>
          <w:szCs w:val="24"/>
        </w:rPr>
        <w:t xml:space="preserve">responsibility for following a healthy diet </w:t>
      </w:r>
      <w:r w:rsidR="00F27D38" w:rsidRPr="00F855E6">
        <w:rPr>
          <w:rFonts w:ascii="Times New Roman" w:hAnsi="Times New Roman" w:cs="Times New Roman"/>
          <w:sz w:val="24"/>
          <w:szCs w:val="24"/>
        </w:rPr>
        <w:t>similarly</w:t>
      </w:r>
      <w:r w:rsidR="0035393A" w:rsidRPr="00F855E6">
        <w:rPr>
          <w:rFonts w:ascii="Times New Roman" w:hAnsi="Times New Roman" w:cs="Times New Roman"/>
          <w:sz w:val="24"/>
          <w:szCs w:val="24"/>
        </w:rPr>
        <w:t xml:space="preserve"> </w:t>
      </w:r>
      <w:r w:rsidR="00470BA9" w:rsidRPr="00F855E6">
        <w:rPr>
          <w:rFonts w:ascii="Times New Roman" w:hAnsi="Times New Roman" w:cs="Times New Roman"/>
          <w:sz w:val="24"/>
          <w:szCs w:val="24"/>
        </w:rPr>
        <w:t>a</w:t>
      </w:r>
      <w:r w:rsidR="0035393A" w:rsidRPr="00F855E6">
        <w:rPr>
          <w:rFonts w:ascii="Times New Roman" w:hAnsi="Times New Roman" w:cs="Times New Roman"/>
          <w:sz w:val="24"/>
          <w:szCs w:val="24"/>
        </w:rPr>
        <w:t xml:space="preserve">rose in </w:t>
      </w:r>
      <w:r w:rsidR="00552904" w:rsidRPr="00F855E6">
        <w:rPr>
          <w:rFonts w:ascii="Times New Roman" w:hAnsi="Times New Roman" w:cs="Times New Roman"/>
          <w:sz w:val="24"/>
          <w:szCs w:val="24"/>
        </w:rPr>
        <w:t xml:space="preserve">qualitative discussions </w:t>
      </w:r>
      <w:r w:rsidR="001D6BD7" w:rsidRPr="00F855E6">
        <w:rPr>
          <w:rFonts w:ascii="Times New Roman" w:hAnsi="Times New Roman" w:cs="Times New Roman"/>
          <w:sz w:val="24"/>
          <w:szCs w:val="24"/>
        </w:rPr>
        <w:t>conducted wi</w:t>
      </w:r>
      <w:r w:rsidR="00DA0015" w:rsidRPr="00F855E6">
        <w:rPr>
          <w:rFonts w:ascii="Times New Roman" w:hAnsi="Times New Roman" w:cs="Times New Roman"/>
          <w:sz w:val="24"/>
          <w:szCs w:val="24"/>
        </w:rPr>
        <w:t>th Danish supermarket customers</w:t>
      </w:r>
      <w:r w:rsidR="00B41B08" w:rsidRPr="00F855E6">
        <w:rPr>
          <w:rFonts w:ascii="Times New Roman" w:hAnsi="Times New Roman" w:cs="Times New Roman"/>
          <w:sz w:val="24"/>
          <w:szCs w:val="24"/>
        </w:rPr>
        <w:t xml:space="preserve"> </w:t>
      </w:r>
      <w:r w:rsidR="00B41B08" w:rsidRPr="00F855E6">
        <w:rPr>
          <w:rFonts w:ascii="Times New Roman" w:hAnsi="Times New Roman" w:cs="Times New Roman"/>
          <w:sz w:val="24"/>
          <w:szCs w:val="24"/>
        </w:rPr>
        <w:fldChar w:fldCharType="begin">
          <w:fldData xml:space="preserve">PEVuZE5vdGU+PENpdGU+PEF1dGhvcj5XaW5rbGVyPC9BdXRob3I+PFllYXI+MjAxNjwvWWVhcj48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</w:fldData>
        </w:fldChar>
      </w:r>
      <w:r w:rsidR="00EC3A03" w:rsidRPr="00F855E6">
        <w:rPr>
          <w:rFonts w:ascii="Times New Roman" w:hAnsi="Times New Roman" w:cs="Times New Roman"/>
          <w:sz w:val="24"/>
          <w:szCs w:val="24"/>
        </w:rPr>
        <w:instrText xml:space="preserve"> ADDIN EN.CITE </w:instrText>
      </w:r>
      <w:r w:rsidR="00EC3A03" w:rsidRPr="00F855E6">
        <w:rPr>
          <w:rFonts w:ascii="Times New Roman" w:hAnsi="Times New Roman" w:cs="Times New Roman"/>
          <w:sz w:val="24"/>
          <w:szCs w:val="24"/>
        </w:rPr>
        <w:fldChar w:fldCharType="begin">
          <w:fldData xml:space="preserve">PEVuZE5vdGU+PENpdGU+PEF1dGhvcj5XaW5rbGVyPC9BdXRob3I+PFllYXI+MjAxNjwvWWVhcj48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</w:fldData>
        </w:fldChar>
      </w:r>
      <w:r w:rsidR="00EC3A03" w:rsidRPr="00F855E6">
        <w:rPr>
          <w:rFonts w:ascii="Times New Roman" w:hAnsi="Times New Roman" w:cs="Times New Roman"/>
          <w:sz w:val="24"/>
          <w:szCs w:val="24"/>
        </w:rPr>
        <w:instrText xml:space="preserve"> ADDIN EN.CITE.DATA </w:instrText>
      </w:r>
      <w:r w:rsidR="00EC3A03" w:rsidRPr="00F855E6">
        <w:rPr>
          <w:rFonts w:ascii="Times New Roman" w:hAnsi="Times New Roman" w:cs="Times New Roman"/>
          <w:sz w:val="24"/>
          <w:szCs w:val="24"/>
        </w:rPr>
      </w:r>
      <w:r w:rsidR="00EC3A03" w:rsidRPr="00F855E6">
        <w:rPr>
          <w:rFonts w:ascii="Times New Roman" w:hAnsi="Times New Roman" w:cs="Times New Roman"/>
          <w:sz w:val="24"/>
          <w:szCs w:val="24"/>
        </w:rPr>
        <w:fldChar w:fldCharType="end"/>
      </w:r>
      <w:r w:rsidR="00B41B08" w:rsidRPr="00F855E6">
        <w:rPr>
          <w:rFonts w:ascii="Times New Roman" w:hAnsi="Times New Roman" w:cs="Times New Roman"/>
          <w:sz w:val="24"/>
          <w:szCs w:val="24"/>
        </w:rPr>
      </w:r>
      <w:r w:rsidR="00B41B08" w:rsidRPr="00F855E6">
        <w:rPr>
          <w:rFonts w:ascii="Times New Roman" w:hAnsi="Times New Roman" w:cs="Times New Roman"/>
          <w:sz w:val="24"/>
          <w:szCs w:val="24"/>
        </w:rPr>
        <w:fldChar w:fldCharType="separate"/>
      </w:r>
      <w:r w:rsidR="00EC3A03" w:rsidRPr="00F855E6">
        <w:rPr>
          <w:rFonts w:ascii="Times New Roman" w:hAnsi="Times New Roman" w:cs="Times New Roman"/>
          <w:sz w:val="24"/>
          <w:szCs w:val="24"/>
        </w:rPr>
        <w:t>[</w:t>
      </w:r>
      <w:hyperlink w:anchor="_ENREF_31" w:tooltip="Winkler, 2016 #3788" w:history="1">
        <w:r w:rsidR="00D85EBA" w:rsidRPr="00F855E6">
          <w:rPr>
            <w:rFonts w:ascii="Times New Roman" w:hAnsi="Times New Roman" w:cs="Times New Roman"/>
            <w:sz w:val="24"/>
            <w:szCs w:val="24"/>
          </w:rPr>
          <w:t>31</w:t>
        </w:r>
      </w:hyperlink>
      <w:r w:rsidR="00EC3A03" w:rsidRPr="00F855E6">
        <w:rPr>
          <w:rFonts w:ascii="Times New Roman" w:hAnsi="Times New Roman" w:cs="Times New Roman"/>
          <w:sz w:val="24"/>
          <w:szCs w:val="24"/>
        </w:rPr>
        <w:t>]</w:t>
      </w:r>
      <w:r w:rsidR="00B41B08" w:rsidRPr="00F855E6">
        <w:rPr>
          <w:rFonts w:ascii="Times New Roman" w:hAnsi="Times New Roman" w:cs="Times New Roman"/>
          <w:sz w:val="24"/>
          <w:szCs w:val="24"/>
        </w:rPr>
        <w:fldChar w:fldCharType="end"/>
      </w:r>
      <w:r w:rsidR="00DA0015" w:rsidRPr="00F855E6">
        <w:rPr>
          <w:rFonts w:ascii="Times New Roman" w:hAnsi="Times New Roman" w:cs="Times New Roman"/>
          <w:sz w:val="24"/>
          <w:szCs w:val="24"/>
        </w:rPr>
        <w:t>.</w:t>
      </w:r>
      <w:r w:rsidR="001D6BD7" w:rsidRPr="00F855E6">
        <w:rPr>
          <w:rFonts w:ascii="Times New Roman" w:hAnsi="Times New Roman" w:cs="Times New Roman"/>
          <w:sz w:val="24"/>
          <w:szCs w:val="24"/>
        </w:rPr>
        <w:t xml:space="preserve"> One possible explanation for this point of view is that </w:t>
      </w:r>
      <w:r w:rsidR="0078631A" w:rsidRPr="00F855E6">
        <w:rPr>
          <w:rFonts w:ascii="Times New Roman" w:hAnsi="Times New Roman" w:cs="Times New Roman"/>
          <w:sz w:val="24"/>
          <w:szCs w:val="24"/>
        </w:rPr>
        <w:t>individualism</w:t>
      </w:r>
      <w:r w:rsidR="001D6BD7" w:rsidRPr="00F855E6">
        <w:rPr>
          <w:rFonts w:ascii="Times New Roman" w:hAnsi="Times New Roman" w:cs="Times New Roman"/>
          <w:sz w:val="24"/>
          <w:szCs w:val="24"/>
        </w:rPr>
        <w:t xml:space="preserve"> is a core</w:t>
      </w:r>
      <w:r w:rsidR="008B7302" w:rsidRPr="00F855E6">
        <w:rPr>
          <w:rFonts w:ascii="Times New Roman" w:hAnsi="Times New Roman" w:cs="Times New Roman"/>
          <w:sz w:val="24"/>
          <w:szCs w:val="24"/>
        </w:rPr>
        <w:t xml:space="preserve"> </w:t>
      </w:r>
      <w:r w:rsidR="00B54695" w:rsidRPr="00F855E6">
        <w:rPr>
          <w:rFonts w:ascii="Times New Roman" w:hAnsi="Times New Roman" w:cs="Times New Roman"/>
          <w:sz w:val="24"/>
          <w:szCs w:val="24"/>
        </w:rPr>
        <w:t>part of</w:t>
      </w:r>
      <w:r w:rsidR="008B7302" w:rsidRPr="00F855E6">
        <w:rPr>
          <w:rFonts w:ascii="Times New Roman" w:hAnsi="Times New Roman" w:cs="Times New Roman"/>
          <w:sz w:val="24"/>
          <w:szCs w:val="24"/>
        </w:rPr>
        <w:t xml:space="preserve"> </w:t>
      </w:r>
      <w:r w:rsidR="00F27D38" w:rsidRPr="00F855E6">
        <w:rPr>
          <w:rFonts w:ascii="Times New Roman" w:hAnsi="Times New Roman" w:cs="Times New Roman"/>
          <w:sz w:val="24"/>
          <w:szCs w:val="24"/>
        </w:rPr>
        <w:t>the</w:t>
      </w:r>
      <w:r w:rsidR="00B54695" w:rsidRPr="00F855E6">
        <w:rPr>
          <w:rFonts w:ascii="Times New Roman" w:hAnsi="Times New Roman" w:cs="Times New Roman"/>
          <w:sz w:val="24"/>
          <w:szCs w:val="24"/>
        </w:rPr>
        <w:t xml:space="preserve"> culture</w:t>
      </w:r>
      <w:r w:rsidR="006954AD" w:rsidRPr="00F855E6">
        <w:rPr>
          <w:rFonts w:ascii="Times New Roman" w:hAnsi="Times New Roman" w:cs="Times New Roman"/>
          <w:sz w:val="24"/>
          <w:szCs w:val="24"/>
        </w:rPr>
        <w:t xml:space="preserve"> in</w:t>
      </w:r>
      <w:r w:rsidR="001D6BD7" w:rsidRPr="00F855E6">
        <w:rPr>
          <w:rFonts w:ascii="Times New Roman" w:hAnsi="Times New Roman" w:cs="Times New Roman"/>
          <w:sz w:val="24"/>
          <w:szCs w:val="24"/>
        </w:rPr>
        <w:t xml:space="preserve"> </w:t>
      </w:r>
      <w:r w:rsidR="00F27D38" w:rsidRPr="00F855E6">
        <w:rPr>
          <w:rFonts w:ascii="Times New Roman" w:hAnsi="Times New Roman" w:cs="Times New Roman"/>
          <w:sz w:val="24"/>
          <w:szCs w:val="24"/>
        </w:rPr>
        <w:t>many</w:t>
      </w:r>
      <w:r w:rsidR="008B7302" w:rsidRPr="00F855E6">
        <w:rPr>
          <w:rFonts w:ascii="Times New Roman" w:hAnsi="Times New Roman" w:cs="Times New Roman"/>
          <w:sz w:val="24"/>
          <w:szCs w:val="24"/>
        </w:rPr>
        <w:t xml:space="preserve"> high income countries, </w:t>
      </w:r>
      <w:r w:rsidR="001D6BD7" w:rsidRPr="00F855E6">
        <w:rPr>
          <w:rFonts w:ascii="Times New Roman" w:hAnsi="Times New Roman" w:cs="Times New Roman"/>
          <w:sz w:val="24"/>
          <w:szCs w:val="24"/>
        </w:rPr>
        <w:t>making</w:t>
      </w:r>
      <w:r w:rsidR="008B7302" w:rsidRPr="00F855E6">
        <w:rPr>
          <w:rFonts w:ascii="Times New Roman" w:hAnsi="Times New Roman" w:cs="Times New Roman"/>
          <w:sz w:val="24"/>
          <w:szCs w:val="24"/>
        </w:rPr>
        <w:t xml:space="preserve"> individual responsibility </w:t>
      </w:r>
      <w:r w:rsidR="001D6BD7" w:rsidRPr="00F855E6">
        <w:rPr>
          <w:rFonts w:ascii="Times New Roman" w:hAnsi="Times New Roman" w:cs="Times New Roman"/>
          <w:sz w:val="24"/>
          <w:szCs w:val="24"/>
        </w:rPr>
        <w:t>for health behaviours</w:t>
      </w:r>
      <w:r w:rsidR="00B6241E" w:rsidRPr="00F855E6">
        <w:rPr>
          <w:rFonts w:ascii="Times New Roman" w:hAnsi="Times New Roman" w:cs="Times New Roman"/>
          <w:sz w:val="24"/>
          <w:szCs w:val="24"/>
        </w:rPr>
        <w:t xml:space="preserve"> both a </w:t>
      </w:r>
      <w:r w:rsidR="00B54695" w:rsidRPr="00F855E6">
        <w:rPr>
          <w:rFonts w:ascii="Times New Roman" w:hAnsi="Times New Roman" w:cs="Times New Roman"/>
          <w:sz w:val="24"/>
          <w:szCs w:val="24"/>
        </w:rPr>
        <w:t xml:space="preserve">deeply-held </w:t>
      </w:r>
      <w:r w:rsidR="00B6241E" w:rsidRPr="00F855E6">
        <w:rPr>
          <w:rFonts w:ascii="Times New Roman" w:hAnsi="Times New Roman" w:cs="Times New Roman"/>
          <w:sz w:val="24"/>
          <w:szCs w:val="24"/>
        </w:rPr>
        <w:t>value and a moral virtue</w:t>
      </w:r>
      <w:r w:rsidR="00AC2214" w:rsidRPr="00F855E6">
        <w:rPr>
          <w:rFonts w:ascii="Times New Roman" w:hAnsi="Times New Roman" w:cs="Times New Roman"/>
          <w:sz w:val="24"/>
          <w:szCs w:val="24"/>
        </w:rPr>
        <w:t xml:space="preserve"> </w:t>
      </w:r>
      <w:r w:rsidR="0068726C" w:rsidRPr="00F855E6">
        <w:rPr>
          <w:rFonts w:ascii="Times New Roman" w:hAnsi="Times New Roman" w:cs="Times New Roman"/>
          <w:sz w:val="24"/>
          <w:szCs w:val="24"/>
        </w:rPr>
        <w:fldChar w:fldCharType="begin"/>
      </w:r>
      <w:r w:rsidR="00ED1743" w:rsidRPr="00F855E6">
        <w:rPr>
          <w:rFonts w:ascii="Times New Roman" w:hAnsi="Times New Roman" w:cs="Times New Roman"/>
          <w:sz w:val="24"/>
          <w:szCs w:val="24"/>
        </w:rPr>
        <w:instrText xml:space="preserve"> ADDIN EN.CITE &lt;EndNote&gt;&lt;Cite&gt;&lt;Author&gt;Niederdeppe&lt;/Author&gt;&lt;Year&gt;2015&lt;/Year&gt;&lt;RecNum&gt;180&lt;/RecNum&gt;&lt;DisplayText&gt;[49]&lt;/DisplayText&gt;&lt;record&gt;&lt;rec-number&gt;180&lt;/rec-number&gt;&lt;foreign-keys&gt;&lt;key app="EN" db-id="fasvwa2xrap9vuer5ay5wwtx22pevxtave00" timestamp="1595203679"&gt;180&lt;/key&gt;&lt;/foreign-keys&gt;&lt;ref-type name="Journal Article"&gt;17&lt;/ref-type&gt;&lt;contributors&gt;&lt;authors&gt;&lt;author&gt;Niederdeppe, Jeff&lt;/author&gt;&lt;author&gt;Roh, Sungjong&lt;/author&gt;&lt;author&gt;Shapiro, Michael A.&lt;/author&gt;&lt;/authors&gt;&lt;/contributors&gt;&lt;titles&gt;&lt;title&gt;Acknowledging Individual Responsibility while Emphasizing Social Determinants in Narratives to Promote Obesity-Reducing Public Policy: A Randomized Experiment&lt;/title&gt;&lt;secondary-title&gt;PLOS ONE&lt;/secondary-title&gt;&lt;/titles&gt;&lt;periodical&gt;&lt;full-title&gt;PloS One&lt;/full-title&gt;&lt;abbr-1&gt;PLoS One&lt;/abbr-1&gt;&lt;abbr-2&gt;PLoS One&lt;/abbr-2&gt;&lt;/periodical&gt;&lt;pages&gt;e0117565&lt;/pages&gt;&lt;volume&gt;10&lt;/volume&gt;&lt;number&gt;2&lt;/number&gt;&lt;dates&gt;&lt;year&gt;2015&lt;/year&gt;&lt;/dates&gt;&lt;publisher&gt;Public Library of Science&lt;/publisher&gt;&lt;urls&gt;&lt;related-urls&gt;&lt;url&gt;https://doi.org/10.1371/journal.pone.0117565&lt;/url&gt;&lt;/related-urls&gt;&lt;/urls&gt;&lt;electronic-resource-num&gt;10.1371/journal.pone.0117565&lt;/electronic-resource-num&gt;&lt;research-notes&gt;  Pilot study qualitative&lt;/research-notes&gt;&lt;/record&gt;&lt;/Cite&gt;&lt;/EndNote&gt;</w:instrText>
      </w:r>
      <w:r w:rsidR="0068726C" w:rsidRPr="00F855E6">
        <w:rPr>
          <w:rFonts w:ascii="Times New Roman" w:hAnsi="Times New Roman" w:cs="Times New Roman"/>
          <w:sz w:val="24"/>
          <w:szCs w:val="24"/>
        </w:rPr>
        <w:fldChar w:fldCharType="separate"/>
      </w:r>
      <w:r w:rsidR="00ED1743" w:rsidRPr="00F855E6">
        <w:rPr>
          <w:rFonts w:ascii="Times New Roman" w:hAnsi="Times New Roman" w:cs="Times New Roman"/>
          <w:sz w:val="24"/>
          <w:szCs w:val="24"/>
        </w:rPr>
        <w:t>[</w:t>
      </w:r>
      <w:hyperlink w:anchor="_ENREF_49" w:tooltip="Niederdeppe, 2015 #180" w:history="1">
        <w:r w:rsidR="00D85EBA" w:rsidRPr="00F855E6">
          <w:rPr>
            <w:rFonts w:ascii="Times New Roman" w:hAnsi="Times New Roman" w:cs="Times New Roman"/>
            <w:sz w:val="24"/>
            <w:szCs w:val="24"/>
          </w:rPr>
          <w:t>49</w:t>
        </w:r>
      </w:hyperlink>
      <w:r w:rsidR="00ED1743" w:rsidRPr="00F855E6">
        <w:rPr>
          <w:rFonts w:ascii="Times New Roman" w:hAnsi="Times New Roman" w:cs="Times New Roman"/>
          <w:sz w:val="24"/>
          <w:szCs w:val="24"/>
        </w:rPr>
        <w:t>]</w:t>
      </w:r>
      <w:r w:rsidR="0068726C" w:rsidRPr="00F855E6">
        <w:rPr>
          <w:rFonts w:ascii="Times New Roman" w:hAnsi="Times New Roman" w:cs="Times New Roman"/>
          <w:sz w:val="24"/>
          <w:szCs w:val="24"/>
        </w:rPr>
        <w:fldChar w:fldCharType="end"/>
      </w:r>
      <w:r w:rsidR="00DA0015" w:rsidRPr="00F855E6">
        <w:rPr>
          <w:rFonts w:ascii="Times New Roman" w:hAnsi="Times New Roman" w:cs="Times New Roman"/>
          <w:sz w:val="24"/>
          <w:szCs w:val="24"/>
        </w:rPr>
        <w:t>.</w:t>
      </w:r>
      <w:r w:rsidR="0068726C" w:rsidRPr="00F855E6">
        <w:rPr>
          <w:rFonts w:ascii="Times New Roman" w:hAnsi="Times New Roman" w:cs="Times New Roman"/>
          <w:sz w:val="24"/>
          <w:szCs w:val="24"/>
        </w:rPr>
        <w:t xml:space="preserve"> </w:t>
      </w:r>
    </w:p>
    <w:p w14:paraId="4887947D" w14:textId="09A92A9D" w:rsidR="00140FC2" w:rsidRPr="00F855E6" w:rsidRDefault="00F27D38" w:rsidP="00CB703E">
      <w:pPr>
        <w:spacing w:line="480" w:lineRule="auto"/>
        <w:rPr>
          <w:rFonts w:ascii="Times New Roman" w:hAnsi="Times New Roman" w:cs="Times New Roman"/>
          <w:sz w:val="24"/>
          <w:szCs w:val="24"/>
        </w:rPr>
      </w:pPr>
      <w:r w:rsidRPr="00F855E6">
        <w:rPr>
          <w:rFonts w:ascii="Times New Roman" w:hAnsi="Times New Roman" w:cs="Times New Roman"/>
          <w:sz w:val="24"/>
          <w:szCs w:val="24"/>
        </w:rPr>
        <w:t>The</w:t>
      </w:r>
      <w:r w:rsidR="00E403BB" w:rsidRPr="00F855E6">
        <w:rPr>
          <w:rFonts w:ascii="Times New Roman" w:hAnsi="Times New Roman" w:cs="Times New Roman"/>
          <w:sz w:val="24"/>
          <w:szCs w:val="24"/>
        </w:rPr>
        <w:t xml:space="preserve"> cultural tendency towards individualism</w:t>
      </w:r>
      <w:r w:rsidR="004E7F8F" w:rsidRPr="00F855E6">
        <w:rPr>
          <w:rFonts w:ascii="Times New Roman" w:hAnsi="Times New Roman" w:cs="Times New Roman"/>
          <w:sz w:val="24"/>
          <w:szCs w:val="24"/>
        </w:rPr>
        <w:t xml:space="preserve"> may be attributable, at least in part, to government policies and interventions </w:t>
      </w:r>
      <w:r w:rsidR="00454D66" w:rsidRPr="00F855E6">
        <w:rPr>
          <w:rFonts w:ascii="Times New Roman" w:hAnsi="Times New Roman" w:cs="Times New Roman"/>
          <w:sz w:val="24"/>
          <w:szCs w:val="24"/>
        </w:rPr>
        <w:t xml:space="preserve">over the past two decades that </w:t>
      </w:r>
      <w:r w:rsidR="001853F9" w:rsidRPr="00F855E6">
        <w:rPr>
          <w:rFonts w:ascii="Times New Roman" w:hAnsi="Times New Roman" w:cs="Times New Roman"/>
          <w:sz w:val="24"/>
          <w:szCs w:val="24"/>
        </w:rPr>
        <w:t>aim</w:t>
      </w:r>
      <w:r w:rsidR="00454D66" w:rsidRPr="00F855E6">
        <w:rPr>
          <w:rFonts w:ascii="Times New Roman" w:hAnsi="Times New Roman" w:cs="Times New Roman"/>
          <w:sz w:val="24"/>
          <w:szCs w:val="24"/>
        </w:rPr>
        <w:t>ed</w:t>
      </w:r>
      <w:r w:rsidR="00505537" w:rsidRPr="00F855E6">
        <w:rPr>
          <w:rFonts w:ascii="Times New Roman" w:hAnsi="Times New Roman" w:cs="Times New Roman"/>
          <w:sz w:val="24"/>
          <w:szCs w:val="24"/>
        </w:rPr>
        <w:t xml:space="preserve"> </w:t>
      </w:r>
      <w:r w:rsidR="004E7F8F" w:rsidRPr="00F855E6">
        <w:rPr>
          <w:rFonts w:ascii="Times New Roman" w:hAnsi="Times New Roman" w:cs="Times New Roman"/>
          <w:sz w:val="24"/>
          <w:szCs w:val="24"/>
        </w:rPr>
        <w:t xml:space="preserve">to address obesity and inequalities </w:t>
      </w:r>
      <w:r w:rsidR="00B41B08" w:rsidRPr="00F855E6">
        <w:rPr>
          <w:rFonts w:ascii="Times New Roman" w:hAnsi="Times New Roman" w:cs="Times New Roman"/>
          <w:sz w:val="24"/>
          <w:szCs w:val="24"/>
        </w:rPr>
        <w:t>by</w:t>
      </w:r>
      <w:r w:rsidRPr="00F855E6">
        <w:rPr>
          <w:rFonts w:ascii="Times New Roman" w:hAnsi="Times New Roman" w:cs="Times New Roman"/>
          <w:sz w:val="24"/>
          <w:szCs w:val="24"/>
        </w:rPr>
        <w:t xml:space="preserve"> </w:t>
      </w:r>
      <w:r w:rsidR="004E7F8F" w:rsidRPr="00F855E6">
        <w:rPr>
          <w:rFonts w:ascii="Times New Roman" w:hAnsi="Times New Roman" w:cs="Times New Roman"/>
          <w:sz w:val="24"/>
          <w:szCs w:val="24"/>
        </w:rPr>
        <w:t>focus</w:t>
      </w:r>
      <w:r w:rsidR="00B41B08" w:rsidRPr="00F855E6">
        <w:rPr>
          <w:rFonts w:ascii="Times New Roman" w:hAnsi="Times New Roman" w:cs="Times New Roman"/>
          <w:sz w:val="24"/>
          <w:szCs w:val="24"/>
        </w:rPr>
        <w:t>ing</w:t>
      </w:r>
      <w:r w:rsidR="004E7F8F" w:rsidRPr="00F855E6">
        <w:rPr>
          <w:rFonts w:ascii="Times New Roman" w:hAnsi="Times New Roman" w:cs="Times New Roman"/>
          <w:sz w:val="24"/>
          <w:szCs w:val="24"/>
        </w:rPr>
        <w:t xml:space="preserve"> </w:t>
      </w:r>
      <w:r w:rsidR="00990459" w:rsidRPr="00F855E6">
        <w:rPr>
          <w:rFonts w:ascii="Times New Roman" w:hAnsi="Times New Roman" w:cs="Times New Roman"/>
          <w:sz w:val="24"/>
          <w:szCs w:val="24"/>
        </w:rPr>
        <w:t xml:space="preserve">heavily </w:t>
      </w:r>
      <w:r w:rsidR="004E7F8F" w:rsidRPr="00F855E6">
        <w:rPr>
          <w:rFonts w:ascii="Times New Roman" w:hAnsi="Times New Roman" w:cs="Times New Roman"/>
          <w:sz w:val="24"/>
          <w:szCs w:val="24"/>
        </w:rPr>
        <w:t>on individual behaviour change</w:t>
      </w:r>
      <w:r w:rsidRPr="00F855E6">
        <w:rPr>
          <w:rFonts w:ascii="Times New Roman" w:hAnsi="Times New Roman" w:cs="Times New Roman"/>
          <w:sz w:val="24"/>
          <w:szCs w:val="24"/>
        </w:rPr>
        <w:t xml:space="preserve"> as the solution</w:t>
      </w:r>
      <w:r w:rsidR="00754BAF" w:rsidRPr="00F855E6">
        <w:rPr>
          <w:rFonts w:ascii="Times New Roman" w:hAnsi="Times New Roman" w:cs="Times New Roman"/>
          <w:sz w:val="24"/>
          <w:szCs w:val="24"/>
        </w:rPr>
        <w:t xml:space="preserve"> </w:t>
      </w:r>
      <w:r w:rsidR="00754BAF" w:rsidRPr="00F855E6">
        <w:rPr>
          <w:rFonts w:ascii="Times New Roman" w:hAnsi="Times New Roman" w:cs="Times New Roman"/>
          <w:sz w:val="24"/>
          <w:szCs w:val="24"/>
        </w:rPr>
        <w:fldChar w:fldCharType="begin"/>
      </w:r>
      <w:r w:rsidR="00ED1743" w:rsidRPr="00F855E6">
        <w:rPr>
          <w:rFonts w:ascii="Times New Roman" w:hAnsi="Times New Roman" w:cs="Times New Roman"/>
          <w:sz w:val="24"/>
          <w:szCs w:val="24"/>
        </w:rPr>
        <w:instrText xml:space="preserve"> ADDIN EN.CITE &lt;EndNote&gt;&lt;Cite&gt;&lt;Author&gt;Kriznik&lt;/Author&gt;&lt;Year&gt;2018&lt;/Year&gt;&lt;RecNum&gt;3715&lt;/RecNum&gt;&lt;DisplayText&gt;[50]&lt;/DisplayText&gt;&lt;record&gt;&lt;rec-number&gt;3715&lt;/rec-number&gt;&lt;foreign-keys&gt;&lt;key app="EN" db-id="sw0xdarfpv2pepep9ah55ae5fxfwaaxa0ze2" timestamp="1548370335"&gt;3715&lt;/key&gt;&lt;/foreign-keys&gt;&lt;ref-type name="Journal Article"&gt;17&lt;/ref-type&gt;&lt;contributors&gt;&lt;authors&gt;&lt;author&gt;Kriznik, N. M.&lt;/author&gt;&lt;author&gt;Kinmonth, A. L.&lt;/author&gt;&lt;author&gt;Ling, T.&lt;/author&gt;&lt;author&gt;Kelly, M. P.&lt;/author&gt;&lt;/authors&gt;&lt;/contributors&gt;&lt;auth-address&gt;THIS Institute (The Healthcare Improvement Studies Institute), University of Cambridge, Cambridge Biomedical Campus, Clifford Allbutt Building, Cambridge, UK.&amp;#xD;Department of Public Health and Primary Care, Cambridge Institute of Public Health, University of Cambridge, Forvie Site, Robinson Way, Cambridge, UK.&amp;#xD;RAND Europe, Westbrook Centre/Milton Rd, Cambridge, UK.&lt;/auth-address&gt;&lt;titles&gt;&lt;title&gt;Moving beyond individual choice in policies to reduce health inequalities: the integration of dynamic with individual explanations&lt;/title&gt;&lt;secondary-title&gt;J Public Health (Oxf)&lt;/secondary-title&gt;&lt;/titles&gt;&lt;periodical&gt;&lt;full-title&gt;J Public Health (Oxf)&lt;/full-title&gt;&lt;/periodical&gt;&lt;pages&gt;764-775&lt;/pages&gt;&lt;volume&gt;40&lt;/volume&gt;&lt;number&gt;4&lt;/number&gt;&lt;edition&gt;2018/03/17&lt;/edition&gt;&lt;dates&gt;&lt;year&gt;2018&lt;/year&gt;&lt;pub-dates&gt;&lt;date&gt;Dec 1&lt;/date&gt;&lt;/pub-dates&gt;&lt;/dates&gt;&lt;isbn&gt;1741-3850 (Electronic)&amp;#xD;1741-3842 (Linking)&lt;/isbn&gt;&lt;accession-num&gt;29546404&lt;/accession-num&gt;&lt;urls&gt;&lt;related-urls&gt;&lt;url&gt;https://www.ncbi.nlm.nih.gov/pubmed/29546404&lt;/url&gt;&lt;/related-urls&gt;&lt;/urls&gt;&lt;custom2&gt;PMC6306091&lt;/custom2&gt;&lt;electronic-resource-num&gt;10.1093/pubmed/fdy045&lt;/electronic-resource-num&gt;&lt;/record&gt;&lt;/Cite&gt;&lt;/EndNote&gt;</w:instrText>
      </w:r>
      <w:r w:rsidR="00754BAF" w:rsidRPr="00F855E6">
        <w:rPr>
          <w:rFonts w:ascii="Times New Roman" w:hAnsi="Times New Roman" w:cs="Times New Roman"/>
          <w:sz w:val="24"/>
          <w:szCs w:val="24"/>
        </w:rPr>
        <w:fldChar w:fldCharType="separate"/>
      </w:r>
      <w:r w:rsidR="00ED1743" w:rsidRPr="00F855E6">
        <w:rPr>
          <w:rFonts w:ascii="Times New Roman" w:hAnsi="Times New Roman" w:cs="Times New Roman"/>
          <w:sz w:val="24"/>
          <w:szCs w:val="24"/>
        </w:rPr>
        <w:t>[</w:t>
      </w:r>
      <w:hyperlink w:anchor="_ENREF_50" w:tooltip="Kriznik, 2018 #3715" w:history="1">
        <w:r w:rsidR="00D85EBA" w:rsidRPr="00F855E6">
          <w:rPr>
            <w:rFonts w:ascii="Times New Roman" w:hAnsi="Times New Roman" w:cs="Times New Roman"/>
            <w:sz w:val="24"/>
            <w:szCs w:val="24"/>
          </w:rPr>
          <w:t>50</w:t>
        </w:r>
      </w:hyperlink>
      <w:r w:rsidR="00ED1743" w:rsidRPr="00F855E6">
        <w:rPr>
          <w:rFonts w:ascii="Times New Roman" w:hAnsi="Times New Roman" w:cs="Times New Roman"/>
          <w:sz w:val="24"/>
          <w:szCs w:val="24"/>
        </w:rPr>
        <w:t>]</w:t>
      </w:r>
      <w:r w:rsidR="00754BAF" w:rsidRPr="00F855E6">
        <w:rPr>
          <w:rFonts w:ascii="Times New Roman" w:hAnsi="Times New Roman" w:cs="Times New Roman"/>
          <w:sz w:val="24"/>
          <w:szCs w:val="24"/>
        </w:rPr>
        <w:fldChar w:fldCharType="end"/>
      </w:r>
      <w:r w:rsidR="00DA0015" w:rsidRPr="00F855E6">
        <w:rPr>
          <w:rFonts w:ascii="Times New Roman" w:hAnsi="Times New Roman" w:cs="Times New Roman"/>
          <w:sz w:val="24"/>
          <w:szCs w:val="24"/>
        </w:rPr>
        <w:t>.</w:t>
      </w:r>
      <w:r w:rsidR="00793A1A" w:rsidRPr="00F855E6">
        <w:rPr>
          <w:rFonts w:ascii="Times New Roman" w:hAnsi="Times New Roman" w:cs="Times New Roman"/>
          <w:sz w:val="24"/>
          <w:szCs w:val="24"/>
        </w:rPr>
        <w:t xml:space="preserve"> </w:t>
      </w:r>
      <w:r w:rsidRPr="00F855E6">
        <w:rPr>
          <w:rFonts w:ascii="Times New Roman" w:hAnsi="Times New Roman" w:cs="Times New Roman"/>
          <w:sz w:val="24"/>
          <w:szCs w:val="24"/>
        </w:rPr>
        <w:t>M</w:t>
      </w:r>
      <w:r w:rsidR="00990459" w:rsidRPr="00F855E6">
        <w:rPr>
          <w:rFonts w:ascii="Times New Roman" w:hAnsi="Times New Roman" w:cs="Times New Roman"/>
          <w:sz w:val="24"/>
          <w:szCs w:val="24"/>
        </w:rPr>
        <w:t xml:space="preserve">edia coverage has </w:t>
      </w:r>
      <w:r w:rsidRPr="00F855E6">
        <w:rPr>
          <w:rFonts w:ascii="Times New Roman" w:hAnsi="Times New Roman" w:cs="Times New Roman"/>
          <w:sz w:val="24"/>
          <w:szCs w:val="24"/>
        </w:rPr>
        <w:t xml:space="preserve">additionally </w:t>
      </w:r>
      <w:r w:rsidR="00990459" w:rsidRPr="00F855E6">
        <w:rPr>
          <w:rFonts w:ascii="Times New Roman" w:hAnsi="Times New Roman" w:cs="Times New Roman"/>
          <w:sz w:val="24"/>
          <w:szCs w:val="24"/>
        </w:rPr>
        <w:t xml:space="preserve">framed obesity as an issue </w:t>
      </w:r>
      <w:r w:rsidRPr="00F855E6">
        <w:rPr>
          <w:rFonts w:ascii="Times New Roman" w:hAnsi="Times New Roman" w:cs="Times New Roman"/>
          <w:sz w:val="24"/>
          <w:szCs w:val="24"/>
        </w:rPr>
        <w:t xml:space="preserve">of </w:t>
      </w:r>
      <w:r w:rsidR="00990459" w:rsidRPr="00F855E6">
        <w:rPr>
          <w:rFonts w:ascii="Times New Roman" w:hAnsi="Times New Roman" w:cs="Times New Roman"/>
          <w:sz w:val="24"/>
          <w:szCs w:val="24"/>
        </w:rPr>
        <w:t>self-control and self-responsibility</w:t>
      </w:r>
      <w:r w:rsidR="00454D66" w:rsidRPr="00F855E6">
        <w:rPr>
          <w:rFonts w:ascii="Times New Roman" w:hAnsi="Times New Roman" w:cs="Times New Roman"/>
          <w:sz w:val="24"/>
          <w:szCs w:val="24"/>
        </w:rPr>
        <w:t>,</w:t>
      </w:r>
      <w:r w:rsidR="00990459" w:rsidRPr="00F855E6">
        <w:rPr>
          <w:rFonts w:ascii="Times New Roman" w:hAnsi="Times New Roman" w:cs="Times New Roman"/>
          <w:sz w:val="24"/>
          <w:szCs w:val="24"/>
        </w:rPr>
        <w:t xml:space="preserve"> omitting, until quite recently, the way in which private companies and public organisations shape the capabilities of individuals </w:t>
      </w:r>
      <w:r w:rsidR="006954AD" w:rsidRPr="00F855E6">
        <w:rPr>
          <w:rFonts w:ascii="Times New Roman" w:hAnsi="Times New Roman" w:cs="Times New Roman"/>
          <w:sz w:val="24"/>
          <w:szCs w:val="24"/>
        </w:rPr>
        <w:t>in making</w:t>
      </w:r>
      <w:r w:rsidR="00990459" w:rsidRPr="00F855E6">
        <w:rPr>
          <w:rFonts w:ascii="Times New Roman" w:hAnsi="Times New Roman" w:cs="Times New Roman"/>
          <w:sz w:val="24"/>
          <w:szCs w:val="24"/>
        </w:rPr>
        <w:t xml:space="preserve"> </w:t>
      </w:r>
      <w:r w:rsidR="006E078D" w:rsidRPr="00F855E6">
        <w:rPr>
          <w:rFonts w:ascii="Times New Roman" w:hAnsi="Times New Roman" w:cs="Times New Roman"/>
          <w:sz w:val="24"/>
          <w:szCs w:val="24"/>
        </w:rPr>
        <w:t xml:space="preserve">food </w:t>
      </w:r>
      <w:r w:rsidR="00DA0015" w:rsidRPr="00F855E6">
        <w:rPr>
          <w:rFonts w:ascii="Times New Roman" w:hAnsi="Times New Roman" w:cs="Times New Roman"/>
          <w:sz w:val="24"/>
          <w:szCs w:val="24"/>
        </w:rPr>
        <w:t>choices</w:t>
      </w:r>
      <w:r w:rsidR="00754BAF" w:rsidRPr="00F855E6">
        <w:rPr>
          <w:rFonts w:ascii="Times New Roman" w:hAnsi="Times New Roman" w:cs="Times New Roman"/>
          <w:sz w:val="24"/>
          <w:szCs w:val="24"/>
        </w:rPr>
        <w:t xml:space="preserve"> </w:t>
      </w:r>
      <w:r w:rsidR="00754BAF" w:rsidRPr="00F855E6">
        <w:rPr>
          <w:rFonts w:ascii="Times New Roman" w:hAnsi="Times New Roman" w:cs="Times New Roman"/>
          <w:sz w:val="24"/>
          <w:szCs w:val="24"/>
        </w:rPr>
        <w:fldChar w:fldCharType="begin"/>
      </w:r>
      <w:r w:rsidR="00ED1743" w:rsidRPr="00F855E6">
        <w:rPr>
          <w:rFonts w:ascii="Times New Roman" w:hAnsi="Times New Roman" w:cs="Times New Roman"/>
          <w:sz w:val="24"/>
          <w:szCs w:val="24"/>
        </w:rPr>
        <w:instrText xml:space="preserve"> ADDIN EN.CITE &lt;EndNote&gt;&lt;Cite&gt;&lt;Author&gt;Schalkwyk&lt;/Author&gt;&lt;Year&gt;2019&lt;/Year&gt;&lt;RecNum&gt;184&lt;/RecNum&gt;&lt;DisplayText&gt;[51]&lt;/DisplayText&gt;&lt;record&gt;&lt;rec-number&gt;184&lt;/rec-number&gt;&lt;foreign-keys&gt;&lt;key app="EN" db-id="fasvwa2xrap9vuer5ay5wwtx22pevxtave00" timestamp="1595205107"&gt;184&lt;/key&gt;&lt;key app="ENWeb" db-id=""&gt;0&lt;/key&gt;&lt;/foreign-keys&gt;&lt;ref-type name="Journal Article"&gt;17&lt;/ref-type&gt;&lt;contributors&gt;&lt;authors&gt;&lt;author&gt;Schalkwyk, V, &lt;/author&gt;&lt;author&gt;M.C.I., &amp;amp; Middleton, J. &lt;/author&gt;&lt;/authors&gt;&lt;/contributors&gt;&lt;titles&gt;&lt;title&gt;Obesity in England a big issue requiring bold solutions&lt;/title&gt;&lt;secondary-title&gt;Eurohealth &lt;/secondary-title&gt;&lt;/titles&gt;&lt;periodical&gt;&lt;full-title&gt;Eurohealth&lt;/full-title&gt;&lt;/periodical&gt;&lt;pages&gt;11-14&lt;/pages&gt;&lt;volume&gt;25&lt;/volume&gt;&lt;dates&gt;&lt;year&gt;2019&lt;/year&gt;&lt;/dates&gt;&lt;urls&gt;&lt;/urls&gt;&lt;research-notes&gt;  Pilot study qualitative&lt;/research-notes&gt;&lt;/record&gt;&lt;/Cite&gt;&lt;/EndNote&gt;</w:instrText>
      </w:r>
      <w:r w:rsidR="00754BAF" w:rsidRPr="00F855E6">
        <w:rPr>
          <w:rFonts w:ascii="Times New Roman" w:hAnsi="Times New Roman" w:cs="Times New Roman"/>
          <w:sz w:val="24"/>
          <w:szCs w:val="24"/>
        </w:rPr>
        <w:fldChar w:fldCharType="separate"/>
      </w:r>
      <w:r w:rsidR="00ED1743" w:rsidRPr="00F855E6">
        <w:rPr>
          <w:rFonts w:ascii="Times New Roman" w:hAnsi="Times New Roman" w:cs="Times New Roman"/>
          <w:sz w:val="24"/>
          <w:szCs w:val="24"/>
        </w:rPr>
        <w:t>[</w:t>
      </w:r>
      <w:hyperlink w:anchor="_ENREF_51" w:tooltip="Schalkwyk, 2019 #184" w:history="1">
        <w:r w:rsidR="00D85EBA" w:rsidRPr="00F855E6">
          <w:rPr>
            <w:rFonts w:ascii="Times New Roman" w:hAnsi="Times New Roman" w:cs="Times New Roman"/>
            <w:sz w:val="24"/>
            <w:szCs w:val="24"/>
          </w:rPr>
          <w:t>51</w:t>
        </w:r>
      </w:hyperlink>
      <w:r w:rsidR="00ED1743" w:rsidRPr="00F855E6">
        <w:rPr>
          <w:rFonts w:ascii="Times New Roman" w:hAnsi="Times New Roman" w:cs="Times New Roman"/>
          <w:sz w:val="24"/>
          <w:szCs w:val="24"/>
        </w:rPr>
        <w:t>]</w:t>
      </w:r>
      <w:r w:rsidR="00754BAF" w:rsidRPr="00F855E6">
        <w:rPr>
          <w:rFonts w:ascii="Times New Roman" w:hAnsi="Times New Roman" w:cs="Times New Roman"/>
          <w:sz w:val="24"/>
          <w:szCs w:val="24"/>
        </w:rPr>
        <w:fldChar w:fldCharType="end"/>
      </w:r>
      <w:r w:rsidR="00DA0015" w:rsidRPr="00F855E6">
        <w:rPr>
          <w:rFonts w:ascii="Times New Roman" w:hAnsi="Times New Roman" w:cs="Times New Roman"/>
          <w:sz w:val="24"/>
          <w:szCs w:val="24"/>
        </w:rPr>
        <w:t>.</w:t>
      </w:r>
      <w:r w:rsidR="00990459" w:rsidRPr="00F855E6">
        <w:rPr>
          <w:rFonts w:ascii="Times New Roman" w:hAnsi="Times New Roman" w:cs="Times New Roman"/>
          <w:sz w:val="24"/>
          <w:szCs w:val="24"/>
        </w:rPr>
        <w:t xml:space="preserve"> </w:t>
      </w:r>
      <w:r w:rsidR="006F69A2" w:rsidRPr="00F855E6">
        <w:rPr>
          <w:rFonts w:ascii="Times New Roman" w:hAnsi="Times New Roman" w:cs="Times New Roman"/>
          <w:sz w:val="24"/>
          <w:szCs w:val="24"/>
        </w:rPr>
        <w:t>While it</w:t>
      </w:r>
      <w:r w:rsidR="006F69A2" w:rsidRPr="00F855E6" w:rsidDel="00750075">
        <w:rPr>
          <w:rFonts w:ascii="Times New Roman" w:hAnsi="Times New Roman" w:cs="Times New Roman"/>
          <w:sz w:val="24"/>
          <w:szCs w:val="24"/>
        </w:rPr>
        <w:t xml:space="preserve"> is increasingly recognised</w:t>
      </w:r>
      <w:r w:rsidR="006F69A2" w:rsidRPr="00F855E6">
        <w:rPr>
          <w:rFonts w:ascii="Times New Roman" w:hAnsi="Times New Roman" w:cs="Times New Roman"/>
          <w:sz w:val="24"/>
          <w:szCs w:val="24"/>
        </w:rPr>
        <w:t xml:space="preserve"> among </w:t>
      </w:r>
      <w:r w:rsidR="002C7CF6" w:rsidRPr="00F855E6">
        <w:rPr>
          <w:rFonts w:ascii="Times New Roman" w:hAnsi="Times New Roman" w:cs="Times New Roman"/>
          <w:sz w:val="24"/>
          <w:szCs w:val="24"/>
        </w:rPr>
        <w:t xml:space="preserve">health </w:t>
      </w:r>
      <w:r w:rsidR="006F69A2" w:rsidRPr="00F855E6">
        <w:rPr>
          <w:rFonts w:ascii="Times New Roman" w:hAnsi="Times New Roman" w:cs="Times New Roman"/>
          <w:sz w:val="24"/>
          <w:szCs w:val="24"/>
        </w:rPr>
        <w:t>professionals</w:t>
      </w:r>
      <w:r w:rsidR="006F69A2" w:rsidRPr="00F855E6" w:rsidDel="00750075">
        <w:rPr>
          <w:rFonts w:ascii="Times New Roman" w:hAnsi="Times New Roman" w:cs="Times New Roman"/>
          <w:sz w:val="24"/>
          <w:szCs w:val="24"/>
        </w:rPr>
        <w:t xml:space="preserve"> that </w:t>
      </w:r>
      <w:r w:rsidR="006F69A2" w:rsidRPr="00F855E6">
        <w:rPr>
          <w:rFonts w:ascii="Times New Roman" w:hAnsi="Times New Roman" w:cs="Times New Roman"/>
          <w:sz w:val="24"/>
          <w:szCs w:val="24"/>
        </w:rPr>
        <w:t>dietary patterns</w:t>
      </w:r>
      <w:r w:rsidR="006F69A2" w:rsidRPr="00F855E6" w:rsidDel="00750075">
        <w:rPr>
          <w:rFonts w:ascii="Times New Roman" w:hAnsi="Times New Roman" w:cs="Times New Roman"/>
          <w:sz w:val="24"/>
          <w:szCs w:val="24"/>
        </w:rPr>
        <w:t xml:space="preserve"> </w:t>
      </w:r>
      <w:r w:rsidR="006F69A2" w:rsidRPr="00F855E6">
        <w:rPr>
          <w:rFonts w:ascii="Times New Roman" w:hAnsi="Times New Roman" w:cs="Times New Roman"/>
          <w:sz w:val="24"/>
          <w:szCs w:val="24"/>
        </w:rPr>
        <w:t>result from</w:t>
      </w:r>
      <w:r w:rsidR="006F69A2" w:rsidRPr="00F855E6" w:rsidDel="00750075">
        <w:rPr>
          <w:rFonts w:ascii="Times New Roman" w:hAnsi="Times New Roman" w:cs="Times New Roman"/>
          <w:sz w:val="24"/>
          <w:szCs w:val="24"/>
        </w:rPr>
        <w:t xml:space="preserve"> </w:t>
      </w:r>
      <w:r w:rsidR="006F69A2" w:rsidRPr="00F855E6">
        <w:rPr>
          <w:rFonts w:ascii="Times New Roman" w:hAnsi="Times New Roman" w:cs="Times New Roman"/>
          <w:sz w:val="24"/>
          <w:szCs w:val="24"/>
        </w:rPr>
        <w:t>a range of factors</w:t>
      </w:r>
      <w:r w:rsidR="002C7CF6" w:rsidRPr="00F855E6">
        <w:rPr>
          <w:rFonts w:ascii="Times New Roman" w:hAnsi="Times New Roman" w:cs="Times New Roman"/>
          <w:sz w:val="24"/>
          <w:szCs w:val="24"/>
        </w:rPr>
        <w:t>,</w:t>
      </w:r>
      <w:r w:rsidR="003C004A" w:rsidRPr="00F855E6">
        <w:rPr>
          <w:rFonts w:ascii="Times New Roman" w:hAnsi="Times New Roman" w:cs="Times New Roman"/>
          <w:sz w:val="24"/>
          <w:szCs w:val="24"/>
        </w:rPr>
        <w:t xml:space="preserve"> and </w:t>
      </w:r>
      <w:r w:rsidR="00996130" w:rsidRPr="00F855E6">
        <w:rPr>
          <w:rFonts w:ascii="Times New Roman" w:hAnsi="Times New Roman" w:cs="Times New Roman"/>
          <w:sz w:val="24"/>
          <w:szCs w:val="24"/>
        </w:rPr>
        <w:t xml:space="preserve">they </w:t>
      </w:r>
      <w:r w:rsidR="003C004A" w:rsidRPr="00F855E6">
        <w:rPr>
          <w:rFonts w:ascii="Times New Roman" w:hAnsi="Times New Roman" w:cs="Times New Roman"/>
          <w:sz w:val="24"/>
          <w:szCs w:val="24"/>
        </w:rPr>
        <w:t>acknowledge the commercial determinants of health as an area for policy action</w:t>
      </w:r>
      <w:r w:rsidR="002C7CF6" w:rsidRPr="00F855E6">
        <w:rPr>
          <w:rFonts w:ascii="Times New Roman" w:hAnsi="Times New Roman" w:cs="Times New Roman"/>
          <w:sz w:val="24"/>
          <w:szCs w:val="24"/>
        </w:rPr>
        <w:t xml:space="preserve"> </w:t>
      </w:r>
      <w:r w:rsidR="002C7CF6" w:rsidRPr="00F855E6">
        <w:rPr>
          <w:rFonts w:ascii="Times New Roman" w:hAnsi="Times New Roman" w:cs="Times New Roman"/>
          <w:sz w:val="24"/>
          <w:szCs w:val="24"/>
        </w:rPr>
        <w:fldChar w:fldCharType="begin">
          <w:fldData xml:space="preserve">PEVuZE5vdGU+PENpdGU+PEF1dGhvcj5NYWFuaTwvQXV0aG9yPjxZZWFyPjIwMjA8L1llYXI+PFJl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</w:fldData>
        </w:fldChar>
      </w:r>
      <w:r w:rsidR="00ED1743" w:rsidRPr="00F855E6">
        <w:rPr>
          <w:rFonts w:ascii="Times New Roman" w:hAnsi="Times New Roman" w:cs="Times New Roman"/>
          <w:sz w:val="24"/>
          <w:szCs w:val="24"/>
        </w:rPr>
        <w:instrText xml:space="preserve"> ADDIN EN.CITE </w:instrText>
      </w:r>
      <w:r w:rsidR="00ED1743" w:rsidRPr="00F855E6">
        <w:rPr>
          <w:rFonts w:ascii="Times New Roman" w:hAnsi="Times New Roman" w:cs="Times New Roman"/>
          <w:sz w:val="24"/>
          <w:szCs w:val="24"/>
        </w:rPr>
        <w:fldChar w:fldCharType="begin">
          <w:fldData xml:space="preserve">PEVuZE5vdGU+PENpdGU+PEF1dGhvcj5NYWFuaTwvQXV0aG9yPjxZZWFyPjIwMjA8L1llYXI+PFJl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</w:fldData>
        </w:fldChar>
      </w:r>
      <w:r w:rsidR="00ED1743" w:rsidRPr="00F855E6">
        <w:rPr>
          <w:rFonts w:ascii="Times New Roman" w:hAnsi="Times New Roman" w:cs="Times New Roman"/>
          <w:sz w:val="24"/>
          <w:szCs w:val="24"/>
        </w:rPr>
        <w:instrText xml:space="preserve"> ADDIN EN.CITE.DATA </w:instrText>
      </w:r>
      <w:r w:rsidR="00ED1743" w:rsidRPr="00F855E6">
        <w:rPr>
          <w:rFonts w:ascii="Times New Roman" w:hAnsi="Times New Roman" w:cs="Times New Roman"/>
          <w:sz w:val="24"/>
          <w:szCs w:val="24"/>
        </w:rPr>
      </w:r>
      <w:r w:rsidR="00ED1743" w:rsidRPr="00F855E6">
        <w:rPr>
          <w:rFonts w:ascii="Times New Roman" w:hAnsi="Times New Roman" w:cs="Times New Roman"/>
          <w:sz w:val="24"/>
          <w:szCs w:val="24"/>
        </w:rPr>
        <w:fldChar w:fldCharType="end"/>
      </w:r>
      <w:r w:rsidR="002C7CF6" w:rsidRPr="00F855E6">
        <w:rPr>
          <w:rFonts w:ascii="Times New Roman" w:hAnsi="Times New Roman" w:cs="Times New Roman"/>
          <w:sz w:val="24"/>
          <w:szCs w:val="24"/>
        </w:rPr>
      </w:r>
      <w:r w:rsidR="002C7CF6" w:rsidRPr="00F855E6">
        <w:rPr>
          <w:rFonts w:ascii="Times New Roman" w:hAnsi="Times New Roman" w:cs="Times New Roman"/>
          <w:sz w:val="24"/>
          <w:szCs w:val="24"/>
        </w:rPr>
        <w:fldChar w:fldCharType="separate"/>
      </w:r>
      <w:r w:rsidR="00ED1743" w:rsidRPr="00F855E6">
        <w:rPr>
          <w:rFonts w:ascii="Times New Roman" w:hAnsi="Times New Roman" w:cs="Times New Roman"/>
          <w:sz w:val="24"/>
          <w:szCs w:val="24"/>
        </w:rPr>
        <w:t>[</w:t>
      </w:r>
      <w:hyperlink w:anchor="_ENREF_52" w:tooltip="Maani, 2020 #3912" w:history="1">
        <w:r w:rsidR="00D85EBA" w:rsidRPr="00F855E6">
          <w:rPr>
            <w:rFonts w:ascii="Times New Roman" w:hAnsi="Times New Roman" w:cs="Times New Roman"/>
            <w:sz w:val="24"/>
            <w:szCs w:val="24"/>
          </w:rPr>
          <w:t>52</w:t>
        </w:r>
      </w:hyperlink>
      <w:r w:rsidR="00ED1743" w:rsidRPr="00F855E6">
        <w:rPr>
          <w:rFonts w:ascii="Times New Roman" w:hAnsi="Times New Roman" w:cs="Times New Roman"/>
          <w:sz w:val="24"/>
          <w:szCs w:val="24"/>
        </w:rPr>
        <w:t>]</w:t>
      </w:r>
      <w:r w:rsidR="002C7CF6" w:rsidRPr="00F855E6">
        <w:rPr>
          <w:rFonts w:ascii="Times New Roman" w:hAnsi="Times New Roman" w:cs="Times New Roman"/>
          <w:sz w:val="24"/>
          <w:szCs w:val="24"/>
        </w:rPr>
        <w:fldChar w:fldCharType="end"/>
      </w:r>
      <w:r w:rsidR="006F69A2" w:rsidRPr="00F855E6">
        <w:rPr>
          <w:rFonts w:ascii="Times New Roman" w:hAnsi="Times New Roman" w:cs="Times New Roman"/>
          <w:sz w:val="24"/>
          <w:szCs w:val="24"/>
        </w:rPr>
        <w:t xml:space="preserve">, the sustained focus on individual behaviour change in government policy essentially neutralises the perceived role of </w:t>
      </w:r>
      <w:r w:rsidR="00BB23D0" w:rsidRPr="00F855E6">
        <w:rPr>
          <w:rFonts w:ascii="Times New Roman" w:hAnsi="Times New Roman" w:cs="Times New Roman"/>
          <w:sz w:val="24"/>
          <w:szCs w:val="24"/>
        </w:rPr>
        <w:t>governments</w:t>
      </w:r>
      <w:r w:rsidR="00114F56" w:rsidRPr="00F855E6">
        <w:rPr>
          <w:rFonts w:ascii="Times New Roman" w:hAnsi="Times New Roman" w:cs="Times New Roman"/>
          <w:sz w:val="24"/>
          <w:szCs w:val="24"/>
        </w:rPr>
        <w:t xml:space="preserve"> and </w:t>
      </w:r>
      <w:r w:rsidR="00747FE3" w:rsidRPr="00F855E6">
        <w:rPr>
          <w:rFonts w:ascii="Times New Roman" w:hAnsi="Times New Roman" w:cs="Times New Roman"/>
          <w:sz w:val="24"/>
          <w:szCs w:val="24"/>
        </w:rPr>
        <w:t xml:space="preserve">the </w:t>
      </w:r>
      <w:r w:rsidR="00796B77" w:rsidRPr="00F855E6">
        <w:rPr>
          <w:rFonts w:ascii="Times New Roman" w:hAnsi="Times New Roman" w:cs="Times New Roman"/>
          <w:sz w:val="24"/>
          <w:szCs w:val="24"/>
        </w:rPr>
        <w:t xml:space="preserve">food </w:t>
      </w:r>
      <w:r w:rsidR="00DA0015" w:rsidRPr="00F855E6">
        <w:rPr>
          <w:rFonts w:ascii="Times New Roman" w:hAnsi="Times New Roman" w:cs="Times New Roman"/>
          <w:sz w:val="24"/>
          <w:szCs w:val="24"/>
        </w:rPr>
        <w:t>industry</w:t>
      </w:r>
      <w:r w:rsidR="00114F56" w:rsidRPr="00F855E6">
        <w:rPr>
          <w:rFonts w:ascii="Times New Roman" w:hAnsi="Times New Roman" w:cs="Times New Roman"/>
          <w:sz w:val="24"/>
          <w:szCs w:val="24"/>
        </w:rPr>
        <w:t xml:space="preserve"> </w:t>
      </w:r>
      <w:r w:rsidR="00114F56" w:rsidRPr="00F855E6">
        <w:rPr>
          <w:rFonts w:ascii="Times New Roman" w:hAnsi="Times New Roman" w:cs="Times New Roman"/>
          <w:sz w:val="24"/>
          <w:szCs w:val="24"/>
        </w:rPr>
        <w:fldChar w:fldCharType="begin"/>
      </w:r>
      <w:r w:rsidR="00ED1743" w:rsidRPr="00F855E6">
        <w:rPr>
          <w:rFonts w:ascii="Times New Roman" w:hAnsi="Times New Roman" w:cs="Times New Roman"/>
          <w:sz w:val="24"/>
          <w:szCs w:val="24"/>
        </w:rPr>
        <w:instrText xml:space="preserve"> ADDIN EN.CITE &lt;EndNote&gt;&lt;Cite&gt;&lt;Author&gt;Kriznik&lt;/Author&gt;&lt;Year&gt;2018&lt;/Year&gt;&lt;RecNum&gt;3715&lt;/RecNum&gt;&lt;DisplayText&gt;[50]&lt;/DisplayText&gt;&lt;record&gt;&lt;rec-number&gt;3715&lt;/rec-number&gt;&lt;foreign-keys&gt;&lt;key app="EN" db-id="sw0xdarfpv2pepep9ah55ae5fxfwaaxa0ze2" timestamp="1548370335"&gt;3715&lt;/key&gt;&lt;/foreign-keys&gt;&lt;ref-type name="Journal Article"&gt;17&lt;/ref-type&gt;&lt;contributors&gt;&lt;authors&gt;&lt;author&gt;Kriznik, N. M.&lt;/author&gt;&lt;author&gt;Kinmonth, A. L.&lt;/author&gt;&lt;author&gt;Ling, T.&lt;/author&gt;&lt;author&gt;Kelly, M. P.&lt;/author&gt;&lt;/authors&gt;&lt;/contributors&gt;&lt;auth-address&gt;THIS Institute (The Healthcare Improvement Studies Institute), University of Cambridge, Cambridge Biomedical Campus, Clifford Allbutt Building, Cambridge, UK.&amp;#xD;Department of Public Health and Primary Care, Cambridge Institute of Public Health, University of Cambridge, Forvie Site, Robinson Way, Cambridge, UK.&amp;#xD;RAND Europe, Westbrook Centre/Milton Rd, Cambridge, UK.&lt;/auth-address&gt;&lt;titles&gt;&lt;title&gt;Moving beyond individual choice in policies to reduce health inequalities: the integration of dynamic with individual explanations&lt;/title&gt;&lt;secondary-title&gt;J Public Health (Oxf)&lt;/secondary-title&gt;&lt;/titles&gt;&lt;periodical&gt;&lt;full-title&gt;J Public Health (Oxf)&lt;/full-title&gt;&lt;/periodical&gt;&lt;pages&gt;764-775&lt;/pages&gt;&lt;volume&gt;40&lt;/volume&gt;&lt;number&gt;4&lt;/number&gt;&lt;edition&gt;2018/03/17&lt;/edition&gt;&lt;dates&gt;&lt;year&gt;2018&lt;/year&gt;&lt;pub-dates&gt;&lt;date&gt;Dec 1&lt;/date&gt;&lt;/pub-dates&gt;&lt;/dates&gt;&lt;isbn&gt;1741-3850 (Electronic)&amp;#xD;1741-3842 (Linking)&lt;/isbn&gt;&lt;accession-num&gt;29546404&lt;/accession-num&gt;&lt;urls&gt;&lt;related-urls&gt;&lt;url&gt;https://www.ncbi.nlm.nih.gov/pubmed/29546404&lt;/url&gt;&lt;/related-urls&gt;&lt;/urls&gt;&lt;custom2&gt;PMC6306091&lt;/custom2&gt;&lt;electronic-resource-num&gt;10.1093/pubmed/fdy045&lt;/electronic-resource-num&gt;&lt;/record&gt;&lt;/Cite&gt;&lt;/EndNote&gt;</w:instrText>
      </w:r>
      <w:r w:rsidR="00114F56" w:rsidRPr="00F855E6">
        <w:rPr>
          <w:rFonts w:ascii="Times New Roman" w:hAnsi="Times New Roman" w:cs="Times New Roman"/>
          <w:sz w:val="24"/>
          <w:szCs w:val="24"/>
        </w:rPr>
        <w:fldChar w:fldCharType="separate"/>
      </w:r>
      <w:r w:rsidR="00ED1743" w:rsidRPr="00F855E6">
        <w:rPr>
          <w:rFonts w:ascii="Times New Roman" w:hAnsi="Times New Roman" w:cs="Times New Roman"/>
          <w:sz w:val="24"/>
          <w:szCs w:val="24"/>
        </w:rPr>
        <w:t>[</w:t>
      </w:r>
      <w:hyperlink w:anchor="_ENREF_50" w:tooltip="Kriznik, 2018 #3715" w:history="1">
        <w:r w:rsidR="00D85EBA" w:rsidRPr="00F855E6">
          <w:rPr>
            <w:rFonts w:ascii="Times New Roman" w:hAnsi="Times New Roman" w:cs="Times New Roman"/>
            <w:sz w:val="24"/>
            <w:szCs w:val="24"/>
          </w:rPr>
          <w:t>50</w:t>
        </w:r>
      </w:hyperlink>
      <w:r w:rsidR="00ED1743" w:rsidRPr="00F855E6">
        <w:rPr>
          <w:rFonts w:ascii="Times New Roman" w:hAnsi="Times New Roman" w:cs="Times New Roman"/>
          <w:sz w:val="24"/>
          <w:szCs w:val="24"/>
        </w:rPr>
        <w:t>]</w:t>
      </w:r>
      <w:r w:rsidR="00114F56" w:rsidRPr="00F855E6">
        <w:rPr>
          <w:rFonts w:ascii="Times New Roman" w:hAnsi="Times New Roman" w:cs="Times New Roman"/>
          <w:sz w:val="24"/>
          <w:szCs w:val="24"/>
        </w:rPr>
        <w:fldChar w:fldCharType="end"/>
      </w:r>
      <w:r w:rsidR="00DA0015" w:rsidRPr="00F855E6">
        <w:rPr>
          <w:rFonts w:ascii="Times New Roman" w:hAnsi="Times New Roman" w:cs="Times New Roman"/>
          <w:sz w:val="24"/>
          <w:szCs w:val="24"/>
        </w:rPr>
        <w:t>.</w:t>
      </w:r>
      <w:r w:rsidR="00114F56" w:rsidRPr="00F855E6">
        <w:rPr>
          <w:rFonts w:ascii="Times New Roman" w:hAnsi="Times New Roman" w:cs="Times New Roman"/>
          <w:sz w:val="24"/>
          <w:szCs w:val="24"/>
        </w:rPr>
        <w:t xml:space="preserve"> </w:t>
      </w:r>
      <w:r w:rsidR="006954AD" w:rsidRPr="00F855E6">
        <w:rPr>
          <w:rFonts w:ascii="Times New Roman" w:hAnsi="Times New Roman" w:cs="Times New Roman"/>
          <w:sz w:val="24"/>
          <w:szCs w:val="24"/>
        </w:rPr>
        <w:t>I</w:t>
      </w:r>
      <w:r w:rsidR="009B0E4A" w:rsidRPr="00F855E6">
        <w:rPr>
          <w:rFonts w:ascii="Times New Roman" w:hAnsi="Times New Roman" w:cs="Times New Roman"/>
          <w:sz w:val="24"/>
          <w:szCs w:val="24"/>
        </w:rPr>
        <w:t xml:space="preserve">t is </w:t>
      </w:r>
      <w:r w:rsidR="006954AD" w:rsidRPr="00F855E6">
        <w:rPr>
          <w:rFonts w:ascii="Times New Roman" w:hAnsi="Times New Roman" w:cs="Times New Roman"/>
          <w:sz w:val="24"/>
          <w:szCs w:val="24"/>
        </w:rPr>
        <w:t xml:space="preserve">therefore </w:t>
      </w:r>
      <w:r w:rsidR="009B0E4A" w:rsidRPr="00F855E6">
        <w:rPr>
          <w:rFonts w:ascii="Times New Roman" w:hAnsi="Times New Roman" w:cs="Times New Roman"/>
          <w:sz w:val="24"/>
          <w:szCs w:val="24"/>
        </w:rPr>
        <w:t xml:space="preserve">unsurprising that members of the public feel it is up to them to </w:t>
      </w:r>
      <w:r w:rsidR="00E3112F" w:rsidRPr="00F855E6">
        <w:rPr>
          <w:rFonts w:ascii="Times New Roman" w:hAnsi="Times New Roman" w:cs="Times New Roman"/>
          <w:sz w:val="24"/>
          <w:szCs w:val="24"/>
        </w:rPr>
        <w:t>avoid</w:t>
      </w:r>
      <w:r w:rsidR="009B0E4A" w:rsidRPr="00F855E6">
        <w:rPr>
          <w:rFonts w:ascii="Times New Roman" w:hAnsi="Times New Roman" w:cs="Times New Roman"/>
          <w:sz w:val="24"/>
          <w:szCs w:val="24"/>
        </w:rPr>
        <w:t xml:space="preserve"> </w:t>
      </w:r>
      <w:r w:rsidR="00E3112F" w:rsidRPr="00F855E6">
        <w:rPr>
          <w:rFonts w:ascii="Times New Roman" w:hAnsi="Times New Roman" w:cs="Times New Roman"/>
          <w:sz w:val="24"/>
          <w:szCs w:val="24"/>
        </w:rPr>
        <w:t>un</w:t>
      </w:r>
      <w:r w:rsidR="009B0E4A" w:rsidRPr="00F855E6">
        <w:rPr>
          <w:rFonts w:ascii="Times New Roman" w:hAnsi="Times New Roman" w:cs="Times New Roman"/>
          <w:sz w:val="24"/>
          <w:szCs w:val="24"/>
        </w:rPr>
        <w:t>healthy food choice</w:t>
      </w:r>
      <w:r w:rsidR="006954AD" w:rsidRPr="00F855E6">
        <w:rPr>
          <w:rFonts w:ascii="Times New Roman" w:hAnsi="Times New Roman" w:cs="Times New Roman"/>
          <w:sz w:val="24"/>
          <w:szCs w:val="24"/>
        </w:rPr>
        <w:t xml:space="preserve">s, and </w:t>
      </w:r>
      <w:r w:rsidR="00B93A7E" w:rsidRPr="00F855E6">
        <w:rPr>
          <w:rFonts w:ascii="Times New Roman" w:hAnsi="Times New Roman" w:cs="Times New Roman"/>
          <w:sz w:val="24"/>
          <w:szCs w:val="24"/>
        </w:rPr>
        <w:t>are more supportive of information-based interventions by government</w:t>
      </w:r>
      <w:r w:rsidR="009E4640" w:rsidRPr="00F855E6">
        <w:rPr>
          <w:rFonts w:ascii="Times New Roman" w:hAnsi="Times New Roman" w:cs="Times New Roman"/>
          <w:sz w:val="24"/>
          <w:szCs w:val="24"/>
        </w:rPr>
        <w:t>, such as labelling or dietary guidance,</w:t>
      </w:r>
      <w:r w:rsidR="00B93A7E" w:rsidRPr="00F855E6">
        <w:rPr>
          <w:rFonts w:ascii="Times New Roman" w:hAnsi="Times New Roman" w:cs="Times New Roman"/>
          <w:sz w:val="24"/>
          <w:szCs w:val="24"/>
        </w:rPr>
        <w:t xml:space="preserve"> over structural interventions, such as regulations to </w:t>
      </w:r>
      <w:r w:rsidR="008919D2" w:rsidRPr="00F855E6">
        <w:rPr>
          <w:rFonts w:ascii="Times New Roman" w:hAnsi="Times New Roman" w:cs="Times New Roman"/>
          <w:sz w:val="24"/>
          <w:szCs w:val="24"/>
        </w:rPr>
        <w:t xml:space="preserve">tax or </w:t>
      </w:r>
      <w:r w:rsidR="00B93A7E" w:rsidRPr="00F855E6">
        <w:rPr>
          <w:rFonts w:ascii="Times New Roman" w:hAnsi="Times New Roman" w:cs="Times New Roman"/>
          <w:sz w:val="24"/>
          <w:szCs w:val="24"/>
        </w:rPr>
        <w:t xml:space="preserve">limit </w:t>
      </w:r>
      <w:r w:rsidR="008919D2" w:rsidRPr="00F855E6">
        <w:rPr>
          <w:rFonts w:ascii="Times New Roman" w:hAnsi="Times New Roman" w:cs="Times New Roman"/>
          <w:sz w:val="24"/>
          <w:szCs w:val="24"/>
        </w:rPr>
        <w:t xml:space="preserve">promotions of </w:t>
      </w:r>
      <w:r w:rsidR="00B93A7E" w:rsidRPr="00F855E6">
        <w:rPr>
          <w:rFonts w:ascii="Times New Roman" w:hAnsi="Times New Roman" w:cs="Times New Roman"/>
          <w:sz w:val="24"/>
          <w:szCs w:val="24"/>
        </w:rPr>
        <w:t>unhealthy foods</w:t>
      </w:r>
      <w:r w:rsidR="00A53547" w:rsidRPr="00F855E6">
        <w:rPr>
          <w:rFonts w:ascii="Times New Roman" w:hAnsi="Times New Roman" w:cs="Times New Roman"/>
          <w:sz w:val="24"/>
          <w:szCs w:val="24"/>
        </w:rPr>
        <w:t xml:space="preserve"> </w:t>
      </w:r>
      <w:r w:rsidR="007618E0" w:rsidRPr="00F855E6">
        <w:rPr>
          <w:rFonts w:ascii="Times New Roman" w:hAnsi="Times New Roman" w:cs="Times New Roman"/>
          <w:sz w:val="24"/>
          <w:szCs w:val="24"/>
        </w:rPr>
        <w:fldChar w:fldCharType="begin"/>
      </w:r>
      <w:r w:rsidR="00ED1743" w:rsidRPr="00F855E6">
        <w:rPr>
          <w:rFonts w:ascii="Times New Roman" w:hAnsi="Times New Roman" w:cs="Times New Roman"/>
          <w:sz w:val="24"/>
          <w:szCs w:val="24"/>
        </w:rPr>
        <w:instrText xml:space="preserve"> ADDIN EN.CITE &lt;EndNote&gt;&lt;Cite&gt;&lt;Author&gt;Reynolds&lt;/Author&gt;&lt;Year&gt;2019&lt;/Year&gt;&lt;RecNum&gt;3817&lt;/RecNum&gt;&lt;DisplayText&gt;[53]&lt;/DisplayText&gt;&lt;record&gt;&lt;rec-number&gt;3817&lt;/rec-number&gt;&lt;foreign-keys&gt;&lt;key app="EN" db-id="sw0xdarfpv2pepep9ah55ae5fxfwaaxa0ze2" timestamp="1595088425"&gt;3817&lt;/key&gt;&lt;/foreign-keys&gt;&lt;ref-type name="Journal Article"&gt;17&lt;/ref-type&gt;&lt;contributors&gt;&lt;authors&gt;&lt;author&gt;Reynolds, J. P.&lt;/author&gt;&lt;author&gt;Archer, S.&lt;/author&gt;&lt;author&gt;Pilling, M.&lt;/author&gt;&lt;author&gt;Kenny, M.&lt;/author&gt;&lt;author&gt;Hollands, G. J.&lt;/author&gt;&lt;author&gt;Marteau, T. M.&lt;/author&gt;&lt;/authors&gt;&lt;/contributors&gt;&lt;auth-address&gt;University of Cambridge, UK.&amp;#xD;University of Cambridge, UK. Electronic address: tm388@medschl.cam.ac.uk.&lt;/auth-address&gt;&lt;titles&gt;&lt;title&gt;Public acceptability of nudging and taxing to reduce consumption of alcohol, tobacco, and food: A population-based survey experiment&lt;/title&gt;&lt;secondary-title&gt;Soc Sci Med&lt;/secondary-title&gt;&lt;/titles&gt;&lt;periodical&gt;&lt;full-title&gt;Soc Sci Med&lt;/full-title&gt;&lt;/periodical&gt;&lt;pages&gt;112395&lt;/pages&gt;&lt;volume&gt;236&lt;/volume&gt;&lt;edition&gt;2019/07/22&lt;/edition&gt;&lt;keywords&gt;&lt;keyword&gt;*Attitudes&lt;/keyword&gt;&lt;keyword&gt;*Choice architecture&lt;/keyword&gt;&lt;keyword&gt;*Communication&lt;/keyword&gt;&lt;keyword&gt;*Drinking&lt;/keyword&gt;&lt;keyword&gt;*England&lt;/keyword&gt;&lt;keyword&gt;*Obesity&lt;/keyword&gt;&lt;keyword&gt;*Smoking&lt;/keyword&gt;&lt;keyword&gt;*Tax&lt;/keyword&gt;&lt;/keywords&gt;&lt;dates&gt;&lt;year&gt;2019&lt;/year&gt;&lt;pub-dates&gt;&lt;date&gt;Sep&lt;/date&gt;&lt;/pub-dates&gt;&lt;/dates&gt;&lt;isbn&gt;1873-5347 (Electronic)&amp;#xD;0277-9536 (Linking)&lt;/isbn&gt;&lt;accession-num&gt;31326778&lt;/accession-num&gt;&lt;urls&gt;&lt;related-urls&gt;&lt;url&gt;https://www.ncbi.nlm.nih.gov/pubmed/31326778&lt;/url&gt;&lt;/related-urls&gt;&lt;/urls&gt;&lt;custom2&gt;PMC6695289&lt;/custom2&gt;&lt;electronic-resource-num&gt;10.1016/j.socscimed.2019.112395&lt;/electronic-resource-num&gt;&lt;/record&gt;&lt;/Cite&gt;&lt;/EndNote&gt;</w:instrText>
      </w:r>
      <w:r w:rsidR="007618E0" w:rsidRPr="00F855E6">
        <w:rPr>
          <w:rFonts w:ascii="Times New Roman" w:hAnsi="Times New Roman" w:cs="Times New Roman"/>
          <w:sz w:val="24"/>
          <w:szCs w:val="24"/>
        </w:rPr>
        <w:fldChar w:fldCharType="separate"/>
      </w:r>
      <w:r w:rsidR="00ED1743" w:rsidRPr="00F855E6">
        <w:rPr>
          <w:rFonts w:ascii="Times New Roman" w:hAnsi="Times New Roman" w:cs="Times New Roman"/>
          <w:sz w:val="24"/>
          <w:szCs w:val="24"/>
        </w:rPr>
        <w:t>[</w:t>
      </w:r>
      <w:hyperlink w:anchor="_ENREF_53" w:tooltip="Reynolds, 2019 #3817" w:history="1">
        <w:r w:rsidR="00D85EBA" w:rsidRPr="00F855E6">
          <w:rPr>
            <w:rFonts w:ascii="Times New Roman" w:hAnsi="Times New Roman" w:cs="Times New Roman"/>
            <w:sz w:val="24"/>
            <w:szCs w:val="24"/>
          </w:rPr>
          <w:t>53</w:t>
        </w:r>
      </w:hyperlink>
      <w:r w:rsidR="00ED1743" w:rsidRPr="00F855E6">
        <w:rPr>
          <w:rFonts w:ascii="Times New Roman" w:hAnsi="Times New Roman" w:cs="Times New Roman"/>
          <w:sz w:val="24"/>
          <w:szCs w:val="24"/>
        </w:rPr>
        <w:t>]</w:t>
      </w:r>
      <w:r w:rsidR="007618E0" w:rsidRPr="00F855E6">
        <w:rPr>
          <w:rFonts w:ascii="Times New Roman" w:hAnsi="Times New Roman" w:cs="Times New Roman"/>
          <w:sz w:val="24"/>
          <w:szCs w:val="24"/>
        </w:rPr>
        <w:fldChar w:fldCharType="end"/>
      </w:r>
      <w:r w:rsidR="00DA0015" w:rsidRPr="00F855E6">
        <w:rPr>
          <w:rFonts w:ascii="Times New Roman" w:hAnsi="Times New Roman" w:cs="Times New Roman"/>
          <w:sz w:val="24"/>
          <w:szCs w:val="24"/>
        </w:rPr>
        <w:t>.</w:t>
      </w:r>
      <w:r w:rsidR="007618E0" w:rsidRPr="00F855E6">
        <w:rPr>
          <w:rFonts w:ascii="Times New Roman" w:hAnsi="Times New Roman" w:cs="Times New Roman"/>
          <w:sz w:val="24"/>
          <w:szCs w:val="24"/>
        </w:rPr>
        <w:t xml:space="preserve"> </w:t>
      </w:r>
      <w:r w:rsidR="00B818BA" w:rsidRPr="00F855E6">
        <w:rPr>
          <w:rFonts w:ascii="Times New Roman" w:hAnsi="Times New Roman" w:cs="Times New Roman"/>
          <w:sz w:val="24"/>
          <w:szCs w:val="24"/>
        </w:rPr>
        <w:t>Despite structural interventions showing greater effectiveness at improving dietary behaviours than educational stra</w:t>
      </w:r>
      <w:r w:rsidR="00DA0015" w:rsidRPr="00F855E6">
        <w:rPr>
          <w:rFonts w:ascii="Times New Roman" w:hAnsi="Times New Roman" w:cs="Times New Roman"/>
          <w:sz w:val="24"/>
          <w:szCs w:val="24"/>
        </w:rPr>
        <w:t>tegies</w:t>
      </w:r>
      <w:r w:rsidR="002E6618" w:rsidRPr="00F855E6">
        <w:rPr>
          <w:rFonts w:ascii="Times New Roman" w:hAnsi="Times New Roman" w:cs="Times New Roman"/>
          <w:sz w:val="24"/>
          <w:szCs w:val="24"/>
        </w:rPr>
        <w:t xml:space="preserve"> </w:t>
      </w:r>
      <w:r w:rsidR="00670D94" w:rsidRPr="00F855E6">
        <w:rPr>
          <w:rFonts w:ascii="Times New Roman" w:hAnsi="Times New Roman" w:cs="Times New Roman"/>
          <w:sz w:val="24"/>
          <w:szCs w:val="24"/>
        </w:rPr>
        <w:fldChar w:fldCharType="begin"/>
      </w:r>
      <w:r w:rsidR="00ED1743" w:rsidRPr="00F855E6">
        <w:rPr>
          <w:rFonts w:ascii="Times New Roman" w:hAnsi="Times New Roman" w:cs="Times New Roman"/>
          <w:sz w:val="24"/>
          <w:szCs w:val="24"/>
        </w:rPr>
        <w:instrText xml:space="preserve"> ADDIN EN.CITE &lt;EndNote&gt;&lt;Cite&gt;&lt;Author&gt;Hyseni&lt;/Author&gt;&lt;Year&gt;2017&lt;/Year&gt;&lt;RecNum&gt;3550&lt;/RecNum&gt;&lt;DisplayText&gt;[54]&lt;/DisplayText&gt;&lt;record&gt;&lt;rec-number&gt;3550&lt;/rec-number&gt;&lt;foreign-keys&gt;&lt;key app="EN" db-id="sw0xdarfpv2pepep9ah55ae5fxfwaaxa0ze2" timestamp="1509478858"&gt;3550&lt;/key&gt;&lt;/foreign-keys&gt;&lt;ref-type name="Journal Article"&gt;17&lt;/ref-type&gt;&lt;contributors&gt;&lt;authors&gt;&lt;author&gt;Hyseni, L.&lt;/author&gt;&lt;author&gt;Atkinson, M.&lt;/author&gt;&lt;author&gt;Bromley, H.&lt;/author&gt;&lt;author&gt;Orton, L.&lt;/author&gt;&lt;author&gt;Lloyd-Williams, F.&lt;/author&gt;&lt;author&gt;McGill, R.&lt;/author&gt;&lt;author&gt;Capewell, S.&lt;/author&gt;&lt;/authors&gt;&lt;/contributors&gt;&lt;auth-address&gt;Department of Public Health and Policy, University of Liverpool, Liverpool, UK.&lt;/auth-address&gt;&lt;titles&gt;&lt;title&gt;The effects of policy actions to improve population dietary patterns and prevent diet-related non-communicable diseases: scoping review&lt;/title&gt;&lt;secondary-title&gt;Eur J Clin Nutr&lt;/secondary-title&gt;&lt;/titles&gt;&lt;periodical&gt;&lt;full-title&gt;Eur J Clin Nutr&lt;/full-title&gt;&lt;/periodical&gt;&lt;pages&gt;694-711&lt;/pages&gt;&lt;volume&gt;71&lt;/volume&gt;&lt;number&gt;6&lt;/number&gt;&lt;dates&gt;&lt;year&gt;2017&lt;/year&gt;&lt;pub-dates&gt;&lt;date&gt;Jun&lt;/date&gt;&lt;/pub-dates&gt;&lt;/dates&gt;&lt;isbn&gt;1476-5640 (Electronic)&amp;#xD;0954-3007 (Linking)&lt;/isbn&gt;&lt;accession-num&gt;27901036&lt;/accession-num&gt;&lt;urls&gt;&lt;related-urls&gt;&lt;url&gt;https://www.ncbi.nlm.nih.gov/pubmed/27901036&lt;/url&gt;&lt;/related-urls&gt;&lt;/urls&gt;&lt;custom2&gt;PMC5470099&lt;/custom2&gt;&lt;electronic-resource-num&gt;10.1038/ejcn.2016.234&lt;/electronic-resource-num&gt;&lt;/record&gt;&lt;/Cite&gt;&lt;/EndNote&gt;</w:instrText>
      </w:r>
      <w:r w:rsidR="00670D94" w:rsidRPr="00F855E6">
        <w:rPr>
          <w:rFonts w:ascii="Times New Roman" w:hAnsi="Times New Roman" w:cs="Times New Roman"/>
          <w:sz w:val="24"/>
          <w:szCs w:val="24"/>
        </w:rPr>
        <w:fldChar w:fldCharType="separate"/>
      </w:r>
      <w:r w:rsidR="00ED1743" w:rsidRPr="00F855E6">
        <w:rPr>
          <w:rFonts w:ascii="Times New Roman" w:hAnsi="Times New Roman" w:cs="Times New Roman"/>
          <w:sz w:val="24"/>
          <w:szCs w:val="24"/>
        </w:rPr>
        <w:t>[</w:t>
      </w:r>
      <w:hyperlink w:anchor="_ENREF_54" w:tooltip="Hyseni, 2017 #3550" w:history="1">
        <w:r w:rsidR="00D85EBA" w:rsidRPr="00F855E6">
          <w:rPr>
            <w:rFonts w:ascii="Times New Roman" w:hAnsi="Times New Roman" w:cs="Times New Roman"/>
            <w:sz w:val="24"/>
            <w:szCs w:val="24"/>
          </w:rPr>
          <w:t>54</w:t>
        </w:r>
      </w:hyperlink>
      <w:r w:rsidR="00ED1743" w:rsidRPr="00F855E6">
        <w:rPr>
          <w:rFonts w:ascii="Times New Roman" w:hAnsi="Times New Roman" w:cs="Times New Roman"/>
          <w:sz w:val="24"/>
          <w:szCs w:val="24"/>
        </w:rPr>
        <w:t>]</w:t>
      </w:r>
      <w:r w:rsidR="00670D94" w:rsidRPr="00F855E6">
        <w:rPr>
          <w:rFonts w:ascii="Times New Roman" w:hAnsi="Times New Roman" w:cs="Times New Roman"/>
          <w:sz w:val="24"/>
          <w:szCs w:val="24"/>
        </w:rPr>
        <w:fldChar w:fldCharType="end"/>
      </w:r>
      <w:r w:rsidR="00DA0015" w:rsidRPr="00F855E6">
        <w:rPr>
          <w:rFonts w:ascii="Times New Roman" w:hAnsi="Times New Roman" w:cs="Times New Roman"/>
          <w:sz w:val="24"/>
          <w:szCs w:val="24"/>
        </w:rPr>
        <w:t>,</w:t>
      </w:r>
      <w:r w:rsidR="00B818BA" w:rsidRPr="00F855E6">
        <w:rPr>
          <w:rFonts w:ascii="Times New Roman" w:hAnsi="Times New Roman" w:cs="Times New Roman"/>
          <w:sz w:val="24"/>
          <w:szCs w:val="24"/>
        </w:rPr>
        <w:t xml:space="preserve"> public acceptance of such interventions is </w:t>
      </w:r>
      <w:r w:rsidR="00E3112F" w:rsidRPr="00F855E6">
        <w:rPr>
          <w:rFonts w:ascii="Times New Roman" w:hAnsi="Times New Roman" w:cs="Times New Roman"/>
          <w:sz w:val="24"/>
          <w:szCs w:val="24"/>
        </w:rPr>
        <w:t>currently low</w:t>
      </w:r>
      <w:r w:rsidR="00454D66" w:rsidRPr="00F855E6">
        <w:rPr>
          <w:rFonts w:ascii="Times New Roman" w:hAnsi="Times New Roman" w:cs="Times New Roman"/>
          <w:sz w:val="24"/>
          <w:szCs w:val="24"/>
        </w:rPr>
        <w:t>,</w:t>
      </w:r>
      <w:r w:rsidR="00E3112F" w:rsidRPr="00F855E6">
        <w:rPr>
          <w:rFonts w:ascii="Times New Roman" w:hAnsi="Times New Roman" w:cs="Times New Roman"/>
          <w:sz w:val="24"/>
          <w:szCs w:val="24"/>
        </w:rPr>
        <w:t xml:space="preserve"> but </w:t>
      </w:r>
      <w:r w:rsidR="006F69A2" w:rsidRPr="00F855E6">
        <w:rPr>
          <w:rFonts w:ascii="Times New Roman" w:hAnsi="Times New Roman" w:cs="Times New Roman"/>
          <w:sz w:val="24"/>
          <w:szCs w:val="24"/>
        </w:rPr>
        <w:t xml:space="preserve">it </w:t>
      </w:r>
      <w:r w:rsidR="00E3112F" w:rsidRPr="00F855E6">
        <w:rPr>
          <w:rFonts w:ascii="Times New Roman" w:hAnsi="Times New Roman" w:cs="Times New Roman"/>
          <w:sz w:val="24"/>
          <w:szCs w:val="24"/>
        </w:rPr>
        <w:t>is</w:t>
      </w:r>
      <w:r w:rsidR="00BD0291" w:rsidRPr="00F855E6">
        <w:rPr>
          <w:rFonts w:ascii="Times New Roman" w:hAnsi="Times New Roman" w:cs="Times New Roman"/>
          <w:sz w:val="24"/>
          <w:szCs w:val="24"/>
        </w:rPr>
        <w:t xml:space="preserve"> </w:t>
      </w:r>
      <w:r w:rsidR="00751528" w:rsidRPr="00F855E6">
        <w:rPr>
          <w:rFonts w:ascii="Times New Roman" w:hAnsi="Times New Roman" w:cs="Times New Roman"/>
          <w:sz w:val="24"/>
          <w:szCs w:val="24"/>
        </w:rPr>
        <w:t>critical for</w:t>
      </w:r>
      <w:r w:rsidR="0007266E" w:rsidRPr="00F855E6">
        <w:rPr>
          <w:rFonts w:ascii="Times New Roman" w:hAnsi="Times New Roman" w:cs="Times New Roman"/>
          <w:sz w:val="24"/>
          <w:szCs w:val="24"/>
        </w:rPr>
        <w:t xml:space="preserve"> politicians to implement them</w:t>
      </w:r>
      <w:r w:rsidR="00DA0015" w:rsidRPr="00F855E6">
        <w:rPr>
          <w:rFonts w:ascii="Times New Roman" w:hAnsi="Times New Roman" w:cs="Times New Roman"/>
          <w:sz w:val="24"/>
          <w:szCs w:val="24"/>
        </w:rPr>
        <w:t xml:space="preserve"> into policy</w:t>
      </w:r>
      <w:r w:rsidR="0007266E" w:rsidRPr="00F855E6">
        <w:rPr>
          <w:rFonts w:ascii="Times New Roman" w:hAnsi="Times New Roman" w:cs="Times New Roman"/>
          <w:sz w:val="24"/>
          <w:szCs w:val="24"/>
        </w:rPr>
        <w:t xml:space="preserve"> </w:t>
      </w:r>
      <w:r w:rsidR="003B5654" w:rsidRPr="00F855E6">
        <w:rPr>
          <w:rFonts w:ascii="Times New Roman" w:hAnsi="Times New Roman" w:cs="Times New Roman"/>
          <w:sz w:val="24"/>
          <w:szCs w:val="24"/>
        </w:rPr>
        <w:fldChar w:fldCharType="begin"/>
      </w:r>
      <w:r w:rsidR="00ED1743" w:rsidRPr="00F855E6">
        <w:rPr>
          <w:rFonts w:ascii="Times New Roman" w:hAnsi="Times New Roman" w:cs="Times New Roman"/>
          <w:sz w:val="24"/>
          <w:szCs w:val="24"/>
        </w:rPr>
        <w:instrText xml:space="preserve"> ADDIN EN.CITE &lt;EndNote&gt;&lt;Cite&gt;&lt;Author&gt;Cullerton&lt;/Author&gt;&lt;Year&gt;2016&lt;/Year&gt;&lt;RecNum&gt;3818&lt;/RecNum&gt;&lt;DisplayText&gt;[55]&lt;/DisplayText&gt;&lt;record&gt;&lt;rec-number&gt;3818&lt;/rec-number&gt;&lt;foreign-keys&gt;&lt;key app="EN" db-id="sw0xdarfpv2pepep9ah55ae5fxfwaaxa0ze2" timestamp="1595102571"&gt;3818&lt;/key&gt;&lt;/foreign-keys&gt;&lt;ref-type name="Journal Article"&gt;17&lt;/ref-type&gt;&lt;contributors&gt;&lt;authors&gt;&lt;author&gt;Cullerton, K.&lt;/author&gt;&lt;author&gt;Donnet, T.&lt;/author&gt;&lt;author&gt;Lee, A.&lt;/author&gt;&lt;author&gt;Gallegos, D.&lt;/author&gt;&lt;/authors&gt;&lt;/contributors&gt;&lt;auth-address&gt;1School of Exercise and Nutrition Sciences,Queensland University of Technology,Victoria Park Road,Kelvin Grove,QLD 4059,Australia.&amp;#xD;2School of Management,Queensland University of Technology,Brisbane,Queensland,Australia.&amp;#xD;3School of Public Health and Social Work,Queensland University of Technology,Kelvin Grove,Queensland,Australia.&lt;/auth-address&gt;&lt;titles&gt;&lt;title&gt;Playing the policy game: a review of the barriers to and enablers of nutrition policy change&lt;/title&gt;&lt;secondary-title&gt;Public Health Nutr&lt;/secondary-title&gt;&lt;/titles&gt;&lt;periodical&gt;&lt;full-title&gt;Public Health Nutr&lt;/full-title&gt;&lt;/periodical&gt;&lt;pages&gt;2643-53&lt;/pages&gt;&lt;volume&gt;19&lt;/volume&gt;&lt;number&gt;14&lt;/number&gt;&lt;edition&gt;2016/04/02&lt;/edition&gt;&lt;keywords&gt;&lt;keyword&gt;Humans&lt;/keyword&gt;&lt;keyword&gt;*Nutrition Policy&lt;/keyword&gt;&lt;keyword&gt;*Policy Making&lt;/keyword&gt;&lt;keyword&gt;*Public Health&lt;/keyword&gt;&lt;keyword&gt;*Advocacy&lt;/keyword&gt;&lt;keyword&gt;*Nutrition&lt;/keyword&gt;&lt;/keywords&gt;&lt;dates&gt;&lt;year&gt;2016&lt;/year&gt;&lt;pub-dates&gt;&lt;date&gt;Oct&lt;/date&gt;&lt;/pub-dates&gt;&lt;/dates&gt;&lt;isbn&gt;1475-2727 (Electronic)&amp;#xD;1368-9800 (Linking)&lt;/isbn&gt;&lt;accession-num&gt;27034196&lt;/accession-num&gt;&lt;urls&gt;&lt;related-urls&gt;&lt;url&gt;https://www.ncbi.nlm.nih.gov/pubmed/27034196&lt;/url&gt;&lt;/related-urls&gt;&lt;/urls&gt;&lt;electronic-resource-num&gt;10.1017/S1368980016000677&lt;/electronic-resource-num&gt;&lt;/record&gt;&lt;/Cite&gt;&lt;/EndNote&gt;</w:instrText>
      </w:r>
      <w:r w:rsidR="003B5654" w:rsidRPr="00F855E6">
        <w:rPr>
          <w:rFonts w:ascii="Times New Roman" w:hAnsi="Times New Roman" w:cs="Times New Roman"/>
          <w:sz w:val="24"/>
          <w:szCs w:val="24"/>
        </w:rPr>
        <w:fldChar w:fldCharType="separate"/>
      </w:r>
      <w:r w:rsidR="00ED1743" w:rsidRPr="00F855E6">
        <w:rPr>
          <w:rFonts w:ascii="Times New Roman" w:hAnsi="Times New Roman" w:cs="Times New Roman"/>
          <w:sz w:val="24"/>
          <w:szCs w:val="24"/>
        </w:rPr>
        <w:t>[</w:t>
      </w:r>
      <w:hyperlink w:anchor="_ENREF_55" w:tooltip="Cullerton, 2016 #3818" w:history="1">
        <w:r w:rsidR="00D85EBA" w:rsidRPr="00F855E6">
          <w:rPr>
            <w:rFonts w:ascii="Times New Roman" w:hAnsi="Times New Roman" w:cs="Times New Roman"/>
            <w:sz w:val="24"/>
            <w:szCs w:val="24"/>
          </w:rPr>
          <w:t>55</w:t>
        </w:r>
      </w:hyperlink>
      <w:r w:rsidR="00ED1743" w:rsidRPr="00F855E6">
        <w:rPr>
          <w:rFonts w:ascii="Times New Roman" w:hAnsi="Times New Roman" w:cs="Times New Roman"/>
          <w:sz w:val="24"/>
          <w:szCs w:val="24"/>
        </w:rPr>
        <w:t>]</w:t>
      </w:r>
      <w:r w:rsidR="003B5654" w:rsidRPr="00F855E6">
        <w:rPr>
          <w:rFonts w:ascii="Times New Roman" w:hAnsi="Times New Roman" w:cs="Times New Roman"/>
          <w:sz w:val="24"/>
          <w:szCs w:val="24"/>
        </w:rPr>
        <w:fldChar w:fldCharType="end"/>
      </w:r>
      <w:r w:rsidR="00DA0015" w:rsidRPr="00F855E6">
        <w:rPr>
          <w:rFonts w:ascii="Times New Roman" w:hAnsi="Times New Roman" w:cs="Times New Roman"/>
          <w:sz w:val="24"/>
          <w:szCs w:val="24"/>
        </w:rPr>
        <w:t>.</w:t>
      </w:r>
      <w:r w:rsidR="006F69A2" w:rsidRPr="00F855E6">
        <w:rPr>
          <w:rFonts w:ascii="Times New Roman" w:hAnsi="Times New Roman" w:cs="Times New Roman"/>
          <w:sz w:val="24"/>
          <w:szCs w:val="24"/>
        </w:rPr>
        <w:t xml:space="preserve"> </w:t>
      </w:r>
    </w:p>
    <w:p w14:paraId="2DD1187C" w14:textId="6007D304" w:rsidR="00E01FA3" w:rsidRPr="00F855E6" w:rsidRDefault="00140FC2" w:rsidP="00CB703E">
      <w:pPr>
        <w:spacing w:line="480" w:lineRule="auto"/>
        <w:rPr>
          <w:rFonts w:ascii="Times New Roman" w:hAnsi="Times New Roman" w:cs="Times New Roman"/>
          <w:sz w:val="24"/>
          <w:szCs w:val="24"/>
        </w:rPr>
      </w:pPr>
      <w:bookmarkStart w:id="9" w:name="_Hlk65958325"/>
      <w:r w:rsidRPr="00F855E6">
        <w:rPr>
          <w:rFonts w:ascii="Times New Roman" w:hAnsi="Times New Roman" w:cs="Times New Roman"/>
          <w:sz w:val="24"/>
          <w:szCs w:val="24"/>
        </w:rPr>
        <w:t>Future research, using</w:t>
      </w:r>
      <w:r w:rsidR="00B63C59" w:rsidRPr="00F855E6">
        <w:rPr>
          <w:rFonts w:ascii="Times New Roman" w:hAnsi="Times New Roman" w:cs="Times New Roman"/>
          <w:sz w:val="24"/>
          <w:szCs w:val="24"/>
        </w:rPr>
        <w:t xml:space="preserve"> more</w:t>
      </w:r>
      <w:r w:rsidRPr="00F855E6">
        <w:rPr>
          <w:rFonts w:ascii="Times New Roman" w:hAnsi="Times New Roman" w:cs="Times New Roman"/>
          <w:sz w:val="24"/>
          <w:szCs w:val="24"/>
        </w:rPr>
        <w:t xml:space="preserve"> novel qualitative methods</w:t>
      </w:r>
      <w:r w:rsidR="00B63C59" w:rsidRPr="00F855E6">
        <w:rPr>
          <w:rFonts w:ascii="Times New Roman" w:hAnsi="Times New Roman" w:cs="Times New Roman"/>
          <w:sz w:val="24"/>
          <w:szCs w:val="24"/>
        </w:rPr>
        <w:t>,</w:t>
      </w:r>
      <w:r w:rsidR="0014017D" w:rsidRPr="00F855E6">
        <w:rPr>
          <w:rFonts w:ascii="Times New Roman" w:hAnsi="Times New Roman" w:cs="Times New Roman"/>
          <w:sz w:val="24"/>
          <w:szCs w:val="24"/>
        </w:rPr>
        <w:t xml:space="preserve"> </w:t>
      </w:r>
      <w:bookmarkStart w:id="10" w:name="_Hlk67910667"/>
      <w:r w:rsidR="0014017D" w:rsidRPr="00F855E6">
        <w:rPr>
          <w:rFonts w:ascii="Times New Roman" w:hAnsi="Times New Roman" w:cs="Times New Roman"/>
          <w:sz w:val="24"/>
          <w:szCs w:val="24"/>
        </w:rPr>
        <w:t>such as go</w:t>
      </w:r>
      <w:r w:rsidR="00214718" w:rsidRPr="00F855E6">
        <w:rPr>
          <w:rFonts w:ascii="Times New Roman" w:hAnsi="Times New Roman" w:cs="Times New Roman"/>
          <w:sz w:val="24"/>
          <w:szCs w:val="24"/>
        </w:rPr>
        <w:t>-</w:t>
      </w:r>
      <w:r w:rsidR="0014017D" w:rsidRPr="00F855E6">
        <w:rPr>
          <w:rFonts w:ascii="Times New Roman" w:hAnsi="Times New Roman" w:cs="Times New Roman"/>
          <w:sz w:val="24"/>
          <w:szCs w:val="24"/>
        </w:rPr>
        <w:t xml:space="preserve">along interviews </w:t>
      </w:r>
      <w:r w:rsidR="00B63C59" w:rsidRPr="00F855E6">
        <w:rPr>
          <w:rFonts w:ascii="Times New Roman" w:hAnsi="Times New Roman" w:cs="Times New Roman"/>
          <w:sz w:val="24"/>
          <w:szCs w:val="24"/>
        </w:rPr>
        <w:t xml:space="preserve">or narrative interviews </w:t>
      </w:r>
      <w:r w:rsidR="0014017D" w:rsidRPr="00F855E6">
        <w:rPr>
          <w:rFonts w:ascii="Times New Roman" w:hAnsi="Times New Roman" w:cs="Times New Roman"/>
          <w:sz w:val="24"/>
          <w:szCs w:val="24"/>
        </w:rPr>
        <w:t>with the customers</w:t>
      </w:r>
      <w:r w:rsidR="00AF4447" w:rsidRPr="00F855E6">
        <w:rPr>
          <w:rFonts w:ascii="Times New Roman" w:hAnsi="Times New Roman" w:cs="Times New Roman"/>
          <w:sz w:val="24"/>
          <w:szCs w:val="24"/>
        </w:rPr>
        <w:t xml:space="preserve"> </w:t>
      </w:r>
      <w:r w:rsidR="00AF4447" w:rsidRPr="00F855E6">
        <w:rPr>
          <w:rFonts w:ascii="Times New Roman" w:hAnsi="Times New Roman" w:cs="Times New Roman"/>
          <w:sz w:val="24"/>
          <w:szCs w:val="24"/>
        </w:rPr>
        <w:fldChar w:fldCharType="begin">
          <w:fldData xml:space="preserve">PEVuZE5vdGU+PENpdGU+PEF1dGhvcj5DYXJwaWFubzwvQXV0aG9yPjxZZWFyPjIwMDk8L1llYXI+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=
</w:fldData>
        </w:fldChar>
      </w:r>
      <w:r w:rsidR="00ED1743" w:rsidRPr="00F855E6">
        <w:rPr>
          <w:rFonts w:ascii="Times New Roman" w:hAnsi="Times New Roman" w:cs="Times New Roman"/>
          <w:sz w:val="24"/>
          <w:szCs w:val="24"/>
        </w:rPr>
        <w:instrText xml:space="preserve"> ADDIN EN.CITE </w:instrText>
      </w:r>
      <w:r w:rsidR="00ED1743" w:rsidRPr="00F855E6">
        <w:rPr>
          <w:rFonts w:ascii="Times New Roman" w:hAnsi="Times New Roman" w:cs="Times New Roman"/>
          <w:sz w:val="24"/>
          <w:szCs w:val="24"/>
        </w:rPr>
        <w:fldChar w:fldCharType="begin">
          <w:fldData xml:space="preserve">PEVuZE5vdGU+PENpdGU+PEF1dGhvcj5DYXJwaWFubzwvQXV0aG9yPjxZZWFyPjIwMDk8L1llYXI+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=
</w:fldData>
        </w:fldChar>
      </w:r>
      <w:r w:rsidR="00ED1743" w:rsidRPr="00F855E6">
        <w:rPr>
          <w:rFonts w:ascii="Times New Roman" w:hAnsi="Times New Roman" w:cs="Times New Roman"/>
          <w:sz w:val="24"/>
          <w:szCs w:val="24"/>
        </w:rPr>
        <w:instrText xml:space="preserve"> ADDIN EN.CITE.DATA </w:instrText>
      </w:r>
      <w:r w:rsidR="00ED1743" w:rsidRPr="00F855E6">
        <w:rPr>
          <w:rFonts w:ascii="Times New Roman" w:hAnsi="Times New Roman" w:cs="Times New Roman"/>
          <w:sz w:val="24"/>
          <w:szCs w:val="24"/>
        </w:rPr>
      </w:r>
      <w:r w:rsidR="00ED1743" w:rsidRPr="00F855E6">
        <w:rPr>
          <w:rFonts w:ascii="Times New Roman" w:hAnsi="Times New Roman" w:cs="Times New Roman"/>
          <w:sz w:val="24"/>
          <w:szCs w:val="24"/>
        </w:rPr>
        <w:fldChar w:fldCharType="end"/>
      </w:r>
      <w:r w:rsidR="00AF4447" w:rsidRPr="00F855E6">
        <w:rPr>
          <w:rFonts w:ascii="Times New Roman" w:hAnsi="Times New Roman" w:cs="Times New Roman"/>
          <w:sz w:val="24"/>
          <w:szCs w:val="24"/>
        </w:rPr>
      </w:r>
      <w:r w:rsidR="00AF4447" w:rsidRPr="00F855E6">
        <w:rPr>
          <w:rFonts w:ascii="Times New Roman" w:hAnsi="Times New Roman" w:cs="Times New Roman"/>
          <w:sz w:val="24"/>
          <w:szCs w:val="24"/>
        </w:rPr>
        <w:fldChar w:fldCharType="separate"/>
      </w:r>
      <w:r w:rsidR="00ED1743" w:rsidRPr="00F855E6">
        <w:rPr>
          <w:rFonts w:ascii="Times New Roman" w:hAnsi="Times New Roman" w:cs="Times New Roman"/>
          <w:sz w:val="24"/>
          <w:szCs w:val="24"/>
        </w:rPr>
        <w:t>[</w:t>
      </w:r>
      <w:hyperlink w:anchor="_ENREF_56" w:tooltip="Carpiano, 2009 #3632" w:history="1">
        <w:r w:rsidR="00D85EBA" w:rsidRPr="00F855E6">
          <w:rPr>
            <w:rFonts w:ascii="Times New Roman" w:hAnsi="Times New Roman" w:cs="Times New Roman"/>
            <w:sz w:val="24"/>
            <w:szCs w:val="24"/>
          </w:rPr>
          <w:t>56</w:t>
        </w:r>
      </w:hyperlink>
      <w:r w:rsidR="00ED1743" w:rsidRPr="00F855E6">
        <w:rPr>
          <w:rFonts w:ascii="Times New Roman" w:hAnsi="Times New Roman" w:cs="Times New Roman"/>
          <w:sz w:val="24"/>
          <w:szCs w:val="24"/>
        </w:rPr>
        <w:t xml:space="preserve">, </w:t>
      </w:r>
      <w:hyperlink w:anchor="_ENREF_57" w:tooltip="Bell, 2015 #3913" w:history="1">
        <w:r w:rsidR="00D85EBA" w:rsidRPr="00F855E6">
          <w:rPr>
            <w:rFonts w:ascii="Times New Roman" w:hAnsi="Times New Roman" w:cs="Times New Roman"/>
            <w:sz w:val="24"/>
            <w:szCs w:val="24"/>
          </w:rPr>
          <w:t>57</w:t>
        </w:r>
      </w:hyperlink>
      <w:r w:rsidR="00ED1743" w:rsidRPr="00F855E6">
        <w:rPr>
          <w:rFonts w:ascii="Times New Roman" w:hAnsi="Times New Roman" w:cs="Times New Roman"/>
          <w:sz w:val="24"/>
          <w:szCs w:val="24"/>
        </w:rPr>
        <w:t>]</w:t>
      </w:r>
      <w:r w:rsidR="00AF4447" w:rsidRPr="00F855E6">
        <w:rPr>
          <w:rFonts w:ascii="Times New Roman" w:hAnsi="Times New Roman" w:cs="Times New Roman"/>
          <w:sz w:val="24"/>
          <w:szCs w:val="24"/>
        </w:rPr>
        <w:fldChar w:fldCharType="end"/>
      </w:r>
      <w:r w:rsidRPr="00F855E6">
        <w:rPr>
          <w:rFonts w:ascii="Times New Roman" w:hAnsi="Times New Roman" w:cs="Times New Roman"/>
          <w:sz w:val="24"/>
          <w:szCs w:val="24"/>
        </w:rPr>
        <w:t xml:space="preserve">, </w:t>
      </w:r>
      <w:bookmarkEnd w:id="10"/>
      <w:r w:rsidRPr="00F855E6">
        <w:rPr>
          <w:rFonts w:ascii="Times New Roman" w:hAnsi="Times New Roman" w:cs="Times New Roman"/>
          <w:sz w:val="24"/>
          <w:szCs w:val="24"/>
        </w:rPr>
        <w:t>could explore</w:t>
      </w:r>
      <w:r w:rsidR="003C004A" w:rsidRPr="00F855E6">
        <w:rPr>
          <w:rFonts w:ascii="Times New Roman" w:hAnsi="Times New Roman" w:cs="Times New Roman"/>
          <w:sz w:val="24"/>
          <w:szCs w:val="24"/>
        </w:rPr>
        <w:t xml:space="preserve"> </w:t>
      </w:r>
      <w:r w:rsidR="00B63C59" w:rsidRPr="00F855E6">
        <w:rPr>
          <w:rFonts w:ascii="Times New Roman" w:hAnsi="Times New Roman" w:cs="Times New Roman"/>
          <w:sz w:val="24"/>
          <w:szCs w:val="24"/>
        </w:rPr>
        <w:t xml:space="preserve">in further depth </w:t>
      </w:r>
      <w:r w:rsidR="003C004A" w:rsidRPr="00F855E6">
        <w:rPr>
          <w:rFonts w:ascii="Times New Roman" w:hAnsi="Times New Roman" w:cs="Times New Roman"/>
          <w:sz w:val="24"/>
          <w:szCs w:val="24"/>
        </w:rPr>
        <w:t xml:space="preserve">why many consumers </w:t>
      </w:r>
      <w:r w:rsidR="000C74BF" w:rsidRPr="00F855E6">
        <w:rPr>
          <w:rFonts w:ascii="Times New Roman" w:hAnsi="Times New Roman" w:cs="Times New Roman"/>
          <w:sz w:val="24"/>
          <w:szCs w:val="24"/>
        </w:rPr>
        <w:t>continue to</w:t>
      </w:r>
      <w:r w:rsidR="003C004A" w:rsidRPr="00F855E6">
        <w:rPr>
          <w:rFonts w:ascii="Times New Roman" w:hAnsi="Times New Roman" w:cs="Times New Roman"/>
          <w:sz w:val="24"/>
          <w:szCs w:val="24"/>
        </w:rPr>
        <w:t xml:space="preserve"> believe </w:t>
      </w:r>
      <w:r w:rsidRPr="00F855E6">
        <w:rPr>
          <w:rFonts w:ascii="Times New Roman" w:hAnsi="Times New Roman" w:cs="Times New Roman"/>
          <w:sz w:val="24"/>
          <w:szCs w:val="24"/>
        </w:rPr>
        <w:t xml:space="preserve">that healthy eating is a personal responsibility, </w:t>
      </w:r>
      <w:bookmarkEnd w:id="9"/>
      <w:r w:rsidRPr="00F855E6">
        <w:rPr>
          <w:rFonts w:ascii="Times New Roman" w:hAnsi="Times New Roman" w:cs="Times New Roman"/>
          <w:sz w:val="24"/>
          <w:szCs w:val="24"/>
        </w:rPr>
        <w:t>rather than a duty of governments and food businesses</w:t>
      </w:r>
      <w:r w:rsidR="003C004A" w:rsidRPr="00F855E6">
        <w:rPr>
          <w:rFonts w:ascii="Times New Roman" w:hAnsi="Times New Roman" w:cs="Times New Roman"/>
          <w:sz w:val="24"/>
          <w:szCs w:val="24"/>
        </w:rPr>
        <w:t>.</w:t>
      </w:r>
      <w:r w:rsidR="00984362" w:rsidRPr="00F855E6">
        <w:rPr>
          <w:rFonts w:ascii="Times New Roman" w:hAnsi="Times New Roman" w:cs="Times New Roman"/>
          <w:sz w:val="24"/>
          <w:szCs w:val="24"/>
        </w:rPr>
        <w:t xml:space="preserve"> </w:t>
      </w:r>
      <w:r w:rsidR="001A71C5" w:rsidRPr="00F855E6">
        <w:rPr>
          <w:rFonts w:ascii="Times New Roman" w:hAnsi="Times New Roman" w:cs="Times New Roman"/>
          <w:sz w:val="24"/>
          <w:szCs w:val="24"/>
        </w:rPr>
        <w:t xml:space="preserve">Raising consumer awareness of the </w:t>
      </w:r>
      <w:r w:rsidR="003C004A" w:rsidRPr="00F855E6">
        <w:rPr>
          <w:rFonts w:ascii="Times New Roman" w:hAnsi="Times New Roman" w:cs="Times New Roman"/>
          <w:sz w:val="24"/>
          <w:szCs w:val="24"/>
        </w:rPr>
        <w:t>commercial</w:t>
      </w:r>
      <w:r w:rsidR="001A71C5" w:rsidRPr="00F855E6">
        <w:rPr>
          <w:rFonts w:ascii="Times New Roman" w:hAnsi="Times New Roman" w:cs="Times New Roman"/>
          <w:sz w:val="24"/>
          <w:szCs w:val="24"/>
        </w:rPr>
        <w:t xml:space="preserve"> determinants of obesity and poor diet may</w:t>
      </w:r>
      <w:r w:rsidR="00454D66" w:rsidRPr="00F855E6">
        <w:rPr>
          <w:rFonts w:ascii="Times New Roman" w:hAnsi="Times New Roman" w:cs="Times New Roman"/>
          <w:sz w:val="24"/>
          <w:szCs w:val="24"/>
        </w:rPr>
        <w:t xml:space="preserve"> </w:t>
      </w:r>
      <w:r w:rsidR="001A71C5" w:rsidRPr="00F855E6">
        <w:rPr>
          <w:rFonts w:ascii="Times New Roman" w:hAnsi="Times New Roman" w:cs="Times New Roman"/>
          <w:sz w:val="24"/>
          <w:szCs w:val="24"/>
        </w:rPr>
        <w:t xml:space="preserve">be one strategy </w:t>
      </w:r>
      <w:r w:rsidR="00493BFB" w:rsidRPr="00F855E6">
        <w:rPr>
          <w:rFonts w:ascii="Times New Roman" w:hAnsi="Times New Roman" w:cs="Times New Roman"/>
          <w:sz w:val="24"/>
          <w:szCs w:val="24"/>
        </w:rPr>
        <w:t>for future research</w:t>
      </w:r>
      <w:r w:rsidR="003C004A" w:rsidRPr="00F855E6">
        <w:rPr>
          <w:rFonts w:ascii="Times New Roman" w:hAnsi="Times New Roman" w:cs="Times New Roman"/>
          <w:sz w:val="24"/>
          <w:szCs w:val="24"/>
        </w:rPr>
        <w:t xml:space="preserve"> to mobilise public demand for structural changes to improve supermarket environments</w:t>
      </w:r>
      <w:r w:rsidR="00A8392F" w:rsidRPr="00F855E6">
        <w:rPr>
          <w:rFonts w:ascii="Times New Roman" w:hAnsi="Times New Roman" w:cs="Times New Roman"/>
          <w:sz w:val="24"/>
          <w:szCs w:val="24"/>
        </w:rPr>
        <w:t>.</w:t>
      </w:r>
      <w:r w:rsidR="00493BFB" w:rsidRPr="00F855E6">
        <w:rPr>
          <w:rFonts w:ascii="Times New Roman" w:hAnsi="Times New Roman" w:cs="Times New Roman"/>
          <w:sz w:val="24"/>
          <w:szCs w:val="24"/>
        </w:rPr>
        <w:t xml:space="preserve"> </w:t>
      </w:r>
      <w:r w:rsidR="00A01A02" w:rsidRPr="00F855E6">
        <w:rPr>
          <w:rFonts w:ascii="Times New Roman" w:hAnsi="Times New Roman" w:cs="Times New Roman"/>
          <w:sz w:val="24"/>
          <w:szCs w:val="24"/>
        </w:rPr>
        <w:t>Recent</w:t>
      </w:r>
      <w:r w:rsidR="003B5654" w:rsidRPr="00F855E6">
        <w:rPr>
          <w:rFonts w:ascii="Times New Roman" w:hAnsi="Times New Roman" w:cs="Times New Roman"/>
          <w:sz w:val="24"/>
          <w:szCs w:val="24"/>
        </w:rPr>
        <w:t xml:space="preserve"> </w:t>
      </w:r>
      <w:r w:rsidR="003C004A" w:rsidRPr="00F855E6">
        <w:rPr>
          <w:rFonts w:ascii="Times New Roman" w:hAnsi="Times New Roman" w:cs="Times New Roman"/>
          <w:sz w:val="24"/>
          <w:szCs w:val="24"/>
        </w:rPr>
        <w:t xml:space="preserve">work </w:t>
      </w:r>
      <w:r w:rsidR="003B5654" w:rsidRPr="00F855E6">
        <w:rPr>
          <w:rFonts w:ascii="Times New Roman" w:hAnsi="Times New Roman" w:cs="Times New Roman"/>
          <w:sz w:val="24"/>
          <w:szCs w:val="24"/>
        </w:rPr>
        <w:t>suggest</w:t>
      </w:r>
      <w:r w:rsidR="00A01A02" w:rsidRPr="00F855E6">
        <w:rPr>
          <w:rFonts w:ascii="Times New Roman" w:hAnsi="Times New Roman" w:cs="Times New Roman"/>
          <w:sz w:val="24"/>
          <w:szCs w:val="24"/>
        </w:rPr>
        <w:t>s</w:t>
      </w:r>
      <w:r w:rsidR="003B5654" w:rsidRPr="00F855E6">
        <w:rPr>
          <w:rFonts w:ascii="Times New Roman" w:hAnsi="Times New Roman" w:cs="Times New Roman"/>
          <w:sz w:val="24"/>
          <w:szCs w:val="24"/>
        </w:rPr>
        <w:t xml:space="preserve"> that </w:t>
      </w:r>
      <w:r w:rsidR="001A71C5" w:rsidRPr="00F855E6">
        <w:rPr>
          <w:rFonts w:ascii="Times New Roman" w:hAnsi="Times New Roman" w:cs="Times New Roman"/>
          <w:sz w:val="24"/>
          <w:szCs w:val="24"/>
        </w:rPr>
        <w:t xml:space="preserve">communicating </w:t>
      </w:r>
      <w:r w:rsidR="00D137FD" w:rsidRPr="00F855E6">
        <w:rPr>
          <w:rFonts w:ascii="Times New Roman" w:hAnsi="Times New Roman" w:cs="Times New Roman"/>
          <w:sz w:val="24"/>
          <w:szCs w:val="24"/>
        </w:rPr>
        <w:t xml:space="preserve">the </w:t>
      </w:r>
      <w:r w:rsidR="001A71C5" w:rsidRPr="00F855E6">
        <w:rPr>
          <w:rFonts w:ascii="Times New Roman" w:hAnsi="Times New Roman" w:cs="Times New Roman"/>
          <w:sz w:val="24"/>
          <w:szCs w:val="24"/>
        </w:rPr>
        <w:t>proven effective</w:t>
      </w:r>
      <w:r w:rsidR="00E3112F" w:rsidRPr="00F855E6">
        <w:rPr>
          <w:rFonts w:ascii="Times New Roman" w:hAnsi="Times New Roman" w:cs="Times New Roman"/>
          <w:sz w:val="24"/>
          <w:szCs w:val="24"/>
        </w:rPr>
        <w:t>ness</w:t>
      </w:r>
      <w:r w:rsidR="001A71C5" w:rsidRPr="00F855E6">
        <w:rPr>
          <w:rFonts w:ascii="Times New Roman" w:hAnsi="Times New Roman" w:cs="Times New Roman"/>
          <w:sz w:val="24"/>
          <w:szCs w:val="24"/>
        </w:rPr>
        <w:t xml:space="preserve"> </w:t>
      </w:r>
      <w:r w:rsidR="005B093C" w:rsidRPr="00F855E6">
        <w:rPr>
          <w:rFonts w:ascii="Times New Roman" w:hAnsi="Times New Roman" w:cs="Times New Roman"/>
          <w:sz w:val="24"/>
          <w:szCs w:val="24"/>
        </w:rPr>
        <w:t xml:space="preserve">of an intervention </w:t>
      </w:r>
      <w:r w:rsidR="001A71C5" w:rsidRPr="00F855E6">
        <w:rPr>
          <w:rFonts w:ascii="Times New Roman" w:hAnsi="Times New Roman" w:cs="Times New Roman"/>
          <w:sz w:val="24"/>
          <w:szCs w:val="24"/>
        </w:rPr>
        <w:t xml:space="preserve">at improving </w:t>
      </w:r>
      <w:r w:rsidR="005B093C" w:rsidRPr="00F855E6">
        <w:rPr>
          <w:rFonts w:ascii="Times New Roman" w:hAnsi="Times New Roman" w:cs="Times New Roman"/>
          <w:sz w:val="24"/>
          <w:szCs w:val="24"/>
        </w:rPr>
        <w:t>a</w:t>
      </w:r>
      <w:r w:rsidR="001A71C5" w:rsidRPr="00F855E6">
        <w:rPr>
          <w:rFonts w:ascii="Times New Roman" w:hAnsi="Times New Roman" w:cs="Times New Roman"/>
          <w:sz w:val="24"/>
          <w:szCs w:val="24"/>
        </w:rPr>
        <w:t xml:space="preserve"> health behaviour</w:t>
      </w:r>
      <w:r w:rsidR="0028428E" w:rsidRPr="00F855E6">
        <w:rPr>
          <w:rFonts w:ascii="Times New Roman" w:hAnsi="Times New Roman" w:cs="Times New Roman"/>
          <w:sz w:val="24"/>
          <w:szCs w:val="24"/>
        </w:rPr>
        <w:t>,</w:t>
      </w:r>
      <w:r w:rsidR="001A71C5" w:rsidRPr="00F855E6">
        <w:rPr>
          <w:rFonts w:ascii="Times New Roman" w:hAnsi="Times New Roman" w:cs="Times New Roman"/>
          <w:sz w:val="24"/>
          <w:szCs w:val="24"/>
        </w:rPr>
        <w:t xml:space="preserve"> can increase public </w:t>
      </w:r>
      <w:r w:rsidR="00DA0015" w:rsidRPr="00F855E6">
        <w:rPr>
          <w:rFonts w:ascii="Times New Roman" w:hAnsi="Times New Roman" w:cs="Times New Roman"/>
          <w:sz w:val="24"/>
          <w:szCs w:val="24"/>
        </w:rPr>
        <w:t>acceptance of that intervention</w:t>
      </w:r>
      <w:r w:rsidR="001A71C5" w:rsidRPr="00F855E6">
        <w:rPr>
          <w:rFonts w:ascii="Times New Roman" w:hAnsi="Times New Roman" w:cs="Times New Roman"/>
          <w:sz w:val="24"/>
          <w:szCs w:val="24"/>
        </w:rPr>
        <w:t xml:space="preserve"> </w:t>
      </w:r>
      <w:r w:rsidR="002E6618" w:rsidRPr="00F855E6">
        <w:rPr>
          <w:rFonts w:ascii="Times New Roman" w:hAnsi="Times New Roman" w:cs="Times New Roman"/>
          <w:sz w:val="24"/>
          <w:szCs w:val="24"/>
        </w:rPr>
        <w:fldChar w:fldCharType="begin"/>
      </w:r>
      <w:r w:rsidR="00ED1743" w:rsidRPr="00F855E6">
        <w:rPr>
          <w:rFonts w:ascii="Times New Roman" w:hAnsi="Times New Roman" w:cs="Times New Roman"/>
          <w:sz w:val="24"/>
          <w:szCs w:val="24"/>
        </w:rPr>
        <w:instrText xml:space="preserve"> ADDIN EN.CITE &lt;EndNote&gt;&lt;Cite&gt;&lt;Author&gt;Reynolds&lt;/Author&gt;&lt;Year&gt;2019&lt;/Year&gt;&lt;RecNum&gt;3817&lt;/RecNum&gt;&lt;DisplayText&gt;[53]&lt;/DisplayText&gt;&lt;record&gt;&lt;rec-number&gt;3817&lt;/rec-number&gt;&lt;foreign-keys&gt;&lt;key app="EN" db-id="sw0xdarfpv2pepep9ah55ae5fxfwaaxa0ze2" timestamp="1595088425"&gt;3817&lt;/key&gt;&lt;/foreign-keys&gt;&lt;ref-type name="Journal Article"&gt;17&lt;/ref-type&gt;&lt;contributors&gt;&lt;authors&gt;&lt;author&gt;Reynolds, J. P.&lt;/author&gt;&lt;author&gt;Archer, S.&lt;/author&gt;&lt;author&gt;Pilling, M.&lt;/author&gt;&lt;author&gt;Kenny, M.&lt;/author&gt;&lt;author&gt;Hollands, G. J.&lt;/author&gt;&lt;author&gt;Marteau, T. M.&lt;/author&gt;&lt;/authors&gt;&lt;/contributors&gt;&lt;auth-address&gt;University of Cambridge, UK.&amp;#xD;University of Cambridge, UK. Electronic address: tm388@medschl.cam.ac.uk.&lt;/auth-address&gt;&lt;titles&gt;&lt;title&gt;Public acceptability of nudging and taxing to reduce consumption of alcohol, tobacco, and food: A population-based survey experiment&lt;/title&gt;&lt;secondary-title&gt;Soc Sci Med&lt;/secondary-title&gt;&lt;/titles&gt;&lt;periodical&gt;&lt;full-title&gt;Soc Sci Med&lt;/full-title&gt;&lt;/periodical&gt;&lt;pages&gt;112395&lt;/pages&gt;&lt;volume&gt;236&lt;/volume&gt;&lt;edition&gt;2019/07/22&lt;/edition&gt;&lt;keywords&gt;&lt;keyword&gt;*Attitudes&lt;/keyword&gt;&lt;keyword&gt;*Choice architecture&lt;/keyword&gt;&lt;keyword&gt;*Communication&lt;/keyword&gt;&lt;keyword&gt;*Drinking&lt;/keyword&gt;&lt;keyword&gt;*England&lt;/keyword&gt;&lt;keyword&gt;*Obesity&lt;/keyword&gt;&lt;keyword&gt;*Smoking&lt;/keyword&gt;&lt;keyword&gt;*Tax&lt;/keyword&gt;&lt;/keywords&gt;&lt;dates&gt;&lt;year&gt;2019&lt;/year&gt;&lt;pub-dates&gt;&lt;date&gt;Sep&lt;/date&gt;&lt;/pub-dates&gt;&lt;/dates&gt;&lt;isbn&gt;1873-5347 (Electronic)&amp;#xD;0277-9536 (Linking)&lt;/isbn&gt;&lt;accession-num&gt;31326778&lt;/accession-num&gt;&lt;urls&gt;&lt;related-urls&gt;&lt;url&gt;https://www.ncbi.nlm.nih.gov/pubmed/31326778&lt;/url&gt;&lt;/related-urls&gt;&lt;/urls&gt;&lt;custom2&gt;PMC6695289&lt;/custom2&gt;&lt;electronic-resource-num&gt;10.1016/j.socscimed.2019.112395&lt;/electronic-resource-num&gt;&lt;/record&gt;&lt;/Cite&gt;&lt;/EndNote&gt;</w:instrText>
      </w:r>
      <w:r w:rsidR="002E6618" w:rsidRPr="00F855E6">
        <w:rPr>
          <w:rFonts w:ascii="Times New Roman" w:hAnsi="Times New Roman" w:cs="Times New Roman"/>
          <w:sz w:val="24"/>
          <w:szCs w:val="24"/>
        </w:rPr>
        <w:fldChar w:fldCharType="separate"/>
      </w:r>
      <w:r w:rsidR="00ED1743" w:rsidRPr="00F855E6">
        <w:rPr>
          <w:rFonts w:ascii="Times New Roman" w:hAnsi="Times New Roman" w:cs="Times New Roman"/>
          <w:sz w:val="24"/>
          <w:szCs w:val="24"/>
        </w:rPr>
        <w:t>[</w:t>
      </w:r>
      <w:hyperlink w:anchor="_ENREF_53" w:tooltip="Reynolds, 2019 #3817" w:history="1">
        <w:r w:rsidR="00D85EBA" w:rsidRPr="00F855E6">
          <w:rPr>
            <w:rFonts w:ascii="Times New Roman" w:hAnsi="Times New Roman" w:cs="Times New Roman"/>
            <w:sz w:val="24"/>
            <w:szCs w:val="24"/>
          </w:rPr>
          <w:t>53</w:t>
        </w:r>
      </w:hyperlink>
      <w:r w:rsidR="00ED1743" w:rsidRPr="00F855E6">
        <w:rPr>
          <w:rFonts w:ascii="Times New Roman" w:hAnsi="Times New Roman" w:cs="Times New Roman"/>
          <w:sz w:val="24"/>
          <w:szCs w:val="24"/>
        </w:rPr>
        <w:t>]</w:t>
      </w:r>
      <w:r w:rsidR="002E6618" w:rsidRPr="00F855E6">
        <w:rPr>
          <w:rFonts w:ascii="Times New Roman" w:hAnsi="Times New Roman" w:cs="Times New Roman"/>
          <w:sz w:val="24"/>
          <w:szCs w:val="24"/>
        </w:rPr>
        <w:fldChar w:fldCharType="end"/>
      </w:r>
      <w:r w:rsidR="00DA0015" w:rsidRPr="00F855E6">
        <w:rPr>
          <w:rFonts w:ascii="Times New Roman" w:hAnsi="Times New Roman" w:cs="Times New Roman"/>
          <w:sz w:val="24"/>
          <w:szCs w:val="24"/>
        </w:rPr>
        <w:t>.</w:t>
      </w:r>
      <w:r w:rsidR="005B093C" w:rsidRPr="00F855E6" w:rsidDel="005B093C">
        <w:rPr>
          <w:rFonts w:ascii="Times New Roman" w:hAnsi="Times New Roman" w:cs="Times New Roman"/>
          <w:sz w:val="24"/>
          <w:szCs w:val="24"/>
        </w:rPr>
        <w:t xml:space="preserve"> </w:t>
      </w:r>
      <w:r w:rsidR="005B093C" w:rsidRPr="00F855E6">
        <w:rPr>
          <w:rFonts w:ascii="Times New Roman" w:hAnsi="Times New Roman" w:cs="Times New Roman"/>
          <w:sz w:val="24"/>
          <w:szCs w:val="24"/>
        </w:rPr>
        <w:t>Assessing</w:t>
      </w:r>
      <w:r w:rsidR="006F69A2" w:rsidRPr="00F855E6">
        <w:rPr>
          <w:rFonts w:ascii="Times New Roman" w:hAnsi="Times New Roman" w:cs="Times New Roman"/>
          <w:sz w:val="24"/>
          <w:szCs w:val="24"/>
        </w:rPr>
        <w:t xml:space="preserve"> </w:t>
      </w:r>
      <w:r w:rsidR="005B093C" w:rsidRPr="00F855E6">
        <w:rPr>
          <w:rFonts w:ascii="Times New Roman" w:hAnsi="Times New Roman" w:cs="Times New Roman"/>
          <w:sz w:val="24"/>
          <w:szCs w:val="24"/>
        </w:rPr>
        <w:t xml:space="preserve">public </w:t>
      </w:r>
      <w:r w:rsidR="006F69A2" w:rsidRPr="00F855E6">
        <w:rPr>
          <w:rFonts w:ascii="Times New Roman" w:hAnsi="Times New Roman" w:cs="Times New Roman"/>
          <w:sz w:val="24"/>
          <w:szCs w:val="24"/>
        </w:rPr>
        <w:t>acceptance of the</w:t>
      </w:r>
      <w:r w:rsidR="006876BB" w:rsidRPr="00F855E6">
        <w:rPr>
          <w:rFonts w:ascii="Times New Roman" w:hAnsi="Times New Roman" w:cs="Times New Roman"/>
          <w:sz w:val="24"/>
          <w:szCs w:val="24"/>
        </w:rPr>
        <w:t xml:space="preserve"> UK Government’s</w:t>
      </w:r>
      <w:r w:rsidR="006F69A2" w:rsidRPr="00F855E6">
        <w:rPr>
          <w:rFonts w:ascii="Times New Roman" w:hAnsi="Times New Roman" w:cs="Times New Roman"/>
          <w:sz w:val="24"/>
          <w:szCs w:val="24"/>
        </w:rPr>
        <w:t xml:space="preserve"> </w:t>
      </w:r>
      <w:r w:rsidR="00A6381B" w:rsidRPr="00F855E6">
        <w:rPr>
          <w:rFonts w:ascii="Times New Roman" w:hAnsi="Times New Roman" w:cs="Times New Roman"/>
          <w:sz w:val="24"/>
          <w:szCs w:val="24"/>
        </w:rPr>
        <w:t>intended</w:t>
      </w:r>
      <w:r w:rsidR="006F69A2" w:rsidRPr="00F855E6">
        <w:rPr>
          <w:rFonts w:ascii="Times New Roman" w:hAnsi="Times New Roman" w:cs="Times New Roman"/>
          <w:sz w:val="24"/>
          <w:szCs w:val="24"/>
        </w:rPr>
        <w:t xml:space="preserve"> </w:t>
      </w:r>
      <w:r w:rsidR="006876BB" w:rsidRPr="00F855E6">
        <w:rPr>
          <w:rFonts w:ascii="Times New Roman" w:hAnsi="Times New Roman" w:cs="Times New Roman"/>
          <w:sz w:val="24"/>
          <w:szCs w:val="24"/>
        </w:rPr>
        <w:t xml:space="preserve">ban on promoting </w:t>
      </w:r>
      <w:r w:rsidR="006F69A2" w:rsidRPr="00F855E6">
        <w:rPr>
          <w:rFonts w:ascii="Times New Roman" w:hAnsi="Times New Roman" w:cs="Times New Roman"/>
          <w:sz w:val="24"/>
          <w:szCs w:val="24"/>
        </w:rPr>
        <w:t>unhealthy food</w:t>
      </w:r>
      <w:r w:rsidR="006876BB" w:rsidRPr="00F855E6">
        <w:rPr>
          <w:rFonts w:ascii="Times New Roman" w:hAnsi="Times New Roman" w:cs="Times New Roman"/>
          <w:sz w:val="24"/>
          <w:szCs w:val="24"/>
        </w:rPr>
        <w:t>s in retail outlets</w:t>
      </w:r>
      <w:r w:rsidR="005B093C" w:rsidRPr="00F855E6">
        <w:rPr>
          <w:rFonts w:ascii="Times New Roman" w:hAnsi="Times New Roman" w:cs="Times New Roman"/>
          <w:sz w:val="24"/>
          <w:szCs w:val="24"/>
        </w:rPr>
        <w:t xml:space="preserve"> is needed to identify if changes in attitudes towards personal responsibility for healthy eating </w:t>
      </w:r>
      <w:r w:rsidR="00664FB0" w:rsidRPr="00F855E6">
        <w:rPr>
          <w:rFonts w:ascii="Times New Roman" w:hAnsi="Times New Roman" w:cs="Times New Roman"/>
          <w:sz w:val="24"/>
          <w:szCs w:val="24"/>
        </w:rPr>
        <w:t>occur following implementation</w:t>
      </w:r>
      <w:r w:rsidR="006876BB" w:rsidRPr="00F855E6">
        <w:rPr>
          <w:rFonts w:ascii="Times New Roman" w:hAnsi="Times New Roman" w:cs="Times New Roman"/>
          <w:sz w:val="24"/>
          <w:szCs w:val="24"/>
        </w:rPr>
        <w:t xml:space="preserve"> </w:t>
      </w:r>
      <w:r w:rsidR="001D6D20" w:rsidRPr="00F855E6">
        <w:rPr>
          <w:rFonts w:ascii="Times New Roman" w:hAnsi="Times New Roman" w:cs="Times New Roman"/>
          <w:sz w:val="24"/>
          <w:szCs w:val="24"/>
        </w:rPr>
        <w:fldChar w:fldCharType="begin"/>
      </w:r>
      <w:r w:rsidR="00ED1743" w:rsidRPr="00F855E6">
        <w:rPr>
          <w:rFonts w:ascii="Times New Roman" w:hAnsi="Times New Roman" w:cs="Times New Roman"/>
          <w:sz w:val="24"/>
          <w:szCs w:val="24"/>
        </w:rPr>
        <w:instrText xml:space="preserve"> ADDIN EN.CITE &lt;EndNote&gt;&lt;Cite&gt;&lt;Author&gt;Department of Health and Social Care&lt;/Author&gt;&lt;Year&gt;2018&lt;/Year&gt;&lt;RecNum&gt;189&lt;/RecNum&gt;&lt;DisplayText&gt;[58]&lt;/DisplayText&gt;&lt;record&gt;&lt;rec-number&gt;189&lt;/rec-number&gt;&lt;foreign-keys&gt;&lt;key app="EN" db-id="fasvwa2xrap9vuer5ay5wwtx22pevxtave00" timestamp="1595205658"&gt;189&lt;/key&gt;&lt;key app="ENWeb" db-id=""&gt;0&lt;/key&gt;&lt;/foreign-keys&gt;&lt;ref-type name="Journal Article"&gt;17&lt;/ref-type&gt;&lt;contributors&gt;&lt;authors&gt;&lt;author&gt;Department of Health and Social Care,&lt;/author&gt;&lt;/authors&gt;&lt;/contributors&gt;&lt;titles&gt;&lt;title&gt;Childhood obesity: a plan for action, Chapter 2 &lt;/title&gt;&lt;/titles&gt;&lt;dates&gt;&lt;year&gt;2018&lt;/year&gt;&lt;/dates&gt;&lt;urls&gt;&lt;/urls&gt;&lt;research-notes&gt;  Pilot study qualitative&lt;/research-notes&gt;&lt;/record&gt;&lt;/Cite&gt;&lt;/EndNote&gt;</w:instrText>
      </w:r>
      <w:r w:rsidR="001D6D20" w:rsidRPr="00F855E6">
        <w:rPr>
          <w:rFonts w:ascii="Times New Roman" w:hAnsi="Times New Roman" w:cs="Times New Roman"/>
          <w:sz w:val="24"/>
          <w:szCs w:val="24"/>
        </w:rPr>
        <w:fldChar w:fldCharType="separate"/>
      </w:r>
      <w:r w:rsidR="00ED1743" w:rsidRPr="00F855E6">
        <w:rPr>
          <w:rFonts w:ascii="Times New Roman" w:hAnsi="Times New Roman" w:cs="Times New Roman"/>
          <w:sz w:val="24"/>
          <w:szCs w:val="24"/>
        </w:rPr>
        <w:t>[</w:t>
      </w:r>
      <w:hyperlink w:anchor="_ENREF_58" w:tooltip="Department of Health and Social Care, 2018 #189" w:history="1">
        <w:r w:rsidR="00D85EBA" w:rsidRPr="00F855E6">
          <w:rPr>
            <w:rFonts w:ascii="Times New Roman" w:hAnsi="Times New Roman" w:cs="Times New Roman"/>
            <w:sz w:val="24"/>
            <w:szCs w:val="24"/>
          </w:rPr>
          <w:t>58</w:t>
        </w:r>
      </w:hyperlink>
      <w:r w:rsidR="00ED1743" w:rsidRPr="00F855E6">
        <w:rPr>
          <w:rFonts w:ascii="Times New Roman" w:hAnsi="Times New Roman" w:cs="Times New Roman"/>
          <w:sz w:val="24"/>
          <w:szCs w:val="24"/>
        </w:rPr>
        <w:t>]</w:t>
      </w:r>
      <w:r w:rsidR="001D6D20" w:rsidRPr="00F855E6">
        <w:rPr>
          <w:rFonts w:ascii="Times New Roman" w:hAnsi="Times New Roman" w:cs="Times New Roman"/>
          <w:sz w:val="24"/>
          <w:szCs w:val="24"/>
        </w:rPr>
        <w:fldChar w:fldCharType="end"/>
      </w:r>
      <w:r w:rsidR="00DA0015" w:rsidRPr="00F855E6">
        <w:rPr>
          <w:rFonts w:ascii="Times New Roman" w:hAnsi="Times New Roman" w:cs="Times New Roman"/>
          <w:sz w:val="24"/>
          <w:szCs w:val="24"/>
        </w:rPr>
        <w:t>.</w:t>
      </w:r>
      <w:r w:rsidR="0007266E" w:rsidRPr="00F855E6">
        <w:rPr>
          <w:rFonts w:ascii="Times New Roman" w:hAnsi="Times New Roman" w:cs="Times New Roman"/>
          <w:sz w:val="24"/>
          <w:szCs w:val="24"/>
        </w:rPr>
        <w:t xml:space="preserve"> </w:t>
      </w:r>
      <w:r w:rsidR="00751528" w:rsidRPr="00F855E6">
        <w:rPr>
          <w:rFonts w:ascii="Times New Roman" w:hAnsi="Times New Roman" w:cs="Times New Roman"/>
          <w:sz w:val="24"/>
          <w:szCs w:val="24"/>
        </w:rPr>
        <w:t xml:space="preserve"> </w:t>
      </w:r>
      <w:r w:rsidR="00B93A7E" w:rsidRPr="00F855E6">
        <w:rPr>
          <w:rFonts w:ascii="Times New Roman" w:hAnsi="Times New Roman" w:cs="Times New Roman"/>
          <w:sz w:val="24"/>
          <w:szCs w:val="24"/>
        </w:rPr>
        <w:t xml:space="preserve"> </w:t>
      </w:r>
    </w:p>
    <w:p w14:paraId="54BAABAD" w14:textId="69A9DDAD" w:rsidR="00AB5635" w:rsidRPr="00F855E6" w:rsidRDefault="00E91F5E" w:rsidP="0076280C">
      <w:pPr>
        <w:pStyle w:val="Heading2"/>
        <w:pBdr>
          <w:top w:val="nil"/>
          <w:left w:val="nil"/>
          <w:bottom w:val="nil"/>
          <w:right w:val="nil"/>
          <w:between w:val="nil"/>
          <w:bar w:val="nil"/>
        </w:pBdr>
        <w:spacing w:before="0" w:line="480" w:lineRule="auto"/>
        <w:rPr>
          <w:rFonts w:ascii="Times New Roman" w:hAnsi="Times New Roman" w:cs="Times New Roman"/>
          <w:i/>
          <w:color w:val="auto"/>
          <w:sz w:val="24"/>
          <w:szCs w:val="24"/>
          <w:bdr w:val="nil"/>
        </w:rPr>
      </w:pPr>
      <w:r w:rsidRPr="00F855E6">
        <w:rPr>
          <w:rFonts w:ascii="Times New Roman" w:hAnsi="Times New Roman" w:cs="Times New Roman"/>
          <w:i/>
          <w:color w:val="auto"/>
          <w:sz w:val="24"/>
          <w:szCs w:val="24"/>
          <w:bdr w:val="nil"/>
        </w:rPr>
        <w:t>4.</w:t>
      </w:r>
      <w:r w:rsidR="000424E3" w:rsidRPr="00F855E6">
        <w:rPr>
          <w:rFonts w:ascii="Times New Roman" w:hAnsi="Times New Roman" w:cs="Times New Roman"/>
          <w:i/>
          <w:color w:val="auto"/>
          <w:sz w:val="24"/>
          <w:szCs w:val="24"/>
          <w:bdr w:val="nil"/>
        </w:rPr>
        <w:t>4</w:t>
      </w:r>
      <w:r w:rsidRPr="00F855E6">
        <w:rPr>
          <w:rFonts w:ascii="Times New Roman" w:hAnsi="Times New Roman" w:cs="Times New Roman"/>
          <w:i/>
          <w:color w:val="auto"/>
          <w:sz w:val="24"/>
          <w:szCs w:val="24"/>
          <w:bdr w:val="nil"/>
        </w:rPr>
        <w:t xml:space="preserve">. </w:t>
      </w:r>
      <w:r w:rsidR="00AB5635" w:rsidRPr="00F855E6">
        <w:rPr>
          <w:rFonts w:ascii="Times New Roman" w:hAnsi="Times New Roman" w:cs="Times New Roman"/>
          <w:i/>
          <w:color w:val="auto"/>
          <w:sz w:val="24"/>
          <w:szCs w:val="24"/>
          <w:bdr w:val="nil"/>
        </w:rPr>
        <w:t>Strengths and Limitations</w:t>
      </w:r>
    </w:p>
    <w:p w14:paraId="025302D3" w14:textId="1E6C19DA" w:rsidR="00D774AF" w:rsidRPr="00F855E6" w:rsidRDefault="00A00C8C" w:rsidP="00CB703E">
      <w:pPr>
        <w:spacing w:line="480" w:lineRule="auto"/>
        <w:rPr>
          <w:rFonts w:ascii="Times New Roman" w:eastAsia="MS Mincho" w:hAnsi="Times New Roman" w:cs="Times New Roman"/>
          <w:sz w:val="24"/>
          <w:szCs w:val="24"/>
        </w:rPr>
      </w:pPr>
      <w:r w:rsidRPr="00F855E6">
        <w:rPr>
          <w:rFonts w:ascii="Times New Roman" w:eastAsia="MS Mincho" w:hAnsi="Times New Roman" w:cs="Times New Roman"/>
          <w:sz w:val="24"/>
          <w:szCs w:val="24"/>
        </w:rPr>
        <w:t xml:space="preserve">This study provides insight into </w:t>
      </w:r>
      <w:r w:rsidR="00D4364B" w:rsidRPr="00F855E6">
        <w:rPr>
          <w:rFonts w:ascii="Times New Roman" w:eastAsia="MS Mincho" w:hAnsi="Times New Roman" w:cs="Times New Roman"/>
          <w:sz w:val="24"/>
          <w:szCs w:val="24"/>
        </w:rPr>
        <w:t>the</w:t>
      </w:r>
      <w:r w:rsidRPr="00F855E6">
        <w:rPr>
          <w:rFonts w:ascii="Times New Roman" w:eastAsia="MS Mincho" w:hAnsi="Times New Roman" w:cs="Times New Roman"/>
          <w:sz w:val="24"/>
          <w:szCs w:val="24"/>
        </w:rPr>
        <w:t xml:space="preserve"> lived experiences of food shopping </w:t>
      </w:r>
      <w:r w:rsidR="00D4364B" w:rsidRPr="00F855E6">
        <w:rPr>
          <w:rFonts w:ascii="Times New Roman" w:eastAsia="MS Mincho" w:hAnsi="Times New Roman" w:cs="Times New Roman"/>
          <w:sz w:val="24"/>
          <w:szCs w:val="24"/>
        </w:rPr>
        <w:t>for women who frequently rely on discount</w:t>
      </w:r>
      <w:r w:rsidRPr="00F855E6">
        <w:rPr>
          <w:rFonts w:ascii="Times New Roman" w:eastAsia="MS Mincho" w:hAnsi="Times New Roman" w:cs="Times New Roman"/>
          <w:sz w:val="24"/>
          <w:szCs w:val="24"/>
        </w:rPr>
        <w:t xml:space="preserve"> supermarkets. </w:t>
      </w:r>
      <w:r w:rsidR="00F226BC" w:rsidRPr="00F855E6">
        <w:rPr>
          <w:rFonts w:ascii="Times New Roman" w:eastAsia="MS Mincho" w:hAnsi="Times New Roman" w:cs="Times New Roman"/>
          <w:sz w:val="24"/>
          <w:szCs w:val="24"/>
        </w:rPr>
        <w:t xml:space="preserve">A methodological consideration </w:t>
      </w:r>
      <w:r w:rsidRPr="00F855E6">
        <w:rPr>
          <w:rFonts w:ascii="Times New Roman" w:eastAsia="MS Mincho" w:hAnsi="Times New Roman" w:cs="Times New Roman"/>
          <w:sz w:val="24"/>
          <w:szCs w:val="24"/>
        </w:rPr>
        <w:t xml:space="preserve">is that this study was </w:t>
      </w:r>
      <w:r w:rsidR="0075139D" w:rsidRPr="00F855E6">
        <w:rPr>
          <w:rFonts w:ascii="Times New Roman" w:eastAsia="MS Mincho" w:hAnsi="Times New Roman" w:cs="Times New Roman"/>
          <w:sz w:val="24"/>
          <w:szCs w:val="24"/>
        </w:rPr>
        <w:t xml:space="preserve">conducted with participants of an </w:t>
      </w:r>
      <w:r w:rsidR="00017EC9" w:rsidRPr="00F855E6">
        <w:rPr>
          <w:rFonts w:ascii="Times New Roman" w:eastAsia="MS Mincho" w:hAnsi="Times New Roman" w:cs="Times New Roman"/>
          <w:sz w:val="24"/>
          <w:szCs w:val="24"/>
        </w:rPr>
        <w:t>intervention study</w:t>
      </w:r>
      <w:r w:rsidR="0075139D" w:rsidRPr="00F855E6">
        <w:rPr>
          <w:rFonts w:ascii="Times New Roman" w:eastAsia="MS Mincho" w:hAnsi="Times New Roman" w:cs="Times New Roman"/>
          <w:sz w:val="24"/>
          <w:szCs w:val="24"/>
        </w:rPr>
        <w:t>, however,</w:t>
      </w:r>
      <w:r w:rsidR="00017EC9" w:rsidRPr="00F855E6">
        <w:rPr>
          <w:rFonts w:ascii="Times New Roman" w:eastAsia="MS Mincho" w:hAnsi="Times New Roman" w:cs="Times New Roman"/>
          <w:sz w:val="24"/>
          <w:szCs w:val="24"/>
        </w:rPr>
        <w:t xml:space="preserve"> no differences were seen </w:t>
      </w:r>
      <w:r w:rsidR="001D58A8" w:rsidRPr="00F855E6">
        <w:rPr>
          <w:rFonts w:ascii="Times New Roman" w:eastAsia="MS Mincho" w:hAnsi="Times New Roman" w:cs="Times New Roman"/>
          <w:sz w:val="24"/>
          <w:szCs w:val="24"/>
        </w:rPr>
        <w:t>in the intervention and control groups</w:t>
      </w:r>
      <w:r w:rsidR="0075139D" w:rsidRPr="00F855E6">
        <w:rPr>
          <w:rFonts w:ascii="Times New Roman" w:eastAsia="MS Mincho" w:hAnsi="Times New Roman" w:cs="Times New Roman"/>
          <w:sz w:val="24"/>
          <w:szCs w:val="24"/>
        </w:rPr>
        <w:t>’ responses, likely</w:t>
      </w:r>
      <w:r w:rsidR="00017EC9" w:rsidRPr="00F855E6">
        <w:rPr>
          <w:rFonts w:ascii="Times New Roman" w:eastAsia="MS Mincho" w:hAnsi="Times New Roman" w:cs="Times New Roman"/>
          <w:sz w:val="24"/>
          <w:szCs w:val="24"/>
        </w:rPr>
        <w:t xml:space="preserve"> because </w:t>
      </w:r>
      <w:r w:rsidR="001D58A8" w:rsidRPr="00F855E6">
        <w:rPr>
          <w:rFonts w:ascii="Times New Roman" w:eastAsia="MS Mincho" w:hAnsi="Times New Roman" w:cs="Times New Roman"/>
          <w:sz w:val="24"/>
          <w:szCs w:val="24"/>
        </w:rPr>
        <w:t>participants</w:t>
      </w:r>
      <w:r w:rsidR="00017EC9" w:rsidRPr="00F855E6">
        <w:rPr>
          <w:rFonts w:ascii="Times New Roman" w:eastAsia="MS Mincho" w:hAnsi="Times New Roman" w:cs="Times New Roman"/>
          <w:sz w:val="24"/>
          <w:szCs w:val="24"/>
        </w:rPr>
        <w:t xml:space="preserve"> were not informed of the intervention.</w:t>
      </w:r>
      <w:r w:rsidR="00EA176A" w:rsidRPr="00F855E6">
        <w:rPr>
          <w:rFonts w:ascii="Times New Roman" w:eastAsia="MS Mincho" w:hAnsi="Times New Roman" w:cs="Times New Roman"/>
          <w:sz w:val="24"/>
          <w:szCs w:val="24"/>
        </w:rPr>
        <w:t xml:space="preserve"> </w:t>
      </w:r>
      <w:r w:rsidR="00984F2A" w:rsidRPr="00F855E6">
        <w:rPr>
          <w:rFonts w:ascii="Times New Roman" w:eastAsia="MS Mincho" w:hAnsi="Times New Roman" w:cs="Times New Roman"/>
          <w:sz w:val="24"/>
          <w:szCs w:val="24"/>
        </w:rPr>
        <w:t>The number of women interviewed in this study was not exhaustive</w:t>
      </w:r>
      <w:r w:rsidR="00BA394C" w:rsidRPr="00F855E6">
        <w:rPr>
          <w:rFonts w:ascii="Times New Roman" w:eastAsia="MS Mincho" w:hAnsi="Times New Roman" w:cs="Times New Roman"/>
          <w:sz w:val="24"/>
          <w:szCs w:val="24"/>
        </w:rPr>
        <w:t xml:space="preserve"> and some interviews were of shorter duration than may have been anticipated</w:t>
      </w:r>
      <w:r w:rsidR="00984F2A" w:rsidRPr="00F855E6">
        <w:rPr>
          <w:rFonts w:ascii="Times New Roman" w:eastAsia="MS Mincho" w:hAnsi="Times New Roman" w:cs="Times New Roman"/>
          <w:sz w:val="24"/>
          <w:szCs w:val="24"/>
        </w:rPr>
        <w:t xml:space="preserve">, yet </w:t>
      </w:r>
      <w:r w:rsidR="00BA394C" w:rsidRPr="00F855E6">
        <w:rPr>
          <w:rFonts w:ascii="Times New Roman" w:eastAsia="MS Mincho" w:hAnsi="Times New Roman" w:cs="Times New Roman"/>
          <w:sz w:val="24"/>
          <w:szCs w:val="24"/>
        </w:rPr>
        <w:t xml:space="preserve">the data </w:t>
      </w:r>
      <w:r w:rsidR="00984F2A" w:rsidRPr="00F855E6">
        <w:rPr>
          <w:rFonts w:ascii="Times New Roman" w:eastAsia="MS Mincho" w:hAnsi="Times New Roman" w:cs="Times New Roman"/>
          <w:sz w:val="24"/>
          <w:szCs w:val="24"/>
        </w:rPr>
        <w:t>reach</w:t>
      </w:r>
      <w:r w:rsidR="00BA394C" w:rsidRPr="00F855E6">
        <w:rPr>
          <w:rFonts w:ascii="Times New Roman" w:eastAsia="MS Mincho" w:hAnsi="Times New Roman" w:cs="Times New Roman"/>
          <w:sz w:val="24"/>
          <w:szCs w:val="24"/>
        </w:rPr>
        <w:t>ed</w:t>
      </w:r>
      <w:r w:rsidR="00984F2A" w:rsidRPr="00F855E6">
        <w:rPr>
          <w:rFonts w:ascii="Times New Roman" w:eastAsia="MS Mincho" w:hAnsi="Times New Roman" w:cs="Times New Roman"/>
          <w:sz w:val="24"/>
          <w:szCs w:val="24"/>
        </w:rPr>
        <w:t xml:space="preserve"> saturation </w:t>
      </w:r>
      <w:r w:rsidR="00BA394C" w:rsidRPr="00F855E6">
        <w:rPr>
          <w:rFonts w:ascii="Times New Roman" w:eastAsia="MS Mincho" w:hAnsi="Times New Roman" w:cs="Times New Roman"/>
          <w:sz w:val="24"/>
          <w:szCs w:val="24"/>
        </w:rPr>
        <w:t xml:space="preserve">point </w:t>
      </w:r>
      <w:r w:rsidR="00984F2A" w:rsidRPr="00F855E6">
        <w:rPr>
          <w:rFonts w:ascii="Times New Roman" w:eastAsia="MS Mincho" w:hAnsi="Times New Roman" w:cs="Times New Roman"/>
          <w:sz w:val="24"/>
          <w:szCs w:val="24"/>
        </w:rPr>
        <w:t xml:space="preserve">on the research questions of the study. </w:t>
      </w:r>
      <w:r w:rsidR="00481C50" w:rsidRPr="00F855E6">
        <w:rPr>
          <w:rFonts w:ascii="Times New Roman" w:eastAsia="MS Mincho" w:hAnsi="Times New Roman" w:cs="Times New Roman"/>
          <w:sz w:val="24"/>
          <w:szCs w:val="24"/>
        </w:rPr>
        <w:t xml:space="preserve">A different interview method, such as go-along interviews, may have enabled more in-depth information to be received from participants </w:t>
      </w:r>
      <w:r w:rsidR="0050199D" w:rsidRPr="00F855E6">
        <w:rPr>
          <w:rFonts w:ascii="Times New Roman" w:eastAsia="MS Mincho" w:hAnsi="Times New Roman" w:cs="Times New Roman"/>
          <w:sz w:val="24"/>
          <w:szCs w:val="24"/>
        </w:rPr>
        <w:t xml:space="preserve">but the geographical spread of participants prohibited use of this method in this study. </w:t>
      </w:r>
      <w:r w:rsidR="00BA394C" w:rsidRPr="00F855E6">
        <w:rPr>
          <w:rFonts w:ascii="Times New Roman" w:eastAsia="MS Mincho" w:hAnsi="Times New Roman" w:cs="Times New Roman"/>
          <w:sz w:val="24"/>
          <w:szCs w:val="24"/>
        </w:rPr>
        <w:t>T</w:t>
      </w:r>
      <w:r w:rsidR="00D774AF" w:rsidRPr="00F855E6">
        <w:rPr>
          <w:rFonts w:ascii="Times New Roman" w:eastAsia="MS Mincho" w:hAnsi="Times New Roman" w:cs="Times New Roman"/>
          <w:sz w:val="24"/>
          <w:szCs w:val="24"/>
        </w:rPr>
        <w:t xml:space="preserve">he views expressed by </w:t>
      </w:r>
      <w:r w:rsidR="00984F2A" w:rsidRPr="00F855E6">
        <w:rPr>
          <w:rFonts w:ascii="Times New Roman" w:eastAsia="MS Mincho" w:hAnsi="Times New Roman" w:cs="Times New Roman"/>
          <w:sz w:val="24"/>
          <w:szCs w:val="24"/>
        </w:rPr>
        <w:t xml:space="preserve">study </w:t>
      </w:r>
      <w:r w:rsidR="00D774AF" w:rsidRPr="00F855E6">
        <w:rPr>
          <w:rFonts w:ascii="Times New Roman" w:eastAsia="MS Mincho" w:hAnsi="Times New Roman" w:cs="Times New Roman"/>
          <w:sz w:val="24"/>
          <w:szCs w:val="24"/>
        </w:rPr>
        <w:t xml:space="preserve">participants </w:t>
      </w:r>
      <w:r w:rsidR="0075139D" w:rsidRPr="00F855E6">
        <w:rPr>
          <w:rFonts w:ascii="Times New Roman" w:eastAsia="MS Mincho" w:hAnsi="Times New Roman" w:cs="Times New Roman"/>
          <w:sz w:val="24"/>
          <w:szCs w:val="24"/>
        </w:rPr>
        <w:t>cannot be generalised to</w:t>
      </w:r>
      <w:r w:rsidR="00D774AF" w:rsidRPr="00F855E6">
        <w:rPr>
          <w:rFonts w:ascii="Times New Roman" w:eastAsia="MS Mincho" w:hAnsi="Times New Roman" w:cs="Times New Roman"/>
          <w:sz w:val="24"/>
          <w:szCs w:val="24"/>
        </w:rPr>
        <w:t xml:space="preserve"> all young women </w:t>
      </w:r>
      <w:r w:rsidR="0075139D" w:rsidRPr="00F855E6">
        <w:rPr>
          <w:rFonts w:ascii="Times New Roman" w:eastAsia="MS Mincho" w:hAnsi="Times New Roman" w:cs="Times New Roman"/>
          <w:sz w:val="24"/>
          <w:szCs w:val="24"/>
        </w:rPr>
        <w:t xml:space="preserve">who frequently shop in discount supermarkets </w:t>
      </w:r>
      <w:r w:rsidR="00D774AF" w:rsidRPr="00F855E6">
        <w:rPr>
          <w:rFonts w:ascii="Times New Roman" w:eastAsia="MS Mincho" w:hAnsi="Times New Roman" w:cs="Times New Roman"/>
          <w:sz w:val="24"/>
          <w:szCs w:val="24"/>
        </w:rPr>
        <w:t xml:space="preserve">in England. </w:t>
      </w:r>
      <w:r w:rsidR="008F4EA7" w:rsidRPr="00F855E6">
        <w:rPr>
          <w:rFonts w:ascii="Times New Roman" w:eastAsia="MS Mincho" w:hAnsi="Times New Roman" w:cs="Times New Roman"/>
          <w:sz w:val="24"/>
          <w:szCs w:val="24"/>
        </w:rPr>
        <w:t xml:space="preserve">Those interviewed nevertheless represent a valuable sample of individuals </w:t>
      </w:r>
      <w:r w:rsidR="00FC2E5A" w:rsidRPr="00F855E6">
        <w:rPr>
          <w:rFonts w:ascii="Times New Roman" w:eastAsia="MS Mincho" w:hAnsi="Times New Roman" w:cs="Times New Roman"/>
          <w:sz w:val="24"/>
          <w:szCs w:val="24"/>
        </w:rPr>
        <w:t xml:space="preserve">from more disadvantaged backgrounds </w:t>
      </w:r>
      <w:r w:rsidR="008F4EA7" w:rsidRPr="00F855E6">
        <w:rPr>
          <w:rFonts w:ascii="Times New Roman" w:eastAsia="MS Mincho" w:hAnsi="Times New Roman" w:cs="Times New Roman"/>
          <w:sz w:val="24"/>
          <w:szCs w:val="24"/>
        </w:rPr>
        <w:t xml:space="preserve">and </w:t>
      </w:r>
      <w:r w:rsidR="006720D6" w:rsidRPr="00F855E6">
        <w:rPr>
          <w:rFonts w:ascii="Times New Roman" w:eastAsia="MS Mincho" w:hAnsi="Times New Roman" w:cs="Times New Roman"/>
          <w:sz w:val="24"/>
          <w:szCs w:val="24"/>
        </w:rPr>
        <w:t>strengthen</w:t>
      </w:r>
      <w:r w:rsidR="008F4EA7" w:rsidRPr="00F855E6">
        <w:rPr>
          <w:rFonts w:ascii="Times New Roman" w:eastAsia="MS Mincho" w:hAnsi="Times New Roman" w:cs="Times New Roman"/>
          <w:sz w:val="24"/>
          <w:szCs w:val="24"/>
        </w:rPr>
        <w:t xml:space="preserve"> the qualitative literature base in the field of store placement interventions.</w:t>
      </w:r>
      <w:r w:rsidR="00984F2A" w:rsidRPr="00F855E6">
        <w:rPr>
          <w:rFonts w:ascii="Times New Roman" w:eastAsia="MS Mincho" w:hAnsi="Times New Roman" w:cs="Times New Roman"/>
          <w:sz w:val="24"/>
          <w:szCs w:val="24"/>
        </w:rPr>
        <w:t xml:space="preserve"> </w:t>
      </w:r>
      <w:r w:rsidR="0050199D" w:rsidRPr="00F855E6">
        <w:rPr>
          <w:rFonts w:ascii="Times New Roman" w:eastAsia="MS Mincho" w:hAnsi="Times New Roman" w:cs="Times New Roman"/>
          <w:sz w:val="24"/>
          <w:szCs w:val="24"/>
        </w:rPr>
        <w:t xml:space="preserve">Presentation of the qualitative data in this paper is only one of a number of possible interpretations. To ensure the interpretation was a fair representation of participants’ experiences, a rigorous double-coding process was adopted. Any disagreements in coding were resolved through discussion with the full coding team. </w:t>
      </w:r>
      <w:r w:rsidR="0054669C" w:rsidRPr="00F855E6">
        <w:rPr>
          <w:rFonts w:ascii="Times New Roman" w:eastAsia="MS Mincho" w:hAnsi="Times New Roman" w:cs="Times New Roman"/>
          <w:sz w:val="24"/>
          <w:szCs w:val="24"/>
        </w:rPr>
        <w:t xml:space="preserve">Statistical analyses were conducted to assess differences in the demographic characteristics of participants from the two study groups. These analyses are important to identify whether these factors could be considered drivers of any differences in responses between the intervention and control groups. </w:t>
      </w:r>
      <w:r w:rsidR="006D4AE1" w:rsidRPr="00F855E6">
        <w:rPr>
          <w:rFonts w:ascii="Times New Roman" w:eastAsia="MS Mincho" w:hAnsi="Times New Roman" w:cs="Times New Roman"/>
          <w:sz w:val="24"/>
          <w:szCs w:val="24"/>
        </w:rPr>
        <w:t>The</w:t>
      </w:r>
      <w:r w:rsidR="0054669C" w:rsidRPr="00F855E6">
        <w:rPr>
          <w:rFonts w:ascii="Times New Roman" w:eastAsia="MS Mincho" w:hAnsi="Times New Roman" w:cs="Times New Roman"/>
          <w:sz w:val="24"/>
          <w:szCs w:val="24"/>
        </w:rPr>
        <w:t xml:space="preserve"> </w:t>
      </w:r>
      <w:r w:rsidR="00747FE3" w:rsidRPr="00F855E6">
        <w:rPr>
          <w:rFonts w:ascii="Times New Roman" w:eastAsia="MS Mincho" w:hAnsi="Times New Roman" w:cs="Times New Roman"/>
          <w:sz w:val="24"/>
          <w:szCs w:val="24"/>
        </w:rPr>
        <w:t>small</w:t>
      </w:r>
      <w:r w:rsidR="0054669C" w:rsidRPr="00F855E6">
        <w:rPr>
          <w:rFonts w:ascii="Times New Roman" w:eastAsia="MS Mincho" w:hAnsi="Times New Roman" w:cs="Times New Roman"/>
          <w:sz w:val="24"/>
          <w:szCs w:val="24"/>
        </w:rPr>
        <w:t xml:space="preserve"> sample size of the groups hinders the statistical relevance somewhat, yet a statistically significant difference </w:t>
      </w:r>
      <w:r w:rsidR="00747FE3" w:rsidRPr="00F855E6">
        <w:rPr>
          <w:rFonts w:ascii="Times New Roman" w:eastAsia="MS Mincho" w:hAnsi="Times New Roman" w:cs="Times New Roman"/>
          <w:sz w:val="24"/>
          <w:szCs w:val="24"/>
        </w:rPr>
        <w:t>i</w:t>
      </w:r>
      <w:r w:rsidR="0054669C" w:rsidRPr="00F855E6">
        <w:rPr>
          <w:rFonts w:ascii="Times New Roman" w:eastAsia="MS Mincho" w:hAnsi="Times New Roman" w:cs="Times New Roman"/>
          <w:sz w:val="24"/>
          <w:szCs w:val="24"/>
        </w:rPr>
        <w:t xml:space="preserve">n one characteristic was observed. </w:t>
      </w:r>
      <w:r w:rsidR="0050199D" w:rsidRPr="00F855E6">
        <w:rPr>
          <w:rFonts w:ascii="Times New Roman" w:eastAsia="MS Mincho" w:hAnsi="Times New Roman" w:cs="Times New Roman"/>
          <w:sz w:val="24"/>
          <w:szCs w:val="24"/>
        </w:rPr>
        <w:t xml:space="preserve"> </w:t>
      </w:r>
    </w:p>
    <w:p w14:paraId="0781245E" w14:textId="1E0A7F62" w:rsidR="008F4EA7" w:rsidRPr="00F855E6" w:rsidRDefault="008F4EA7" w:rsidP="0076280C">
      <w:pPr>
        <w:pStyle w:val="Heading1"/>
        <w:numPr>
          <w:ilvl w:val="0"/>
          <w:numId w:val="3"/>
        </w:numPr>
        <w:spacing w:before="0" w:line="480" w:lineRule="auto"/>
        <w:ind w:left="432" w:hanging="432"/>
        <w:rPr>
          <w:rFonts w:ascii="Times New Roman" w:hAnsi="Times New Roman" w:cs="Times New Roman"/>
          <w:b/>
          <w:bCs/>
          <w:color w:val="auto"/>
          <w:sz w:val="24"/>
          <w:szCs w:val="24"/>
        </w:rPr>
      </w:pPr>
      <w:r w:rsidRPr="00F855E6">
        <w:rPr>
          <w:rFonts w:ascii="Times New Roman" w:hAnsi="Times New Roman" w:cs="Times New Roman"/>
          <w:b/>
          <w:bCs/>
          <w:color w:val="auto"/>
          <w:sz w:val="24"/>
          <w:szCs w:val="24"/>
        </w:rPr>
        <w:t xml:space="preserve">Conclusions </w:t>
      </w:r>
    </w:p>
    <w:p w14:paraId="5D000CF6" w14:textId="7A0991AC" w:rsidR="00E0377F" w:rsidRPr="00F855E6" w:rsidRDefault="00E0377F" w:rsidP="009235B6">
      <w:pPr>
        <w:spacing w:after="0" w:line="480" w:lineRule="auto"/>
        <w:rPr>
          <w:rFonts w:ascii="Times New Roman" w:eastAsia="MS Mincho" w:hAnsi="Times New Roman" w:cs="Times New Roman"/>
          <w:sz w:val="24"/>
          <w:szCs w:val="24"/>
        </w:rPr>
      </w:pPr>
      <w:r w:rsidRPr="00F855E6">
        <w:rPr>
          <w:rFonts w:ascii="Times New Roman" w:eastAsia="MS Mincho" w:hAnsi="Times New Roman" w:cs="Times New Roman"/>
          <w:sz w:val="24"/>
          <w:szCs w:val="24"/>
        </w:rPr>
        <w:t>This study identified a number of factors that influence women’s food shopping patterns and described how current placement strategies in supermarkets influence women’s food shopping</w:t>
      </w:r>
      <w:r w:rsidR="008F4EA7" w:rsidRPr="00F855E6">
        <w:rPr>
          <w:rFonts w:ascii="Times New Roman" w:eastAsia="MS Mincho" w:hAnsi="Times New Roman" w:cs="Times New Roman"/>
          <w:sz w:val="24"/>
          <w:szCs w:val="24"/>
        </w:rPr>
        <w:t xml:space="preserve"> </w:t>
      </w:r>
      <w:r w:rsidRPr="00F855E6">
        <w:rPr>
          <w:rFonts w:ascii="Times New Roman" w:eastAsia="MS Mincho" w:hAnsi="Times New Roman" w:cs="Times New Roman"/>
          <w:sz w:val="24"/>
          <w:szCs w:val="24"/>
        </w:rPr>
        <w:t xml:space="preserve">intentions and </w:t>
      </w:r>
      <w:r w:rsidR="008F4EA7" w:rsidRPr="00F855E6">
        <w:rPr>
          <w:rFonts w:ascii="Times New Roman" w:eastAsia="MS Mincho" w:hAnsi="Times New Roman" w:cs="Times New Roman"/>
          <w:sz w:val="24"/>
          <w:szCs w:val="24"/>
        </w:rPr>
        <w:t>choices</w:t>
      </w:r>
      <w:r w:rsidRPr="00F855E6">
        <w:rPr>
          <w:rFonts w:ascii="Times New Roman" w:eastAsia="MS Mincho" w:hAnsi="Times New Roman" w:cs="Times New Roman"/>
          <w:sz w:val="24"/>
          <w:szCs w:val="24"/>
        </w:rPr>
        <w:t>.</w:t>
      </w:r>
      <w:r w:rsidR="008F4EA7" w:rsidRPr="00F855E6">
        <w:rPr>
          <w:rFonts w:ascii="Times New Roman" w:eastAsia="MS Mincho" w:hAnsi="Times New Roman" w:cs="Times New Roman"/>
          <w:sz w:val="24"/>
          <w:szCs w:val="24"/>
        </w:rPr>
        <w:t xml:space="preserve"> </w:t>
      </w:r>
      <w:r w:rsidR="00B10F48" w:rsidRPr="00F855E6">
        <w:rPr>
          <w:rFonts w:ascii="Times New Roman" w:eastAsia="MS Mincho" w:hAnsi="Times New Roman" w:cs="Times New Roman"/>
          <w:sz w:val="24"/>
          <w:szCs w:val="24"/>
        </w:rPr>
        <w:t xml:space="preserve">While women largely described adopting a disciplined approach to food shopping, the </w:t>
      </w:r>
      <w:r w:rsidR="008F4EA7" w:rsidRPr="00F855E6">
        <w:rPr>
          <w:rFonts w:ascii="Times New Roman" w:eastAsia="MS Mincho" w:hAnsi="Times New Roman" w:cs="Times New Roman"/>
          <w:sz w:val="24"/>
          <w:szCs w:val="24"/>
        </w:rPr>
        <w:t xml:space="preserve">nature of </w:t>
      </w:r>
      <w:r w:rsidR="00B10F48" w:rsidRPr="00F855E6">
        <w:rPr>
          <w:rFonts w:ascii="Times New Roman" w:eastAsia="MS Mincho" w:hAnsi="Times New Roman" w:cs="Times New Roman"/>
          <w:sz w:val="24"/>
          <w:szCs w:val="24"/>
        </w:rPr>
        <w:t xml:space="preserve">the many unhealthy </w:t>
      </w:r>
      <w:r w:rsidR="008F4EA7" w:rsidRPr="00F855E6">
        <w:rPr>
          <w:rFonts w:ascii="Times New Roman" w:eastAsia="MS Mincho" w:hAnsi="Times New Roman" w:cs="Times New Roman"/>
          <w:sz w:val="24"/>
          <w:szCs w:val="24"/>
        </w:rPr>
        <w:t xml:space="preserve">environmental </w:t>
      </w:r>
      <w:r w:rsidR="00B10F48" w:rsidRPr="00F855E6">
        <w:rPr>
          <w:rFonts w:ascii="Times New Roman" w:eastAsia="MS Mincho" w:hAnsi="Times New Roman" w:cs="Times New Roman"/>
          <w:sz w:val="24"/>
          <w:szCs w:val="24"/>
        </w:rPr>
        <w:t xml:space="preserve">cues </w:t>
      </w:r>
      <w:r w:rsidR="008F4EA7" w:rsidRPr="00F855E6">
        <w:rPr>
          <w:rFonts w:ascii="Times New Roman" w:eastAsia="MS Mincho" w:hAnsi="Times New Roman" w:cs="Times New Roman"/>
          <w:sz w:val="24"/>
          <w:szCs w:val="24"/>
        </w:rPr>
        <w:t>trigger</w:t>
      </w:r>
      <w:r w:rsidR="00B10F48" w:rsidRPr="00F855E6">
        <w:rPr>
          <w:rFonts w:ascii="Times New Roman" w:eastAsia="MS Mincho" w:hAnsi="Times New Roman" w:cs="Times New Roman"/>
          <w:sz w:val="24"/>
          <w:szCs w:val="24"/>
        </w:rPr>
        <w:t>ed them into making poorer food choices tha</w:t>
      </w:r>
      <w:r w:rsidR="00EE199D" w:rsidRPr="00F855E6">
        <w:rPr>
          <w:rFonts w:ascii="Times New Roman" w:eastAsia="MS Mincho" w:hAnsi="Times New Roman" w:cs="Times New Roman"/>
          <w:sz w:val="24"/>
          <w:szCs w:val="24"/>
        </w:rPr>
        <w:t>t</w:t>
      </w:r>
      <w:r w:rsidR="00B10F48" w:rsidRPr="00F855E6">
        <w:rPr>
          <w:rFonts w:ascii="Times New Roman" w:eastAsia="MS Mincho" w:hAnsi="Times New Roman" w:cs="Times New Roman"/>
          <w:sz w:val="24"/>
          <w:szCs w:val="24"/>
        </w:rPr>
        <w:t xml:space="preserve"> were </w:t>
      </w:r>
      <w:r w:rsidR="00EE199D" w:rsidRPr="00F855E6">
        <w:rPr>
          <w:rFonts w:ascii="Times New Roman" w:eastAsia="MS Mincho" w:hAnsi="Times New Roman" w:cs="Times New Roman"/>
          <w:sz w:val="24"/>
          <w:szCs w:val="24"/>
        </w:rPr>
        <w:t>un</w:t>
      </w:r>
      <w:r w:rsidR="00B10F48" w:rsidRPr="00F855E6">
        <w:rPr>
          <w:rFonts w:ascii="Times New Roman" w:eastAsia="MS Mincho" w:hAnsi="Times New Roman" w:cs="Times New Roman"/>
          <w:sz w:val="24"/>
          <w:szCs w:val="24"/>
        </w:rPr>
        <w:t xml:space="preserve">intended. These responses to the supermarket environment were heightened by certain physiological or psychological states, </w:t>
      </w:r>
      <w:r w:rsidR="001D6DEF" w:rsidRPr="00F855E6">
        <w:rPr>
          <w:rFonts w:ascii="Times New Roman" w:eastAsia="MS Mincho" w:hAnsi="Times New Roman" w:cs="Times New Roman"/>
          <w:sz w:val="24"/>
          <w:szCs w:val="24"/>
        </w:rPr>
        <w:t>such as hunger or stress, and</w:t>
      </w:r>
      <w:r w:rsidR="00B10F48" w:rsidRPr="00F855E6">
        <w:rPr>
          <w:rFonts w:ascii="Times New Roman" w:eastAsia="MS Mincho" w:hAnsi="Times New Roman" w:cs="Times New Roman"/>
          <w:sz w:val="24"/>
          <w:szCs w:val="24"/>
        </w:rPr>
        <w:t xml:space="preserve"> family food preferences. S</w:t>
      </w:r>
      <w:r w:rsidRPr="00F855E6">
        <w:rPr>
          <w:rFonts w:ascii="Times New Roman" w:eastAsia="MS Mincho" w:hAnsi="Times New Roman" w:cs="Times New Roman"/>
          <w:sz w:val="24"/>
          <w:szCs w:val="24"/>
        </w:rPr>
        <w:t>upermarkets have an important role</w:t>
      </w:r>
      <w:r w:rsidR="008F4EA7" w:rsidRPr="00F855E6">
        <w:rPr>
          <w:rFonts w:ascii="Times New Roman" w:eastAsia="MS Mincho" w:hAnsi="Times New Roman" w:cs="Times New Roman"/>
          <w:sz w:val="24"/>
          <w:szCs w:val="24"/>
        </w:rPr>
        <w:t xml:space="preserve"> </w:t>
      </w:r>
      <w:r w:rsidRPr="00F855E6">
        <w:rPr>
          <w:rFonts w:ascii="Times New Roman" w:eastAsia="MS Mincho" w:hAnsi="Times New Roman" w:cs="Times New Roman"/>
          <w:sz w:val="24"/>
          <w:szCs w:val="24"/>
        </w:rPr>
        <w:t xml:space="preserve">in making their </w:t>
      </w:r>
      <w:r w:rsidR="008F4EA7" w:rsidRPr="00F855E6">
        <w:rPr>
          <w:rFonts w:ascii="Times New Roman" w:eastAsia="MS Mincho" w:hAnsi="Times New Roman" w:cs="Times New Roman"/>
          <w:sz w:val="24"/>
          <w:szCs w:val="24"/>
        </w:rPr>
        <w:t xml:space="preserve">environments </w:t>
      </w:r>
      <w:r w:rsidR="00EE199D" w:rsidRPr="00F855E6">
        <w:rPr>
          <w:rFonts w:ascii="Times New Roman" w:eastAsia="MS Mincho" w:hAnsi="Times New Roman" w:cs="Times New Roman"/>
          <w:sz w:val="24"/>
          <w:szCs w:val="24"/>
        </w:rPr>
        <w:t>more healthful</w:t>
      </w:r>
      <w:r w:rsidRPr="00F855E6">
        <w:rPr>
          <w:rFonts w:ascii="Times New Roman" w:eastAsia="MS Mincho" w:hAnsi="Times New Roman" w:cs="Times New Roman"/>
          <w:sz w:val="24"/>
          <w:szCs w:val="24"/>
        </w:rPr>
        <w:t xml:space="preserve"> </w:t>
      </w:r>
      <w:r w:rsidR="008F4EA7" w:rsidRPr="00F855E6">
        <w:rPr>
          <w:rFonts w:ascii="Times New Roman" w:eastAsia="MS Mincho" w:hAnsi="Times New Roman" w:cs="Times New Roman"/>
          <w:sz w:val="24"/>
          <w:szCs w:val="24"/>
        </w:rPr>
        <w:t xml:space="preserve">to enable </w:t>
      </w:r>
      <w:r w:rsidR="00B10F48" w:rsidRPr="00F855E6">
        <w:rPr>
          <w:rFonts w:ascii="Times New Roman" w:eastAsia="MS Mincho" w:hAnsi="Times New Roman" w:cs="Times New Roman"/>
          <w:sz w:val="24"/>
          <w:szCs w:val="24"/>
        </w:rPr>
        <w:t xml:space="preserve">customers to </w:t>
      </w:r>
      <w:r w:rsidR="00EE199D" w:rsidRPr="00F855E6">
        <w:rPr>
          <w:rFonts w:ascii="Times New Roman" w:eastAsia="MS Mincho" w:hAnsi="Times New Roman" w:cs="Times New Roman"/>
          <w:sz w:val="24"/>
          <w:szCs w:val="24"/>
        </w:rPr>
        <w:t xml:space="preserve">consistently </w:t>
      </w:r>
      <w:r w:rsidR="00B10F48" w:rsidRPr="00F855E6">
        <w:rPr>
          <w:rFonts w:ascii="Times New Roman" w:eastAsia="MS Mincho" w:hAnsi="Times New Roman" w:cs="Times New Roman"/>
          <w:sz w:val="24"/>
          <w:szCs w:val="24"/>
        </w:rPr>
        <w:t>make healthy choices</w:t>
      </w:r>
      <w:r w:rsidRPr="00F855E6">
        <w:rPr>
          <w:rFonts w:ascii="Times New Roman" w:eastAsia="MS Mincho" w:hAnsi="Times New Roman" w:cs="Times New Roman"/>
          <w:sz w:val="24"/>
          <w:szCs w:val="24"/>
        </w:rPr>
        <w:t>.</w:t>
      </w:r>
      <w:r w:rsidR="008F4EA7" w:rsidRPr="00F855E6">
        <w:rPr>
          <w:rFonts w:ascii="Times New Roman" w:eastAsia="MS Mincho" w:hAnsi="Times New Roman" w:cs="Times New Roman"/>
          <w:sz w:val="24"/>
          <w:szCs w:val="24"/>
        </w:rPr>
        <w:t xml:space="preserve"> </w:t>
      </w:r>
      <w:r w:rsidR="00DC12F2" w:rsidRPr="00F855E6">
        <w:rPr>
          <w:rFonts w:ascii="Times New Roman" w:eastAsia="MS Mincho" w:hAnsi="Times New Roman" w:cs="Times New Roman"/>
          <w:sz w:val="24"/>
          <w:szCs w:val="24"/>
        </w:rPr>
        <w:t xml:space="preserve">Further exploration of strategies to mobilise public support for </w:t>
      </w:r>
      <w:r w:rsidRPr="00F855E6">
        <w:rPr>
          <w:rFonts w:ascii="Times New Roman" w:eastAsia="MS Mincho" w:hAnsi="Times New Roman" w:cs="Times New Roman"/>
          <w:sz w:val="24"/>
          <w:szCs w:val="24"/>
        </w:rPr>
        <w:t xml:space="preserve">healthier supermarket environments </w:t>
      </w:r>
      <w:r w:rsidR="00DC12F2" w:rsidRPr="00F855E6">
        <w:rPr>
          <w:rFonts w:ascii="Times New Roman" w:eastAsia="MS Mincho" w:hAnsi="Times New Roman" w:cs="Times New Roman"/>
          <w:sz w:val="24"/>
          <w:szCs w:val="24"/>
        </w:rPr>
        <w:t>is needed to</w:t>
      </w:r>
      <w:r w:rsidRPr="00F855E6">
        <w:rPr>
          <w:rFonts w:ascii="Times New Roman" w:eastAsia="MS Mincho" w:hAnsi="Times New Roman" w:cs="Times New Roman"/>
          <w:sz w:val="24"/>
          <w:szCs w:val="24"/>
        </w:rPr>
        <w:t xml:space="preserve"> prompt</w:t>
      </w:r>
      <w:r w:rsidR="00D41F87" w:rsidRPr="00F855E6">
        <w:rPr>
          <w:rFonts w:ascii="Times New Roman" w:eastAsia="MS Mincho" w:hAnsi="Times New Roman" w:cs="Times New Roman"/>
          <w:sz w:val="24"/>
          <w:szCs w:val="24"/>
        </w:rPr>
        <w:t xml:space="preserve"> and support</w:t>
      </w:r>
      <w:r w:rsidRPr="00F855E6">
        <w:rPr>
          <w:rFonts w:ascii="Times New Roman" w:eastAsia="MS Mincho" w:hAnsi="Times New Roman" w:cs="Times New Roman"/>
          <w:sz w:val="24"/>
          <w:szCs w:val="24"/>
        </w:rPr>
        <w:t xml:space="preserve"> </w:t>
      </w:r>
      <w:r w:rsidR="00DC12F2" w:rsidRPr="00F855E6">
        <w:rPr>
          <w:rFonts w:ascii="Times New Roman" w:eastAsia="MS Mincho" w:hAnsi="Times New Roman" w:cs="Times New Roman"/>
          <w:sz w:val="24"/>
          <w:szCs w:val="24"/>
        </w:rPr>
        <w:t>policy action</w:t>
      </w:r>
      <w:r w:rsidRPr="00F855E6">
        <w:rPr>
          <w:rFonts w:ascii="Times New Roman" w:eastAsia="MS Mincho" w:hAnsi="Times New Roman" w:cs="Times New Roman"/>
          <w:sz w:val="24"/>
          <w:szCs w:val="24"/>
        </w:rPr>
        <w:t>.</w:t>
      </w:r>
      <w:r w:rsidR="006E5C59" w:rsidRPr="00F855E6">
        <w:rPr>
          <w:rFonts w:ascii="Times New Roman" w:eastAsia="MS Mincho" w:hAnsi="Times New Roman" w:cs="Times New Roman"/>
          <w:sz w:val="24"/>
          <w:szCs w:val="24"/>
        </w:rPr>
        <w:t xml:space="preserve">  </w:t>
      </w:r>
    </w:p>
    <w:p w14:paraId="3EB97093" w14:textId="77777777" w:rsidR="009C1001" w:rsidRPr="00F855E6" w:rsidRDefault="009C1001" w:rsidP="009235B6">
      <w:pPr>
        <w:spacing w:after="0" w:line="480" w:lineRule="auto"/>
        <w:rPr>
          <w:rFonts w:ascii="Times New Roman" w:eastAsia="MS Mincho" w:hAnsi="Times New Roman" w:cs="Times New Roman"/>
          <w:sz w:val="24"/>
          <w:szCs w:val="24"/>
        </w:rPr>
      </w:pPr>
    </w:p>
    <w:p w14:paraId="10017CF2" w14:textId="77777777" w:rsidR="006A07B5" w:rsidRPr="00F855E6" w:rsidRDefault="006A07B5">
      <w:pPr>
        <w:rPr>
          <w:rFonts w:ascii="Times New Roman" w:hAnsi="Times New Roman" w:cs="Times New Roman"/>
          <w:b/>
          <w:sz w:val="24"/>
          <w:szCs w:val="24"/>
        </w:rPr>
      </w:pPr>
      <w:r w:rsidRPr="00F855E6">
        <w:rPr>
          <w:rFonts w:ascii="Times New Roman" w:hAnsi="Times New Roman" w:cs="Times New Roman"/>
          <w:b/>
          <w:sz w:val="24"/>
          <w:szCs w:val="24"/>
        </w:rPr>
        <w:br w:type="page"/>
      </w:r>
    </w:p>
    <w:p w14:paraId="1533F1A5" w14:textId="71FCF2F4" w:rsidR="009235B6" w:rsidRPr="00F855E6" w:rsidRDefault="009235B6" w:rsidP="009235B6">
      <w:pPr>
        <w:spacing w:after="0" w:line="480" w:lineRule="auto"/>
        <w:rPr>
          <w:rFonts w:ascii="Times New Roman" w:hAnsi="Times New Roman" w:cs="Times New Roman"/>
          <w:b/>
          <w:sz w:val="24"/>
          <w:szCs w:val="24"/>
        </w:rPr>
      </w:pPr>
      <w:r w:rsidRPr="00F855E6">
        <w:rPr>
          <w:rFonts w:ascii="Times New Roman" w:hAnsi="Times New Roman" w:cs="Times New Roman"/>
          <w:b/>
          <w:sz w:val="24"/>
          <w:szCs w:val="24"/>
        </w:rPr>
        <w:t>Acknowledgements</w:t>
      </w:r>
    </w:p>
    <w:p w14:paraId="5616DE33" w14:textId="1A642AE8" w:rsidR="009235B6" w:rsidRPr="00F855E6" w:rsidRDefault="009235B6" w:rsidP="009235B6">
      <w:pPr>
        <w:autoSpaceDE w:val="0"/>
        <w:autoSpaceDN w:val="0"/>
        <w:adjustRightInd w:val="0"/>
        <w:spacing w:after="0" w:line="480" w:lineRule="auto"/>
        <w:rPr>
          <w:rFonts w:ascii="Times New Roman" w:hAnsi="Times New Roman" w:cs="Times New Roman"/>
          <w:sz w:val="24"/>
          <w:szCs w:val="24"/>
        </w:rPr>
      </w:pPr>
      <w:r w:rsidRPr="00F855E6">
        <w:rPr>
          <w:rFonts w:ascii="Times New Roman" w:hAnsi="Times New Roman" w:cs="Times New Roman"/>
          <w:sz w:val="24"/>
          <w:szCs w:val="24"/>
        </w:rPr>
        <w:t xml:space="preserve">We are grateful to the </w:t>
      </w:r>
      <w:r w:rsidR="00330A92" w:rsidRPr="00F855E6">
        <w:rPr>
          <w:rFonts w:ascii="Times New Roman" w:hAnsi="Times New Roman" w:cs="Times New Roman"/>
          <w:sz w:val="24"/>
          <w:szCs w:val="24"/>
        </w:rPr>
        <w:t>women</w:t>
      </w:r>
      <w:r w:rsidRPr="00F855E6">
        <w:rPr>
          <w:rFonts w:ascii="Times New Roman" w:hAnsi="Times New Roman" w:cs="Times New Roman"/>
          <w:sz w:val="24"/>
          <w:szCs w:val="24"/>
        </w:rPr>
        <w:t xml:space="preserve"> who participated in this study and thank the dedicated team of research administrative staff for their contributions. </w:t>
      </w:r>
      <w:r w:rsidRPr="00F855E6">
        <w:rPr>
          <w:rFonts w:ascii="Times New Roman" w:hAnsi="Times New Roman" w:cs="Times New Roman"/>
          <w:bCs/>
          <w:sz w:val="24"/>
          <w:szCs w:val="24"/>
        </w:rPr>
        <w:t xml:space="preserve">We thank </w:t>
      </w:r>
      <w:r w:rsidR="00DD208F" w:rsidRPr="00F855E6">
        <w:rPr>
          <w:rFonts w:ascii="Times New Roman" w:hAnsi="Times New Roman" w:cs="Times New Roman"/>
          <w:sz w:val="24"/>
          <w:szCs w:val="24"/>
          <w:lang w:val="en-US"/>
        </w:rPr>
        <w:t xml:space="preserve">Sarah Franciosi </w:t>
      </w:r>
      <w:r w:rsidR="000B28D5" w:rsidRPr="00F855E6">
        <w:rPr>
          <w:rFonts w:ascii="Times New Roman" w:hAnsi="Times New Roman" w:cs="Times New Roman"/>
          <w:sz w:val="24"/>
          <w:szCs w:val="24"/>
          <w:lang w:val="en-US"/>
        </w:rPr>
        <w:t xml:space="preserve">(SF) </w:t>
      </w:r>
      <w:r w:rsidR="00DD208F" w:rsidRPr="00F855E6">
        <w:rPr>
          <w:rFonts w:ascii="Times New Roman" w:hAnsi="Times New Roman" w:cs="Times New Roman"/>
          <w:sz w:val="24"/>
          <w:szCs w:val="24"/>
          <w:lang w:val="en-US"/>
        </w:rPr>
        <w:t xml:space="preserve">and </w:t>
      </w:r>
      <w:r w:rsidR="00DD208F" w:rsidRPr="00F855E6">
        <w:rPr>
          <w:rFonts w:ascii="Times New Roman" w:hAnsi="Times New Roman" w:cs="Times New Roman"/>
          <w:bCs/>
          <w:sz w:val="24"/>
          <w:szCs w:val="24"/>
        </w:rPr>
        <w:t>Daniel Penn-Newman</w:t>
      </w:r>
      <w:r w:rsidR="000B28D5" w:rsidRPr="00F855E6">
        <w:rPr>
          <w:rFonts w:ascii="Times New Roman" w:hAnsi="Times New Roman" w:cs="Times New Roman"/>
          <w:bCs/>
          <w:sz w:val="24"/>
          <w:szCs w:val="24"/>
        </w:rPr>
        <w:t xml:space="preserve"> (DPN)</w:t>
      </w:r>
      <w:r w:rsidR="00DD208F" w:rsidRPr="00F855E6">
        <w:rPr>
          <w:rFonts w:ascii="Times New Roman" w:hAnsi="Times New Roman" w:cs="Times New Roman"/>
          <w:bCs/>
          <w:sz w:val="24"/>
          <w:szCs w:val="24"/>
        </w:rPr>
        <w:t xml:space="preserve"> for their</w:t>
      </w:r>
      <w:r w:rsidRPr="00F855E6">
        <w:rPr>
          <w:rFonts w:ascii="Times New Roman" w:hAnsi="Times New Roman" w:cs="Times New Roman"/>
          <w:bCs/>
          <w:sz w:val="24"/>
          <w:szCs w:val="24"/>
        </w:rPr>
        <w:t xml:space="preserve"> </w:t>
      </w:r>
      <w:r w:rsidR="007975BA" w:rsidRPr="00F855E6">
        <w:rPr>
          <w:rFonts w:ascii="Times New Roman" w:hAnsi="Times New Roman" w:cs="Times New Roman"/>
          <w:bCs/>
          <w:sz w:val="24"/>
          <w:szCs w:val="24"/>
        </w:rPr>
        <w:t>support with</w:t>
      </w:r>
      <w:r w:rsidRPr="00F855E6">
        <w:rPr>
          <w:rFonts w:ascii="Times New Roman" w:hAnsi="Times New Roman" w:cs="Times New Roman"/>
          <w:bCs/>
          <w:sz w:val="24"/>
          <w:szCs w:val="24"/>
        </w:rPr>
        <w:t xml:space="preserve"> recruitment and data collection.</w:t>
      </w:r>
    </w:p>
    <w:p w14:paraId="46572CD1" w14:textId="77777777" w:rsidR="009235B6" w:rsidRPr="00F855E6" w:rsidRDefault="009235B6" w:rsidP="009235B6">
      <w:pPr>
        <w:spacing w:after="0" w:line="480" w:lineRule="auto"/>
        <w:rPr>
          <w:rFonts w:ascii="Times New Roman" w:hAnsi="Times New Roman" w:cs="Times New Roman"/>
          <w:b/>
          <w:sz w:val="24"/>
          <w:szCs w:val="24"/>
        </w:rPr>
      </w:pPr>
      <w:r w:rsidRPr="00F855E6">
        <w:rPr>
          <w:rFonts w:ascii="Times New Roman" w:hAnsi="Times New Roman" w:cs="Times New Roman"/>
          <w:b/>
          <w:sz w:val="24"/>
          <w:szCs w:val="24"/>
        </w:rPr>
        <w:t>Funding declarations</w:t>
      </w:r>
    </w:p>
    <w:p w14:paraId="6FBF5BD1" w14:textId="094F0918" w:rsidR="009235B6" w:rsidRPr="00F855E6" w:rsidRDefault="009235B6" w:rsidP="009235B6">
      <w:pPr>
        <w:pStyle w:val="BodyA"/>
        <w:spacing w:line="480" w:lineRule="auto"/>
        <w:rPr>
          <w:rFonts w:cs="Times New Roman"/>
          <w:color w:val="auto"/>
          <w:lang w:val="en-GB"/>
        </w:rPr>
      </w:pPr>
      <w:r w:rsidRPr="00F855E6">
        <w:rPr>
          <w:rFonts w:cs="Times New Roman"/>
          <w:color w:val="auto"/>
          <w:lang w:val="en-GB"/>
        </w:rPr>
        <w:t xml:space="preserve">This research and the authors of this paper are supported by the following funding sources: University of Southampton (grant funding, </w:t>
      </w:r>
      <w:r w:rsidRPr="00F855E6">
        <w:rPr>
          <w:rFonts w:cs="Times New Roman"/>
          <w:color w:val="auto"/>
          <w:lang w:eastAsia="en-US"/>
        </w:rPr>
        <w:t xml:space="preserve">RMC1516-12; fellowship to support CV, </w:t>
      </w:r>
      <w:r w:rsidRPr="00F855E6">
        <w:rPr>
          <w:rFonts w:cs="Times New Roman"/>
          <w:bCs/>
          <w:color w:val="auto"/>
          <w:lang w:val="en-GB"/>
        </w:rPr>
        <w:t>PCTA36/2015</w:t>
      </w:r>
      <w:r w:rsidRPr="00F855E6">
        <w:rPr>
          <w:rFonts w:cs="Times New Roman"/>
          <w:color w:val="auto"/>
          <w:lang w:val="en-GB"/>
        </w:rPr>
        <w:t xml:space="preserve">), Wellcome Trust and Academy of Medical Sciences (grant funding, HOP001\1067), National Institute for Health Research (NIHR) Public Health Research Programme (grant funding, </w:t>
      </w:r>
      <w:r w:rsidRPr="00F855E6">
        <w:rPr>
          <w:rFonts w:cs="Times New Roman"/>
          <w:bCs/>
          <w:color w:val="auto"/>
          <w:lang w:val="en-GB"/>
        </w:rPr>
        <w:t>17/44/46</w:t>
      </w:r>
      <w:r w:rsidRPr="00F855E6">
        <w:rPr>
          <w:rFonts w:cs="Times New Roman"/>
          <w:color w:val="auto"/>
          <w:lang w:val="en-GB"/>
        </w:rPr>
        <w:t>), NIHR Southampton Biomedical Research Centre and the UK Medical Research Centre. The views expressed in this publication are those of the authors and not necessarily those of the NHS, the NIHR, the UK Department of Health and Social Care or NHMRC.</w:t>
      </w:r>
    </w:p>
    <w:p w14:paraId="381C89ED" w14:textId="0A5799C0" w:rsidR="002E03C6" w:rsidRPr="00F855E6" w:rsidRDefault="002E03C6" w:rsidP="009235B6">
      <w:pPr>
        <w:pStyle w:val="BodyA"/>
        <w:spacing w:line="480" w:lineRule="auto"/>
        <w:rPr>
          <w:rFonts w:cs="Times New Roman"/>
          <w:b/>
          <w:bCs/>
          <w:color w:val="auto"/>
          <w:lang w:val="en-GB"/>
        </w:rPr>
      </w:pPr>
      <w:r w:rsidRPr="00F855E6">
        <w:rPr>
          <w:rFonts w:cs="Times New Roman"/>
          <w:b/>
          <w:bCs/>
          <w:color w:val="auto"/>
          <w:lang w:val="en-GB"/>
        </w:rPr>
        <w:t>Availability of data and materials</w:t>
      </w:r>
    </w:p>
    <w:p w14:paraId="5DB21591" w14:textId="56375566" w:rsidR="002E03C6" w:rsidRPr="00F855E6" w:rsidRDefault="00660A88" w:rsidP="009235B6">
      <w:pPr>
        <w:pStyle w:val="BodyA"/>
        <w:spacing w:line="480" w:lineRule="auto"/>
        <w:rPr>
          <w:rFonts w:cs="Times New Roman"/>
          <w:color w:val="auto"/>
          <w:lang w:val="en-GB"/>
        </w:rPr>
      </w:pPr>
      <w:bookmarkStart w:id="11" w:name="_Hlk68121454"/>
      <w:r w:rsidRPr="00F855E6">
        <w:rPr>
          <w:rFonts w:cs="Times New Roman"/>
          <w:color w:val="auto"/>
          <w:lang w:val="en-GB"/>
        </w:rPr>
        <w:t xml:space="preserve">The </w:t>
      </w:r>
      <w:r w:rsidR="00791592" w:rsidRPr="00F855E6">
        <w:rPr>
          <w:rFonts w:cs="Times New Roman"/>
          <w:color w:val="auto"/>
          <w:lang w:val="en-GB"/>
        </w:rPr>
        <w:t>coding tree</w:t>
      </w:r>
      <w:r w:rsidRPr="00F855E6">
        <w:rPr>
          <w:rFonts w:cs="Times New Roman"/>
          <w:color w:val="auto"/>
          <w:lang w:val="en-GB"/>
        </w:rPr>
        <w:t xml:space="preserve"> </w:t>
      </w:r>
      <w:r w:rsidR="002013F5" w:rsidRPr="00F855E6">
        <w:rPr>
          <w:rFonts w:cs="Times New Roman"/>
          <w:color w:val="auto"/>
          <w:lang w:val="en-GB"/>
        </w:rPr>
        <w:t>and datasets generated and analysed during the current study are available from the corresponding author on reasonable request.</w:t>
      </w:r>
    </w:p>
    <w:bookmarkEnd w:id="11"/>
    <w:p w14:paraId="46F5681A" w14:textId="47D4670D" w:rsidR="002E03C6" w:rsidRPr="00F855E6" w:rsidRDefault="002E03C6" w:rsidP="009235B6">
      <w:pPr>
        <w:pStyle w:val="BodyA"/>
        <w:spacing w:line="480" w:lineRule="auto"/>
        <w:rPr>
          <w:rFonts w:cs="Times New Roman"/>
          <w:b/>
          <w:bCs/>
          <w:color w:val="auto"/>
        </w:rPr>
      </w:pPr>
      <w:r w:rsidRPr="00F855E6">
        <w:rPr>
          <w:rFonts w:cs="Times New Roman"/>
          <w:b/>
          <w:bCs/>
          <w:color w:val="auto"/>
        </w:rPr>
        <w:t>Ethics approval and consent to participate</w:t>
      </w:r>
    </w:p>
    <w:p w14:paraId="7E290830" w14:textId="6599EB06" w:rsidR="002E03C6" w:rsidRPr="00F855E6" w:rsidRDefault="002E03C6" w:rsidP="009235B6">
      <w:pPr>
        <w:pStyle w:val="BodyA"/>
        <w:spacing w:line="480" w:lineRule="auto"/>
        <w:rPr>
          <w:rFonts w:cs="Times New Roman"/>
          <w:color w:val="auto"/>
          <w:lang w:val="en-GB"/>
        </w:rPr>
      </w:pPr>
      <w:r w:rsidRPr="00F855E6">
        <w:rPr>
          <w:rFonts w:cs="Times New Roman"/>
        </w:rPr>
        <w:t>All study procedures were conducted according to the Declaration of Helsinki and e</w:t>
      </w:r>
      <w:r w:rsidR="001779AC" w:rsidRPr="00F855E6">
        <w:rPr>
          <w:rFonts w:cs="Times New Roman"/>
        </w:rPr>
        <w:t xml:space="preserve">thics approval (ID </w:t>
      </w:r>
      <w:r w:rsidR="001779AC" w:rsidRPr="00F855E6">
        <w:rPr>
          <w:rFonts w:cs="Times New Roman"/>
          <w:color w:val="auto"/>
        </w:rPr>
        <w:t xml:space="preserve">20986) was provided by the University of Southampton Faculty of Medicine </w:t>
      </w:r>
      <w:r w:rsidRPr="00F855E6">
        <w:rPr>
          <w:rFonts w:cs="Times New Roman"/>
          <w:color w:val="auto"/>
        </w:rPr>
        <w:t>E</w:t>
      </w:r>
      <w:r w:rsidR="001779AC" w:rsidRPr="00F855E6">
        <w:rPr>
          <w:rFonts w:cs="Times New Roman"/>
          <w:color w:val="auto"/>
        </w:rPr>
        <w:t xml:space="preserve">thics </w:t>
      </w:r>
      <w:r w:rsidRPr="00F855E6">
        <w:rPr>
          <w:rFonts w:cs="Times New Roman"/>
          <w:color w:val="auto"/>
        </w:rPr>
        <w:t>C</w:t>
      </w:r>
      <w:r w:rsidR="001779AC" w:rsidRPr="00F855E6">
        <w:rPr>
          <w:rFonts w:cs="Times New Roman"/>
          <w:color w:val="auto"/>
        </w:rPr>
        <w:t xml:space="preserve">ommittee. </w:t>
      </w:r>
      <w:r w:rsidR="002013F5" w:rsidRPr="00F855E6">
        <w:rPr>
          <w:rFonts w:cs="Times New Roman"/>
          <w:color w:val="auto"/>
          <w:lang w:val="en-GB"/>
        </w:rPr>
        <w:t>Interested women provided their informed consent to participate in this qualitative sub-study by phone.</w:t>
      </w:r>
    </w:p>
    <w:p w14:paraId="656F8913" w14:textId="77777777" w:rsidR="002E03C6" w:rsidRPr="00F855E6" w:rsidRDefault="002E03C6" w:rsidP="009235B6">
      <w:pPr>
        <w:pStyle w:val="BodyA"/>
        <w:spacing w:line="480" w:lineRule="auto"/>
        <w:rPr>
          <w:rFonts w:cs="Times New Roman"/>
          <w:b/>
          <w:bCs/>
          <w:color w:val="auto"/>
          <w:lang w:val="en-GB"/>
        </w:rPr>
      </w:pPr>
      <w:r w:rsidRPr="00F855E6">
        <w:rPr>
          <w:rFonts w:cs="Times New Roman"/>
          <w:b/>
          <w:bCs/>
          <w:color w:val="auto"/>
          <w:lang w:val="en-GB"/>
        </w:rPr>
        <w:t>Consent for publication</w:t>
      </w:r>
    </w:p>
    <w:p w14:paraId="0FFC7B42" w14:textId="4FB3BE3D" w:rsidR="001779AC" w:rsidRPr="00F855E6" w:rsidRDefault="002E03C6" w:rsidP="009235B6">
      <w:pPr>
        <w:pStyle w:val="BodyA"/>
        <w:spacing w:line="480" w:lineRule="auto"/>
        <w:rPr>
          <w:rFonts w:cs="Times New Roman"/>
          <w:lang w:val="en-GB"/>
        </w:rPr>
      </w:pPr>
      <w:r w:rsidRPr="00F855E6">
        <w:rPr>
          <w:rFonts w:cs="Times New Roman"/>
          <w:lang w:val="en-GB"/>
        </w:rPr>
        <w:t>Not applicable</w:t>
      </w:r>
    </w:p>
    <w:p w14:paraId="1B324EC6" w14:textId="77777777" w:rsidR="009235B6" w:rsidRPr="00F855E6" w:rsidRDefault="009235B6" w:rsidP="009235B6">
      <w:pPr>
        <w:spacing w:after="0" w:line="480" w:lineRule="auto"/>
        <w:rPr>
          <w:rFonts w:ascii="Times New Roman" w:hAnsi="Times New Roman" w:cs="Times New Roman"/>
          <w:b/>
          <w:sz w:val="24"/>
          <w:szCs w:val="24"/>
        </w:rPr>
      </w:pPr>
      <w:r w:rsidRPr="00F855E6">
        <w:rPr>
          <w:rFonts w:ascii="Times New Roman" w:hAnsi="Times New Roman" w:cs="Times New Roman"/>
          <w:b/>
          <w:sz w:val="24"/>
          <w:szCs w:val="24"/>
        </w:rPr>
        <w:t>Competing interests</w:t>
      </w:r>
    </w:p>
    <w:p w14:paraId="7559954F" w14:textId="2E8343E1" w:rsidR="009235B6" w:rsidRPr="00F855E6" w:rsidRDefault="009235B6" w:rsidP="009235B6">
      <w:pPr>
        <w:spacing w:after="0" w:line="480" w:lineRule="auto"/>
        <w:rPr>
          <w:rFonts w:ascii="Times New Roman" w:hAnsi="Times New Roman" w:cs="Times New Roman"/>
          <w:sz w:val="24"/>
          <w:szCs w:val="24"/>
        </w:rPr>
      </w:pPr>
      <w:r w:rsidRPr="00F855E6">
        <w:rPr>
          <w:rFonts w:ascii="Times New Roman" w:hAnsi="Times New Roman" w:cs="Times New Roman"/>
          <w:sz w:val="24"/>
          <w:szCs w:val="24"/>
        </w:rPr>
        <w:t>This study involves a non-financial collaboration with Iceland Foods Ltd. CV, PD and SC have no conflicts of interests to declare and no further financial disclosures to make. JB and WL have received grant research support from Danone Nutricia Early Life Nutrition. CC has received consultancy, lecture fees and honoraria from AMGEN, GSK, Alliance for Better Bone Health, MSD, Eli Lilly, Pfizer, Novartis, Servier, Medtronic and Roche. The study described in this manuscript is not related to these relationships.</w:t>
      </w:r>
    </w:p>
    <w:p w14:paraId="08C1FB80" w14:textId="77777777" w:rsidR="009235B6" w:rsidRPr="00F855E6" w:rsidRDefault="009235B6" w:rsidP="009235B6">
      <w:pPr>
        <w:spacing w:after="0" w:line="480" w:lineRule="auto"/>
        <w:rPr>
          <w:rFonts w:ascii="Times New Roman" w:hAnsi="Times New Roman" w:cs="Times New Roman"/>
          <w:b/>
          <w:sz w:val="24"/>
          <w:szCs w:val="24"/>
        </w:rPr>
      </w:pPr>
      <w:r w:rsidRPr="00F855E6">
        <w:rPr>
          <w:rFonts w:ascii="Times New Roman" w:hAnsi="Times New Roman" w:cs="Times New Roman"/>
          <w:b/>
          <w:sz w:val="24"/>
          <w:szCs w:val="24"/>
        </w:rPr>
        <w:t>Contributions</w:t>
      </w:r>
    </w:p>
    <w:p w14:paraId="14DA2476" w14:textId="66057A93" w:rsidR="009235B6" w:rsidRPr="00F855E6" w:rsidRDefault="009235B6" w:rsidP="009235B6">
      <w:pPr>
        <w:spacing w:after="0" w:line="480" w:lineRule="auto"/>
        <w:rPr>
          <w:rFonts w:ascii="Times New Roman" w:hAnsi="Times New Roman" w:cs="Times New Roman"/>
          <w:sz w:val="24"/>
          <w:szCs w:val="24"/>
        </w:rPr>
      </w:pPr>
      <w:r w:rsidRPr="00F855E6">
        <w:rPr>
          <w:rFonts w:ascii="Times New Roman" w:hAnsi="Times New Roman" w:cs="Times New Roman"/>
          <w:sz w:val="24"/>
          <w:szCs w:val="24"/>
        </w:rPr>
        <w:t xml:space="preserve">CV conceived the study. CV, WL and JB designed the data collection tools and </w:t>
      </w:r>
      <w:r w:rsidR="00B8604B" w:rsidRPr="00F855E6">
        <w:rPr>
          <w:rFonts w:ascii="Times New Roman" w:hAnsi="Times New Roman" w:cs="Times New Roman"/>
          <w:sz w:val="24"/>
          <w:szCs w:val="24"/>
        </w:rPr>
        <w:t>managed</w:t>
      </w:r>
      <w:r w:rsidRPr="00F855E6">
        <w:rPr>
          <w:rFonts w:ascii="Times New Roman" w:hAnsi="Times New Roman" w:cs="Times New Roman"/>
          <w:sz w:val="24"/>
          <w:szCs w:val="24"/>
        </w:rPr>
        <w:t xml:space="preserve"> </w:t>
      </w:r>
      <w:r w:rsidR="00227722" w:rsidRPr="00F855E6">
        <w:rPr>
          <w:rFonts w:ascii="Times New Roman" w:hAnsi="Times New Roman" w:cs="Times New Roman"/>
          <w:sz w:val="24"/>
          <w:szCs w:val="24"/>
        </w:rPr>
        <w:t xml:space="preserve">the </w:t>
      </w:r>
      <w:r w:rsidRPr="00F855E6">
        <w:rPr>
          <w:rFonts w:ascii="Times New Roman" w:hAnsi="Times New Roman" w:cs="Times New Roman"/>
          <w:sz w:val="24"/>
          <w:szCs w:val="24"/>
        </w:rPr>
        <w:t xml:space="preserve">data collection. PD, </w:t>
      </w:r>
      <w:r w:rsidR="00D9134D" w:rsidRPr="00F855E6">
        <w:rPr>
          <w:rFonts w:ascii="Times New Roman" w:hAnsi="Times New Roman" w:cs="Times New Roman"/>
          <w:sz w:val="24"/>
          <w:szCs w:val="24"/>
        </w:rPr>
        <w:t>CV,</w:t>
      </w:r>
      <w:r w:rsidRPr="00F855E6">
        <w:rPr>
          <w:rFonts w:ascii="Times New Roman" w:hAnsi="Times New Roman" w:cs="Times New Roman"/>
          <w:sz w:val="24"/>
          <w:szCs w:val="24"/>
        </w:rPr>
        <w:t xml:space="preserve"> and WL wrote the first draft of manuscript and conducted the data analysis with input from JB, SC and CC. All authors read and approved the </w:t>
      </w:r>
      <w:r w:rsidR="001D6DEF" w:rsidRPr="00F855E6">
        <w:rPr>
          <w:rFonts w:ascii="Times New Roman" w:hAnsi="Times New Roman" w:cs="Times New Roman"/>
          <w:sz w:val="24"/>
          <w:szCs w:val="24"/>
        </w:rPr>
        <w:t xml:space="preserve">final </w:t>
      </w:r>
      <w:r w:rsidRPr="00F855E6">
        <w:rPr>
          <w:rFonts w:ascii="Times New Roman" w:hAnsi="Times New Roman" w:cs="Times New Roman"/>
          <w:sz w:val="24"/>
          <w:szCs w:val="24"/>
        </w:rPr>
        <w:t>manuscript.</w:t>
      </w:r>
    </w:p>
    <w:p w14:paraId="159E5C43" w14:textId="77777777" w:rsidR="009235B6" w:rsidRPr="00F855E6" w:rsidRDefault="009235B6" w:rsidP="0076280C">
      <w:pPr>
        <w:spacing w:after="0" w:line="480" w:lineRule="auto"/>
        <w:rPr>
          <w:rFonts w:ascii="Times New Roman" w:eastAsia="MS Mincho" w:hAnsi="Times New Roman" w:cs="Times New Roman"/>
          <w:sz w:val="24"/>
          <w:szCs w:val="24"/>
        </w:rPr>
      </w:pPr>
    </w:p>
    <w:p w14:paraId="1B497E9F" w14:textId="77777777" w:rsidR="006A07B5" w:rsidRDefault="006A07B5">
      <w:pPr>
        <w:rPr>
          <w:rFonts w:ascii="Times New Roman" w:hAnsi="Times New Roman" w:cs="Times New Roman"/>
          <w:b/>
          <w:sz w:val="24"/>
          <w:szCs w:val="24"/>
        </w:rPr>
      </w:pPr>
      <w:r>
        <w:rPr>
          <w:rFonts w:ascii="Times New Roman" w:hAnsi="Times New Roman" w:cs="Times New Roman"/>
          <w:b/>
          <w:sz w:val="24"/>
          <w:szCs w:val="24"/>
        </w:rPr>
        <w:br w:type="page"/>
      </w:r>
    </w:p>
    <w:p w14:paraId="1E55CC36" w14:textId="55683F19" w:rsidR="00AF2DDF" w:rsidRPr="009235B6" w:rsidRDefault="00AA6E86" w:rsidP="00A84F19">
      <w:pPr>
        <w:spacing w:after="0" w:line="480" w:lineRule="auto"/>
        <w:rPr>
          <w:rFonts w:ascii="Times New Roman" w:hAnsi="Times New Roman" w:cs="Times New Roman"/>
          <w:b/>
          <w:sz w:val="24"/>
          <w:szCs w:val="24"/>
        </w:rPr>
      </w:pPr>
      <w:r w:rsidRPr="009235B6">
        <w:rPr>
          <w:rFonts w:ascii="Times New Roman" w:hAnsi="Times New Roman" w:cs="Times New Roman"/>
          <w:b/>
          <w:sz w:val="24"/>
          <w:szCs w:val="24"/>
        </w:rPr>
        <w:t>References</w:t>
      </w:r>
    </w:p>
    <w:p w14:paraId="3B7A44E4" w14:textId="77777777" w:rsidR="00D85EBA" w:rsidRPr="00D85EBA" w:rsidRDefault="00286A38" w:rsidP="00D85EBA">
      <w:pPr>
        <w:pStyle w:val="EndNoteBibliography"/>
        <w:spacing w:after="0"/>
        <w:ind w:left="720" w:hanging="720"/>
      </w:pPr>
      <w:r w:rsidRPr="009235B6">
        <w:rPr>
          <w:b/>
          <w:sz w:val="24"/>
          <w:szCs w:val="24"/>
        </w:rPr>
        <w:fldChar w:fldCharType="begin"/>
      </w:r>
      <w:r w:rsidRPr="009235B6">
        <w:rPr>
          <w:b/>
          <w:sz w:val="24"/>
          <w:szCs w:val="24"/>
        </w:rPr>
        <w:instrText xml:space="preserve"> ADDIN EN.REFLIST </w:instrText>
      </w:r>
      <w:r w:rsidRPr="009235B6">
        <w:rPr>
          <w:b/>
          <w:sz w:val="24"/>
          <w:szCs w:val="24"/>
        </w:rPr>
        <w:fldChar w:fldCharType="separate"/>
      </w:r>
      <w:bookmarkStart w:id="12" w:name="_ENREF_1"/>
      <w:r w:rsidR="00D85EBA" w:rsidRPr="00D85EBA">
        <w:t>1.</w:t>
      </w:r>
      <w:r w:rsidR="00D85EBA" w:rsidRPr="00D85EBA">
        <w:tab/>
        <w:t xml:space="preserve">Butland B JS, Kopelman P et al. : </w:t>
      </w:r>
      <w:r w:rsidR="00D85EBA" w:rsidRPr="00D85EBA">
        <w:rPr>
          <w:b/>
        </w:rPr>
        <w:t xml:space="preserve">Foresight Tackling Obesities: Future Choices – Project Report. </w:t>
      </w:r>
      <w:r w:rsidR="00D85EBA" w:rsidRPr="00D85EBA">
        <w:t>. 2007.</w:t>
      </w:r>
      <w:bookmarkEnd w:id="12"/>
    </w:p>
    <w:p w14:paraId="29A7428D" w14:textId="77777777" w:rsidR="00D85EBA" w:rsidRPr="00D85EBA" w:rsidRDefault="00D85EBA" w:rsidP="00D85EBA">
      <w:pPr>
        <w:pStyle w:val="EndNoteBibliography"/>
        <w:spacing w:after="0"/>
        <w:ind w:left="720" w:hanging="720"/>
      </w:pPr>
      <w:bookmarkStart w:id="13" w:name="_ENREF_2"/>
      <w:r w:rsidRPr="00D85EBA">
        <w:t>2.</w:t>
      </w:r>
      <w:r w:rsidRPr="00D85EBA">
        <w:tab/>
        <w:t xml:space="preserve">SACN: </w:t>
      </w:r>
      <w:r w:rsidRPr="00D85EBA">
        <w:rPr>
          <w:b/>
        </w:rPr>
        <w:t>Carbohydrates and Health</w:t>
      </w:r>
      <w:r w:rsidRPr="00D85EBA">
        <w:t xml:space="preserve">. </w:t>
      </w:r>
      <w:r w:rsidRPr="00D85EBA">
        <w:rPr>
          <w:i/>
        </w:rPr>
        <w:t xml:space="preserve">Scientific Advisory Committee on Nutrition </w:t>
      </w:r>
      <w:r w:rsidRPr="00D85EBA">
        <w:t>2015.</w:t>
      </w:r>
      <w:bookmarkEnd w:id="13"/>
    </w:p>
    <w:p w14:paraId="34C7FBF8" w14:textId="77777777" w:rsidR="00D85EBA" w:rsidRPr="00D85EBA" w:rsidRDefault="00D85EBA" w:rsidP="00D85EBA">
      <w:pPr>
        <w:pStyle w:val="EndNoteBibliography"/>
        <w:spacing w:after="0"/>
        <w:ind w:left="720" w:hanging="720"/>
      </w:pPr>
      <w:bookmarkStart w:id="14" w:name="_ENREF_3"/>
      <w:r w:rsidRPr="00D85EBA">
        <w:t>3.</w:t>
      </w:r>
      <w:r w:rsidRPr="00D85EBA">
        <w:tab/>
        <w:t xml:space="preserve">Sommer I, Griebler U, Mahlknecht P, Thaler K, Bouskill K, Gartlehner G, Mendis S: </w:t>
      </w:r>
      <w:r w:rsidRPr="00D85EBA">
        <w:rPr>
          <w:b/>
        </w:rPr>
        <w:t>Socioeconomic inequalities in non-communicable diseases and their risk factors: an overview of systematic reviews</w:t>
      </w:r>
      <w:r w:rsidRPr="00D85EBA">
        <w:t xml:space="preserve">. </w:t>
      </w:r>
      <w:r w:rsidRPr="00D85EBA">
        <w:rPr>
          <w:i/>
        </w:rPr>
        <w:t xml:space="preserve">BMC Public Health </w:t>
      </w:r>
      <w:r w:rsidRPr="00D85EBA">
        <w:t xml:space="preserve">2015, </w:t>
      </w:r>
      <w:r w:rsidRPr="00D85EBA">
        <w:rPr>
          <w:b/>
        </w:rPr>
        <w:t>15</w:t>
      </w:r>
      <w:r w:rsidRPr="00D85EBA">
        <w:t>:914.</w:t>
      </w:r>
      <w:bookmarkEnd w:id="14"/>
    </w:p>
    <w:p w14:paraId="5EB5562A" w14:textId="77777777" w:rsidR="00D85EBA" w:rsidRPr="00D85EBA" w:rsidRDefault="00D85EBA" w:rsidP="00D85EBA">
      <w:pPr>
        <w:pStyle w:val="EndNoteBibliography"/>
        <w:spacing w:after="0"/>
        <w:ind w:left="720" w:hanging="720"/>
      </w:pPr>
      <w:bookmarkStart w:id="15" w:name="_ENREF_4"/>
      <w:r w:rsidRPr="00D85EBA">
        <w:t>4.</w:t>
      </w:r>
      <w:r w:rsidRPr="00D85EBA">
        <w:tab/>
        <w:t>Stephenson J, Heslehurst N, Hall J, Schoenaker D, Hutchinson J, Cade JE, Poston L, Barrett G, Crozier SR, Barker M</w:t>
      </w:r>
      <w:r w:rsidRPr="00D85EBA">
        <w:rPr>
          <w:i/>
        </w:rPr>
        <w:t xml:space="preserve"> et al</w:t>
      </w:r>
      <w:r w:rsidRPr="00D85EBA">
        <w:t xml:space="preserve">: </w:t>
      </w:r>
      <w:r w:rsidRPr="00D85EBA">
        <w:rPr>
          <w:b/>
        </w:rPr>
        <w:t>Before the beginning: nutrition and lifestyle in the preconception period and its importance for future health</w:t>
      </w:r>
      <w:r w:rsidRPr="00D85EBA">
        <w:t xml:space="preserve">. </w:t>
      </w:r>
      <w:r w:rsidRPr="00D85EBA">
        <w:rPr>
          <w:i/>
        </w:rPr>
        <w:t xml:space="preserve">Lancet </w:t>
      </w:r>
      <w:r w:rsidRPr="00D85EBA">
        <w:t>2018.</w:t>
      </w:r>
      <w:bookmarkEnd w:id="15"/>
    </w:p>
    <w:p w14:paraId="34666DF2" w14:textId="77777777" w:rsidR="00D85EBA" w:rsidRPr="00D85EBA" w:rsidRDefault="00D85EBA" w:rsidP="00D85EBA">
      <w:pPr>
        <w:pStyle w:val="EndNoteBibliography"/>
        <w:spacing w:after="0"/>
        <w:ind w:left="720" w:hanging="720"/>
      </w:pPr>
      <w:bookmarkStart w:id="16" w:name="_ENREF_5"/>
      <w:r w:rsidRPr="00D85EBA">
        <w:t>5.</w:t>
      </w:r>
      <w:r w:rsidRPr="00D85EBA">
        <w:tab/>
        <w:t xml:space="preserve">Food Standards Agency: </w:t>
      </w:r>
      <w:r w:rsidRPr="00D85EBA">
        <w:rPr>
          <w:b/>
        </w:rPr>
        <w:t>The 2014 Food and You survey</w:t>
      </w:r>
      <w:r w:rsidRPr="00D85EBA">
        <w:t>. In</w:t>
      </w:r>
      <w:r w:rsidRPr="00D85EBA">
        <w:rPr>
          <w:i/>
        </w:rPr>
        <w:t>.</w:t>
      </w:r>
      <w:r w:rsidRPr="00D85EBA">
        <w:t xml:space="preserve"> London; 2014.</w:t>
      </w:r>
      <w:bookmarkEnd w:id="16"/>
    </w:p>
    <w:p w14:paraId="44A9BCF1" w14:textId="77777777" w:rsidR="00D85EBA" w:rsidRPr="00D85EBA" w:rsidRDefault="00D85EBA" w:rsidP="00D85EBA">
      <w:pPr>
        <w:pStyle w:val="EndNoteBibliography"/>
        <w:spacing w:after="0"/>
        <w:ind w:left="720" w:hanging="720"/>
      </w:pPr>
      <w:bookmarkStart w:id="17" w:name="_ENREF_6"/>
      <w:r w:rsidRPr="00D85EBA">
        <w:t>6.</w:t>
      </w:r>
      <w:r w:rsidRPr="00D85EBA">
        <w:tab/>
        <w:t>Barker M, Dombrowski SU, Colbourn T, Fall CHD, Kriznik NM, Lawrence WT, Norris SA, Ngaiza G, Patel D, Skordis-Worrall J</w:t>
      </w:r>
      <w:r w:rsidRPr="00D85EBA">
        <w:rPr>
          <w:i/>
        </w:rPr>
        <w:t xml:space="preserve"> et al</w:t>
      </w:r>
      <w:r w:rsidRPr="00D85EBA">
        <w:t xml:space="preserve">: </w:t>
      </w:r>
      <w:r w:rsidRPr="00D85EBA">
        <w:rPr>
          <w:b/>
        </w:rPr>
        <w:t>Intervention strategies to improve nutrition and health behaviours before conception</w:t>
      </w:r>
      <w:r w:rsidRPr="00D85EBA">
        <w:t xml:space="preserve">. </w:t>
      </w:r>
      <w:r w:rsidRPr="00D85EBA">
        <w:rPr>
          <w:i/>
        </w:rPr>
        <w:t xml:space="preserve">Lancet </w:t>
      </w:r>
      <w:r w:rsidRPr="00D85EBA">
        <w:t xml:space="preserve">2018, </w:t>
      </w:r>
      <w:r w:rsidRPr="00D85EBA">
        <w:rPr>
          <w:b/>
        </w:rPr>
        <w:t>391</w:t>
      </w:r>
      <w:r w:rsidRPr="00D85EBA">
        <w:t>(10132):1853-1864.</w:t>
      </w:r>
      <w:bookmarkEnd w:id="17"/>
    </w:p>
    <w:p w14:paraId="29F82EEF" w14:textId="77777777" w:rsidR="00D85EBA" w:rsidRPr="00D85EBA" w:rsidRDefault="00D85EBA" w:rsidP="00D85EBA">
      <w:pPr>
        <w:pStyle w:val="EndNoteBibliography"/>
        <w:spacing w:after="0"/>
        <w:ind w:left="720" w:hanging="720"/>
      </w:pPr>
      <w:bookmarkStart w:id="18" w:name="_ENREF_7"/>
      <w:r w:rsidRPr="00D85EBA">
        <w:t>7.</w:t>
      </w:r>
      <w:r w:rsidRPr="00D85EBA">
        <w:tab/>
        <w:t>McGill R, Anwar E, Orton L, Bromley H, Lloyd-Williams F, O'Flaherty M, Taylor-Robinson D, Guzman-Castillo M, Gillespie D, Moreira P</w:t>
      </w:r>
      <w:r w:rsidRPr="00D85EBA">
        <w:rPr>
          <w:i/>
        </w:rPr>
        <w:t xml:space="preserve"> et al</w:t>
      </w:r>
      <w:r w:rsidRPr="00D85EBA">
        <w:t xml:space="preserve">: </w:t>
      </w:r>
      <w:r w:rsidRPr="00D85EBA">
        <w:rPr>
          <w:b/>
        </w:rPr>
        <w:t>Are interventions to promote healthy eating equally effective for all? Systematic review of socioeconomic inequalities in impact</w:t>
      </w:r>
      <w:r w:rsidRPr="00D85EBA">
        <w:t xml:space="preserve">. </w:t>
      </w:r>
      <w:r w:rsidRPr="00D85EBA">
        <w:rPr>
          <w:i/>
        </w:rPr>
        <w:t xml:space="preserve">BMC Public Health </w:t>
      </w:r>
      <w:r w:rsidRPr="00D85EBA">
        <w:t xml:space="preserve">2015, </w:t>
      </w:r>
      <w:r w:rsidRPr="00D85EBA">
        <w:rPr>
          <w:b/>
        </w:rPr>
        <w:t>15</w:t>
      </w:r>
      <w:r w:rsidRPr="00D85EBA">
        <w:t>(1):457.</w:t>
      </w:r>
      <w:bookmarkEnd w:id="18"/>
    </w:p>
    <w:p w14:paraId="30C8FAA3" w14:textId="77777777" w:rsidR="00D85EBA" w:rsidRPr="00D85EBA" w:rsidRDefault="00D85EBA" w:rsidP="00D85EBA">
      <w:pPr>
        <w:pStyle w:val="EndNoteBibliography"/>
        <w:spacing w:after="0"/>
        <w:ind w:left="720" w:hanging="720"/>
      </w:pPr>
      <w:bookmarkStart w:id="19" w:name="_ENREF_8"/>
      <w:r w:rsidRPr="00D85EBA">
        <w:t>8.</w:t>
      </w:r>
      <w:r w:rsidRPr="00D85EBA">
        <w:tab/>
        <w:t xml:space="preserve">Glanz K, Sallis JF, Saelens BE, Frank LD: </w:t>
      </w:r>
      <w:r w:rsidRPr="00D85EBA">
        <w:rPr>
          <w:b/>
        </w:rPr>
        <w:t>Healthy Nutrition Environments: Concepts and Measures</w:t>
      </w:r>
      <w:r w:rsidRPr="00D85EBA">
        <w:t xml:space="preserve">. </w:t>
      </w:r>
      <w:r w:rsidRPr="00D85EBA">
        <w:rPr>
          <w:i/>
        </w:rPr>
        <w:t xml:space="preserve">American Journal of Health Promotion </w:t>
      </w:r>
      <w:r w:rsidRPr="00D85EBA">
        <w:t xml:space="preserve">2005, </w:t>
      </w:r>
      <w:r w:rsidRPr="00D85EBA">
        <w:rPr>
          <w:b/>
        </w:rPr>
        <w:t>19</w:t>
      </w:r>
      <w:r w:rsidRPr="00D85EBA">
        <w:t>(5):330-333.</w:t>
      </w:r>
      <w:bookmarkEnd w:id="19"/>
    </w:p>
    <w:p w14:paraId="6F318DCD" w14:textId="77777777" w:rsidR="00D85EBA" w:rsidRPr="00D85EBA" w:rsidRDefault="00D85EBA" w:rsidP="00D85EBA">
      <w:pPr>
        <w:pStyle w:val="EndNoteBibliography"/>
        <w:spacing w:after="0"/>
        <w:ind w:left="720" w:hanging="720"/>
      </w:pPr>
      <w:bookmarkStart w:id="20" w:name="_ENREF_9"/>
      <w:r w:rsidRPr="00D85EBA">
        <w:t>9.</w:t>
      </w:r>
      <w:r w:rsidRPr="00D85EBA">
        <w:tab/>
        <w:t xml:space="preserve">Black C, Moon G, Baird J: </w:t>
      </w:r>
      <w:r w:rsidRPr="00D85EBA">
        <w:rPr>
          <w:b/>
        </w:rPr>
        <w:t>Dietary inequalities: What is the evidence for the effect of the neighbourhood food environment?</w:t>
      </w:r>
      <w:r w:rsidRPr="00D85EBA">
        <w:t xml:space="preserve"> </w:t>
      </w:r>
      <w:r w:rsidRPr="00D85EBA">
        <w:rPr>
          <w:i/>
        </w:rPr>
        <w:t xml:space="preserve">Health &amp; Place </w:t>
      </w:r>
      <w:r w:rsidRPr="00D85EBA">
        <w:t xml:space="preserve">2014, </w:t>
      </w:r>
      <w:r w:rsidRPr="00D85EBA">
        <w:rPr>
          <w:b/>
        </w:rPr>
        <w:t>27</w:t>
      </w:r>
      <w:r w:rsidRPr="00D85EBA">
        <w:t>:229-242.</w:t>
      </w:r>
      <w:bookmarkEnd w:id="20"/>
    </w:p>
    <w:p w14:paraId="0B87A08C" w14:textId="77777777" w:rsidR="00D85EBA" w:rsidRPr="00D85EBA" w:rsidRDefault="00D85EBA" w:rsidP="00D85EBA">
      <w:pPr>
        <w:pStyle w:val="EndNoteBibliography"/>
        <w:spacing w:after="0"/>
        <w:ind w:left="720" w:hanging="720"/>
      </w:pPr>
      <w:bookmarkStart w:id="21" w:name="_ENREF_10"/>
      <w:r w:rsidRPr="00D85EBA">
        <w:t>10.</w:t>
      </w:r>
      <w:r w:rsidRPr="00D85EBA">
        <w:tab/>
        <w:t xml:space="preserve">Caspi CE, Sorensen G, Subramanian SV, Kawachi I: </w:t>
      </w:r>
      <w:r w:rsidRPr="00D85EBA">
        <w:rPr>
          <w:b/>
        </w:rPr>
        <w:t>The local food environment and diet: A systematic review</w:t>
      </w:r>
      <w:r w:rsidRPr="00D85EBA">
        <w:t xml:space="preserve">. </w:t>
      </w:r>
      <w:r w:rsidRPr="00D85EBA">
        <w:rPr>
          <w:i/>
        </w:rPr>
        <w:t xml:space="preserve">Health &amp; Place </w:t>
      </w:r>
      <w:r w:rsidRPr="00D85EBA">
        <w:t xml:space="preserve">2012, </w:t>
      </w:r>
      <w:r w:rsidRPr="00D85EBA">
        <w:rPr>
          <w:b/>
        </w:rPr>
        <w:t>18</w:t>
      </w:r>
      <w:r w:rsidRPr="00D85EBA">
        <w:t>(5):1172-1187.</w:t>
      </w:r>
      <w:bookmarkEnd w:id="21"/>
    </w:p>
    <w:p w14:paraId="06633E71" w14:textId="77777777" w:rsidR="00D85EBA" w:rsidRPr="00D85EBA" w:rsidRDefault="00D85EBA" w:rsidP="00D85EBA">
      <w:pPr>
        <w:pStyle w:val="EndNoteBibliography"/>
        <w:spacing w:after="0"/>
        <w:ind w:left="720" w:hanging="720"/>
      </w:pPr>
      <w:bookmarkStart w:id="22" w:name="_ENREF_11"/>
      <w:r w:rsidRPr="00D85EBA">
        <w:t>11.</w:t>
      </w:r>
      <w:r w:rsidRPr="00D85EBA">
        <w:tab/>
        <w:t xml:space="preserve">Hollands GJ, Shemilt I, Marteau TM, Jebb SA, Kelly MP, Nakamura R, Suhrcke M, Ogilvie D: </w:t>
      </w:r>
      <w:r w:rsidRPr="00D85EBA">
        <w:rPr>
          <w:b/>
        </w:rPr>
        <w:t>Altering micro-environments to change population health behaviour: towards an evidence base for choice architecture interventions</w:t>
      </w:r>
      <w:r w:rsidRPr="00D85EBA">
        <w:t xml:space="preserve">. </w:t>
      </w:r>
      <w:r w:rsidRPr="00D85EBA">
        <w:rPr>
          <w:i/>
        </w:rPr>
        <w:t xml:space="preserve">BMC Public Health </w:t>
      </w:r>
      <w:r w:rsidRPr="00D85EBA">
        <w:t xml:space="preserve">2013, </w:t>
      </w:r>
      <w:r w:rsidRPr="00D85EBA">
        <w:rPr>
          <w:b/>
        </w:rPr>
        <w:t>13</w:t>
      </w:r>
      <w:r w:rsidRPr="00D85EBA">
        <w:t>:1218.</w:t>
      </w:r>
      <w:bookmarkEnd w:id="22"/>
    </w:p>
    <w:p w14:paraId="5E9B0669" w14:textId="77777777" w:rsidR="00D85EBA" w:rsidRPr="00D85EBA" w:rsidRDefault="00D85EBA" w:rsidP="00D85EBA">
      <w:pPr>
        <w:pStyle w:val="EndNoteBibliography"/>
        <w:spacing w:after="0"/>
        <w:ind w:left="720" w:hanging="720"/>
      </w:pPr>
      <w:bookmarkStart w:id="23" w:name="_ENREF_12"/>
      <w:r w:rsidRPr="00D85EBA">
        <w:t>12.</w:t>
      </w:r>
      <w:r w:rsidRPr="00D85EBA">
        <w:tab/>
        <w:t xml:space="preserve">Department for Environment Food and Rural Affairs: </w:t>
      </w:r>
      <w:r w:rsidRPr="00D85EBA">
        <w:rPr>
          <w:b/>
        </w:rPr>
        <w:t>Food Statistics in your pocket: Food Chain</w:t>
      </w:r>
      <w:r w:rsidRPr="00D85EBA">
        <w:t>. In</w:t>
      </w:r>
      <w:r w:rsidRPr="00D85EBA">
        <w:rPr>
          <w:i/>
        </w:rPr>
        <w:t>.</w:t>
      </w:r>
      <w:r w:rsidRPr="00D85EBA">
        <w:t xml:space="preserve"> York, UK; 2020.</w:t>
      </w:r>
      <w:bookmarkEnd w:id="23"/>
    </w:p>
    <w:p w14:paraId="6A22D1D6" w14:textId="77777777" w:rsidR="00D85EBA" w:rsidRPr="00D85EBA" w:rsidRDefault="00D85EBA" w:rsidP="00D85EBA">
      <w:pPr>
        <w:pStyle w:val="EndNoteBibliography"/>
        <w:spacing w:after="0"/>
        <w:ind w:left="720" w:hanging="720"/>
      </w:pPr>
      <w:bookmarkStart w:id="24" w:name="_ENREF_13"/>
      <w:r w:rsidRPr="00D85EBA">
        <w:t>13.</w:t>
      </w:r>
      <w:r w:rsidRPr="00D85EBA">
        <w:tab/>
        <w:t xml:space="preserve">Glanz K, Sallis JF, Saelens BE, Frank LD: </w:t>
      </w:r>
      <w:r w:rsidRPr="00D85EBA">
        <w:rPr>
          <w:b/>
        </w:rPr>
        <w:t>Healthy nutrition environments: concepts and measures</w:t>
      </w:r>
      <w:r w:rsidRPr="00D85EBA">
        <w:t xml:space="preserve">. </w:t>
      </w:r>
      <w:r w:rsidRPr="00D85EBA">
        <w:rPr>
          <w:i/>
        </w:rPr>
        <w:t xml:space="preserve">Am J Health Promot </w:t>
      </w:r>
      <w:r w:rsidRPr="00D85EBA">
        <w:t xml:space="preserve">2005, </w:t>
      </w:r>
      <w:r w:rsidRPr="00D85EBA">
        <w:rPr>
          <w:b/>
        </w:rPr>
        <w:t>19</w:t>
      </w:r>
      <w:r w:rsidRPr="00D85EBA">
        <w:t>(5):330-333, ii.</w:t>
      </w:r>
      <w:bookmarkEnd w:id="24"/>
    </w:p>
    <w:p w14:paraId="4728267D" w14:textId="77777777" w:rsidR="00D85EBA" w:rsidRPr="00D85EBA" w:rsidRDefault="00D85EBA" w:rsidP="00D85EBA">
      <w:pPr>
        <w:pStyle w:val="EndNoteBibliography"/>
        <w:spacing w:after="0"/>
        <w:ind w:left="720" w:hanging="720"/>
      </w:pPr>
      <w:bookmarkStart w:id="25" w:name="_ENREF_14"/>
      <w:r w:rsidRPr="00D85EBA">
        <w:t>14.</w:t>
      </w:r>
      <w:r w:rsidRPr="00D85EBA">
        <w:tab/>
        <w:t xml:space="preserve">Shaw SC, Ntani G, Baird J, Vogel CA: </w:t>
      </w:r>
      <w:r w:rsidRPr="00D85EBA">
        <w:rPr>
          <w:b/>
        </w:rPr>
        <w:t>A systematic review of the influences of food store product placement on dietary-related outcomes</w:t>
      </w:r>
      <w:r w:rsidRPr="00D85EBA">
        <w:t xml:space="preserve">. </w:t>
      </w:r>
      <w:r w:rsidRPr="00D85EBA">
        <w:rPr>
          <w:i/>
        </w:rPr>
        <w:t xml:space="preserve">Nutr Rev </w:t>
      </w:r>
      <w:r w:rsidRPr="00D85EBA">
        <w:t xml:space="preserve">2020, </w:t>
      </w:r>
      <w:r w:rsidRPr="00D85EBA">
        <w:rPr>
          <w:b/>
        </w:rPr>
        <w:t>78</w:t>
      </w:r>
      <w:r w:rsidRPr="00D85EBA">
        <w:t>(12):1030-1045.</w:t>
      </w:r>
      <w:bookmarkEnd w:id="25"/>
    </w:p>
    <w:p w14:paraId="036A5735" w14:textId="77777777" w:rsidR="00D85EBA" w:rsidRPr="00D85EBA" w:rsidRDefault="00D85EBA" w:rsidP="00D85EBA">
      <w:pPr>
        <w:pStyle w:val="EndNoteBibliography"/>
        <w:spacing w:after="0"/>
        <w:ind w:left="720" w:hanging="720"/>
      </w:pPr>
      <w:bookmarkStart w:id="26" w:name="_ENREF_15"/>
      <w:r w:rsidRPr="00D85EBA">
        <w:t>15.</w:t>
      </w:r>
      <w:r w:rsidRPr="00D85EBA">
        <w:tab/>
        <w:t xml:space="preserve">Bennett R, Zorbas C, Huse O, Peeters A, Cameron AJ, Sacks G, Backholer K: </w:t>
      </w:r>
      <w:r w:rsidRPr="00D85EBA">
        <w:rPr>
          <w:b/>
        </w:rPr>
        <w:t>Prevalence of healthy and unhealthy food and beverage price promotions and their potential influence on shopper purchasing behaviour: A systematic review of the literature</w:t>
      </w:r>
      <w:r w:rsidRPr="00D85EBA">
        <w:t xml:space="preserve">. </w:t>
      </w:r>
      <w:r w:rsidRPr="00D85EBA">
        <w:rPr>
          <w:i/>
        </w:rPr>
        <w:t xml:space="preserve">Obes Rev </w:t>
      </w:r>
      <w:r w:rsidRPr="00D85EBA">
        <w:t xml:space="preserve">2020, </w:t>
      </w:r>
      <w:r w:rsidRPr="00D85EBA">
        <w:rPr>
          <w:b/>
        </w:rPr>
        <w:t>21</w:t>
      </w:r>
      <w:r w:rsidRPr="00D85EBA">
        <w:t>(1):e12948.</w:t>
      </w:r>
      <w:bookmarkEnd w:id="26"/>
    </w:p>
    <w:p w14:paraId="69EBB65D" w14:textId="77777777" w:rsidR="00D85EBA" w:rsidRPr="00D85EBA" w:rsidRDefault="00D85EBA" w:rsidP="00D85EBA">
      <w:pPr>
        <w:pStyle w:val="EndNoteBibliography"/>
        <w:spacing w:after="0"/>
        <w:ind w:left="720" w:hanging="720"/>
      </w:pPr>
      <w:bookmarkStart w:id="27" w:name="_ENREF_16"/>
      <w:r w:rsidRPr="00D85EBA">
        <w:t>16.</w:t>
      </w:r>
      <w:r w:rsidRPr="00D85EBA">
        <w:tab/>
        <w:t xml:space="preserve">Rao M, Afshin A, Singh G, Mozaffarian D: </w:t>
      </w:r>
      <w:r w:rsidRPr="00D85EBA">
        <w:rPr>
          <w:b/>
        </w:rPr>
        <w:t>Do healthier foods and diet patterns cost more than less healthy options? A systematic review and meta-analysis</w:t>
      </w:r>
      <w:r w:rsidRPr="00D85EBA">
        <w:t xml:space="preserve">. </w:t>
      </w:r>
      <w:r w:rsidRPr="00D85EBA">
        <w:rPr>
          <w:i/>
        </w:rPr>
        <w:t xml:space="preserve">BMJ Open </w:t>
      </w:r>
      <w:r w:rsidRPr="00D85EBA">
        <w:t xml:space="preserve">2013, </w:t>
      </w:r>
      <w:r w:rsidRPr="00D85EBA">
        <w:rPr>
          <w:b/>
        </w:rPr>
        <w:t>3</w:t>
      </w:r>
      <w:r w:rsidRPr="00D85EBA">
        <w:t>(12):e004277.</w:t>
      </w:r>
      <w:bookmarkEnd w:id="27"/>
    </w:p>
    <w:p w14:paraId="280ADA07" w14:textId="77777777" w:rsidR="00D85EBA" w:rsidRPr="00D85EBA" w:rsidRDefault="00D85EBA" w:rsidP="00D85EBA">
      <w:pPr>
        <w:pStyle w:val="EndNoteBibliography"/>
        <w:spacing w:after="0"/>
        <w:ind w:left="720" w:hanging="720"/>
      </w:pPr>
      <w:bookmarkStart w:id="28" w:name="_ENREF_17"/>
      <w:r w:rsidRPr="00D85EBA">
        <w:t>17.</w:t>
      </w:r>
      <w:r w:rsidRPr="00D85EBA">
        <w:tab/>
        <w:t xml:space="preserve">Riesenberg D, Backholer K, Zorbas C, Sacks G, Paix A, Marshall J, Blake MR, Bennett R, Peeters A, Cameron AJ: </w:t>
      </w:r>
      <w:r w:rsidRPr="00D85EBA">
        <w:rPr>
          <w:b/>
        </w:rPr>
        <w:t>Price Promotions by Food Category and Product Healthiness in an Australian Supermarket Chain, 2017-2018</w:t>
      </w:r>
      <w:r w:rsidRPr="00D85EBA">
        <w:t xml:space="preserve">. </w:t>
      </w:r>
      <w:r w:rsidRPr="00D85EBA">
        <w:rPr>
          <w:i/>
        </w:rPr>
        <w:t xml:space="preserve">Am J Public Health </w:t>
      </w:r>
      <w:r w:rsidRPr="00D85EBA">
        <w:t xml:space="preserve">2019, </w:t>
      </w:r>
      <w:r w:rsidRPr="00D85EBA">
        <w:rPr>
          <w:b/>
        </w:rPr>
        <w:t>109</w:t>
      </w:r>
      <w:r w:rsidRPr="00D85EBA">
        <w:t>(10):1434-1439.</w:t>
      </w:r>
      <w:bookmarkEnd w:id="28"/>
    </w:p>
    <w:p w14:paraId="04C576E2" w14:textId="77777777" w:rsidR="00D85EBA" w:rsidRPr="00D85EBA" w:rsidRDefault="00D85EBA" w:rsidP="00D85EBA">
      <w:pPr>
        <w:pStyle w:val="EndNoteBibliography"/>
        <w:spacing w:after="0"/>
        <w:ind w:left="720" w:hanging="720"/>
      </w:pPr>
      <w:bookmarkStart w:id="29" w:name="_ENREF_18"/>
      <w:r w:rsidRPr="00D85EBA">
        <w:t>18.</w:t>
      </w:r>
      <w:r w:rsidRPr="00D85EBA">
        <w:tab/>
        <w:t>Thornton LE, Cameron AJ, McNaughton SA, Waterlander WE, Sodergren M, Svastisalee C, Blanchard L, Liese AD, Battersby S, Carter MA</w:t>
      </w:r>
      <w:r w:rsidRPr="00D85EBA">
        <w:rPr>
          <w:i/>
        </w:rPr>
        <w:t xml:space="preserve"> et al</w:t>
      </w:r>
      <w:r w:rsidRPr="00D85EBA">
        <w:t xml:space="preserve">: </w:t>
      </w:r>
      <w:r w:rsidRPr="00D85EBA">
        <w:rPr>
          <w:b/>
        </w:rPr>
        <w:t>Does the availability of snack foods in supermarkets vary internationally?</w:t>
      </w:r>
      <w:r w:rsidRPr="00D85EBA">
        <w:t xml:space="preserve"> </w:t>
      </w:r>
      <w:r w:rsidRPr="00D85EBA">
        <w:rPr>
          <w:i/>
        </w:rPr>
        <w:t xml:space="preserve">International Journal of Behavioral Nutrition &amp; Physical Activity </w:t>
      </w:r>
      <w:r w:rsidRPr="00D85EBA">
        <w:t xml:space="preserve">2013, </w:t>
      </w:r>
      <w:r w:rsidRPr="00D85EBA">
        <w:rPr>
          <w:b/>
        </w:rPr>
        <w:t>10</w:t>
      </w:r>
      <w:r w:rsidRPr="00D85EBA">
        <w:t>:56.</w:t>
      </w:r>
      <w:bookmarkEnd w:id="29"/>
    </w:p>
    <w:p w14:paraId="28062E5A" w14:textId="77777777" w:rsidR="00D85EBA" w:rsidRPr="00D85EBA" w:rsidRDefault="00D85EBA" w:rsidP="00D85EBA">
      <w:pPr>
        <w:pStyle w:val="EndNoteBibliography"/>
        <w:spacing w:after="0"/>
        <w:ind w:left="720" w:hanging="720"/>
      </w:pPr>
      <w:bookmarkStart w:id="30" w:name="_ENREF_19"/>
      <w:r w:rsidRPr="00D85EBA">
        <w:t>19.</w:t>
      </w:r>
      <w:r w:rsidRPr="00D85EBA">
        <w:tab/>
        <w:t xml:space="preserve">Obesity Health Alliance: </w:t>
      </w:r>
      <w:r w:rsidRPr="00D85EBA">
        <w:rPr>
          <w:b/>
        </w:rPr>
        <w:t>Out of place: the extent of unhealthy foods in prime locations in supermarkets</w:t>
      </w:r>
      <w:r w:rsidRPr="00D85EBA">
        <w:t>. In</w:t>
      </w:r>
      <w:r w:rsidRPr="00D85EBA">
        <w:rPr>
          <w:i/>
        </w:rPr>
        <w:t>.</w:t>
      </w:r>
      <w:r w:rsidRPr="00D85EBA">
        <w:t>; 2018.</w:t>
      </w:r>
      <w:bookmarkEnd w:id="30"/>
    </w:p>
    <w:p w14:paraId="2A3E4157" w14:textId="77777777" w:rsidR="00D85EBA" w:rsidRPr="00D85EBA" w:rsidRDefault="00D85EBA" w:rsidP="00D85EBA">
      <w:pPr>
        <w:pStyle w:val="EndNoteBibliography"/>
        <w:spacing w:after="0"/>
        <w:ind w:left="720" w:hanging="720"/>
      </w:pPr>
      <w:bookmarkStart w:id="31" w:name="_ENREF_20"/>
      <w:r w:rsidRPr="00D85EBA">
        <w:t>20.</w:t>
      </w:r>
      <w:r w:rsidRPr="00D85EBA">
        <w:tab/>
        <w:t xml:space="preserve">Rutter H: </w:t>
      </w:r>
      <w:r w:rsidRPr="00D85EBA">
        <w:rPr>
          <w:b/>
        </w:rPr>
        <w:t>The Complex Systems Challenge of Obesity</w:t>
      </w:r>
      <w:r w:rsidRPr="00D85EBA">
        <w:t xml:space="preserve">. </w:t>
      </w:r>
      <w:r w:rsidRPr="00D85EBA">
        <w:rPr>
          <w:i/>
        </w:rPr>
        <w:t xml:space="preserve">Clin Chem </w:t>
      </w:r>
      <w:r w:rsidRPr="00D85EBA">
        <w:t xml:space="preserve">2018, </w:t>
      </w:r>
      <w:r w:rsidRPr="00D85EBA">
        <w:rPr>
          <w:b/>
        </w:rPr>
        <w:t>64</w:t>
      </w:r>
      <w:r w:rsidRPr="00D85EBA">
        <w:t>(1):44-46.</w:t>
      </w:r>
      <w:bookmarkEnd w:id="31"/>
    </w:p>
    <w:p w14:paraId="6A57AF9F" w14:textId="77777777" w:rsidR="00D85EBA" w:rsidRPr="00D85EBA" w:rsidRDefault="00D85EBA" w:rsidP="00D85EBA">
      <w:pPr>
        <w:pStyle w:val="EndNoteBibliography"/>
        <w:spacing w:after="0"/>
        <w:ind w:left="720" w:hanging="720"/>
      </w:pPr>
      <w:bookmarkStart w:id="32" w:name="_ENREF_21"/>
      <w:r w:rsidRPr="00D85EBA">
        <w:t>21.</w:t>
      </w:r>
      <w:r w:rsidRPr="00D85EBA">
        <w:tab/>
        <w:t xml:space="preserve">Sloman S: </w:t>
      </w:r>
      <w:r w:rsidRPr="00D85EBA">
        <w:rPr>
          <w:b/>
        </w:rPr>
        <w:t>The Empirical Case For Two Systems of Reasoning</w:t>
      </w:r>
      <w:r w:rsidRPr="00D85EBA">
        <w:t xml:space="preserve">. </w:t>
      </w:r>
      <w:r w:rsidRPr="00D85EBA">
        <w:rPr>
          <w:i/>
        </w:rPr>
        <w:t xml:space="preserve">Psychological Bulletin </w:t>
      </w:r>
      <w:r w:rsidRPr="00D85EBA">
        <w:t xml:space="preserve">1996, </w:t>
      </w:r>
      <w:r w:rsidRPr="00D85EBA">
        <w:rPr>
          <w:b/>
        </w:rPr>
        <w:t>119</w:t>
      </w:r>
      <w:r w:rsidRPr="00D85EBA">
        <w:t>:3.</w:t>
      </w:r>
      <w:bookmarkEnd w:id="32"/>
    </w:p>
    <w:p w14:paraId="4E20836A" w14:textId="77777777" w:rsidR="00D85EBA" w:rsidRPr="00D85EBA" w:rsidRDefault="00D85EBA" w:rsidP="00D85EBA">
      <w:pPr>
        <w:pStyle w:val="EndNoteBibliography"/>
        <w:spacing w:after="0"/>
        <w:ind w:left="720" w:hanging="720"/>
      </w:pPr>
      <w:bookmarkStart w:id="33" w:name="_ENREF_22"/>
      <w:r w:rsidRPr="00D85EBA">
        <w:t>22.</w:t>
      </w:r>
      <w:r w:rsidRPr="00D85EBA">
        <w:tab/>
        <w:t xml:space="preserve">Black C, Ntani G, Inskip H, Cooper C, Cummins S, Moon G, Baird J: </w:t>
      </w:r>
      <w:r w:rsidRPr="00D85EBA">
        <w:rPr>
          <w:b/>
        </w:rPr>
        <w:t>Measuring the healthfulness of food retail stores: variations by store type and neighbourhood deprivation</w:t>
      </w:r>
      <w:r w:rsidRPr="00D85EBA">
        <w:t xml:space="preserve">. </w:t>
      </w:r>
      <w:r w:rsidRPr="00D85EBA">
        <w:rPr>
          <w:i/>
        </w:rPr>
        <w:t xml:space="preserve">The international journal of behavioral nutrition and physical activity </w:t>
      </w:r>
      <w:r w:rsidRPr="00D85EBA">
        <w:t xml:space="preserve">2014, </w:t>
      </w:r>
      <w:r w:rsidRPr="00D85EBA">
        <w:rPr>
          <w:b/>
        </w:rPr>
        <w:t>11</w:t>
      </w:r>
      <w:r w:rsidRPr="00D85EBA">
        <w:t>(1):69.</w:t>
      </w:r>
      <w:bookmarkEnd w:id="33"/>
    </w:p>
    <w:p w14:paraId="62344FD5" w14:textId="77777777" w:rsidR="00D85EBA" w:rsidRPr="00D85EBA" w:rsidRDefault="00D85EBA" w:rsidP="00D85EBA">
      <w:pPr>
        <w:pStyle w:val="EndNoteBibliography"/>
        <w:spacing w:after="0"/>
        <w:ind w:left="720" w:hanging="720"/>
      </w:pPr>
      <w:bookmarkStart w:id="34" w:name="_ENREF_23"/>
      <w:r w:rsidRPr="00D85EBA">
        <w:t>23.</w:t>
      </w:r>
      <w:r w:rsidRPr="00D85EBA">
        <w:tab/>
        <w:t xml:space="preserve">Vogel C, Ntani G, Inskip H, Barker M, Cummins S, Cooper C, Moon G, Baird J: </w:t>
      </w:r>
      <w:r w:rsidRPr="00D85EBA">
        <w:rPr>
          <w:b/>
        </w:rPr>
        <w:t>Education and the Relationship Between Supermarket Environment and Diet</w:t>
      </w:r>
      <w:r w:rsidRPr="00D85EBA">
        <w:t xml:space="preserve">. </w:t>
      </w:r>
      <w:r w:rsidRPr="00D85EBA">
        <w:rPr>
          <w:i/>
        </w:rPr>
        <w:t xml:space="preserve">Am J Prev Med </w:t>
      </w:r>
      <w:r w:rsidRPr="00D85EBA">
        <w:t xml:space="preserve">2016, </w:t>
      </w:r>
      <w:r w:rsidRPr="00D85EBA">
        <w:rPr>
          <w:b/>
        </w:rPr>
        <w:t>51</w:t>
      </w:r>
      <w:r w:rsidRPr="00D85EBA">
        <w:t>(2):e27-e34.</w:t>
      </w:r>
      <w:bookmarkEnd w:id="34"/>
    </w:p>
    <w:p w14:paraId="035C3D31" w14:textId="77777777" w:rsidR="00D85EBA" w:rsidRPr="00D85EBA" w:rsidRDefault="00D85EBA" w:rsidP="00D85EBA">
      <w:pPr>
        <w:pStyle w:val="EndNoteBibliography"/>
        <w:spacing w:after="0"/>
        <w:ind w:left="720" w:hanging="720"/>
      </w:pPr>
      <w:bookmarkStart w:id="35" w:name="_ENREF_24"/>
      <w:r w:rsidRPr="00D85EBA">
        <w:t>24.</w:t>
      </w:r>
      <w:r w:rsidRPr="00D85EBA">
        <w:tab/>
        <w:t xml:space="preserve">Campbell S, James EL, Stacey FG, Bowman J, Chapman K, Kelly B: </w:t>
      </w:r>
      <w:r w:rsidRPr="00D85EBA">
        <w:rPr>
          <w:b/>
        </w:rPr>
        <w:t>A mixed-method examination of food marketing directed towards children in Australian supermarkets</w:t>
      </w:r>
      <w:r w:rsidRPr="00D85EBA">
        <w:t xml:space="preserve">. </w:t>
      </w:r>
      <w:r w:rsidRPr="00D85EBA">
        <w:rPr>
          <w:i/>
        </w:rPr>
        <w:t xml:space="preserve">Health Promot Int </w:t>
      </w:r>
      <w:r w:rsidRPr="00D85EBA">
        <w:t xml:space="preserve">2014, </w:t>
      </w:r>
      <w:r w:rsidRPr="00D85EBA">
        <w:rPr>
          <w:b/>
        </w:rPr>
        <w:t>29</w:t>
      </w:r>
      <w:r w:rsidRPr="00D85EBA">
        <w:t>(2):267-277.</w:t>
      </w:r>
      <w:bookmarkEnd w:id="35"/>
    </w:p>
    <w:p w14:paraId="18F5AC4D" w14:textId="77777777" w:rsidR="00D85EBA" w:rsidRPr="00D85EBA" w:rsidRDefault="00D85EBA" w:rsidP="00D85EBA">
      <w:pPr>
        <w:pStyle w:val="EndNoteBibliography"/>
        <w:spacing w:after="0"/>
        <w:ind w:left="720" w:hanging="720"/>
      </w:pPr>
      <w:bookmarkStart w:id="36" w:name="_ENREF_25"/>
      <w:r w:rsidRPr="00D85EBA">
        <w:t>25.</w:t>
      </w:r>
      <w:r w:rsidRPr="00D85EBA">
        <w:tab/>
        <w:t xml:space="preserve">Wingert K, Zachary DA, Fox M, Gittelsohn J, Surkan PJ: </w:t>
      </w:r>
      <w:r w:rsidRPr="00D85EBA">
        <w:rPr>
          <w:b/>
        </w:rPr>
        <w:t>Child as change agent. The potential of children to increase healthy food purchasing</w:t>
      </w:r>
      <w:r w:rsidRPr="00D85EBA">
        <w:t xml:space="preserve">. </w:t>
      </w:r>
      <w:r w:rsidRPr="00D85EBA">
        <w:rPr>
          <w:i/>
        </w:rPr>
        <w:t xml:space="preserve">Appetite </w:t>
      </w:r>
      <w:r w:rsidRPr="00D85EBA">
        <w:t xml:space="preserve">2014, </w:t>
      </w:r>
      <w:r w:rsidRPr="00D85EBA">
        <w:rPr>
          <w:b/>
        </w:rPr>
        <w:t>81</w:t>
      </w:r>
      <w:r w:rsidRPr="00D85EBA">
        <w:t>:330-336.</w:t>
      </w:r>
      <w:bookmarkEnd w:id="36"/>
    </w:p>
    <w:p w14:paraId="5C4F9A9E" w14:textId="77777777" w:rsidR="00D85EBA" w:rsidRPr="00D85EBA" w:rsidRDefault="00D85EBA" w:rsidP="00D85EBA">
      <w:pPr>
        <w:pStyle w:val="EndNoteBibliography"/>
        <w:spacing w:after="0"/>
        <w:ind w:left="720" w:hanging="720"/>
      </w:pPr>
      <w:bookmarkStart w:id="37" w:name="_ENREF_26"/>
      <w:r w:rsidRPr="00D85EBA">
        <w:t>26.</w:t>
      </w:r>
      <w:r w:rsidRPr="00D85EBA">
        <w:tab/>
        <w:t xml:space="preserve">Thompson C, Cummins S, Brown T, Kyle R: </w:t>
      </w:r>
      <w:r w:rsidRPr="00D85EBA">
        <w:rPr>
          <w:b/>
        </w:rPr>
        <w:t>Understanding interactions with the food environment: an exploration of supermarket food shopping routines in deprived neighbourhoods</w:t>
      </w:r>
      <w:r w:rsidRPr="00D85EBA">
        <w:t xml:space="preserve">. </w:t>
      </w:r>
      <w:r w:rsidRPr="00D85EBA">
        <w:rPr>
          <w:i/>
        </w:rPr>
        <w:t xml:space="preserve">Health Place </w:t>
      </w:r>
      <w:r w:rsidRPr="00D85EBA">
        <w:t xml:space="preserve">2013, </w:t>
      </w:r>
      <w:r w:rsidRPr="00D85EBA">
        <w:rPr>
          <w:b/>
        </w:rPr>
        <w:t>19</w:t>
      </w:r>
      <w:r w:rsidRPr="00D85EBA">
        <w:t>:116-123.</w:t>
      </w:r>
      <w:bookmarkEnd w:id="37"/>
    </w:p>
    <w:p w14:paraId="16FB183D" w14:textId="77777777" w:rsidR="00D85EBA" w:rsidRPr="00D85EBA" w:rsidRDefault="00D85EBA" w:rsidP="00D85EBA">
      <w:pPr>
        <w:pStyle w:val="EndNoteBibliography"/>
        <w:spacing w:after="0"/>
        <w:ind w:left="720" w:hanging="720"/>
      </w:pPr>
      <w:bookmarkStart w:id="38" w:name="_ENREF_27"/>
      <w:r w:rsidRPr="00D85EBA">
        <w:t>27.</w:t>
      </w:r>
      <w:r w:rsidRPr="00D85EBA">
        <w:tab/>
        <w:t xml:space="preserve">Ford A, Eadie D, Adams J, Adamson A, White M, Stead M: </w:t>
      </w:r>
      <w:r w:rsidRPr="00D85EBA">
        <w:rPr>
          <w:b/>
        </w:rPr>
        <w:t>Parents' and carers' awareness and perceptions of UK supermarket policies on less healthy food at checkouts: A qualitative study</w:t>
      </w:r>
      <w:r w:rsidRPr="00D85EBA">
        <w:t xml:space="preserve">. </w:t>
      </w:r>
      <w:r w:rsidRPr="00D85EBA">
        <w:rPr>
          <w:i/>
        </w:rPr>
        <w:t xml:space="preserve">Appetite </w:t>
      </w:r>
      <w:r w:rsidRPr="00D85EBA">
        <w:t xml:space="preserve">2020, </w:t>
      </w:r>
      <w:r w:rsidRPr="00D85EBA">
        <w:rPr>
          <w:b/>
        </w:rPr>
        <w:t>147</w:t>
      </w:r>
      <w:r w:rsidRPr="00D85EBA">
        <w:t>:104541.</w:t>
      </w:r>
      <w:bookmarkEnd w:id="38"/>
    </w:p>
    <w:p w14:paraId="48E0ED28" w14:textId="77777777" w:rsidR="00D85EBA" w:rsidRPr="00D85EBA" w:rsidRDefault="00D85EBA" w:rsidP="00D85EBA">
      <w:pPr>
        <w:pStyle w:val="EndNoteBibliography"/>
        <w:spacing w:after="0"/>
        <w:ind w:left="720" w:hanging="720"/>
      </w:pPr>
      <w:bookmarkStart w:id="39" w:name="_ENREF_28"/>
      <w:r w:rsidRPr="00D85EBA">
        <w:t>28.</w:t>
      </w:r>
      <w:r w:rsidRPr="00D85EBA">
        <w:tab/>
        <w:t xml:space="preserve">Castro IA, Majmundar A, Williams CB, Baquero B: </w:t>
      </w:r>
      <w:r w:rsidRPr="00D85EBA">
        <w:rPr>
          <w:b/>
        </w:rPr>
        <w:t>Customer Purchase Intentions and Choice in Food Retail Environments: A Scoping Review</w:t>
      </w:r>
      <w:r w:rsidRPr="00D85EBA">
        <w:t xml:space="preserve">. </w:t>
      </w:r>
      <w:r w:rsidRPr="00D85EBA">
        <w:rPr>
          <w:i/>
        </w:rPr>
        <w:t xml:space="preserve">Int J Environ Res Public Health </w:t>
      </w:r>
      <w:r w:rsidRPr="00D85EBA">
        <w:t xml:space="preserve">2018, </w:t>
      </w:r>
      <w:r w:rsidRPr="00D85EBA">
        <w:rPr>
          <w:b/>
        </w:rPr>
        <w:t>15</w:t>
      </w:r>
      <w:r w:rsidRPr="00D85EBA">
        <w:t>(11).</w:t>
      </w:r>
      <w:bookmarkEnd w:id="39"/>
    </w:p>
    <w:p w14:paraId="6B7D9A0B" w14:textId="77777777" w:rsidR="00D85EBA" w:rsidRPr="00D85EBA" w:rsidRDefault="00D85EBA" w:rsidP="00D85EBA">
      <w:pPr>
        <w:pStyle w:val="EndNoteBibliography"/>
        <w:spacing w:after="0"/>
        <w:ind w:left="720" w:hanging="720"/>
      </w:pPr>
      <w:bookmarkStart w:id="40" w:name="_ENREF_29"/>
      <w:r w:rsidRPr="00D85EBA">
        <w:t>29.</w:t>
      </w:r>
      <w:r w:rsidRPr="00D85EBA">
        <w:tab/>
        <w:t xml:space="preserve">Tong A, Sainsbury P, Craig J: </w:t>
      </w:r>
      <w:r w:rsidRPr="00D85EBA">
        <w:rPr>
          <w:b/>
        </w:rPr>
        <w:t>Consolidated criteria for reporting qualitative research (COREQ): a 32-item checklist for interviews and focus groups</w:t>
      </w:r>
      <w:r w:rsidRPr="00D85EBA">
        <w:t xml:space="preserve">. </w:t>
      </w:r>
      <w:r w:rsidRPr="00D85EBA">
        <w:rPr>
          <w:i/>
        </w:rPr>
        <w:t xml:space="preserve">Int J Qual Health Care </w:t>
      </w:r>
      <w:r w:rsidRPr="00D85EBA">
        <w:t xml:space="preserve">2007, </w:t>
      </w:r>
      <w:r w:rsidRPr="00D85EBA">
        <w:rPr>
          <w:b/>
        </w:rPr>
        <w:t>19</w:t>
      </w:r>
      <w:r w:rsidRPr="00D85EBA">
        <w:t>(6):349-357.</w:t>
      </w:r>
      <w:bookmarkEnd w:id="40"/>
    </w:p>
    <w:p w14:paraId="25B10E74" w14:textId="77777777" w:rsidR="00D85EBA" w:rsidRPr="00D85EBA" w:rsidRDefault="00D85EBA" w:rsidP="00D85EBA">
      <w:pPr>
        <w:pStyle w:val="EndNoteBibliography"/>
        <w:spacing w:after="0"/>
        <w:ind w:left="720" w:hanging="720"/>
      </w:pPr>
      <w:bookmarkStart w:id="41" w:name="_ENREF_30"/>
      <w:r w:rsidRPr="00D85EBA">
        <w:t>30.</w:t>
      </w:r>
      <w:r w:rsidRPr="00D85EBA">
        <w:tab/>
        <w:t xml:space="preserve">Thompson C, Cummins S, Brown T, Kyle R: </w:t>
      </w:r>
      <w:r w:rsidRPr="00D85EBA">
        <w:rPr>
          <w:b/>
        </w:rPr>
        <w:t>Understanding interactions with the food environment: An exploration of supermarket food shopping routines in deprived neighbourhoods</w:t>
      </w:r>
      <w:r w:rsidRPr="00D85EBA">
        <w:t xml:space="preserve">. </w:t>
      </w:r>
      <w:r w:rsidRPr="00D85EBA">
        <w:rPr>
          <w:i/>
        </w:rPr>
        <w:t xml:space="preserve">Health &amp; Place </w:t>
      </w:r>
      <w:r w:rsidRPr="00D85EBA">
        <w:t xml:space="preserve">2013, </w:t>
      </w:r>
      <w:r w:rsidRPr="00D85EBA">
        <w:rPr>
          <w:b/>
        </w:rPr>
        <w:t>19</w:t>
      </w:r>
      <w:r w:rsidRPr="00D85EBA">
        <w:t>:116-123.</w:t>
      </w:r>
      <w:bookmarkEnd w:id="41"/>
    </w:p>
    <w:p w14:paraId="1A8C6AE8" w14:textId="77777777" w:rsidR="00D85EBA" w:rsidRPr="00D85EBA" w:rsidRDefault="00D85EBA" w:rsidP="00D85EBA">
      <w:pPr>
        <w:pStyle w:val="EndNoteBibliography"/>
        <w:spacing w:after="0"/>
        <w:ind w:left="720" w:hanging="720"/>
      </w:pPr>
      <w:bookmarkStart w:id="42" w:name="_ENREF_31"/>
      <w:r w:rsidRPr="00D85EBA">
        <w:t>31.</w:t>
      </w:r>
      <w:r w:rsidRPr="00D85EBA">
        <w:tab/>
        <w:t xml:space="preserve">Winkler LL, Christensen U, Glumer C, Bloch P, Mikkelsen BE, Wansink B, Toft U: </w:t>
      </w:r>
      <w:r w:rsidRPr="00D85EBA">
        <w:rPr>
          <w:b/>
        </w:rPr>
        <w:t>Substituting sugar confectionery with fruit and healthy snacks at checkout - a win-win strategy for consumers and food stores? a study on consumer attitudes and sales effects of a healthy supermarket intervention</w:t>
      </w:r>
      <w:r w:rsidRPr="00D85EBA">
        <w:t xml:space="preserve">. </w:t>
      </w:r>
      <w:r w:rsidRPr="00D85EBA">
        <w:rPr>
          <w:i/>
        </w:rPr>
        <w:t xml:space="preserve">BMC Public Health </w:t>
      </w:r>
      <w:r w:rsidRPr="00D85EBA">
        <w:t xml:space="preserve">2016, </w:t>
      </w:r>
      <w:r w:rsidRPr="00D85EBA">
        <w:rPr>
          <w:b/>
        </w:rPr>
        <w:t>16</w:t>
      </w:r>
      <w:r w:rsidRPr="00D85EBA">
        <w:t>(1):1184.</w:t>
      </w:r>
      <w:bookmarkEnd w:id="42"/>
    </w:p>
    <w:p w14:paraId="64A5D7FF" w14:textId="77777777" w:rsidR="00D85EBA" w:rsidRPr="00D85EBA" w:rsidRDefault="00D85EBA" w:rsidP="00D85EBA">
      <w:pPr>
        <w:pStyle w:val="EndNoteBibliography"/>
        <w:spacing w:after="0"/>
        <w:ind w:left="720" w:hanging="720"/>
      </w:pPr>
      <w:bookmarkStart w:id="43" w:name="_ENREF_32"/>
      <w:r w:rsidRPr="00D85EBA">
        <w:t>32.</w:t>
      </w:r>
      <w:r w:rsidRPr="00D85EBA">
        <w:tab/>
        <w:t xml:space="preserve">Galletta A: </w:t>
      </w:r>
      <w:r w:rsidRPr="00D85EBA">
        <w:rPr>
          <w:b/>
        </w:rPr>
        <w:t>Mastering the Semi-structured Interview andBeyond: From Research Design to Analysis and Publication.</w:t>
      </w:r>
      <w:r w:rsidRPr="00D85EBA">
        <w:t>: New York University Press, New York.; 2012.</w:t>
      </w:r>
      <w:bookmarkEnd w:id="43"/>
    </w:p>
    <w:p w14:paraId="73E50BFC" w14:textId="77777777" w:rsidR="00D85EBA" w:rsidRPr="00D85EBA" w:rsidRDefault="00D85EBA" w:rsidP="00D85EBA">
      <w:pPr>
        <w:pStyle w:val="EndNoteBibliography"/>
        <w:spacing w:after="0"/>
        <w:ind w:left="720" w:hanging="720"/>
      </w:pPr>
      <w:bookmarkStart w:id="44" w:name="_ENREF_33"/>
      <w:r w:rsidRPr="00D85EBA">
        <w:t>33.</w:t>
      </w:r>
      <w:r w:rsidRPr="00D85EBA">
        <w:tab/>
        <w:t xml:space="preserve">Braun V, Clarke V: </w:t>
      </w:r>
      <w:r w:rsidRPr="00D85EBA">
        <w:rPr>
          <w:b/>
        </w:rPr>
        <w:t>Using thematic analysis in psychology</w:t>
      </w:r>
      <w:r w:rsidRPr="00D85EBA">
        <w:t xml:space="preserve">. </w:t>
      </w:r>
      <w:r w:rsidRPr="00D85EBA">
        <w:rPr>
          <w:i/>
        </w:rPr>
        <w:t xml:space="preserve">Qualitative Research in Psychology </w:t>
      </w:r>
      <w:r w:rsidRPr="00D85EBA">
        <w:t xml:space="preserve">2006, </w:t>
      </w:r>
      <w:r w:rsidRPr="00D85EBA">
        <w:rPr>
          <w:b/>
        </w:rPr>
        <w:t>3</w:t>
      </w:r>
      <w:r w:rsidRPr="00D85EBA">
        <w:t>(2):77-101.</w:t>
      </w:r>
      <w:bookmarkEnd w:id="44"/>
    </w:p>
    <w:p w14:paraId="503C6B9F" w14:textId="77777777" w:rsidR="00D85EBA" w:rsidRPr="00D85EBA" w:rsidRDefault="00D85EBA" w:rsidP="00D85EBA">
      <w:pPr>
        <w:pStyle w:val="EndNoteBibliography"/>
        <w:spacing w:after="0"/>
        <w:ind w:left="720" w:hanging="720"/>
      </w:pPr>
      <w:bookmarkStart w:id="45" w:name="_ENREF_34"/>
      <w:r w:rsidRPr="00D85EBA">
        <w:t>34.</w:t>
      </w:r>
      <w:r w:rsidRPr="00D85EBA">
        <w:tab/>
        <w:t xml:space="preserve">Braun V, Clarke V: </w:t>
      </w:r>
      <w:r w:rsidRPr="00D85EBA">
        <w:rPr>
          <w:b/>
        </w:rPr>
        <w:t>Successful qualitative research. A practical guide for beginners. London: SAGE</w:t>
      </w:r>
      <w:r w:rsidRPr="00D85EBA">
        <w:t>; 2013.</w:t>
      </w:r>
      <w:bookmarkEnd w:id="45"/>
    </w:p>
    <w:p w14:paraId="5B09ED1D" w14:textId="77777777" w:rsidR="00D85EBA" w:rsidRPr="00D85EBA" w:rsidRDefault="00D85EBA" w:rsidP="00D85EBA">
      <w:pPr>
        <w:pStyle w:val="EndNoteBibliography"/>
        <w:spacing w:after="0"/>
        <w:ind w:left="720" w:hanging="720"/>
      </w:pPr>
      <w:bookmarkStart w:id="46" w:name="_ENREF_35"/>
      <w:r w:rsidRPr="00D85EBA">
        <w:t>35.</w:t>
      </w:r>
      <w:r w:rsidRPr="00D85EBA">
        <w:tab/>
        <w:t xml:space="preserve">Pitt E, Gallegos D, Comans T, Cameron C, Thornton L: </w:t>
      </w:r>
      <w:r w:rsidRPr="00D85EBA">
        <w:rPr>
          <w:b/>
        </w:rPr>
        <w:t>Exploring the influence of local food environments on food behaviours: a systematic review of qualitative literature</w:t>
      </w:r>
      <w:r w:rsidRPr="00D85EBA">
        <w:t xml:space="preserve">. </w:t>
      </w:r>
      <w:r w:rsidRPr="00D85EBA">
        <w:rPr>
          <w:i/>
        </w:rPr>
        <w:t xml:space="preserve">Public Health Nutr </w:t>
      </w:r>
      <w:r w:rsidRPr="00D85EBA">
        <w:t xml:space="preserve">2017, </w:t>
      </w:r>
      <w:r w:rsidRPr="00D85EBA">
        <w:rPr>
          <w:b/>
        </w:rPr>
        <w:t>20</w:t>
      </w:r>
      <w:r w:rsidRPr="00D85EBA">
        <w:t>(13):2393-2405.</w:t>
      </w:r>
      <w:bookmarkEnd w:id="46"/>
    </w:p>
    <w:p w14:paraId="178CB4D9" w14:textId="77777777" w:rsidR="00D85EBA" w:rsidRPr="00D85EBA" w:rsidRDefault="00D85EBA" w:rsidP="00D85EBA">
      <w:pPr>
        <w:pStyle w:val="EndNoteBibliography"/>
        <w:spacing w:after="0"/>
        <w:ind w:left="720" w:hanging="720"/>
      </w:pPr>
      <w:bookmarkStart w:id="47" w:name="_ENREF_36"/>
      <w:r w:rsidRPr="00D85EBA">
        <w:t>36.</w:t>
      </w:r>
      <w:r w:rsidRPr="00D85EBA">
        <w:tab/>
        <w:t xml:space="preserve">Cannuscio, Hillier A, Karpyn A, Glanz K: </w:t>
      </w:r>
      <w:r w:rsidRPr="00D85EBA">
        <w:rPr>
          <w:b/>
        </w:rPr>
        <w:t>The social dynamics of healthy food shopping and store choice in an urban environment</w:t>
      </w:r>
      <w:r w:rsidRPr="00D85EBA">
        <w:t xml:space="preserve">. </w:t>
      </w:r>
      <w:r w:rsidRPr="00D85EBA">
        <w:rPr>
          <w:i/>
        </w:rPr>
        <w:t xml:space="preserve">Soc Sci Med </w:t>
      </w:r>
      <w:r w:rsidRPr="00D85EBA">
        <w:t xml:space="preserve">2014, </w:t>
      </w:r>
      <w:r w:rsidRPr="00D85EBA">
        <w:rPr>
          <w:b/>
        </w:rPr>
        <w:t>122</w:t>
      </w:r>
      <w:r w:rsidRPr="00D85EBA">
        <w:t>:13-20.</w:t>
      </w:r>
      <w:bookmarkEnd w:id="47"/>
    </w:p>
    <w:p w14:paraId="78D7FCD1" w14:textId="77777777" w:rsidR="00D85EBA" w:rsidRPr="00D85EBA" w:rsidRDefault="00D85EBA" w:rsidP="00D85EBA">
      <w:pPr>
        <w:pStyle w:val="EndNoteBibliography"/>
        <w:spacing w:after="0"/>
        <w:ind w:left="720" w:hanging="720"/>
      </w:pPr>
      <w:bookmarkStart w:id="48" w:name="_ENREF_37"/>
      <w:r w:rsidRPr="00D85EBA">
        <w:t>37.</w:t>
      </w:r>
      <w:r w:rsidRPr="00D85EBA">
        <w:tab/>
        <w:t xml:space="preserve">Black, Moon G, Baird J: </w:t>
      </w:r>
      <w:r w:rsidRPr="00D85EBA">
        <w:rPr>
          <w:b/>
        </w:rPr>
        <w:t>Dietary inequalities: what is the evidence for the effect of the neighbourhood food environment?</w:t>
      </w:r>
      <w:r w:rsidRPr="00D85EBA">
        <w:t xml:space="preserve"> </w:t>
      </w:r>
      <w:r w:rsidRPr="00D85EBA">
        <w:rPr>
          <w:i/>
        </w:rPr>
        <w:t xml:space="preserve">Health Place </w:t>
      </w:r>
      <w:r w:rsidRPr="00D85EBA">
        <w:t xml:space="preserve">2014a, </w:t>
      </w:r>
      <w:r w:rsidRPr="00D85EBA">
        <w:rPr>
          <w:b/>
        </w:rPr>
        <w:t>27</w:t>
      </w:r>
      <w:r w:rsidRPr="00D85EBA">
        <w:t>:229-242.</w:t>
      </w:r>
      <w:bookmarkEnd w:id="48"/>
    </w:p>
    <w:p w14:paraId="6A73D8A9" w14:textId="77777777" w:rsidR="00D85EBA" w:rsidRPr="00D85EBA" w:rsidRDefault="00D85EBA" w:rsidP="00D85EBA">
      <w:pPr>
        <w:pStyle w:val="EndNoteBibliography"/>
        <w:spacing w:after="0"/>
        <w:ind w:left="720" w:hanging="720"/>
      </w:pPr>
      <w:bookmarkStart w:id="49" w:name="_ENREF_38"/>
      <w:r w:rsidRPr="00D85EBA">
        <w:t>38.</w:t>
      </w:r>
      <w:r w:rsidRPr="00D85EBA">
        <w:tab/>
        <w:t>Black, Ntani G, Kenny R, Tinati T, Jarman M, Lawrence W, Barker M, Inskip H, Cooper C, Moon G</w:t>
      </w:r>
      <w:r w:rsidRPr="00D85EBA">
        <w:rPr>
          <w:i/>
        </w:rPr>
        <w:t xml:space="preserve"> et al</w:t>
      </w:r>
      <w:r w:rsidRPr="00D85EBA">
        <w:t xml:space="preserve">: </w:t>
      </w:r>
      <w:r w:rsidRPr="00D85EBA">
        <w:rPr>
          <w:b/>
        </w:rPr>
        <w:t>Variety and quality of healthy foods differ according to neighbourhood deprivation</w:t>
      </w:r>
      <w:r w:rsidRPr="00D85EBA">
        <w:t xml:space="preserve">. </w:t>
      </w:r>
      <w:r w:rsidRPr="00D85EBA">
        <w:rPr>
          <w:i/>
        </w:rPr>
        <w:t xml:space="preserve">Health Place </w:t>
      </w:r>
      <w:r w:rsidRPr="00D85EBA">
        <w:t xml:space="preserve">2012, </w:t>
      </w:r>
      <w:r w:rsidRPr="00D85EBA">
        <w:rPr>
          <w:b/>
        </w:rPr>
        <w:t>18</w:t>
      </w:r>
      <w:r w:rsidRPr="00D85EBA">
        <w:t>(6):1292-1299.</w:t>
      </w:r>
      <w:bookmarkEnd w:id="49"/>
    </w:p>
    <w:p w14:paraId="446E4BA0" w14:textId="77777777" w:rsidR="00D85EBA" w:rsidRPr="00D85EBA" w:rsidRDefault="00D85EBA" w:rsidP="00D85EBA">
      <w:pPr>
        <w:pStyle w:val="EndNoteBibliography"/>
        <w:spacing w:after="0"/>
        <w:ind w:left="720" w:hanging="720"/>
      </w:pPr>
      <w:bookmarkStart w:id="50" w:name="_ENREF_39"/>
      <w:r w:rsidRPr="00D85EBA">
        <w:t>39.</w:t>
      </w:r>
      <w:r w:rsidRPr="00D85EBA">
        <w:tab/>
        <w:t xml:space="preserve">DiSantis KI, Grier SA, Odoms-Young A, Baskin ML, Carter-Edwards L, Young DR, Lassiter V, Kumanyika SK: </w:t>
      </w:r>
      <w:r w:rsidRPr="00D85EBA">
        <w:rPr>
          <w:b/>
        </w:rPr>
        <w:t>What "price" means when buying food: insights from a multisite qualitative study with Black Americans</w:t>
      </w:r>
      <w:r w:rsidRPr="00D85EBA">
        <w:t xml:space="preserve">. </w:t>
      </w:r>
      <w:r w:rsidRPr="00D85EBA">
        <w:rPr>
          <w:i/>
        </w:rPr>
        <w:t xml:space="preserve">Am J Public Health </w:t>
      </w:r>
      <w:r w:rsidRPr="00D85EBA">
        <w:t xml:space="preserve">2013, </w:t>
      </w:r>
      <w:r w:rsidRPr="00D85EBA">
        <w:rPr>
          <w:b/>
        </w:rPr>
        <w:t>103</w:t>
      </w:r>
      <w:r w:rsidRPr="00D85EBA">
        <w:t>(3):516-522.</w:t>
      </w:r>
      <w:bookmarkEnd w:id="50"/>
    </w:p>
    <w:p w14:paraId="6EA8A0FC" w14:textId="77777777" w:rsidR="00D85EBA" w:rsidRPr="00D85EBA" w:rsidRDefault="00D85EBA" w:rsidP="00D85EBA">
      <w:pPr>
        <w:pStyle w:val="EndNoteBibliography"/>
        <w:spacing w:after="0"/>
        <w:ind w:left="720" w:hanging="720"/>
      </w:pPr>
      <w:bookmarkStart w:id="51" w:name="_ENREF_40"/>
      <w:r w:rsidRPr="00D85EBA">
        <w:t>40.</w:t>
      </w:r>
      <w:r w:rsidRPr="00D85EBA">
        <w:tab/>
        <w:t xml:space="preserve">Lawrence W, Skinner C, Haslam C, Robinson S, Inskip H, Barker D, Cooper C, Jackson A, Barker M: </w:t>
      </w:r>
      <w:r w:rsidRPr="00D85EBA">
        <w:rPr>
          <w:b/>
        </w:rPr>
        <w:t>Why women of lower educational attainment struggle to make healthier food choices: The importance of psychological and social factors</w:t>
      </w:r>
      <w:r w:rsidRPr="00D85EBA">
        <w:t xml:space="preserve">. </w:t>
      </w:r>
      <w:r w:rsidRPr="00D85EBA">
        <w:rPr>
          <w:i/>
        </w:rPr>
        <w:t xml:space="preserve">Psychol Health </w:t>
      </w:r>
      <w:r w:rsidRPr="00D85EBA">
        <w:t xml:space="preserve">2009, </w:t>
      </w:r>
      <w:r w:rsidRPr="00D85EBA">
        <w:rPr>
          <w:b/>
        </w:rPr>
        <w:t>24</w:t>
      </w:r>
      <w:r w:rsidRPr="00D85EBA">
        <w:t>(9):1003-1020.</w:t>
      </w:r>
      <w:bookmarkEnd w:id="51"/>
    </w:p>
    <w:p w14:paraId="435A6DCB" w14:textId="77777777" w:rsidR="00D85EBA" w:rsidRPr="00D85EBA" w:rsidRDefault="00D85EBA" w:rsidP="00D85EBA">
      <w:pPr>
        <w:pStyle w:val="EndNoteBibliography"/>
        <w:spacing w:after="0"/>
        <w:ind w:left="720" w:hanging="720"/>
      </w:pPr>
      <w:bookmarkStart w:id="52" w:name="_ENREF_41"/>
      <w:r w:rsidRPr="00D85EBA">
        <w:t>41.</w:t>
      </w:r>
      <w:r w:rsidRPr="00D85EBA">
        <w:tab/>
        <w:t xml:space="preserve">Black, Ntani G, Inskip H, Cooper C, Cummins S, Moon G, Baird J: </w:t>
      </w:r>
      <w:r w:rsidRPr="00D85EBA">
        <w:rPr>
          <w:b/>
        </w:rPr>
        <w:t>Measuring the healthfulness of food retail stores: variations by store type and neighbourhood deprivation</w:t>
      </w:r>
      <w:r w:rsidRPr="00D85EBA">
        <w:t xml:space="preserve">. </w:t>
      </w:r>
      <w:r w:rsidRPr="00D85EBA">
        <w:rPr>
          <w:i/>
        </w:rPr>
        <w:t xml:space="preserve">Int J Behav Nutr Phys Act </w:t>
      </w:r>
      <w:r w:rsidRPr="00D85EBA">
        <w:t xml:space="preserve">2014b, </w:t>
      </w:r>
      <w:r w:rsidRPr="00D85EBA">
        <w:rPr>
          <w:b/>
        </w:rPr>
        <w:t>11</w:t>
      </w:r>
      <w:r w:rsidRPr="00D85EBA">
        <w:t>:69.</w:t>
      </w:r>
      <w:bookmarkEnd w:id="52"/>
    </w:p>
    <w:p w14:paraId="6065376D" w14:textId="77777777" w:rsidR="00D85EBA" w:rsidRPr="00D85EBA" w:rsidRDefault="00D85EBA" w:rsidP="00D85EBA">
      <w:pPr>
        <w:pStyle w:val="EndNoteBibliography"/>
        <w:spacing w:after="0"/>
        <w:ind w:left="720" w:hanging="720"/>
      </w:pPr>
      <w:bookmarkStart w:id="53" w:name="_ENREF_42"/>
      <w:r w:rsidRPr="00D85EBA">
        <w:t>42.</w:t>
      </w:r>
      <w:r w:rsidRPr="00D85EBA">
        <w:tab/>
        <w:t xml:space="preserve">Chance Z, Gorlin M, Dhar R: </w:t>
      </w:r>
      <w:r w:rsidRPr="00D85EBA">
        <w:rPr>
          <w:b/>
        </w:rPr>
        <w:t>Why Choosing Healthy Foods is Hard, and How to Help: Presenting the 4Ps Framework for Behavior Change</w:t>
      </w:r>
      <w:r w:rsidRPr="00D85EBA">
        <w:t xml:space="preserve">. </w:t>
      </w:r>
      <w:r w:rsidRPr="00D85EBA">
        <w:rPr>
          <w:i/>
        </w:rPr>
        <w:t xml:space="preserve">Customer Needs and Solutions </w:t>
      </w:r>
      <w:r w:rsidRPr="00D85EBA">
        <w:t xml:space="preserve">2014, </w:t>
      </w:r>
      <w:r w:rsidRPr="00D85EBA">
        <w:rPr>
          <w:b/>
        </w:rPr>
        <w:t>1</w:t>
      </w:r>
      <w:r w:rsidRPr="00D85EBA">
        <w:t>(4):253-262.</w:t>
      </w:r>
      <w:bookmarkEnd w:id="53"/>
    </w:p>
    <w:p w14:paraId="3FD84D6A" w14:textId="77777777" w:rsidR="00D85EBA" w:rsidRPr="00D85EBA" w:rsidRDefault="00D85EBA" w:rsidP="00D85EBA">
      <w:pPr>
        <w:pStyle w:val="EndNoteBibliography"/>
        <w:spacing w:after="0"/>
        <w:ind w:left="720" w:hanging="720"/>
      </w:pPr>
      <w:bookmarkStart w:id="54" w:name="_ENREF_43"/>
      <w:r w:rsidRPr="00D85EBA">
        <w:t>43.</w:t>
      </w:r>
      <w:r w:rsidRPr="00D85EBA">
        <w:tab/>
        <w:t xml:space="preserve">Melnikoff DE, Bargh JA: </w:t>
      </w:r>
      <w:r w:rsidRPr="00D85EBA">
        <w:rPr>
          <w:b/>
        </w:rPr>
        <w:t>The Mythical Number Two</w:t>
      </w:r>
      <w:r w:rsidRPr="00D85EBA">
        <w:t xml:space="preserve">. </w:t>
      </w:r>
      <w:r w:rsidRPr="00D85EBA">
        <w:rPr>
          <w:i/>
        </w:rPr>
        <w:t xml:space="preserve">Trends Cogn Sci </w:t>
      </w:r>
      <w:r w:rsidRPr="00D85EBA">
        <w:t xml:space="preserve">2018, </w:t>
      </w:r>
      <w:r w:rsidRPr="00D85EBA">
        <w:rPr>
          <w:b/>
        </w:rPr>
        <w:t>22</w:t>
      </w:r>
      <w:r w:rsidRPr="00D85EBA">
        <w:t>(4):280-293.</w:t>
      </w:r>
      <w:bookmarkEnd w:id="54"/>
    </w:p>
    <w:p w14:paraId="01676716" w14:textId="77777777" w:rsidR="00D85EBA" w:rsidRPr="00D85EBA" w:rsidRDefault="00D85EBA" w:rsidP="00D85EBA">
      <w:pPr>
        <w:pStyle w:val="EndNoteBibliography"/>
        <w:spacing w:after="0"/>
        <w:ind w:left="720" w:hanging="720"/>
      </w:pPr>
      <w:bookmarkStart w:id="55" w:name="_ENREF_44"/>
      <w:r w:rsidRPr="00D85EBA">
        <w:t>44.</w:t>
      </w:r>
      <w:r w:rsidRPr="00D85EBA">
        <w:tab/>
        <w:t xml:space="preserve">Cheung TTL, Kroese FM, Fennis BM, De Ridder DTD: </w:t>
      </w:r>
      <w:r w:rsidRPr="00D85EBA">
        <w:rPr>
          <w:b/>
        </w:rPr>
        <w:t>The Hunger Games: Using hunger to promote healthy choices in self-control conflicts</w:t>
      </w:r>
      <w:r w:rsidRPr="00D85EBA">
        <w:t xml:space="preserve">. </w:t>
      </w:r>
      <w:r w:rsidRPr="00D85EBA">
        <w:rPr>
          <w:i/>
        </w:rPr>
        <w:t xml:space="preserve">Appetite </w:t>
      </w:r>
      <w:r w:rsidRPr="00D85EBA">
        <w:t xml:space="preserve">2017, </w:t>
      </w:r>
      <w:r w:rsidRPr="00D85EBA">
        <w:rPr>
          <w:b/>
        </w:rPr>
        <w:t>116</w:t>
      </w:r>
      <w:r w:rsidRPr="00D85EBA">
        <w:t>:401-409.</w:t>
      </w:r>
      <w:bookmarkEnd w:id="55"/>
    </w:p>
    <w:p w14:paraId="2DCF4B00" w14:textId="77777777" w:rsidR="00D85EBA" w:rsidRPr="00D85EBA" w:rsidRDefault="00D85EBA" w:rsidP="00D85EBA">
      <w:pPr>
        <w:pStyle w:val="EndNoteBibliography"/>
        <w:spacing w:after="0"/>
        <w:ind w:left="720" w:hanging="720"/>
      </w:pPr>
      <w:bookmarkStart w:id="56" w:name="_ENREF_45"/>
      <w:r w:rsidRPr="00D85EBA">
        <w:t>45.</w:t>
      </w:r>
      <w:r w:rsidRPr="00D85EBA">
        <w:tab/>
        <w:t xml:space="preserve">Elliston KG, Ferguson SG, Schuz N, Schuz B: </w:t>
      </w:r>
      <w:r w:rsidRPr="00D85EBA">
        <w:rPr>
          <w:b/>
        </w:rPr>
        <w:t>Situational cues and momentary food environment predict everyday eating behavior in adults with overweight and obesity</w:t>
      </w:r>
      <w:r w:rsidRPr="00D85EBA">
        <w:t xml:space="preserve">. </w:t>
      </w:r>
      <w:r w:rsidRPr="00D85EBA">
        <w:rPr>
          <w:i/>
        </w:rPr>
        <w:t xml:space="preserve">Health Psychol </w:t>
      </w:r>
      <w:r w:rsidRPr="00D85EBA">
        <w:t xml:space="preserve">2017, </w:t>
      </w:r>
      <w:r w:rsidRPr="00D85EBA">
        <w:rPr>
          <w:b/>
        </w:rPr>
        <w:t>36</w:t>
      </w:r>
      <w:r w:rsidRPr="00D85EBA">
        <w:t>(4):337-345.</w:t>
      </w:r>
      <w:bookmarkEnd w:id="56"/>
    </w:p>
    <w:p w14:paraId="68ECFD0A" w14:textId="77777777" w:rsidR="00D85EBA" w:rsidRPr="00D85EBA" w:rsidRDefault="00D85EBA" w:rsidP="00D85EBA">
      <w:pPr>
        <w:pStyle w:val="EndNoteBibliography"/>
        <w:spacing w:after="0"/>
        <w:ind w:left="720" w:hanging="720"/>
      </w:pPr>
      <w:bookmarkStart w:id="57" w:name="_ENREF_46"/>
      <w:r w:rsidRPr="00D85EBA">
        <w:t>46.</w:t>
      </w:r>
      <w:r w:rsidRPr="00D85EBA">
        <w:tab/>
        <w:t xml:space="preserve">Vogel C, Abbott G, Ntani G, Barker M, Cooper C, Moon G, Ball K, Baird J: </w:t>
      </w:r>
      <w:r w:rsidRPr="00D85EBA">
        <w:rPr>
          <w:b/>
        </w:rPr>
        <w:t>Examination of how food environment and psychological factors interact in their relationship with dietary behaviours: test of a cross-sectional model</w:t>
      </w:r>
      <w:r w:rsidRPr="00D85EBA">
        <w:t xml:space="preserve">. </w:t>
      </w:r>
      <w:r w:rsidRPr="00D85EBA">
        <w:rPr>
          <w:i/>
        </w:rPr>
        <w:t xml:space="preserve">The international journal of behavioral nutrition and physical activity </w:t>
      </w:r>
      <w:r w:rsidRPr="00D85EBA">
        <w:t xml:space="preserve">2019, </w:t>
      </w:r>
      <w:r w:rsidRPr="00D85EBA">
        <w:rPr>
          <w:b/>
        </w:rPr>
        <w:t>16</w:t>
      </w:r>
      <w:r w:rsidRPr="00D85EBA">
        <w:t>(1):12.</w:t>
      </w:r>
      <w:bookmarkEnd w:id="57"/>
    </w:p>
    <w:p w14:paraId="1A89C3A6" w14:textId="77777777" w:rsidR="00D85EBA" w:rsidRPr="00D85EBA" w:rsidRDefault="00D85EBA" w:rsidP="00D85EBA">
      <w:pPr>
        <w:pStyle w:val="EndNoteBibliography"/>
        <w:spacing w:after="0"/>
        <w:ind w:left="720" w:hanging="720"/>
      </w:pPr>
      <w:bookmarkStart w:id="58" w:name="_ENREF_47"/>
      <w:r w:rsidRPr="00D85EBA">
        <w:t>47.</w:t>
      </w:r>
      <w:r w:rsidRPr="00D85EBA">
        <w:tab/>
        <w:t xml:space="preserve">Gram M, Grønhøj A: </w:t>
      </w:r>
      <w:r w:rsidRPr="00D85EBA">
        <w:rPr>
          <w:b/>
        </w:rPr>
        <w:t>Meet the good child. ‘Childing' practices in family food co-shopping</w:t>
      </w:r>
      <w:r w:rsidRPr="00D85EBA">
        <w:t xml:space="preserve">. </w:t>
      </w:r>
      <w:r w:rsidRPr="00D85EBA">
        <w:rPr>
          <w:i/>
        </w:rPr>
        <w:t xml:space="preserve">International Journal of Consumer Studies </w:t>
      </w:r>
      <w:r w:rsidRPr="00D85EBA">
        <w:t xml:space="preserve">2016, </w:t>
      </w:r>
      <w:r w:rsidRPr="00D85EBA">
        <w:rPr>
          <w:b/>
        </w:rPr>
        <w:t>40</w:t>
      </w:r>
      <w:r w:rsidRPr="00D85EBA">
        <w:t>.</w:t>
      </w:r>
      <w:bookmarkEnd w:id="58"/>
    </w:p>
    <w:p w14:paraId="66DD429B" w14:textId="77777777" w:rsidR="00D85EBA" w:rsidRPr="00D85EBA" w:rsidRDefault="00D85EBA" w:rsidP="00D85EBA">
      <w:pPr>
        <w:pStyle w:val="EndNoteBibliography"/>
        <w:spacing w:after="0"/>
        <w:ind w:left="720" w:hanging="720"/>
      </w:pPr>
      <w:bookmarkStart w:id="59" w:name="_ENREF_48"/>
      <w:r w:rsidRPr="00D85EBA">
        <w:t>48.</w:t>
      </w:r>
      <w:r w:rsidRPr="00D85EBA">
        <w:tab/>
        <w:t>Vogel C, Crozier S, Dhuria P, Shand C, Lawrence W, Cade J, Moon G, Lord J, Ball K, Cooper C</w:t>
      </w:r>
      <w:r w:rsidRPr="00D85EBA">
        <w:rPr>
          <w:i/>
        </w:rPr>
        <w:t xml:space="preserve"> et al</w:t>
      </w:r>
      <w:r w:rsidRPr="00D85EBA">
        <w:t xml:space="preserve">: </w:t>
      </w:r>
      <w:r w:rsidRPr="00D85EBA">
        <w:rPr>
          <w:b/>
        </w:rPr>
        <w:t>Protocol of a natural experiment to evaluate a supermarket intervention to improve food purchasing and dietary behaviours of women (WRAPPED study) in England: a prospective matched controlled cluster design</w:t>
      </w:r>
      <w:r w:rsidRPr="00D85EBA">
        <w:t xml:space="preserve">. </w:t>
      </w:r>
      <w:r w:rsidRPr="00D85EBA">
        <w:rPr>
          <w:i/>
        </w:rPr>
        <w:t xml:space="preserve">BMJ Open </w:t>
      </w:r>
      <w:r w:rsidRPr="00D85EBA">
        <w:t xml:space="preserve">2020, </w:t>
      </w:r>
      <w:r w:rsidRPr="00D85EBA">
        <w:rPr>
          <w:b/>
        </w:rPr>
        <w:t>10</w:t>
      </w:r>
      <w:r w:rsidRPr="00D85EBA">
        <w:t>(2):e036758.</w:t>
      </w:r>
      <w:bookmarkEnd w:id="59"/>
    </w:p>
    <w:p w14:paraId="7D53732E" w14:textId="77777777" w:rsidR="00D85EBA" w:rsidRPr="00D85EBA" w:rsidRDefault="00D85EBA" w:rsidP="00D85EBA">
      <w:pPr>
        <w:pStyle w:val="EndNoteBibliography"/>
        <w:spacing w:after="0"/>
        <w:ind w:left="720" w:hanging="720"/>
      </w:pPr>
      <w:bookmarkStart w:id="60" w:name="_ENREF_49"/>
      <w:r w:rsidRPr="00D85EBA">
        <w:t>49.</w:t>
      </w:r>
      <w:r w:rsidRPr="00D85EBA">
        <w:tab/>
        <w:t xml:space="preserve">Niederdeppe J, Roh S, Shapiro MA: </w:t>
      </w:r>
      <w:r w:rsidRPr="00D85EBA">
        <w:rPr>
          <w:b/>
        </w:rPr>
        <w:t>Acknowledging Individual Responsibility while Emphasizing Social Determinants in Narratives to Promote Obesity-Reducing Public Policy: A Randomized Experiment</w:t>
      </w:r>
      <w:r w:rsidRPr="00D85EBA">
        <w:t xml:space="preserve">. </w:t>
      </w:r>
      <w:r w:rsidRPr="00D85EBA">
        <w:rPr>
          <w:i/>
        </w:rPr>
        <w:t xml:space="preserve">PLoS One </w:t>
      </w:r>
      <w:r w:rsidRPr="00D85EBA">
        <w:t xml:space="preserve">2015, </w:t>
      </w:r>
      <w:r w:rsidRPr="00D85EBA">
        <w:rPr>
          <w:b/>
        </w:rPr>
        <w:t>10</w:t>
      </w:r>
      <w:r w:rsidRPr="00D85EBA">
        <w:t>(2):e0117565.</w:t>
      </w:r>
      <w:bookmarkEnd w:id="60"/>
    </w:p>
    <w:p w14:paraId="185CD2A5" w14:textId="77777777" w:rsidR="00D85EBA" w:rsidRPr="00D85EBA" w:rsidRDefault="00D85EBA" w:rsidP="00D85EBA">
      <w:pPr>
        <w:pStyle w:val="EndNoteBibliography"/>
        <w:spacing w:after="0"/>
        <w:ind w:left="720" w:hanging="720"/>
      </w:pPr>
      <w:bookmarkStart w:id="61" w:name="_ENREF_50"/>
      <w:r w:rsidRPr="00D85EBA">
        <w:t>50.</w:t>
      </w:r>
      <w:r w:rsidRPr="00D85EBA">
        <w:tab/>
        <w:t xml:space="preserve">Kriznik NM, Kinmonth AL, Ling T, Kelly MP: </w:t>
      </w:r>
      <w:r w:rsidRPr="00D85EBA">
        <w:rPr>
          <w:b/>
        </w:rPr>
        <w:t>Moving beyond individual choice in policies to reduce health inequalities: the integration of dynamic with individual explanations</w:t>
      </w:r>
      <w:r w:rsidRPr="00D85EBA">
        <w:t xml:space="preserve">. </w:t>
      </w:r>
      <w:r w:rsidRPr="00D85EBA">
        <w:rPr>
          <w:i/>
        </w:rPr>
        <w:t xml:space="preserve">J Public Health (Oxf) </w:t>
      </w:r>
      <w:r w:rsidRPr="00D85EBA">
        <w:t xml:space="preserve">2018, </w:t>
      </w:r>
      <w:r w:rsidRPr="00D85EBA">
        <w:rPr>
          <w:b/>
        </w:rPr>
        <w:t>40</w:t>
      </w:r>
      <w:r w:rsidRPr="00D85EBA">
        <w:t>(4):764-775.</w:t>
      </w:r>
      <w:bookmarkEnd w:id="61"/>
    </w:p>
    <w:p w14:paraId="5B3E9C02" w14:textId="77777777" w:rsidR="00D85EBA" w:rsidRPr="00D85EBA" w:rsidRDefault="00D85EBA" w:rsidP="00D85EBA">
      <w:pPr>
        <w:pStyle w:val="EndNoteBibliography"/>
        <w:spacing w:after="0"/>
        <w:ind w:left="720" w:hanging="720"/>
      </w:pPr>
      <w:bookmarkStart w:id="62" w:name="_ENREF_51"/>
      <w:r w:rsidRPr="00D85EBA">
        <w:t>51.</w:t>
      </w:r>
      <w:r w:rsidRPr="00D85EBA">
        <w:tab/>
        <w:t xml:space="preserve">Schalkwyk V, M.C.I. M, J. : </w:t>
      </w:r>
      <w:r w:rsidRPr="00D85EBA">
        <w:rPr>
          <w:b/>
        </w:rPr>
        <w:t>Obesity in England a big issue requiring bold solutions</w:t>
      </w:r>
      <w:r w:rsidRPr="00D85EBA">
        <w:t xml:space="preserve">. </w:t>
      </w:r>
      <w:r w:rsidRPr="00D85EBA">
        <w:rPr>
          <w:i/>
        </w:rPr>
        <w:t xml:space="preserve">Eurohealth </w:t>
      </w:r>
      <w:r w:rsidRPr="00D85EBA">
        <w:t xml:space="preserve">2019, </w:t>
      </w:r>
      <w:r w:rsidRPr="00D85EBA">
        <w:rPr>
          <w:b/>
        </w:rPr>
        <w:t>25</w:t>
      </w:r>
      <w:r w:rsidRPr="00D85EBA">
        <w:t>:11-14.</w:t>
      </w:r>
      <w:bookmarkEnd w:id="62"/>
    </w:p>
    <w:p w14:paraId="6C85099A" w14:textId="77777777" w:rsidR="00D85EBA" w:rsidRPr="00D85EBA" w:rsidRDefault="00D85EBA" w:rsidP="00D85EBA">
      <w:pPr>
        <w:pStyle w:val="EndNoteBibliography"/>
        <w:spacing w:after="0"/>
        <w:ind w:left="720" w:hanging="720"/>
      </w:pPr>
      <w:bookmarkStart w:id="63" w:name="_ENREF_52"/>
      <w:r w:rsidRPr="00D85EBA">
        <w:t>52.</w:t>
      </w:r>
      <w:r w:rsidRPr="00D85EBA">
        <w:tab/>
        <w:t xml:space="preserve">Maani N, Collin J, Friel S, Gilmore AB, McCambridge J, Robertson L, Petticrew MP: </w:t>
      </w:r>
      <w:r w:rsidRPr="00D85EBA">
        <w:rPr>
          <w:b/>
        </w:rPr>
        <w:t>Bringing the commercial determinants of health out of the shadows: a review of how the commercial determinants are represented in conceptual frameworks</w:t>
      </w:r>
      <w:r w:rsidRPr="00D85EBA">
        <w:t xml:space="preserve">. </w:t>
      </w:r>
      <w:r w:rsidRPr="00D85EBA">
        <w:rPr>
          <w:i/>
        </w:rPr>
        <w:t xml:space="preserve">Eur J Public Health </w:t>
      </w:r>
      <w:r w:rsidRPr="00D85EBA">
        <w:t xml:space="preserve">2020, </w:t>
      </w:r>
      <w:r w:rsidRPr="00D85EBA">
        <w:rPr>
          <w:b/>
        </w:rPr>
        <w:t>30</w:t>
      </w:r>
      <w:r w:rsidRPr="00D85EBA">
        <w:t>(4):660-664.</w:t>
      </w:r>
      <w:bookmarkEnd w:id="63"/>
    </w:p>
    <w:p w14:paraId="75C67806" w14:textId="77777777" w:rsidR="00D85EBA" w:rsidRPr="00D85EBA" w:rsidRDefault="00D85EBA" w:rsidP="00D85EBA">
      <w:pPr>
        <w:pStyle w:val="EndNoteBibliography"/>
        <w:spacing w:after="0"/>
        <w:ind w:left="720" w:hanging="720"/>
      </w:pPr>
      <w:bookmarkStart w:id="64" w:name="_ENREF_53"/>
      <w:r w:rsidRPr="00D85EBA">
        <w:t>53.</w:t>
      </w:r>
      <w:r w:rsidRPr="00D85EBA">
        <w:tab/>
        <w:t xml:space="preserve">Reynolds JP, Archer S, Pilling M, Kenny M, Hollands GJ, Marteau TM: </w:t>
      </w:r>
      <w:r w:rsidRPr="00D85EBA">
        <w:rPr>
          <w:b/>
        </w:rPr>
        <w:t>Public acceptability of nudging and taxing to reduce consumption of alcohol, tobacco, and food: A population-based survey experiment</w:t>
      </w:r>
      <w:r w:rsidRPr="00D85EBA">
        <w:t xml:space="preserve">. </w:t>
      </w:r>
      <w:r w:rsidRPr="00D85EBA">
        <w:rPr>
          <w:i/>
        </w:rPr>
        <w:t xml:space="preserve">Soc Sci Med </w:t>
      </w:r>
      <w:r w:rsidRPr="00D85EBA">
        <w:t xml:space="preserve">2019, </w:t>
      </w:r>
      <w:r w:rsidRPr="00D85EBA">
        <w:rPr>
          <w:b/>
        </w:rPr>
        <w:t>236</w:t>
      </w:r>
      <w:r w:rsidRPr="00D85EBA">
        <w:t>:112395.</w:t>
      </w:r>
      <w:bookmarkEnd w:id="64"/>
    </w:p>
    <w:p w14:paraId="4ECA6811" w14:textId="77777777" w:rsidR="00D85EBA" w:rsidRPr="00D85EBA" w:rsidRDefault="00D85EBA" w:rsidP="00D85EBA">
      <w:pPr>
        <w:pStyle w:val="EndNoteBibliography"/>
        <w:spacing w:after="0"/>
        <w:ind w:left="720" w:hanging="720"/>
      </w:pPr>
      <w:bookmarkStart w:id="65" w:name="_ENREF_54"/>
      <w:r w:rsidRPr="00D85EBA">
        <w:t>54.</w:t>
      </w:r>
      <w:r w:rsidRPr="00D85EBA">
        <w:tab/>
        <w:t xml:space="preserve">Hyseni L, Atkinson M, Bromley H, Orton L, Lloyd-Williams F, McGill R, Capewell S: </w:t>
      </w:r>
      <w:r w:rsidRPr="00D85EBA">
        <w:rPr>
          <w:b/>
        </w:rPr>
        <w:t>The effects of policy actions to improve population dietary patterns and prevent diet-related non-communicable diseases: scoping review</w:t>
      </w:r>
      <w:r w:rsidRPr="00D85EBA">
        <w:t xml:space="preserve">. </w:t>
      </w:r>
      <w:r w:rsidRPr="00D85EBA">
        <w:rPr>
          <w:i/>
        </w:rPr>
        <w:t xml:space="preserve">Eur J Clin Nutr </w:t>
      </w:r>
      <w:r w:rsidRPr="00D85EBA">
        <w:t xml:space="preserve">2017, </w:t>
      </w:r>
      <w:r w:rsidRPr="00D85EBA">
        <w:rPr>
          <w:b/>
        </w:rPr>
        <w:t>71</w:t>
      </w:r>
      <w:r w:rsidRPr="00D85EBA">
        <w:t>(6):694-711.</w:t>
      </w:r>
      <w:bookmarkEnd w:id="65"/>
    </w:p>
    <w:p w14:paraId="1AAFC4DF" w14:textId="77777777" w:rsidR="00D85EBA" w:rsidRPr="00D85EBA" w:rsidRDefault="00D85EBA" w:rsidP="00D85EBA">
      <w:pPr>
        <w:pStyle w:val="EndNoteBibliography"/>
        <w:spacing w:after="0"/>
        <w:ind w:left="720" w:hanging="720"/>
      </w:pPr>
      <w:bookmarkStart w:id="66" w:name="_ENREF_55"/>
      <w:r w:rsidRPr="00D85EBA">
        <w:t>55.</w:t>
      </w:r>
      <w:r w:rsidRPr="00D85EBA">
        <w:tab/>
        <w:t xml:space="preserve">Cullerton K, Donnet T, Lee A, Gallegos D: </w:t>
      </w:r>
      <w:r w:rsidRPr="00D85EBA">
        <w:rPr>
          <w:b/>
        </w:rPr>
        <w:t>Playing the policy game: a review of the barriers to and enablers of nutrition policy change</w:t>
      </w:r>
      <w:r w:rsidRPr="00D85EBA">
        <w:t xml:space="preserve">. </w:t>
      </w:r>
      <w:r w:rsidRPr="00D85EBA">
        <w:rPr>
          <w:i/>
        </w:rPr>
        <w:t xml:space="preserve">Public Health Nutr </w:t>
      </w:r>
      <w:r w:rsidRPr="00D85EBA">
        <w:t xml:space="preserve">2016, </w:t>
      </w:r>
      <w:r w:rsidRPr="00D85EBA">
        <w:rPr>
          <w:b/>
        </w:rPr>
        <w:t>19</w:t>
      </w:r>
      <w:r w:rsidRPr="00D85EBA">
        <w:t>(14):2643-2653.</w:t>
      </w:r>
      <w:bookmarkEnd w:id="66"/>
    </w:p>
    <w:p w14:paraId="4E649B30" w14:textId="77777777" w:rsidR="00D85EBA" w:rsidRPr="00D85EBA" w:rsidRDefault="00D85EBA" w:rsidP="00D85EBA">
      <w:pPr>
        <w:pStyle w:val="EndNoteBibliography"/>
        <w:spacing w:after="0"/>
        <w:ind w:left="720" w:hanging="720"/>
      </w:pPr>
      <w:bookmarkStart w:id="67" w:name="_ENREF_56"/>
      <w:r w:rsidRPr="00D85EBA">
        <w:t>56.</w:t>
      </w:r>
      <w:r w:rsidRPr="00D85EBA">
        <w:tab/>
        <w:t xml:space="preserve">Carpiano RM: </w:t>
      </w:r>
      <w:r w:rsidRPr="00D85EBA">
        <w:rPr>
          <w:b/>
        </w:rPr>
        <w:t>Come take a walk with me: the "go-along" interview as a novel method for studying the implications of place for health and well-being</w:t>
      </w:r>
      <w:r w:rsidRPr="00D85EBA">
        <w:t xml:space="preserve">. </w:t>
      </w:r>
      <w:r w:rsidRPr="00D85EBA">
        <w:rPr>
          <w:i/>
        </w:rPr>
        <w:t xml:space="preserve">Health Place </w:t>
      </w:r>
      <w:r w:rsidRPr="00D85EBA">
        <w:t xml:space="preserve">2009, </w:t>
      </w:r>
      <w:r w:rsidRPr="00D85EBA">
        <w:rPr>
          <w:b/>
        </w:rPr>
        <w:t>15</w:t>
      </w:r>
      <w:r w:rsidRPr="00D85EBA">
        <w:t>(1):263-272.</w:t>
      </w:r>
      <w:bookmarkEnd w:id="67"/>
    </w:p>
    <w:p w14:paraId="65CF8C0C" w14:textId="77777777" w:rsidR="00D85EBA" w:rsidRPr="00D85EBA" w:rsidRDefault="00D85EBA" w:rsidP="00D85EBA">
      <w:pPr>
        <w:pStyle w:val="EndNoteBibliography"/>
        <w:spacing w:after="0"/>
        <w:ind w:left="720" w:hanging="720"/>
      </w:pPr>
      <w:bookmarkStart w:id="68" w:name="_ENREF_57"/>
      <w:r w:rsidRPr="00D85EBA">
        <w:t>57.</w:t>
      </w:r>
      <w:r w:rsidRPr="00D85EBA">
        <w:tab/>
        <w:t xml:space="preserve">Bell SL, Phoenix C, Lovell R, Wheeler BW: </w:t>
      </w:r>
      <w:r w:rsidRPr="00D85EBA">
        <w:rPr>
          <w:b/>
        </w:rPr>
        <w:t>Using GPS and geo-narratives: a methodological approach for understanding and situating everyday green space encounters</w:t>
      </w:r>
      <w:r w:rsidRPr="00D85EBA">
        <w:t xml:space="preserve">. </w:t>
      </w:r>
      <w:r w:rsidRPr="00D85EBA">
        <w:rPr>
          <w:i/>
        </w:rPr>
        <w:t xml:space="preserve">Area </w:t>
      </w:r>
      <w:r w:rsidRPr="00D85EBA">
        <w:t xml:space="preserve">2015, </w:t>
      </w:r>
      <w:r w:rsidRPr="00D85EBA">
        <w:rPr>
          <w:b/>
        </w:rPr>
        <w:t>47</w:t>
      </w:r>
      <w:r w:rsidRPr="00D85EBA">
        <w:t>(1):88-96.</w:t>
      </w:r>
      <w:bookmarkEnd w:id="68"/>
    </w:p>
    <w:p w14:paraId="4CC4EDE4" w14:textId="77777777" w:rsidR="00D85EBA" w:rsidRPr="00D85EBA" w:rsidRDefault="00D85EBA" w:rsidP="00D85EBA">
      <w:pPr>
        <w:pStyle w:val="EndNoteBibliography"/>
        <w:ind w:left="720" w:hanging="720"/>
      </w:pPr>
      <w:bookmarkStart w:id="69" w:name="_ENREF_58"/>
      <w:r w:rsidRPr="00D85EBA">
        <w:t>58.</w:t>
      </w:r>
      <w:r w:rsidRPr="00D85EBA">
        <w:tab/>
        <w:t xml:space="preserve">Department of Health and Social Care: </w:t>
      </w:r>
      <w:r w:rsidRPr="00D85EBA">
        <w:rPr>
          <w:b/>
        </w:rPr>
        <w:t xml:space="preserve">Childhood obesity: a plan for action, Chapter 2 </w:t>
      </w:r>
      <w:r w:rsidRPr="00D85EBA">
        <w:t>2018.</w:t>
      </w:r>
      <w:bookmarkEnd w:id="69"/>
    </w:p>
    <w:p w14:paraId="6E5A0DCB" w14:textId="404D5356" w:rsidR="007A1FD8" w:rsidRPr="009235B6" w:rsidRDefault="00286A38" w:rsidP="00677532">
      <w:pPr>
        <w:spacing w:after="0" w:line="480" w:lineRule="auto"/>
        <w:rPr>
          <w:rFonts w:ascii="Times New Roman" w:hAnsi="Times New Roman" w:cs="Times New Roman"/>
          <w:b/>
          <w:sz w:val="24"/>
          <w:szCs w:val="24"/>
        </w:rPr>
      </w:pPr>
      <w:r w:rsidRPr="009235B6">
        <w:rPr>
          <w:rFonts w:ascii="Times New Roman" w:hAnsi="Times New Roman" w:cs="Times New Roman"/>
          <w:b/>
          <w:sz w:val="24"/>
          <w:szCs w:val="24"/>
        </w:rPr>
        <w:fldChar w:fldCharType="end"/>
      </w:r>
    </w:p>
    <w:sectPr w:rsidR="007A1FD8" w:rsidRPr="009235B6" w:rsidSect="002D5E3C">
      <w:footerReference w:type="default" r:id="rId11"/>
      <w:pgSz w:w="11906" w:h="16838"/>
      <w:pgMar w:top="1134" w:right="1134" w:bottom="1134"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C1D48B" w14:textId="77777777" w:rsidR="00E27E4A" w:rsidRDefault="00E27E4A" w:rsidP="001D5436">
      <w:pPr>
        <w:spacing w:after="0" w:line="240" w:lineRule="auto"/>
      </w:pPr>
      <w:r>
        <w:separator/>
      </w:r>
    </w:p>
  </w:endnote>
  <w:endnote w:type="continuationSeparator" w:id="0">
    <w:p w14:paraId="3818E2A6" w14:textId="77777777" w:rsidR="00E27E4A" w:rsidRDefault="00E27E4A" w:rsidP="001D54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8677802"/>
      <w:docPartObj>
        <w:docPartGallery w:val="Page Numbers (Bottom of Page)"/>
        <w:docPartUnique/>
      </w:docPartObj>
    </w:sdtPr>
    <w:sdtEndPr>
      <w:rPr>
        <w:noProof/>
      </w:rPr>
    </w:sdtEndPr>
    <w:sdtContent>
      <w:p w14:paraId="1E11B57B" w14:textId="62645275" w:rsidR="00E27E4A" w:rsidRDefault="00E27E4A">
        <w:pPr>
          <w:pStyle w:val="Footer"/>
          <w:jc w:val="center"/>
        </w:pPr>
        <w:r>
          <w:fldChar w:fldCharType="begin"/>
        </w:r>
        <w:r>
          <w:instrText xml:space="preserve"> PAGE   \* MERGEFORMAT </w:instrText>
        </w:r>
        <w:r>
          <w:fldChar w:fldCharType="separate"/>
        </w:r>
        <w:r w:rsidR="00C56291">
          <w:rPr>
            <w:noProof/>
          </w:rPr>
          <w:t>1</w:t>
        </w:r>
        <w:r>
          <w:rPr>
            <w:noProof/>
          </w:rPr>
          <w:fldChar w:fldCharType="end"/>
        </w:r>
      </w:p>
    </w:sdtContent>
  </w:sdt>
  <w:p w14:paraId="286BF837" w14:textId="77777777" w:rsidR="00E27E4A" w:rsidRDefault="00E27E4A">
    <w:pPr>
      <w:pStyle w:val="Footer"/>
    </w:pPr>
  </w:p>
  <w:p w14:paraId="028CD664" w14:textId="77777777" w:rsidR="00E27E4A" w:rsidRDefault="00E27E4A"/>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D43050" w14:textId="77777777" w:rsidR="00E27E4A" w:rsidRDefault="00E27E4A" w:rsidP="001D5436">
      <w:pPr>
        <w:spacing w:after="0" w:line="240" w:lineRule="auto"/>
      </w:pPr>
      <w:r>
        <w:separator/>
      </w:r>
    </w:p>
  </w:footnote>
  <w:footnote w:type="continuationSeparator" w:id="0">
    <w:p w14:paraId="01951FFA" w14:textId="77777777" w:rsidR="00E27E4A" w:rsidRDefault="00E27E4A" w:rsidP="001D543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6529B6"/>
    <w:multiLevelType w:val="hybridMultilevel"/>
    <w:tmpl w:val="EEDC2316"/>
    <w:lvl w:ilvl="0" w:tplc="08090013">
      <w:start w:val="1"/>
      <w:numFmt w:val="upperRoman"/>
      <w:lvlText w:val="%1."/>
      <w:lvlJc w:val="right"/>
      <w:pPr>
        <w:ind w:left="1080" w:hanging="360"/>
      </w:pPr>
      <w:rPr>
        <w:rFonts w:hint="default"/>
      </w:rPr>
    </w:lvl>
    <w:lvl w:ilvl="1" w:tplc="7A22051E">
      <w:start w:val="1"/>
      <w:numFmt w:val="decimal"/>
      <w:lvlText w:val="%2)"/>
      <w:lvlJc w:val="left"/>
      <w:pPr>
        <w:ind w:left="2160" w:hanging="720"/>
      </w:pPr>
      <w:rPr>
        <w:rFonts w:hint="default"/>
      </w:rPr>
    </w:lvl>
    <w:lvl w:ilvl="2" w:tplc="08090005">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402222F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D507E1B"/>
    <w:multiLevelType w:val="multilevel"/>
    <w:tmpl w:val="4A5E704C"/>
    <w:lvl w:ilvl="0">
      <w:start w:val="1"/>
      <w:numFmt w:val="decimal"/>
      <w:lvlText w:val="%1."/>
      <w:lvlJc w:val="left"/>
      <w:pPr>
        <w:ind w:left="502" w:hanging="360"/>
      </w:pPr>
      <w:rPr>
        <w:rFonts w:hint="default"/>
        <w:b w:val="0"/>
      </w:rPr>
    </w:lvl>
    <w:lvl w:ilvl="1">
      <w:start w:val="1"/>
      <w:numFmt w:val="decimal"/>
      <w:lvlText w:val="%1.%2."/>
      <w:lvlJc w:val="left"/>
      <w:pPr>
        <w:ind w:left="574" w:hanging="432"/>
      </w:pPr>
      <w:rPr>
        <w:rFonts w:hint="default"/>
      </w:rPr>
    </w:lvl>
    <w:lvl w:ilvl="2">
      <w:start w:val="1"/>
      <w:numFmt w:val="decimal"/>
      <w:lvlText w:val="%1.%2.1."/>
      <w:lvlJc w:val="left"/>
      <w:pPr>
        <w:ind w:left="646" w:hanging="504"/>
      </w:pPr>
      <w:rPr>
        <w:rFonts w:hint="default"/>
      </w:rPr>
    </w:lvl>
    <w:lvl w:ilvl="3">
      <w:start w:val="1"/>
      <w:numFmt w:val="decimal"/>
      <w:lvlText w:val="%1.%2.1.%4."/>
      <w:lvlJc w:val="left"/>
      <w:pPr>
        <w:ind w:left="790" w:hanging="648"/>
      </w:pPr>
      <w:rPr>
        <w:rFonts w:hint="default"/>
      </w:rPr>
    </w:lvl>
    <w:lvl w:ilvl="4">
      <w:start w:val="1"/>
      <w:numFmt w:val="decimal"/>
      <w:lvlText w:val="%1.%2.%3.%4.%5."/>
      <w:lvlJc w:val="left"/>
      <w:pPr>
        <w:ind w:left="2374" w:hanging="792"/>
      </w:pPr>
      <w:rPr>
        <w:rFonts w:hint="default"/>
      </w:rPr>
    </w:lvl>
    <w:lvl w:ilvl="5">
      <w:start w:val="1"/>
      <w:numFmt w:val="decimal"/>
      <w:lvlText w:val="%1.%2.%3.%4.%5.%6."/>
      <w:lvlJc w:val="left"/>
      <w:pPr>
        <w:ind w:left="2878" w:hanging="936"/>
      </w:pPr>
      <w:rPr>
        <w:rFonts w:hint="default"/>
      </w:rPr>
    </w:lvl>
    <w:lvl w:ilvl="6">
      <w:start w:val="1"/>
      <w:numFmt w:val="decimal"/>
      <w:lvlText w:val="%1.%2.%3.%4.%5.%6.%7."/>
      <w:lvlJc w:val="left"/>
      <w:pPr>
        <w:ind w:left="3382" w:hanging="1080"/>
      </w:pPr>
      <w:rPr>
        <w:rFonts w:hint="default"/>
      </w:rPr>
    </w:lvl>
    <w:lvl w:ilvl="7">
      <w:start w:val="1"/>
      <w:numFmt w:val="decimal"/>
      <w:lvlText w:val="%1.%2.%3.%4.%5.%6.%7.%8."/>
      <w:lvlJc w:val="left"/>
      <w:pPr>
        <w:ind w:left="3886" w:hanging="1224"/>
      </w:pPr>
      <w:rPr>
        <w:rFonts w:hint="default"/>
      </w:rPr>
    </w:lvl>
    <w:lvl w:ilvl="8">
      <w:start w:val="1"/>
      <w:numFmt w:val="decimal"/>
      <w:lvlText w:val="%1.%2.%3.%4.%5.%6.%7.%8.%9."/>
      <w:lvlJc w:val="left"/>
      <w:pPr>
        <w:ind w:left="4462" w:hanging="1440"/>
      </w:pPr>
      <w:rPr>
        <w:rFonts w:hint="default"/>
      </w:rPr>
    </w:lvl>
  </w:abstractNum>
  <w:abstractNum w:abstractNumId="3" w15:restartNumberingAfterBreak="0">
    <w:nsid w:val="66620306"/>
    <w:multiLevelType w:val="multilevel"/>
    <w:tmpl w:val="BA0E50C0"/>
    <w:lvl w:ilvl="0">
      <w:start w:val="4"/>
      <w:numFmt w:val="decimal"/>
      <w:lvlText w:val="%1"/>
      <w:lvlJc w:val="left"/>
      <w:pPr>
        <w:ind w:hanging="332"/>
      </w:pPr>
      <w:rPr>
        <w:rFonts w:hint="default"/>
      </w:rPr>
    </w:lvl>
    <w:lvl w:ilvl="1">
      <w:start w:val="3"/>
      <w:numFmt w:val="decimal"/>
      <w:lvlText w:val="%1.%2"/>
      <w:lvlJc w:val="left"/>
      <w:pPr>
        <w:ind w:hanging="332"/>
      </w:pPr>
      <w:rPr>
        <w:rFonts w:ascii="Arial" w:eastAsia="Arial" w:hAnsi="Arial" w:hint="default"/>
        <w:b/>
        <w:bCs/>
        <w:w w:val="99"/>
        <w:sz w:val="20"/>
        <w:szCs w:val="20"/>
      </w:rPr>
    </w:lvl>
    <w:lvl w:ilvl="2">
      <w:start w:val="1"/>
      <w:numFmt w:val="decimal"/>
      <w:lvlText w:val="%3."/>
      <w:lvlJc w:val="left"/>
      <w:pPr>
        <w:ind w:hanging="332"/>
        <w:jc w:val="right"/>
      </w:pPr>
      <w:rPr>
        <w:rFonts w:ascii="Arial" w:eastAsia="Arial" w:hAnsi="Arial" w:hint="default"/>
        <w:sz w:val="18"/>
        <w:szCs w:val="18"/>
      </w:rPr>
    </w:lvl>
    <w:lvl w:ilvl="3">
      <w:start w:val="1"/>
      <w:numFmt w:val="bullet"/>
      <w:lvlText w:val="•"/>
      <w:lvlJc w:val="left"/>
      <w:rPr>
        <w:rFonts w:hint="default"/>
      </w:rPr>
    </w:lvl>
    <w:lvl w:ilvl="4">
      <w:start w:val="1"/>
      <w:numFmt w:val="bullet"/>
      <w:lvlText w:val="•"/>
      <w:lvlJc w:val="left"/>
      <w:rPr>
        <w:rFonts w:hint="default"/>
      </w:rPr>
    </w:lvl>
    <w:lvl w:ilvl="5">
      <w:start w:val="1"/>
      <w:numFmt w:val="bullet"/>
      <w:lvlText w:val="•"/>
      <w:lvlJc w:val="left"/>
      <w:rPr>
        <w:rFonts w:hint="default"/>
      </w:rPr>
    </w:lvl>
    <w:lvl w:ilvl="6">
      <w:start w:val="1"/>
      <w:numFmt w:val="bullet"/>
      <w:lvlText w:val="•"/>
      <w:lvlJc w:val="left"/>
      <w:rPr>
        <w:rFonts w:hint="default"/>
      </w:rPr>
    </w:lvl>
    <w:lvl w:ilvl="7">
      <w:start w:val="1"/>
      <w:numFmt w:val="bullet"/>
      <w:lvlText w:val="•"/>
      <w:lvlJc w:val="left"/>
      <w:rPr>
        <w:rFonts w:hint="default"/>
      </w:rPr>
    </w:lvl>
    <w:lvl w:ilvl="8">
      <w:start w:val="1"/>
      <w:numFmt w:val="bullet"/>
      <w:lvlText w:val="•"/>
      <w:lvlJc w:val="left"/>
      <w:rPr>
        <w:rFonts w:hint="default"/>
      </w:rPr>
    </w:lvl>
  </w:abstractNum>
  <w:abstractNum w:abstractNumId="4" w15:restartNumberingAfterBreak="0">
    <w:nsid w:val="688E63F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6C9E3B6E"/>
    <w:multiLevelType w:val="multilevel"/>
    <w:tmpl w:val="D6D0767C"/>
    <w:lvl w:ilvl="0">
      <w:start w:val="1"/>
      <w:numFmt w:val="decimal"/>
      <w:lvlText w:val="%1."/>
      <w:lvlJc w:val="left"/>
      <w:pPr>
        <w:ind w:left="360" w:hanging="360"/>
      </w:pPr>
      <w:rPr>
        <w:rFonts w:hint="default"/>
      </w:rPr>
    </w:lvl>
    <w:lvl w:ilvl="1">
      <w:start w:val="1"/>
      <w:numFmt w:val="none"/>
      <w:lvlText w:val="2.3."/>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7966117E"/>
    <w:multiLevelType w:val="multilevel"/>
    <w:tmpl w:val="BA0E50C0"/>
    <w:lvl w:ilvl="0">
      <w:start w:val="4"/>
      <w:numFmt w:val="decimal"/>
      <w:lvlText w:val="%1"/>
      <w:lvlJc w:val="left"/>
      <w:pPr>
        <w:ind w:hanging="332"/>
      </w:pPr>
      <w:rPr>
        <w:rFonts w:hint="default"/>
      </w:rPr>
    </w:lvl>
    <w:lvl w:ilvl="1">
      <w:start w:val="3"/>
      <w:numFmt w:val="decimal"/>
      <w:lvlText w:val="%1.%2"/>
      <w:lvlJc w:val="left"/>
      <w:pPr>
        <w:ind w:hanging="332"/>
      </w:pPr>
      <w:rPr>
        <w:rFonts w:ascii="Arial" w:eastAsia="Arial" w:hAnsi="Arial" w:hint="default"/>
        <w:b/>
        <w:bCs/>
        <w:w w:val="99"/>
        <w:sz w:val="20"/>
        <w:szCs w:val="20"/>
      </w:rPr>
    </w:lvl>
    <w:lvl w:ilvl="2">
      <w:start w:val="1"/>
      <w:numFmt w:val="decimal"/>
      <w:lvlText w:val="%3."/>
      <w:lvlJc w:val="left"/>
      <w:pPr>
        <w:ind w:hanging="332"/>
        <w:jc w:val="right"/>
      </w:pPr>
      <w:rPr>
        <w:rFonts w:ascii="Arial" w:eastAsia="Arial" w:hAnsi="Arial" w:hint="default"/>
        <w:sz w:val="18"/>
        <w:szCs w:val="18"/>
      </w:rPr>
    </w:lvl>
    <w:lvl w:ilvl="3">
      <w:start w:val="1"/>
      <w:numFmt w:val="bullet"/>
      <w:lvlText w:val="•"/>
      <w:lvlJc w:val="left"/>
      <w:rPr>
        <w:rFonts w:hint="default"/>
      </w:rPr>
    </w:lvl>
    <w:lvl w:ilvl="4">
      <w:start w:val="1"/>
      <w:numFmt w:val="bullet"/>
      <w:lvlText w:val="•"/>
      <w:lvlJc w:val="left"/>
      <w:rPr>
        <w:rFonts w:hint="default"/>
      </w:rPr>
    </w:lvl>
    <w:lvl w:ilvl="5">
      <w:start w:val="1"/>
      <w:numFmt w:val="bullet"/>
      <w:lvlText w:val="•"/>
      <w:lvlJc w:val="left"/>
      <w:rPr>
        <w:rFonts w:hint="default"/>
      </w:rPr>
    </w:lvl>
    <w:lvl w:ilvl="6">
      <w:start w:val="1"/>
      <w:numFmt w:val="bullet"/>
      <w:lvlText w:val="•"/>
      <w:lvlJc w:val="left"/>
      <w:rPr>
        <w:rFonts w:hint="default"/>
      </w:rPr>
    </w:lvl>
    <w:lvl w:ilvl="7">
      <w:start w:val="1"/>
      <w:numFmt w:val="bullet"/>
      <w:lvlText w:val="•"/>
      <w:lvlJc w:val="left"/>
      <w:rPr>
        <w:rFonts w:hint="default"/>
      </w:rPr>
    </w:lvl>
    <w:lvl w:ilvl="8">
      <w:start w:val="1"/>
      <w:numFmt w:val="bullet"/>
      <w:lvlText w:val="•"/>
      <w:lvlJc w:val="left"/>
      <w:rPr>
        <w:rFonts w:hint="default"/>
      </w:rPr>
    </w:lvl>
  </w:abstractNum>
  <w:num w:numId="1">
    <w:abstractNumId w:val="3"/>
  </w:num>
  <w:num w:numId="2">
    <w:abstractNumId w:val="6"/>
  </w:num>
  <w:num w:numId="3">
    <w:abstractNumId w:val="2"/>
  </w:num>
  <w:num w:numId="4">
    <w:abstractNumId w:val="0"/>
  </w:num>
  <w:num w:numId="5">
    <w:abstractNumId w:val="2"/>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432" w:hanging="432"/>
        </w:pPr>
        <w:rPr>
          <w:rFonts w:hint="default"/>
        </w:rPr>
      </w:lvl>
    </w:lvlOverride>
    <w:lvlOverride w:ilvl="2">
      <w:lvl w:ilvl="2">
        <w:start w:val="1"/>
        <w:numFmt w:val="decimal"/>
        <w:lvlText w:val="%3%1.%2.1."/>
        <w:lvlJc w:val="left"/>
        <w:pPr>
          <w:ind w:left="504" w:hanging="504"/>
        </w:pPr>
        <w:rPr>
          <w:rFonts w:hint="default"/>
        </w:rPr>
      </w:lvl>
    </w:lvlOverride>
    <w:lvlOverride w:ilvl="3">
      <w:lvl w:ilvl="3">
        <w:start w:val="1"/>
        <w:numFmt w:val="decimal"/>
        <w:lvlText w:val="%1.%2.1.%4."/>
        <w:lvlJc w:val="left"/>
        <w:pPr>
          <w:ind w:left="64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6">
    <w:abstractNumId w:val="1"/>
  </w:num>
  <w:num w:numId="7">
    <w:abstractNumId w:val="4"/>
  </w:num>
  <w:num w:numId="8">
    <w:abstractNumId w:val="5"/>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Public Heal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w0xdarfpv2pepep9ah55ae5fxfwaaxa0ze2&quot;&gt;food environment_2010_en12&lt;record-ids&gt;&lt;item&gt;14&lt;/item&gt;&lt;item&gt;217&lt;/item&gt;&lt;item&gt;309&lt;/item&gt;&lt;item&gt;318&lt;/item&gt;&lt;item&gt;354&lt;/item&gt;&lt;item&gt;357&lt;/item&gt;&lt;item&gt;595&lt;/item&gt;&lt;item&gt;619&lt;/item&gt;&lt;item&gt;633&lt;/item&gt;&lt;item&gt;3550&lt;/item&gt;&lt;item&gt;3571&lt;/item&gt;&lt;item&gt;3592&lt;/item&gt;&lt;item&gt;3632&lt;/item&gt;&lt;item&gt;3638&lt;/item&gt;&lt;item&gt;3643&lt;/item&gt;&lt;item&gt;3693&lt;/item&gt;&lt;item&gt;3712&lt;/item&gt;&lt;item&gt;3715&lt;/item&gt;&lt;item&gt;3717&lt;/item&gt;&lt;item&gt;3788&lt;/item&gt;&lt;item&gt;3803&lt;/item&gt;&lt;item&gt;3813&lt;/item&gt;&lt;item&gt;3814&lt;/item&gt;&lt;item&gt;3817&lt;/item&gt;&lt;item&gt;3818&lt;/item&gt;&lt;item&gt;3836&lt;/item&gt;&lt;item&gt;3837&lt;/item&gt;&lt;item&gt;3859&lt;/item&gt;&lt;item&gt;3912&lt;/item&gt;&lt;item&gt;3913&lt;/item&gt;&lt;item&gt;3914&lt;/item&gt;&lt;item&gt;3915&lt;/item&gt;&lt;/record-ids&gt;&lt;/item&gt;&lt;/Libraries&gt;"/>
  </w:docVars>
  <w:rsids>
    <w:rsidRoot w:val="008863A1"/>
    <w:rsid w:val="00000132"/>
    <w:rsid w:val="00006C94"/>
    <w:rsid w:val="00011E30"/>
    <w:rsid w:val="0001458B"/>
    <w:rsid w:val="00015843"/>
    <w:rsid w:val="00016CD0"/>
    <w:rsid w:val="00017EC9"/>
    <w:rsid w:val="000203D7"/>
    <w:rsid w:val="00021129"/>
    <w:rsid w:val="00024025"/>
    <w:rsid w:val="00024A37"/>
    <w:rsid w:val="0002522D"/>
    <w:rsid w:val="000273E6"/>
    <w:rsid w:val="00030AEF"/>
    <w:rsid w:val="00033F86"/>
    <w:rsid w:val="00034409"/>
    <w:rsid w:val="00037D22"/>
    <w:rsid w:val="00041A6D"/>
    <w:rsid w:val="00041D03"/>
    <w:rsid w:val="000424E3"/>
    <w:rsid w:val="00044130"/>
    <w:rsid w:val="000448E0"/>
    <w:rsid w:val="00045944"/>
    <w:rsid w:val="000465BF"/>
    <w:rsid w:val="000524C6"/>
    <w:rsid w:val="00053137"/>
    <w:rsid w:val="0006075B"/>
    <w:rsid w:val="00060CC9"/>
    <w:rsid w:val="00065E0A"/>
    <w:rsid w:val="00070374"/>
    <w:rsid w:val="0007266E"/>
    <w:rsid w:val="0007404F"/>
    <w:rsid w:val="000743B4"/>
    <w:rsid w:val="00080027"/>
    <w:rsid w:val="0008010C"/>
    <w:rsid w:val="00082850"/>
    <w:rsid w:val="0008304C"/>
    <w:rsid w:val="000844E0"/>
    <w:rsid w:val="000847AB"/>
    <w:rsid w:val="00084E1E"/>
    <w:rsid w:val="0008557B"/>
    <w:rsid w:val="00086F4A"/>
    <w:rsid w:val="00087F39"/>
    <w:rsid w:val="00090C9B"/>
    <w:rsid w:val="00092486"/>
    <w:rsid w:val="00094312"/>
    <w:rsid w:val="0009540D"/>
    <w:rsid w:val="00095B4A"/>
    <w:rsid w:val="00095F6D"/>
    <w:rsid w:val="000977EF"/>
    <w:rsid w:val="000A20CA"/>
    <w:rsid w:val="000A2ED1"/>
    <w:rsid w:val="000A3050"/>
    <w:rsid w:val="000A35D9"/>
    <w:rsid w:val="000A35F6"/>
    <w:rsid w:val="000A39DC"/>
    <w:rsid w:val="000A40F7"/>
    <w:rsid w:val="000A7693"/>
    <w:rsid w:val="000A78F5"/>
    <w:rsid w:val="000B1D4C"/>
    <w:rsid w:val="000B26F3"/>
    <w:rsid w:val="000B28D5"/>
    <w:rsid w:val="000B2AC7"/>
    <w:rsid w:val="000B7CC5"/>
    <w:rsid w:val="000C0E05"/>
    <w:rsid w:val="000C1971"/>
    <w:rsid w:val="000C42A0"/>
    <w:rsid w:val="000C4DAA"/>
    <w:rsid w:val="000C5487"/>
    <w:rsid w:val="000C74BF"/>
    <w:rsid w:val="000C7820"/>
    <w:rsid w:val="000D1708"/>
    <w:rsid w:val="000D387B"/>
    <w:rsid w:val="000D5CF7"/>
    <w:rsid w:val="000D6336"/>
    <w:rsid w:val="000D78D4"/>
    <w:rsid w:val="000E000A"/>
    <w:rsid w:val="000E1913"/>
    <w:rsid w:val="000E263B"/>
    <w:rsid w:val="000E27E2"/>
    <w:rsid w:val="000E27F1"/>
    <w:rsid w:val="000E3717"/>
    <w:rsid w:val="000E3A84"/>
    <w:rsid w:val="000E4B8F"/>
    <w:rsid w:val="000F2AE8"/>
    <w:rsid w:val="000F2CBE"/>
    <w:rsid w:val="000F5364"/>
    <w:rsid w:val="000F5E80"/>
    <w:rsid w:val="001024A2"/>
    <w:rsid w:val="00104C17"/>
    <w:rsid w:val="001064D7"/>
    <w:rsid w:val="001105FD"/>
    <w:rsid w:val="001117D9"/>
    <w:rsid w:val="001139EB"/>
    <w:rsid w:val="00113D33"/>
    <w:rsid w:val="00113EC2"/>
    <w:rsid w:val="00114C70"/>
    <w:rsid w:val="00114F56"/>
    <w:rsid w:val="00115391"/>
    <w:rsid w:val="00117E2D"/>
    <w:rsid w:val="00125146"/>
    <w:rsid w:val="00126304"/>
    <w:rsid w:val="00126518"/>
    <w:rsid w:val="001265F8"/>
    <w:rsid w:val="0013475F"/>
    <w:rsid w:val="00137B3F"/>
    <w:rsid w:val="0014017D"/>
    <w:rsid w:val="00140FC2"/>
    <w:rsid w:val="00141FA9"/>
    <w:rsid w:val="00142497"/>
    <w:rsid w:val="0014396D"/>
    <w:rsid w:val="00144E50"/>
    <w:rsid w:val="001453ED"/>
    <w:rsid w:val="0014568E"/>
    <w:rsid w:val="00146B88"/>
    <w:rsid w:val="001472CC"/>
    <w:rsid w:val="00150F92"/>
    <w:rsid w:val="00153D07"/>
    <w:rsid w:val="00163531"/>
    <w:rsid w:val="001635AC"/>
    <w:rsid w:val="00163B32"/>
    <w:rsid w:val="00163BA8"/>
    <w:rsid w:val="001644A4"/>
    <w:rsid w:val="001644A6"/>
    <w:rsid w:val="00164EBA"/>
    <w:rsid w:val="00165F45"/>
    <w:rsid w:val="00167C10"/>
    <w:rsid w:val="00174DC7"/>
    <w:rsid w:val="0017585F"/>
    <w:rsid w:val="00175FA0"/>
    <w:rsid w:val="00176F2A"/>
    <w:rsid w:val="00177828"/>
    <w:rsid w:val="001779AC"/>
    <w:rsid w:val="001825F1"/>
    <w:rsid w:val="001853F9"/>
    <w:rsid w:val="0019162E"/>
    <w:rsid w:val="00192C4D"/>
    <w:rsid w:val="00193900"/>
    <w:rsid w:val="00193C45"/>
    <w:rsid w:val="00193F8E"/>
    <w:rsid w:val="0019416F"/>
    <w:rsid w:val="00195FEE"/>
    <w:rsid w:val="00197A57"/>
    <w:rsid w:val="001A0DA3"/>
    <w:rsid w:val="001A2A92"/>
    <w:rsid w:val="001A2A96"/>
    <w:rsid w:val="001A71C5"/>
    <w:rsid w:val="001A72A4"/>
    <w:rsid w:val="001A7E07"/>
    <w:rsid w:val="001B1794"/>
    <w:rsid w:val="001B2C40"/>
    <w:rsid w:val="001B5731"/>
    <w:rsid w:val="001B67E2"/>
    <w:rsid w:val="001C36BD"/>
    <w:rsid w:val="001D1462"/>
    <w:rsid w:val="001D2906"/>
    <w:rsid w:val="001D2F16"/>
    <w:rsid w:val="001D33FA"/>
    <w:rsid w:val="001D47F5"/>
    <w:rsid w:val="001D5436"/>
    <w:rsid w:val="001D58A8"/>
    <w:rsid w:val="001D69DC"/>
    <w:rsid w:val="001D6BD7"/>
    <w:rsid w:val="001D6D20"/>
    <w:rsid w:val="001D6DEF"/>
    <w:rsid w:val="001D79EF"/>
    <w:rsid w:val="001E08ED"/>
    <w:rsid w:val="001E2D34"/>
    <w:rsid w:val="001E4B9A"/>
    <w:rsid w:val="001E765B"/>
    <w:rsid w:val="001E7FBB"/>
    <w:rsid w:val="001F00AB"/>
    <w:rsid w:val="001F052A"/>
    <w:rsid w:val="001F4CDF"/>
    <w:rsid w:val="001F7DD2"/>
    <w:rsid w:val="002001F6"/>
    <w:rsid w:val="002013F5"/>
    <w:rsid w:val="00201579"/>
    <w:rsid w:val="002027DE"/>
    <w:rsid w:val="0020290B"/>
    <w:rsid w:val="00202AEF"/>
    <w:rsid w:val="00204456"/>
    <w:rsid w:val="00205857"/>
    <w:rsid w:val="0020705D"/>
    <w:rsid w:val="002070F0"/>
    <w:rsid w:val="0020754A"/>
    <w:rsid w:val="00210202"/>
    <w:rsid w:val="002131DD"/>
    <w:rsid w:val="00214718"/>
    <w:rsid w:val="00214838"/>
    <w:rsid w:val="00215389"/>
    <w:rsid w:val="00215F94"/>
    <w:rsid w:val="002166B9"/>
    <w:rsid w:val="002167CD"/>
    <w:rsid w:val="002167F8"/>
    <w:rsid w:val="00217905"/>
    <w:rsid w:val="00217BEE"/>
    <w:rsid w:val="00220482"/>
    <w:rsid w:val="00220792"/>
    <w:rsid w:val="0022129D"/>
    <w:rsid w:val="002221BE"/>
    <w:rsid w:val="002226FB"/>
    <w:rsid w:val="0022306D"/>
    <w:rsid w:val="00223497"/>
    <w:rsid w:val="00223D9D"/>
    <w:rsid w:val="00224E35"/>
    <w:rsid w:val="002251E2"/>
    <w:rsid w:val="002259B6"/>
    <w:rsid w:val="00227722"/>
    <w:rsid w:val="00227E21"/>
    <w:rsid w:val="002318EA"/>
    <w:rsid w:val="00231B82"/>
    <w:rsid w:val="002335E2"/>
    <w:rsid w:val="00233D59"/>
    <w:rsid w:val="002369FE"/>
    <w:rsid w:val="00241705"/>
    <w:rsid w:val="0024520A"/>
    <w:rsid w:val="002540F7"/>
    <w:rsid w:val="00255A72"/>
    <w:rsid w:val="00260839"/>
    <w:rsid w:val="002638D0"/>
    <w:rsid w:val="002641D9"/>
    <w:rsid w:val="00265293"/>
    <w:rsid w:val="00265597"/>
    <w:rsid w:val="002739B8"/>
    <w:rsid w:val="002745D8"/>
    <w:rsid w:val="0027495E"/>
    <w:rsid w:val="00275E2E"/>
    <w:rsid w:val="00276D73"/>
    <w:rsid w:val="0028121C"/>
    <w:rsid w:val="00281AC2"/>
    <w:rsid w:val="002840CA"/>
    <w:rsid w:val="0028428E"/>
    <w:rsid w:val="00285674"/>
    <w:rsid w:val="00285E71"/>
    <w:rsid w:val="00286A38"/>
    <w:rsid w:val="00286D30"/>
    <w:rsid w:val="00287B01"/>
    <w:rsid w:val="00292FD2"/>
    <w:rsid w:val="00295142"/>
    <w:rsid w:val="0029608C"/>
    <w:rsid w:val="002A16E5"/>
    <w:rsid w:val="002A1F5E"/>
    <w:rsid w:val="002A3789"/>
    <w:rsid w:val="002A3C21"/>
    <w:rsid w:val="002A7ADB"/>
    <w:rsid w:val="002A7ED3"/>
    <w:rsid w:val="002B2636"/>
    <w:rsid w:val="002B269C"/>
    <w:rsid w:val="002B4D8A"/>
    <w:rsid w:val="002B6CFD"/>
    <w:rsid w:val="002C00E8"/>
    <w:rsid w:val="002C0C12"/>
    <w:rsid w:val="002C0CA1"/>
    <w:rsid w:val="002C0FD1"/>
    <w:rsid w:val="002C11C8"/>
    <w:rsid w:val="002C22DD"/>
    <w:rsid w:val="002C3C94"/>
    <w:rsid w:val="002C51B4"/>
    <w:rsid w:val="002C5645"/>
    <w:rsid w:val="002C73FD"/>
    <w:rsid w:val="002C7CF6"/>
    <w:rsid w:val="002D2FED"/>
    <w:rsid w:val="002D3099"/>
    <w:rsid w:val="002D5E3C"/>
    <w:rsid w:val="002D66DB"/>
    <w:rsid w:val="002E03C6"/>
    <w:rsid w:val="002E2F7F"/>
    <w:rsid w:val="002E633E"/>
    <w:rsid w:val="002E6618"/>
    <w:rsid w:val="002F0683"/>
    <w:rsid w:val="002F0D57"/>
    <w:rsid w:val="002F1EB9"/>
    <w:rsid w:val="002F3C2A"/>
    <w:rsid w:val="002F3D7A"/>
    <w:rsid w:val="002F57B6"/>
    <w:rsid w:val="002F5A4B"/>
    <w:rsid w:val="002F5A99"/>
    <w:rsid w:val="002F6481"/>
    <w:rsid w:val="00301591"/>
    <w:rsid w:val="00307ED0"/>
    <w:rsid w:val="0031132C"/>
    <w:rsid w:val="003119DB"/>
    <w:rsid w:val="0031308A"/>
    <w:rsid w:val="00315183"/>
    <w:rsid w:val="00315D9F"/>
    <w:rsid w:val="00315E5F"/>
    <w:rsid w:val="00316E59"/>
    <w:rsid w:val="00324229"/>
    <w:rsid w:val="00326F0F"/>
    <w:rsid w:val="00330A92"/>
    <w:rsid w:val="00331131"/>
    <w:rsid w:val="00331407"/>
    <w:rsid w:val="00333F32"/>
    <w:rsid w:val="003348E3"/>
    <w:rsid w:val="00334C24"/>
    <w:rsid w:val="00335CD0"/>
    <w:rsid w:val="00342851"/>
    <w:rsid w:val="00344111"/>
    <w:rsid w:val="00344244"/>
    <w:rsid w:val="003453E9"/>
    <w:rsid w:val="00347ADE"/>
    <w:rsid w:val="00350616"/>
    <w:rsid w:val="0035393A"/>
    <w:rsid w:val="003544D1"/>
    <w:rsid w:val="00354F48"/>
    <w:rsid w:val="00355E15"/>
    <w:rsid w:val="00356B0E"/>
    <w:rsid w:val="00357F13"/>
    <w:rsid w:val="0036079E"/>
    <w:rsid w:val="003623BE"/>
    <w:rsid w:val="00363391"/>
    <w:rsid w:val="00365997"/>
    <w:rsid w:val="00365AAE"/>
    <w:rsid w:val="00366784"/>
    <w:rsid w:val="00371153"/>
    <w:rsid w:val="00372476"/>
    <w:rsid w:val="00372FD8"/>
    <w:rsid w:val="0037378E"/>
    <w:rsid w:val="00373FFA"/>
    <w:rsid w:val="00374141"/>
    <w:rsid w:val="00374855"/>
    <w:rsid w:val="00377832"/>
    <w:rsid w:val="00382D47"/>
    <w:rsid w:val="00385B03"/>
    <w:rsid w:val="0038602E"/>
    <w:rsid w:val="003867F3"/>
    <w:rsid w:val="0038787C"/>
    <w:rsid w:val="00390119"/>
    <w:rsid w:val="003906BF"/>
    <w:rsid w:val="003912DF"/>
    <w:rsid w:val="0039207B"/>
    <w:rsid w:val="00395045"/>
    <w:rsid w:val="00395BF8"/>
    <w:rsid w:val="00396978"/>
    <w:rsid w:val="00397D2A"/>
    <w:rsid w:val="003A03D7"/>
    <w:rsid w:val="003A14D5"/>
    <w:rsid w:val="003A1AF9"/>
    <w:rsid w:val="003B0DCA"/>
    <w:rsid w:val="003B48F3"/>
    <w:rsid w:val="003B5654"/>
    <w:rsid w:val="003B6508"/>
    <w:rsid w:val="003B66EA"/>
    <w:rsid w:val="003C004A"/>
    <w:rsid w:val="003C09F0"/>
    <w:rsid w:val="003C0B70"/>
    <w:rsid w:val="003C1E2F"/>
    <w:rsid w:val="003C22B4"/>
    <w:rsid w:val="003C4AE0"/>
    <w:rsid w:val="003C5B89"/>
    <w:rsid w:val="003C66CC"/>
    <w:rsid w:val="003C6789"/>
    <w:rsid w:val="003C687F"/>
    <w:rsid w:val="003C6EC2"/>
    <w:rsid w:val="003D025B"/>
    <w:rsid w:val="003D4066"/>
    <w:rsid w:val="003D634E"/>
    <w:rsid w:val="003E2266"/>
    <w:rsid w:val="003E4507"/>
    <w:rsid w:val="003E52A9"/>
    <w:rsid w:val="003E53B2"/>
    <w:rsid w:val="003E7B70"/>
    <w:rsid w:val="003F0DCF"/>
    <w:rsid w:val="003F3819"/>
    <w:rsid w:val="003F51B5"/>
    <w:rsid w:val="003F67F1"/>
    <w:rsid w:val="003F77B6"/>
    <w:rsid w:val="00402F54"/>
    <w:rsid w:val="004043F9"/>
    <w:rsid w:val="00405992"/>
    <w:rsid w:val="00406BFA"/>
    <w:rsid w:val="00407161"/>
    <w:rsid w:val="004071D7"/>
    <w:rsid w:val="004077F3"/>
    <w:rsid w:val="0041094D"/>
    <w:rsid w:val="00413D05"/>
    <w:rsid w:val="004141C3"/>
    <w:rsid w:val="004202E6"/>
    <w:rsid w:val="00420734"/>
    <w:rsid w:val="00424CDD"/>
    <w:rsid w:val="00424D49"/>
    <w:rsid w:val="004254F8"/>
    <w:rsid w:val="00426F20"/>
    <w:rsid w:val="0043306B"/>
    <w:rsid w:val="00433AB0"/>
    <w:rsid w:val="00433EC9"/>
    <w:rsid w:val="00434F06"/>
    <w:rsid w:val="00435729"/>
    <w:rsid w:val="00435AE3"/>
    <w:rsid w:val="00436624"/>
    <w:rsid w:val="00436A7A"/>
    <w:rsid w:val="00441425"/>
    <w:rsid w:val="00442801"/>
    <w:rsid w:val="00444FAB"/>
    <w:rsid w:val="00445A3E"/>
    <w:rsid w:val="00445DFB"/>
    <w:rsid w:val="00446819"/>
    <w:rsid w:val="00446F0A"/>
    <w:rsid w:val="00450C19"/>
    <w:rsid w:val="00452F80"/>
    <w:rsid w:val="0045341B"/>
    <w:rsid w:val="00454D66"/>
    <w:rsid w:val="00457041"/>
    <w:rsid w:val="004618BB"/>
    <w:rsid w:val="00461B8C"/>
    <w:rsid w:val="00461BE3"/>
    <w:rsid w:val="00465837"/>
    <w:rsid w:val="00467DF8"/>
    <w:rsid w:val="00470A8F"/>
    <w:rsid w:val="00470BA9"/>
    <w:rsid w:val="00472D2D"/>
    <w:rsid w:val="004743D1"/>
    <w:rsid w:val="00474B4E"/>
    <w:rsid w:val="004755AB"/>
    <w:rsid w:val="00475AD4"/>
    <w:rsid w:val="00475C4E"/>
    <w:rsid w:val="00480C16"/>
    <w:rsid w:val="00481541"/>
    <w:rsid w:val="004816A9"/>
    <w:rsid w:val="00481C50"/>
    <w:rsid w:val="004847D5"/>
    <w:rsid w:val="00487362"/>
    <w:rsid w:val="00490235"/>
    <w:rsid w:val="0049065A"/>
    <w:rsid w:val="00492F27"/>
    <w:rsid w:val="00493BFB"/>
    <w:rsid w:val="00494A30"/>
    <w:rsid w:val="004A012A"/>
    <w:rsid w:val="004A382B"/>
    <w:rsid w:val="004B0CC6"/>
    <w:rsid w:val="004B18B7"/>
    <w:rsid w:val="004B492F"/>
    <w:rsid w:val="004B5AAB"/>
    <w:rsid w:val="004C195E"/>
    <w:rsid w:val="004C2BD9"/>
    <w:rsid w:val="004C450F"/>
    <w:rsid w:val="004C4597"/>
    <w:rsid w:val="004C464B"/>
    <w:rsid w:val="004C5207"/>
    <w:rsid w:val="004D04A2"/>
    <w:rsid w:val="004D0EF2"/>
    <w:rsid w:val="004D10D3"/>
    <w:rsid w:val="004D19D7"/>
    <w:rsid w:val="004D40DB"/>
    <w:rsid w:val="004D522D"/>
    <w:rsid w:val="004D5740"/>
    <w:rsid w:val="004E0936"/>
    <w:rsid w:val="004E1F8E"/>
    <w:rsid w:val="004E201B"/>
    <w:rsid w:val="004E3B32"/>
    <w:rsid w:val="004E6E4D"/>
    <w:rsid w:val="004E783D"/>
    <w:rsid w:val="004E7F8F"/>
    <w:rsid w:val="004F05D8"/>
    <w:rsid w:val="004F273C"/>
    <w:rsid w:val="004F2C77"/>
    <w:rsid w:val="004F39B2"/>
    <w:rsid w:val="004F5C11"/>
    <w:rsid w:val="004F5C1C"/>
    <w:rsid w:val="004F7051"/>
    <w:rsid w:val="004F708B"/>
    <w:rsid w:val="00501245"/>
    <w:rsid w:val="0050199D"/>
    <w:rsid w:val="00501F37"/>
    <w:rsid w:val="00504383"/>
    <w:rsid w:val="00505537"/>
    <w:rsid w:val="00505EA7"/>
    <w:rsid w:val="00507E52"/>
    <w:rsid w:val="005111FB"/>
    <w:rsid w:val="00511CA9"/>
    <w:rsid w:val="00512521"/>
    <w:rsid w:val="00514A09"/>
    <w:rsid w:val="00514B51"/>
    <w:rsid w:val="005153DE"/>
    <w:rsid w:val="0051598C"/>
    <w:rsid w:val="00515C17"/>
    <w:rsid w:val="00520B3A"/>
    <w:rsid w:val="005214A0"/>
    <w:rsid w:val="00522DE1"/>
    <w:rsid w:val="00522E84"/>
    <w:rsid w:val="005255B0"/>
    <w:rsid w:val="005279FB"/>
    <w:rsid w:val="00530546"/>
    <w:rsid w:val="00531F0D"/>
    <w:rsid w:val="0053217E"/>
    <w:rsid w:val="00537474"/>
    <w:rsid w:val="00537CCD"/>
    <w:rsid w:val="0054523F"/>
    <w:rsid w:val="0054669C"/>
    <w:rsid w:val="005507F7"/>
    <w:rsid w:val="00550E57"/>
    <w:rsid w:val="005514C9"/>
    <w:rsid w:val="00551A50"/>
    <w:rsid w:val="00552904"/>
    <w:rsid w:val="0055517D"/>
    <w:rsid w:val="005577A8"/>
    <w:rsid w:val="00561078"/>
    <w:rsid w:val="00561A7A"/>
    <w:rsid w:val="0056259D"/>
    <w:rsid w:val="00562C44"/>
    <w:rsid w:val="005631E2"/>
    <w:rsid w:val="00563534"/>
    <w:rsid w:val="00564D71"/>
    <w:rsid w:val="0056517F"/>
    <w:rsid w:val="005746C8"/>
    <w:rsid w:val="00575E73"/>
    <w:rsid w:val="00576344"/>
    <w:rsid w:val="0057646A"/>
    <w:rsid w:val="0058208A"/>
    <w:rsid w:val="00582111"/>
    <w:rsid w:val="00584DFD"/>
    <w:rsid w:val="00585DD5"/>
    <w:rsid w:val="005872B9"/>
    <w:rsid w:val="0059052B"/>
    <w:rsid w:val="00593258"/>
    <w:rsid w:val="00597A67"/>
    <w:rsid w:val="005A1357"/>
    <w:rsid w:val="005A2529"/>
    <w:rsid w:val="005A38B6"/>
    <w:rsid w:val="005A3FBF"/>
    <w:rsid w:val="005A59F9"/>
    <w:rsid w:val="005B093C"/>
    <w:rsid w:val="005B0B8E"/>
    <w:rsid w:val="005B3C4D"/>
    <w:rsid w:val="005B4FD6"/>
    <w:rsid w:val="005B5620"/>
    <w:rsid w:val="005B6D60"/>
    <w:rsid w:val="005C530A"/>
    <w:rsid w:val="005C559A"/>
    <w:rsid w:val="005C7825"/>
    <w:rsid w:val="005C7E70"/>
    <w:rsid w:val="005D3BC4"/>
    <w:rsid w:val="005D5783"/>
    <w:rsid w:val="005D6B48"/>
    <w:rsid w:val="005E0A8D"/>
    <w:rsid w:val="005E2430"/>
    <w:rsid w:val="005E35EA"/>
    <w:rsid w:val="005E5149"/>
    <w:rsid w:val="005E5252"/>
    <w:rsid w:val="005E7D79"/>
    <w:rsid w:val="005F0E89"/>
    <w:rsid w:val="005F29DB"/>
    <w:rsid w:val="005F3C6C"/>
    <w:rsid w:val="005F4E3A"/>
    <w:rsid w:val="005F59C5"/>
    <w:rsid w:val="00600A15"/>
    <w:rsid w:val="006067CB"/>
    <w:rsid w:val="00606C75"/>
    <w:rsid w:val="00606D88"/>
    <w:rsid w:val="006070E9"/>
    <w:rsid w:val="006111B4"/>
    <w:rsid w:val="0061165B"/>
    <w:rsid w:val="0061443F"/>
    <w:rsid w:val="00617B1B"/>
    <w:rsid w:val="00621975"/>
    <w:rsid w:val="00622BEF"/>
    <w:rsid w:val="0062438D"/>
    <w:rsid w:val="006251D3"/>
    <w:rsid w:val="00625C67"/>
    <w:rsid w:val="00626CFC"/>
    <w:rsid w:val="0062759D"/>
    <w:rsid w:val="006275BC"/>
    <w:rsid w:val="0063011E"/>
    <w:rsid w:val="00631413"/>
    <w:rsid w:val="00631534"/>
    <w:rsid w:val="006316E9"/>
    <w:rsid w:val="00632152"/>
    <w:rsid w:val="0063241D"/>
    <w:rsid w:val="0063569B"/>
    <w:rsid w:val="00636A1F"/>
    <w:rsid w:val="00636C86"/>
    <w:rsid w:val="00645BA0"/>
    <w:rsid w:val="00646E4F"/>
    <w:rsid w:val="00647982"/>
    <w:rsid w:val="00647D6A"/>
    <w:rsid w:val="0065099B"/>
    <w:rsid w:val="00651948"/>
    <w:rsid w:val="006601C1"/>
    <w:rsid w:val="00660A81"/>
    <w:rsid w:val="00660A88"/>
    <w:rsid w:val="00661679"/>
    <w:rsid w:val="00662BC0"/>
    <w:rsid w:val="00663948"/>
    <w:rsid w:val="00664FB0"/>
    <w:rsid w:val="00670D94"/>
    <w:rsid w:val="006715E1"/>
    <w:rsid w:val="006720D6"/>
    <w:rsid w:val="0067247D"/>
    <w:rsid w:val="00672C25"/>
    <w:rsid w:val="00673AF5"/>
    <w:rsid w:val="0067414C"/>
    <w:rsid w:val="0067431D"/>
    <w:rsid w:val="00676095"/>
    <w:rsid w:val="00677532"/>
    <w:rsid w:val="0068185D"/>
    <w:rsid w:val="00682099"/>
    <w:rsid w:val="00682C74"/>
    <w:rsid w:val="00685B66"/>
    <w:rsid w:val="0068726C"/>
    <w:rsid w:val="006876BB"/>
    <w:rsid w:val="006920D4"/>
    <w:rsid w:val="00693958"/>
    <w:rsid w:val="006954AD"/>
    <w:rsid w:val="00697FE6"/>
    <w:rsid w:val="006A07B5"/>
    <w:rsid w:val="006A168F"/>
    <w:rsid w:val="006A1C3E"/>
    <w:rsid w:val="006A47D0"/>
    <w:rsid w:val="006A48CA"/>
    <w:rsid w:val="006A4DFE"/>
    <w:rsid w:val="006A67FE"/>
    <w:rsid w:val="006B02E9"/>
    <w:rsid w:val="006B094B"/>
    <w:rsid w:val="006B0CEE"/>
    <w:rsid w:val="006B247E"/>
    <w:rsid w:val="006B462D"/>
    <w:rsid w:val="006B5049"/>
    <w:rsid w:val="006B76F2"/>
    <w:rsid w:val="006C0728"/>
    <w:rsid w:val="006C0F24"/>
    <w:rsid w:val="006C1E66"/>
    <w:rsid w:val="006C2071"/>
    <w:rsid w:val="006C2ADB"/>
    <w:rsid w:val="006C2CB2"/>
    <w:rsid w:val="006C4234"/>
    <w:rsid w:val="006C699D"/>
    <w:rsid w:val="006D157F"/>
    <w:rsid w:val="006D31C2"/>
    <w:rsid w:val="006D4AE1"/>
    <w:rsid w:val="006E078D"/>
    <w:rsid w:val="006E0EE5"/>
    <w:rsid w:val="006E5C59"/>
    <w:rsid w:val="006E5C64"/>
    <w:rsid w:val="006E5FC7"/>
    <w:rsid w:val="006E637B"/>
    <w:rsid w:val="006E661D"/>
    <w:rsid w:val="006E6D5C"/>
    <w:rsid w:val="006F05B2"/>
    <w:rsid w:val="006F1F33"/>
    <w:rsid w:val="006F282E"/>
    <w:rsid w:val="006F63F3"/>
    <w:rsid w:val="006F69A2"/>
    <w:rsid w:val="006F6E38"/>
    <w:rsid w:val="006F7345"/>
    <w:rsid w:val="006F7676"/>
    <w:rsid w:val="007018AF"/>
    <w:rsid w:val="00702808"/>
    <w:rsid w:val="00703637"/>
    <w:rsid w:val="007042E6"/>
    <w:rsid w:val="00704E48"/>
    <w:rsid w:val="0070584B"/>
    <w:rsid w:val="00706970"/>
    <w:rsid w:val="00711CD1"/>
    <w:rsid w:val="00713494"/>
    <w:rsid w:val="0071464B"/>
    <w:rsid w:val="007167AF"/>
    <w:rsid w:val="007167FA"/>
    <w:rsid w:val="0071786D"/>
    <w:rsid w:val="0072172A"/>
    <w:rsid w:val="00721790"/>
    <w:rsid w:val="00724B6A"/>
    <w:rsid w:val="00724F47"/>
    <w:rsid w:val="00725455"/>
    <w:rsid w:val="007258F1"/>
    <w:rsid w:val="00733B95"/>
    <w:rsid w:val="00733F5F"/>
    <w:rsid w:val="00735A14"/>
    <w:rsid w:val="00736348"/>
    <w:rsid w:val="007401BF"/>
    <w:rsid w:val="00741D8C"/>
    <w:rsid w:val="00741F4E"/>
    <w:rsid w:val="00747FE3"/>
    <w:rsid w:val="00750075"/>
    <w:rsid w:val="00750DF6"/>
    <w:rsid w:val="00751133"/>
    <w:rsid w:val="0075139D"/>
    <w:rsid w:val="00751528"/>
    <w:rsid w:val="00753FBC"/>
    <w:rsid w:val="00754BAF"/>
    <w:rsid w:val="0075679D"/>
    <w:rsid w:val="00756D83"/>
    <w:rsid w:val="00756E92"/>
    <w:rsid w:val="007572F9"/>
    <w:rsid w:val="007576F3"/>
    <w:rsid w:val="007618E0"/>
    <w:rsid w:val="0076280C"/>
    <w:rsid w:val="00763661"/>
    <w:rsid w:val="00764EED"/>
    <w:rsid w:val="00765545"/>
    <w:rsid w:val="00765776"/>
    <w:rsid w:val="007660E4"/>
    <w:rsid w:val="00766BE0"/>
    <w:rsid w:val="00767CDC"/>
    <w:rsid w:val="0077107B"/>
    <w:rsid w:val="00773DB3"/>
    <w:rsid w:val="007772FF"/>
    <w:rsid w:val="00777479"/>
    <w:rsid w:val="007776C2"/>
    <w:rsid w:val="00782443"/>
    <w:rsid w:val="0078631A"/>
    <w:rsid w:val="00786A58"/>
    <w:rsid w:val="00787F0C"/>
    <w:rsid w:val="00787FAB"/>
    <w:rsid w:val="00791473"/>
    <w:rsid w:val="00791592"/>
    <w:rsid w:val="00793155"/>
    <w:rsid w:val="00793A1A"/>
    <w:rsid w:val="00795DE0"/>
    <w:rsid w:val="00796B77"/>
    <w:rsid w:val="007975BA"/>
    <w:rsid w:val="007A1FD8"/>
    <w:rsid w:val="007A565E"/>
    <w:rsid w:val="007A6AB3"/>
    <w:rsid w:val="007A75D4"/>
    <w:rsid w:val="007B2378"/>
    <w:rsid w:val="007B6AD7"/>
    <w:rsid w:val="007C024E"/>
    <w:rsid w:val="007C1077"/>
    <w:rsid w:val="007C2ACB"/>
    <w:rsid w:val="007C56A1"/>
    <w:rsid w:val="007C6199"/>
    <w:rsid w:val="007C67CB"/>
    <w:rsid w:val="007D079D"/>
    <w:rsid w:val="007D084A"/>
    <w:rsid w:val="007D21BD"/>
    <w:rsid w:val="007D3194"/>
    <w:rsid w:val="007D57B2"/>
    <w:rsid w:val="007D716D"/>
    <w:rsid w:val="007E1873"/>
    <w:rsid w:val="007E1EF7"/>
    <w:rsid w:val="007E2E0F"/>
    <w:rsid w:val="007E4424"/>
    <w:rsid w:val="007E607C"/>
    <w:rsid w:val="007F17B7"/>
    <w:rsid w:val="007F3959"/>
    <w:rsid w:val="007F3A9B"/>
    <w:rsid w:val="007F4EAF"/>
    <w:rsid w:val="007F59E8"/>
    <w:rsid w:val="00800FF3"/>
    <w:rsid w:val="008013F7"/>
    <w:rsid w:val="00801A24"/>
    <w:rsid w:val="00801A51"/>
    <w:rsid w:val="00801B16"/>
    <w:rsid w:val="00801E2A"/>
    <w:rsid w:val="00802226"/>
    <w:rsid w:val="00803583"/>
    <w:rsid w:val="008048D8"/>
    <w:rsid w:val="00807221"/>
    <w:rsid w:val="00807D9B"/>
    <w:rsid w:val="0081100E"/>
    <w:rsid w:val="00812403"/>
    <w:rsid w:val="008129A1"/>
    <w:rsid w:val="0081320C"/>
    <w:rsid w:val="00814172"/>
    <w:rsid w:val="00814BB7"/>
    <w:rsid w:val="00817E1B"/>
    <w:rsid w:val="008251F7"/>
    <w:rsid w:val="0083144B"/>
    <w:rsid w:val="008330A1"/>
    <w:rsid w:val="00836CD6"/>
    <w:rsid w:val="0083731F"/>
    <w:rsid w:val="00850350"/>
    <w:rsid w:val="00853D75"/>
    <w:rsid w:val="008554AE"/>
    <w:rsid w:val="00855E5F"/>
    <w:rsid w:val="008563C3"/>
    <w:rsid w:val="008606BE"/>
    <w:rsid w:val="00860C0A"/>
    <w:rsid w:val="00860E56"/>
    <w:rsid w:val="00870F4C"/>
    <w:rsid w:val="0087241F"/>
    <w:rsid w:val="00873097"/>
    <w:rsid w:val="00873B81"/>
    <w:rsid w:val="00875935"/>
    <w:rsid w:val="008806FC"/>
    <w:rsid w:val="00880881"/>
    <w:rsid w:val="008816EF"/>
    <w:rsid w:val="00881F87"/>
    <w:rsid w:val="00882B4F"/>
    <w:rsid w:val="0088458C"/>
    <w:rsid w:val="0088536D"/>
    <w:rsid w:val="00885B6E"/>
    <w:rsid w:val="008863A1"/>
    <w:rsid w:val="00886B62"/>
    <w:rsid w:val="008919D2"/>
    <w:rsid w:val="00892E77"/>
    <w:rsid w:val="0089419C"/>
    <w:rsid w:val="00895C25"/>
    <w:rsid w:val="008A2706"/>
    <w:rsid w:val="008A3AD1"/>
    <w:rsid w:val="008A4E15"/>
    <w:rsid w:val="008A689A"/>
    <w:rsid w:val="008A7364"/>
    <w:rsid w:val="008B1D5A"/>
    <w:rsid w:val="008B24BD"/>
    <w:rsid w:val="008B2F03"/>
    <w:rsid w:val="008B57A8"/>
    <w:rsid w:val="008B7302"/>
    <w:rsid w:val="008C2178"/>
    <w:rsid w:val="008C4516"/>
    <w:rsid w:val="008C5732"/>
    <w:rsid w:val="008C6626"/>
    <w:rsid w:val="008C7879"/>
    <w:rsid w:val="008D7EDC"/>
    <w:rsid w:val="008E04B4"/>
    <w:rsid w:val="008E0D49"/>
    <w:rsid w:val="008E0EBB"/>
    <w:rsid w:val="008E1336"/>
    <w:rsid w:val="008E6942"/>
    <w:rsid w:val="008F2F4B"/>
    <w:rsid w:val="008F4EA7"/>
    <w:rsid w:val="008F5442"/>
    <w:rsid w:val="008F5F78"/>
    <w:rsid w:val="008F6BBE"/>
    <w:rsid w:val="008F6F5D"/>
    <w:rsid w:val="008F6FFD"/>
    <w:rsid w:val="009008CF"/>
    <w:rsid w:val="0090129C"/>
    <w:rsid w:val="0090167B"/>
    <w:rsid w:val="0090270B"/>
    <w:rsid w:val="009049B2"/>
    <w:rsid w:val="00907894"/>
    <w:rsid w:val="00910A17"/>
    <w:rsid w:val="00911179"/>
    <w:rsid w:val="00912B48"/>
    <w:rsid w:val="00915273"/>
    <w:rsid w:val="00921098"/>
    <w:rsid w:val="00921774"/>
    <w:rsid w:val="009235B6"/>
    <w:rsid w:val="00925D6D"/>
    <w:rsid w:val="0092633C"/>
    <w:rsid w:val="0092757D"/>
    <w:rsid w:val="0093406C"/>
    <w:rsid w:val="009344AF"/>
    <w:rsid w:val="00935E55"/>
    <w:rsid w:val="0093630E"/>
    <w:rsid w:val="00937A53"/>
    <w:rsid w:val="00941D71"/>
    <w:rsid w:val="00944561"/>
    <w:rsid w:val="00944ED2"/>
    <w:rsid w:val="00946AE3"/>
    <w:rsid w:val="00946BAE"/>
    <w:rsid w:val="00953C1A"/>
    <w:rsid w:val="00956141"/>
    <w:rsid w:val="00956ACD"/>
    <w:rsid w:val="00961AAF"/>
    <w:rsid w:val="00962C01"/>
    <w:rsid w:val="00965548"/>
    <w:rsid w:val="00967552"/>
    <w:rsid w:val="00970BBC"/>
    <w:rsid w:val="0097161D"/>
    <w:rsid w:val="00981268"/>
    <w:rsid w:val="00984005"/>
    <w:rsid w:val="0098430E"/>
    <w:rsid w:val="00984362"/>
    <w:rsid w:val="00984F2A"/>
    <w:rsid w:val="00985097"/>
    <w:rsid w:val="00985B5F"/>
    <w:rsid w:val="009875DA"/>
    <w:rsid w:val="00990459"/>
    <w:rsid w:val="009910B2"/>
    <w:rsid w:val="009939EA"/>
    <w:rsid w:val="0099411C"/>
    <w:rsid w:val="009958D8"/>
    <w:rsid w:val="00996130"/>
    <w:rsid w:val="009A0868"/>
    <w:rsid w:val="009A1A64"/>
    <w:rsid w:val="009A4C1F"/>
    <w:rsid w:val="009B0765"/>
    <w:rsid w:val="009B0E4A"/>
    <w:rsid w:val="009B3256"/>
    <w:rsid w:val="009B37AA"/>
    <w:rsid w:val="009C0B8B"/>
    <w:rsid w:val="009C1001"/>
    <w:rsid w:val="009C1007"/>
    <w:rsid w:val="009C1B77"/>
    <w:rsid w:val="009C2CE0"/>
    <w:rsid w:val="009C50B2"/>
    <w:rsid w:val="009C5431"/>
    <w:rsid w:val="009C6430"/>
    <w:rsid w:val="009C6599"/>
    <w:rsid w:val="009D0003"/>
    <w:rsid w:val="009D0537"/>
    <w:rsid w:val="009D3E48"/>
    <w:rsid w:val="009D640B"/>
    <w:rsid w:val="009D748F"/>
    <w:rsid w:val="009D7517"/>
    <w:rsid w:val="009E0B31"/>
    <w:rsid w:val="009E4640"/>
    <w:rsid w:val="009E65BA"/>
    <w:rsid w:val="009E672C"/>
    <w:rsid w:val="009E7296"/>
    <w:rsid w:val="009F0243"/>
    <w:rsid w:val="009F0B02"/>
    <w:rsid w:val="009F22CC"/>
    <w:rsid w:val="009F2CF5"/>
    <w:rsid w:val="009F3B43"/>
    <w:rsid w:val="009F57C5"/>
    <w:rsid w:val="009F7642"/>
    <w:rsid w:val="009F7C39"/>
    <w:rsid w:val="00A00C8C"/>
    <w:rsid w:val="00A01A02"/>
    <w:rsid w:val="00A02F11"/>
    <w:rsid w:val="00A049BE"/>
    <w:rsid w:val="00A06846"/>
    <w:rsid w:val="00A10916"/>
    <w:rsid w:val="00A20464"/>
    <w:rsid w:val="00A204F8"/>
    <w:rsid w:val="00A22F14"/>
    <w:rsid w:val="00A25524"/>
    <w:rsid w:val="00A25C5C"/>
    <w:rsid w:val="00A30B95"/>
    <w:rsid w:val="00A30C04"/>
    <w:rsid w:val="00A31F58"/>
    <w:rsid w:val="00A32C1A"/>
    <w:rsid w:val="00A348D4"/>
    <w:rsid w:val="00A3540F"/>
    <w:rsid w:val="00A35432"/>
    <w:rsid w:val="00A35C26"/>
    <w:rsid w:val="00A4260E"/>
    <w:rsid w:val="00A44DA6"/>
    <w:rsid w:val="00A46EB6"/>
    <w:rsid w:val="00A47974"/>
    <w:rsid w:val="00A5091A"/>
    <w:rsid w:val="00A510A8"/>
    <w:rsid w:val="00A530D5"/>
    <w:rsid w:val="00A53547"/>
    <w:rsid w:val="00A54D22"/>
    <w:rsid w:val="00A57F17"/>
    <w:rsid w:val="00A60C30"/>
    <w:rsid w:val="00A624B4"/>
    <w:rsid w:val="00A62E5B"/>
    <w:rsid w:val="00A6381B"/>
    <w:rsid w:val="00A63E07"/>
    <w:rsid w:val="00A63E76"/>
    <w:rsid w:val="00A64FF6"/>
    <w:rsid w:val="00A65F3E"/>
    <w:rsid w:val="00A663D9"/>
    <w:rsid w:val="00A703D0"/>
    <w:rsid w:val="00A721E0"/>
    <w:rsid w:val="00A72E02"/>
    <w:rsid w:val="00A7440A"/>
    <w:rsid w:val="00A75301"/>
    <w:rsid w:val="00A7564D"/>
    <w:rsid w:val="00A7587E"/>
    <w:rsid w:val="00A77399"/>
    <w:rsid w:val="00A82CC6"/>
    <w:rsid w:val="00A8392F"/>
    <w:rsid w:val="00A84F19"/>
    <w:rsid w:val="00A9056D"/>
    <w:rsid w:val="00A912AB"/>
    <w:rsid w:val="00A91339"/>
    <w:rsid w:val="00A915FC"/>
    <w:rsid w:val="00A9236A"/>
    <w:rsid w:val="00A92832"/>
    <w:rsid w:val="00A930A9"/>
    <w:rsid w:val="00AA176C"/>
    <w:rsid w:val="00AA1BB1"/>
    <w:rsid w:val="00AA4AD5"/>
    <w:rsid w:val="00AA6E86"/>
    <w:rsid w:val="00AA6E91"/>
    <w:rsid w:val="00AB29C7"/>
    <w:rsid w:val="00AB2D5E"/>
    <w:rsid w:val="00AB3985"/>
    <w:rsid w:val="00AB5635"/>
    <w:rsid w:val="00AB6CB3"/>
    <w:rsid w:val="00AC0A12"/>
    <w:rsid w:val="00AC0C8C"/>
    <w:rsid w:val="00AC1670"/>
    <w:rsid w:val="00AC2214"/>
    <w:rsid w:val="00AC40BE"/>
    <w:rsid w:val="00AC6426"/>
    <w:rsid w:val="00AC6E7C"/>
    <w:rsid w:val="00AD0834"/>
    <w:rsid w:val="00AD12C4"/>
    <w:rsid w:val="00AD21EF"/>
    <w:rsid w:val="00AD2C4B"/>
    <w:rsid w:val="00AD2F9C"/>
    <w:rsid w:val="00AD3119"/>
    <w:rsid w:val="00AD696A"/>
    <w:rsid w:val="00AE03C2"/>
    <w:rsid w:val="00AE0A2C"/>
    <w:rsid w:val="00AE1007"/>
    <w:rsid w:val="00AE1321"/>
    <w:rsid w:val="00AE15CC"/>
    <w:rsid w:val="00AE1A5C"/>
    <w:rsid w:val="00AE48CE"/>
    <w:rsid w:val="00AE6D8A"/>
    <w:rsid w:val="00AF235D"/>
    <w:rsid w:val="00AF2827"/>
    <w:rsid w:val="00AF2DDF"/>
    <w:rsid w:val="00AF3449"/>
    <w:rsid w:val="00AF4447"/>
    <w:rsid w:val="00AF4EA1"/>
    <w:rsid w:val="00AF5F0A"/>
    <w:rsid w:val="00AF5FA3"/>
    <w:rsid w:val="00B026D2"/>
    <w:rsid w:val="00B02DF4"/>
    <w:rsid w:val="00B039CE"/>
    <w:rsid w:val="00B043BE"/>
    <w:rsid w:val="00B05B33"/>
    <w:rsid w:val="00B060F5"/>
    <w:rsid w:val="00B070EB"/>
    <w:rsid w:val="00B10F48"/>
    <w:rsid w:val="00B13865"/>
    <w:rsid w:val="00B15CFB"/>
    <w:rsid w:val="00B16594"/>
    <w:rsid w:val="00B16E6C"/>
    <w:rsid w:val="00B17ED2"/>
    <w:rsid w:val="00B20447"/>
    <w:rsid w:val="00B2203E"/>
    <w:rsid w:val="00B24255"/>
    <w:rsid w:val="00B24B5F"/>
    <w:rsid w:val="00B24D61"/>
    <w:rsid w:val="00B2638A"/>
    <w:rsid w:val="00B26DFB"/>
    <w:rsid w:val="00B2781B"/>
    <w:rsid w:val="00B3187E"/>
    <w:rsid w:val="00B32214"/>
    <w:rsid w:val="00B3473A"/>
    <w:rsid w:val="00B35570"/>
    <w:rsid w:val="00B36667"/>
    <w:rsid w:val="00B366DF"/>
    <w:rsid w:val="00B36FA6"/>
    <w:rsid w:val="00B37A86"/>
    <w:rsid w:val="00B41B08"/>
    <w:rsid w:val="00B444F2"/>
    <w:rsid w:val="00B446D0"/>
    <w:rsid w:val="00B44CC4"/>
    <w:rsid w:val="00B469C9"/>
    <w:rsid w:val="00B47973"/>
    <w:rsid w:val="00B5022E"/>
    <w:rsid w:val="00B544EF"/>
    <w:rsid w:val="00B54695"/>
    <w:rsid w:val="00B556C2"/>
    <w:rsid w:val="00B56761"/>
    <w:rsid w:val="00B576DD"/>
    <w:rsid w:val="00B6241E"/>
    <w:rsid w:val="00B63C59"/>
    <w:rsid w:val="00B65872"/>
    <w:rsid w:val="00B702D1"/>
    <w:rsid w:val="00B71FA5"/>
    <w:rsid w:val="00B76D25"/>
    <w:rsid w:val="00B778C5"/>
    <w:rsid w:val="00B77CD4"/>
    <w:rsid w:val="00B80399"/>
    <w:rsid w:val="00B8078D"/>
    <w:rsid w:val="00B818BA"/>
    <w:rsid w:val="00B83BE1"/>
    <w:rsid w:val="00B85AD5"/>
    <w:rsid w:val="00B85F2E"/>
    <w:rsid w:val="00B8604B"/>
    <w:rsid w:val="00B860EB"/>
    <w:rsid w:val="00B86BCE"/>
    <w:rsid w:val="00B91CFE"/>
    <w:rsid w:val="00B92B8C"/>
    <w:rsid w:val="00B93A7E"/>
    <w:rsid w:val="00B948FC"/>
    <w:rsid w:val="00B962F6"/>
    <w:rsid w:val="00B96C33"/>
    <w:rsid w:val="00B97DCD"/>
    <w:rsid w:val="00BA1968"/>
    <w:rsid w:val="00BA247B"/>
    <w:rsid w:val="00BA3601"/>
    <w:rsid w:val="00BA394C"/>
    <w:rsid w:val="00BA62D9"/>
    <w:rsid w:val="00BA6834"/>
    <w:rsid w:val="00BA688B"/>
    <w:rsid w:val="00BA79C2"/>
    <w:rsid w:val="00BB0AB9"/>
    <w:rsid w:val="00BB23D0"/>
    <w:rsid w:val="00BB421D"/>
    <w:rsid w:val="00BB7E52"/>
    <w:rsid w:val="00BC15BD"/>
    <w:rsid w:val="00BC3A33"/>
    <w:rsid w:val="00BC401F"/>
    <w:rsid w:val="00BC4A5E"/>
    <w:rsid w:val="00BD0291"/>
    <w:rsid w:val="00BD26A3"/>
    <w:rsid w:val="00BD2F50"/>
    <w:rsid w:val="00BD3AF0"/>
    <w:rsid w:val="00BD588A"/>
    <w:rsid w:val="00BD5E46"/>
    <w:rsid w:val="00BD68A1"/>
    <w:rsid w:val="00BD69F8"/>
    <w:rsid w:val="00BE21E4"/>
    <w:rsid w:val="00BE2692"/>
    <w:rsid w:val="00BE27A0"/>
    <w:rsid w:val="00BE35A1"/>
    <w:rsid w:val="00BE42D8"/>
    <w:rsid w:val="00BE4849"/>
    <w:rsid w:val="00BE4E12"/>
    <w:rsid w:val="00BE6A28"/>
    <w:rsid w:val="00BE6DC9"/>
    <w:rsid w:val="00BF1935"/>
    <w:rsid w:val="00BF1B8B"/>
    <w:rsid w:val="00BF2AD2"/>
    <w:rsid w:val="00BF59D5"/>
    <w:rsid w:val="00BF6832"/>
    <w:rsid w:val="00C00693"/>
    <w:rsid w:val="00C00E10"/>
    <w:rsid w:val="00C019C5"/>
    <w:rsid w:val="00C024CB"/>
    <w:rsid w:val="00C0337C"/>
    <w:rsid w:val="00C03F6E"/>
    <w:rsid w:val="00C05A0F"/>
    <w:rsid w:val="00C1246E"/>
    <w:rsid w:val="00C22A2F"/>
    <w:rsid w:val="00C231CB"/>
    <w:rsid w:val="00C23910"/>
    <w:rsid w:val="00C2399B"/>
    <w:rsid w:val="00C247D0"/>
    <w:rsid w:val="00C267ED"/>
    <w:rsid w:val="00C27618"/>
    <w:rsid w:val="00C37601"/>
    <w:rsid w:val="00C43E73"/>
    <w:rsid w:val="00C451AB"/>
    <w:rsid w:val="00C47A9C"/>
    <w:rsid w:val="00C47F85"/>
    <w:rsid w:val="00C51501"/>
    <w:rsid w:val="00C51AD5"/>
    <w:rsid w:val="00C526BB"/>
    <w:rsid w:val="00C551EC"/>
    <w:rsid w:val="00C56291"/>
    <w:rsid w:val="00C61F77"/>
    <w:rsid w:val="00C63E11"/>
    <w:rsid w:val="00C646EF"/>
    <w:rsid w:val="00C6574F"/>
    <w:rsid w:val="00C6669F"/>
    <w:rsid w:val="00C6738B"/>
    <w:rsid w:val="00C676FB"/>
    <w:rsid w:val="00C70780"/>
    <w:rsid w:val="00C71DA7"/>
    <w:rsid w:val="00C73572"/>
    <w:rsid w:val="00C74985"/>
    <w:rsid w:val="00C8037E"/>
    <w:rsid w:val="00C808BE"/>
    <w:rsid w:val="00C826D6"/>
    <w:rsid w:val="00C82FF6"/>
    <w:rsid w:val="00C86420"/>
    <w:rsid w:val="00C8648F"/>
    <w:rsid w:val="00CA1CF7"/>
    <w:rsid w:val="00CA235F"/>
    <w:rsid w:val="00CA3A9A"/>
    <w:rsid w:val="00CA4B3A"/>
    <w:rsid w:val="00CB703E"/>
    <w:rsid w:val="00CC11AF"/>
    <w:rsid w:val="00CC14AB"/>
    <w:rsid w:val="00CC2D08"/>
    <w:rsid w:val="00CC48D1"/>
    <w:rsid w:val="00CC55C6"/>
    <w:rsid w:val="00CC73A7"/>
    <w:rsid w:val="00CC792C"/>
    <w:rsid w:val="00CD000C"/>
    <w:rsid w:val="00CD2415"/>
    <w:rsid w:val="00CD2934"/>
    <w:rsid w:val="00CD2965"/>
    <w:rsid w:val="00CD34ED"/>
    <w:rsid w:val="00CD4654"/>
    <w:rsid w:val="00CD49DD"/>
    <w:rsid w:val="00CD4F65"/>
    <w:rsid w:val="00CE040E"/>
    <w:rsid w:val="00CE1136"/>
    <w:rsid w:val="00CE1B58"/>
    <w:rsid w:val="00CE25A3"/>
    <w:rsid w:val="00CE27B7"/>
    <w:rsid w:val="00CE2BCD"/>
    <w:rsid w:val="00CE3014"/>
    <w:rsid w:val="00CE3BEE"/>
    <w:rsid w:val="00CE605E"/>
    <w:rsid w:val="00CE767F"/>
    <w:rsid w:val="00CF03B8"/>
    <w:rsid w:val="00CF331D"/>
    <w:rsid w:val="00CF36DA"/>
    <w:rsid w:val="00CF4209"/>
    <w:rsid w:val="00D01759"/>
    <w:rsid w:val="00D017E7"/>
    <w:rsid w:val="00D0294F"/>
    <w:rsid w:val="00D036F5"/>
    <w:rsid w:val="00D04B79"/>
    <w:rsid w:val="00D05761"/>
    <w:rsid w:val="00D074B0"/>
    <w:rsid w:val="00D10EF2"/>
    <w:rsid w:val="00D11241"/>
    <w:rsid w:val="00D137FD"/>
    <w:rsid w:val="00D13EE3"/>
    <w:rsid w:val="00D1415C"/>
    <w:rsid w:val="00D14F79"/>
    <w:rsid w:val="00D15B07"/>
    <w:rsid w:val="00D206FD"/>
    <w:rsid w:val="00D2285D"/>
    <w:rsid w:val="00D23DC2"/>
    <w:rsid w:val="00D26722"/>
    <w:rsid w:val="00D26840"/>
    <w:rsid w:val="00D32661"/>
    <w:rsid w:val="00D32FE6"/>
    <w:rsid w:val="00D33BFB"/>
    <w:rsid w:val="00D3499B"/>
    <w:rsid w:val="00D36AC1"/>
    <w:rsid w:val="00D41F87"/>
    <w:rsid w:val="00D4364B"/>
    <w:rsid w:val="00D45908"/>
    <w:rsid w:val="00D50BBB"/>
    <w:rsid w:val="00D530AE"/>
    <w:rsid w:val="00D5669C"/>
    <w:rsid w:val="00D6128C"/>
    <w:rsid w:val="00D629AB"/>
    <w:rsid w:val="00D67072"/>
    <w:rsid w:val="00D670DB"/>
    <w:rsid w:val="00D707DD"/>
    <w:rsid w:val="00D73F4C"/>
    <w:rsid w:val="00D763AF"/>
    <w:rsid w:val="00D77023"/>
    <w:rsid w:val="00D774AF"/>
    <w:rsid w:val="00D80CD7"/>
    <w:rsid w:val="00D8341B"/>
    <w:rsid w:val="00D84240"/>
    <w:rsid w:val="00D85EBA"/>
    <w:rsid w:val="00D86318"/>
    <w:rsid w:val="00D87D95"/>
    <w:rsid w:val="00D9134D"/>
    <w:rsid w:val="00D930C5"/>
    <w:rsid w:val="00D95D80"/>
    <w:rsid w:val="00D96442"/>
    <w:rsid w:val="00D97DA0"/>
    <w:rsid w:val="00DA0015"/>
    <w:rsid w:val="00DA0530"/>
    <w:rsid w:val="00DA063C"/>
    <w:rsid w:val="00DA0AEC"/>
    <w:rsid w:val="00DA0B7A"/>
    <w:rsid w:val="00DA1B80"/>
    <w:rsid w:val="00DA5DBA"/>
    <w:rsid w:val="00DA6299"/>
    <w:rsid w:val="00DA657A"/>
    <w:rsid w:val="00DB2775"/>
    <w:rsid w:val="00DB3A92"/>
    <w:rsid w:val="00DB4BCB"/>
    <w:rsid w:val="00DB5132"/>
    <w:rsid w:val="00DC12F2"/>
    <w:rsid w:val="00DC423B"/>
    <w:rsid w:val="00DC48F1"/>
    <w:rsid w:val="00DC54CD"/>
    <w:rsid w:val="00DD0AA1"/>
    <w:rsid w:val="00DD1011"/>
    <w:rsid w:val="00DD208F"/>
    <w:rsid w:val="00DD624F"/>
    <w:rsid w:val="00DD69EB"/>
    <w:rsid w:val="00DE483B"/>
    <w:rsid w:val="00DE4D73"/>
    <w:rsid w:val="00DE56ED"/>
    <w:rsid w:val="00DE59FB"/>
    <w:rsid w:val="00DE604D"/>
    <w:rsid w:val="00DE62CC"/>
    <w:rsid w:val="00DF0B12"/>
    <w:rsid w:val="00DF168C"/>
    <w:rsid w:val="00DF1EEC"/>
    <w:rsid w:val="00DF248C"/>
    <w:rsid w:val="00DF2B6B"/>
    <w:rsid w:val="00DF5408"/>
    <w:rsid w:val="00DF6AD6"/>
    <w:rsid w:val="00DF7556"/>
    <w:rsid w:val="00DF75FE"/>
    <w:rsid w:val="00E00A1F"/>
    <w:rsid w:val="00E01FA3"/>
    <w:rsid w:val="00E03689"/>
    <w:rsid w:val="00E0377F"/>
    <w:rsid w:val="00E118D0"/>
    <w:rsid w:val="00E11AD1"/>
    <w:rsid w:val="00E15011"/>
    <w:rsid w:val="00E15963"/>
    <w:rsid w:val="00E21A6B"/>
    <w:rsid w:val="00E22910"/>
    <w:rsid w:val="00E24AC3"/>
    <w:rsid w:val="00E26FC3"/>
    <w:rsid w:val="00E27E4A"/>
    <w:rsid w:val="00E30455"/>
    <w:rsid w:val="00E3112F"/>
    <w:rsid w:val="00E326F2"/>
    <w:rsid w:val="00E33745"/>
    <w:rsid w:val="00E34E5F"/>
    <w:rsid w:val="00E4016A"/>
    <w:rsid w:val="00E403BB"/>
    <w:rsid w:val="00E41521"/>
    <w:rsid w:val="00E41C1C"/>
    <w:rsid w:val="00E477EF"/>
    <w:rsid w:val="00E5019B"/>
    <w:rsid w:val="00E502C6"/>
    <w:rsid w:val="00E54A61"/>
    <w:rsid w:val="00E57074"/>
    <w:rsid w:val="00E638E3"/>
    <w:rsid w:val="00E650AF"/>
    <w:rsid w:val="00E70211"/>
    <w:rsid w:val="00E70E75"/>
    <w:rsid w:val="00E7224A"/>
    <w:rsid w:val="00E735EC"/>
    <w:rsid w:val="00E7450F"/>
    <w:rsid w:val="00E748E4"/>
    <w:rsid w:val="00E75AD4"/>
    <w:rsid w:val="00E76C89"/>
    <w:rsid w:val="00E80D5C"/>
    <w:rsid w:val="00E80ECD"/>
    <w:rsid w:val="00E8379F"/>
    <w:rsid w:val="00E85042"/>
    <w:rsid w:val="00E852B1"/>
    <w:rsid w:val="00E8571D"/>
    <w:rsid w:val="00E85A55"/>
    <w:rsid w:val="00E90258"/>
    <w:rsid w:val="00E906C2"/>
    <w:rsid w:val="00E9107C"/>
    <w:rsid w:val="00E91F5E"/>
    <w:rsid w:val="00E93123"/>
    <w:rsid w:val="00E94D45"/>
    <w:rsid w:val="00E96D38"/>
    <w:rsid w:val="00E97CBD"/>
    <w:rsid w:val="00EA0E59"/>
    <w:rsid w:val="00EA176A"/>
    <w:rsid w:val="00EA32DA"/>
    <w:rsid w:val="00EA34BD"/>
    <w:rsid w:val="00EA37A4"/>
    <w:rsid w:val="00EA66BE"/>
    <w:rsid w:val="00EA69B8"/>
    <w:rsid w:val="00EA6A9A"/>
    <w:rsid w:val="00EB0014"/>
    <w:rsid w:val="00EB5732"/>
    <w:rsid w:val="00EC108B"/>
    <w:rsid w:val="00EC11CA"/>
    <w:rsid w:val="00EC2819"/>
    <w:rsid w:val="00EC3058"/>
    <w:rsid w:val="00EC3A03"/>
    <w:rsid w:val="00EC3B0A"/>
    <w:rsid w:val="00EC5F7A"/>
    <w:rsid w:val="00EC72DF"/>
    <w:rsid w:val="00ED1743"/>
    <w:rsid w:val="00ED3DD8"/>
    <w:rsid w:val="00ED41E3"/>
    <w:rsid w:val="00ED6F89"/>
    <w:rsid w:val="00ED73E8"/>
    <w:rsid w:val="00EE199D"/>
    <w:rsid w:val="00EE496D"/>
    <w:rsid w:val="00EE50FD"/>
    <w:rsid w:val="00EE51DA"/>
    <w:rsid w:val="00EE5C24"/>
    <w:rsid w:val="00EE5D62"/>
    <w:rsid w:val="00EE6707"/>
    <w:rsid w:val="00EE7520"/>
    <w:rsid w:val="00EF2648"/>
    <w:rsid w:val="00EF519E"/>
    <w:rsid w:val="00EF51F3"/>
    <w:rsid w:val="00EF576E"/>
    <w:rsid w:val="00EF7EF6"/>
    <w:rsid w:val="00F02C5C"/>
    <w:rsid w:val="00F02EDE"/>
    <w:rsid w:val="00F0430F"/>
    <w:rsid w:val="00F04E94"/>
    <w:rsid w:val="00F05671"/>
    <w:rsid w:val="00F05946"/>
    <w:rsid w:val="00F135DB"/>
    <w:rsid w:val="00F13EDF"/>
    <w:rsid w:val="00F156EE"/>
    <w:rsid w:val="00F2087F"/>
    <w:rsid w:val="00F2242B"/>
    <w:rsid w:val="00F226BC"/>
    <w:rsid w:val="00F237B2"/>
    <w:rsid w:val="00F23E41"/>
    <w:rsid w:val="00F2563E"/>
    <w:rsid w:val="00F27D38"/>
    <w:rsid w:val="00F27EFE"/>
    <w:rsid w:val="00F30097"/>
    <w:rsid w:val="00F3194F"/>
    <w:rsid w:val="00F32E98"/>
    <w:rsid w:val="00F34324"/>
    <w:rsid w:val="00F343E8"/>
    <w:rsid w:val="00F40F36"/>
    <w:rsid w:val="00F43647"/>
    <w:rsid w:val="00F447F7"/>
    <w:rsid w:val="00F45C60"/>
    <w:rsid w:val="00F53531"/>
    <w:rsid w:val="00F549BC"/>
    <w:rsid w:val="00F553FC"/>
    <w:rsid w:val="00F56C19"/>
    <w:rsid w:val="00F574E1"/>
    <w:rsid w:val="00F603E0"/>
    <w:rsid w:val="00F61C4F"/>
    <w:rsid w:val="00F62C66"/>
    <w:rsid w:val="00F641C0"/>
    <w:rsid w:val="00F660A1"/>
    <w:rsid w:val="00F70946"/>
    <w:rsid w:val="00F72423"/>
    <w:rsid w:val="00F729B1"/>
    <w:rsid w:val="00F75A9A"/>
    <w:rsid w:val="00F816B6"/>
    <w:rsid w:val="00F83CF5"/>
    <w:rsid w:val="00F8477B"/>
    <w:rsid w:val="00F85074"/>
    <w:rsid w:val="00F855E6"/>
    <w:rsid w:val="00F87AD2"/>
    <w:rsid w:val="00F90090"/>
    <w:rsid w:val="00F9573C"/>
    <w:rsid w:val="00FA0EC6"/>
    <w:rsid w:val="00FA4BDA"/>
    <w:rsid w:val="00FA613B"/>
    <w:rsid w:val="00FA651F"/>
    <w:rsid w:val="00FA7F93"/>
    <w:rsid w:val="00FB0014"/>
    <w:rsid w:val="00FB0FFE"/>
    <w:rsid w:val="00FB2B2B"/>
    <w:rsid w:val="00FB2E18"/>
    <w:rsid w:val="00FB3135"/>
    <w:rsid w:val="00FB4153"/>
    <w:rsid w:val="00FB4DAD"/>
    <w:rsid w:val="00FB5749"/>
    <w:rsid w:val="00FB5A8D"/>
    <w:rsid w:val="00FB68FA"/>
    <w:rsid w:val="00FB7890"/>
    <w:rsid w:val="00FC0163"/>
    <w:rsid w:val="00FC17E7"/>
    <w:rsid w:val="00FC2E5A"/>
    <w:rsid w:val="00FC2F12"/>
    <w:rsid w:val="00FD01AB"/>
    <w:rsid w:val="00FD58AF"/>
    <w:rsid w:val="00FD5BD5"/>
    <w:rsid w:val="00FD60C8"/>
    <w:rsid w:val="00FD7807"/>
    <w:rsid w:val="00FD7CC2"/>
    <w:rsid w:val="00FE06D8"/>
    <w:rsid w:val="00FE16BF"/>
    <w:rsid w:val="00FE3308"/>
    <w:rsid w:val="00FE3B8F"/>
    <w:rsid w:val="00FE3C06"/>
    <w:rsid w:val="00FE62F7"/>
    <w:rsid w:val="00FF0AB6"/>
    <w:rsid w:val="00FF12BB"/>
    <w:rsid w:val="00FF58F5"/>
    <w:rsid w:val="00FF5FC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0FAA8DC"/>
  <w15:chartTrackingRefBased/>
  <w15:docId w15:val="{7659F487-C4F0-4161-B26B-B413049E7C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C2ADB"/>
  </w:style>
  <w:style w:type="paragraph" w:styleId="Heading1">
    <w:name w:val="heading 1"/>
    <w:basedOn w:val="Normal"/>
    <w:next w:val="Normal"/>
    <w:link w:val="Heading1Char"/>
    <w:uiPriority w:val="9"/>
    <w:qFormat/>
    <w:rsid w:val="006C2AD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C2ADB"/>
    <w:pPr>
      <w:keepNext/>
      <w:keepLines/>
      <w:spacing w:before="40" w:after="0"/>
      <w:outlineLvl w:val="1"/>
    </w:pPr>
    <w:rPr>
      <w:rFonts w:asciiTheme="majorHAnsi" w:eastAsiaTheme="majorEastAsia" w:hAnsiTheme="majorHAnsi" w:cstheme="majorBidi"/>
      <w:color w:val="2E74B5" w:themeColor="accent1" w:themeShade="BF"/>
      <w:sz w:val="28"/>
      <w:szCs w:val="28"/>
    </w:rPr>
  </w:style>
  <w:style w:type="paragraph" w:styleId="Heading3">
    <w:name w:val="heading 3"/>
    <w:basedOn w:val="Normal"/>
    <w:next w:val="Normal"/>
    <w:link w:val="Heading3Char"/>
    <w:uiPriority w:val="9"/>
    <w:unhideWhenUsed/>
    <w:qFormat/>
    <w:rsid w:val="006C2ADB"/>
    <w:pPr>
      <w:keepNext/>
      <w:keepLines/>
      <w:spacing w:before="40" w:after="0"/>
      <w:outlineLvl w:val="2"/>
    </w:pPr>
    <w:rPr>
      <w:rFonts w:asciiTheme="majorHAnsi" w:eastAsiaTheme="majorEastAsia" w:hAnsiTheme="majorHAnsi" w:cstheme="majorBidi"/>
      <w:color w:val="1F4E79" w:themeColor="accent1" w:themeShade="80"/>
      <w:sz w:val="24"/>
      <w:szCs w:val="24"/>
    </w:rPr>
  </w:style>
  <w:style w:type="paragraph" w:styleId="Heading4">
    <w:name w:val="heading 4"/>
    <w:basedOn w:val="Normal"/>
    <w:next w:val="Normal"/>
    <w:link w:val="Heading4Char"/>
    <w:uiPriority w:val="9"/>
    <w:unhideWhenUsed/>
    <w:qFormat/>
    <w:rsid w:val="006C2ADB"/>
    <w:pPr>
      <w:keepNext/>
      <w:keepLines/>
      <w:spacing w:before="40" w:after="0"/>
      <w:outlineLvl w:val="3"/>
    </w:pPr>
    <w:rPr>
      <w:i/>
      <w:iCs/>
    </w:rPr>
  </w:style>
  <w:style w:type="paragraph" w:styleId="Heading5">
    <w:name w:val="heading 5"/>
    <w:basedOn w:val="Normal"/>
    <w:next w:val="Normal"/>
    <w:link w:val="Heading5Char"/>
    <w:uiPriority w:val="9"/>
    <w:semiHidden/>
    <w:unhideWhenUsed/>
    <w:qFormat/>
    <w:rsid w:val="006C2ADB"/>
    <w:pPr>
      <w:keepNext/>
      <w:keepLines/>
      <w:spacing w:before="40" w:after="0"/>
      <w:outlineLvl w:val="4"/>
    </w:pPr>
    <w:rPr>
      <w:color w:val="2E74B5" w:themeColor="accent1" w:themeShade="BF"/>
    </w:rPr>
  </w:style>
  <w:style w:type="paragraph" w:styleId="Heading6">
    <w:name w:val="heading 6"/>
    <w:basedOn w:val="Normal"/>
    <w:next w:val="Normal"/>
    <w:link w:val="Heading6Char"/>
    <w:uiPriority w:val="9"/>
    <w:semiHidden/>
    <w:unhideWhenUsed/>
    <w:qFormat/>
    <w:rsid w:val="006C2ADB"/>
    <w:pPr>
      <w:keepNext/>
      <w:keepLines/>
      <w:spacing w:before="40" w:after="0"/>
      <w:outlineLvl w:val="5"/>
    </w:pPr>
    <w:rPr>
      <w:color w:val="1F4E79" w:themeColor="accent1" w:themeShade="80"/>
    </w:rPr>
  </w:style>
  <w:style w:type="paragraph" w:styleId="Heading7">
    <w:name w:val="heading 7"/>
    <w:basedOn w:val="Normal"/>
    <w:next w:val="Normal"/>
    <w:link w:val="Heading7Char"/>
    <w:uiPriority w:val="9"/>
    <w:semiHidden/>
    <w:unhideWhenUsed/>
    <w:qFormat/>
    <w:rsid w:val="006C2ADB"/>
    <w:pPr>
      <w:keepNext/>
      <w:keepLines/>
      <w:spacing w:before="40" w:after="0"/>
      <w:outlineLvl w:val="6"/>
    </w:pPr>
    <w:rPr>
      <w:rFonts w:asciiTheme="majorHAnsi" w:eastAsiaTheme="majorEastAsia" w:hAnsiTheme="majorHAnsi" w:cstheme="majorBidi"/>
      <w:i/>
      <w:iCs/>
      <w:color w:val="1F4E79" w:themeColor="accent1" w:themeShade="80"/>
    </w:rPr>
  </w:style>
  <w:style w:type="paragraph" w:styleId="Heading8">
    <w:name w:val="heading 8"/>
    <w:basedOn w:val="Normal"/>
    <w:next w:val="Normal"/>
    <w:link w:val="Heading8Char"/>
    <w:uiPriority w:val="9"/>
    <w:semiHidden/>
    <w:unhideWhenUsed/>
    <w:qFormat/>
    <w:rsid w:val="006C2ADB"/>
    <w:pPr>
      <w:keepNext/>
      <w:keepLines/>
      <w:spacing w:before="40" w:after="0"/>
      <w:outlineLvl w:val="7"/>
    </w:pPr>
    <w:rPr>
      <w:color w:val="262626" w:themeColor="text1" w:themeTint="D9"/>
      <w:sz w:val="21"/>
      <w:szCs w:val="21"/>
    </w:rPr>
  </w:style>
  <w:style w:type="paragraph" w:styleId="Heading9">
    <w:name w:val="heading 9"/>
    <w:basedOn w:val="Normal"/>
    <w:next w:val="Normal"/>
    <w:link w:val="Heading9Char"/>
    <w:uiPriority w:val="9"/>
    <w:semiHidden/>
    <w:unhideWhenUsed/>
    <w:qFormat/>
    <w:rsid w:val="006C2ADB"/>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rsid w:val="00AB5635"/>
    <w:pPr>
      <w:spacing w:after="0" w:line="240" w:lineRule="auto"/>
    </w:pPr>
  </w:style>
  <w:style w:type="character" w:customStyle="1" w:styleId="FootnoteTextChar">
    <w:name w:val="Footnote Text Char"/>
    <w:basedOn w:val="DefaultParagraphFont"/>
    <w:link w:val="FootnoteText"/>
    <w:uiPriority w:val="99"/>
    <w:semiHidden/>
    <w:rsid w:val="00AB5635"/>
    <w:rPr>
      <w:rFonts w:ascii="Calibri" w:eastAsia="Calibri" w:hAnsi="Calibri" w:cs="Times New Roman"/>
      <w:sz w:val="20"/>
      <w:szCs w:val="20"/>
    </w:rPr>
  </w:style>
  <w:style w:type="paragraph" w:styleId="NormalWeb">
    <w:name w:val="Normal (Web)"/>
    <w:basedOn w:val="Normal"/>
    <w:uiPriority w:val="99"/>
    <w:rsid w:val="00AB5635"/>
    <w:pPr>
      <w:spacing w:before="100" w:beforeAutospacing="1" w:after="100" w:afterAutospacing="1" w:line="240" w:lineRule="auto"/>
    </w:pPr>
    <w:rPr>
      <w:rFonts w:ascii="Times New Roman" w:eastAsia="Times New Roman" w:hAnsi="Times New Roman"/>
      <w:sz w:val="24"/>
      <w:szCs w:val="24"/>
      <w:lang w:eastAsia="en-GB"/>
    </w:rPr>
  </w:style>
  <w:style w:type="character" w:styleId="LineNumber">
    <w:name w:val="line number"/>
    <w:basedOn w:val="DefaultParagraphFont"/>
    <w:uiPriority w:val="99"/>
    <w:semiHidden/>
    <w:rsid w:val="00AB5635"/>
    <w:rPr>
      <w:rFonts w:cs="Times New Roman"/>
    </w:rPr>
  </w:style>
  <w:style w:type="character" w:customStyle="1" w:styleId="CommentTextChar">
    <w:name w:val="Comment Text Char"/>
    <w:basedOn w:val="DefaultParagraphFont"/>
    <w:link w:val="CommentText"/>
    <w:uiPriority w:val="99"/>
    <w:semiHidden/>
    <w:rsid w:val="00AB5635"/>
    <w:rPr>
      <w:rFonts w:ascii="Calibri" w:eastAsia="Calibri" w:hAnsi="Calibri" w:cs="Times New Roman"/>
      <w:sz w:val="20"/>
      <w:szCs w:val="20"/>
    </w:rPr>
  </w:style>
  <w:style w:type="paragraph" w:styleId="CommentText">
    <w:name w:val="annotation text"/>
    <w:basedOn w:val="Normal"/>
    <w:link w:val="CommentTextChar"/>
    <w:uiPriority w:val="99"/>
    <w:semiHidden/>
    <w:rsid w:val="00AB5635"/>
    <w:pPr>
      <w:spacing w:line="240" w:lineRule="auto"/>
    </w:pPr>
  </w:style>
  <w:style w:type="character" w:customStyle="1" w:styleId="CommentSubjectChar">
    <w:name w:val="Comment Subject Char"/>
    <w:basedOn w:val="CommentTextChar"/>
    <w:link w:val="CommentSubject"/>
    <w:uiPriority w:val="99"/>
    <w:semiHidden/>
    <w:rsid w:val="00AB5635"/>
    <w:rPr>
      <w:rFonts w:ascii="Calibri" w:eastAsia="Calibri" w:hAnsi="Calibri" w:cs="Times New Roman"/>
      <w:b/>
      <w:bCs/>
      <w:sz w:val="20"/>
      <w:szCs w:val="20"/>
    </w:rPr>
  </w:style>
  <w:style w:type="paragraph" w:styleId="CommentSubject">
    <w:name w:val="annotation subject"/>
    <w:basedOn w:val="CommentText"/>
    <w:next w:val="CommentText"/>
    <w:link w:val="CommentSubjectChar"/>
    <w:uiPriority w:val="99"/>
    <w:semiHidden/>
    <w:rsid w:val="00AB5635"/>
    <w:rPr>
      <w:b/>
      <w:bCs/>
    </w:rPr>
  </w:style>
  <w:style w:type="character" w:customStyle="1" w:styleId="BalloonTextChar">
    <w:name w:val="Balloon Text Char"/>
    <w:basedOn w:val="DefaultParagraphFont"/>
    <w:link w:val="BalloonText"/>
    <w:uiPriority w:val="99"/>
    <w:semiHidden/>
    <w:rsid w:val="00AB5635"/>
    <w:rPr>
      <w:rFonts w:ascii="Tahoma" w:eastAsia="Calibri" w:hAnsi="Tahoma" w:cs="Tahoma"/>
      <w:sz w:val="16"/>
      <w:szCs w:val="16"/>
    </w:rPr>
  </w:style>
  <w:style w:type="paragraph" w:styleId="BalloonText">
    <w:name w:val="Balloon Text"/>
    <w:basedOn w:val="Normal"/>
    <w:link w:val="BalloonTextChar"/>
    <w:uiPriority w:val="99"/>
    <w:semiHidden/>
    <w:rsid w:val="00AB5635"/>
    <w:pPr>
      <w:spacing w:after="0" w:line="240" w:lineRule="auto"/>
    </w:pPr>
    <w:rPr>
      <w:rFonts w:ascii="Tahoma" w:hAnsi="Tahoma" w:cs="Tahoma"/>
      <w:sz w:val="16"/>
      <w:szCs w:val="16"/>
    </w:rPr>
  </w:style>
  <w:style w:type="character" w:customStyle="1" w:styleId="FooterChar">
    <w:name w:val="Footer Char"/>
    <w:basedOn w:val="DefaultParagraphFont"/>
    <w:link w:val="Footer"/>
    <w:uiPriority w:val="99"/>
    <w:rsid w:val="00AB5635"/>
    <w:rPr>
      <w:rFonts w:ascii="Calibri" w:eastAsia="Calibri" w:hAnsi="Calibri" w:cs="Times New Roman"/>
    </w:rPr>
  </w:style>
  <w:style w:type="paragraph" w:styleId="Footer">
    <w:name w:val="footer"/>
    <w:basedOn w:val="Normal"/>
    <w:link w:val="FooterChar"/>
    <w:uiPriority w:val="99"/>
    <w:rsid w:val="00AB5635"/>
    <w:pPr>
      <w:tabs>
        <w:tab w:val="center" w:pos="4320"/>
        <w:tab w:val="right" w:pos="8640"/>
      </w:tabs>
    </w:pPr>
  </w:style>
  <w:style w:type="character" w:styleId="PageNumber">
    <w:name w:val="page number"/>
    <w:basedOn w:val="DefaultParagraphFont"/>
    <w:uiPriority w:val="99"/>
    <w:rsid w:val="00AB5635"/>
    <w:rPr>
      <w:rFonts w:cs="Times New Roman"/>
    </w:rPr>
  </w:style>
  <w:style w:type="character" w:styleId="Strong">
    <w:name w:val="Strong"/>
    <w:basedOn w:val="DefaultParagraphFont"/>
    <w:uiPriority w:val="22"/>
    <w:qFormat/>
    <w:rsid w:val="006C2ADB"/>
    <w:rPr>
      <w:b/>
      <w:bCs/>
      <w:color w:val="auto"/>
    </w:rPr>
  </w:style>
  <w:style w:type="character" w:styleId="Emphasis">
    <w:name w:val="Emphasis"/>
    <w:basedOn w:val="DefaultParagraphFont"/>
    <w:uiPriority w:val="20"/>
    <w:qFormat/>
    <w:rsid w:val="006C2ADB"/>
    <w:rPr>
      <w:i/>
      <w:iCs/>
      <w:color w:val="auto"/>
    </w:rPr>
  </w:style>
  <w:style w:type="character" w:customStyle="1" w:styleId="apple-converted-space">
    <w:name w:val="apple-converted-space"/>
    <w:basedOn w:val="DefaultParagraphFont"/>
    <w:uiPriority w:val="99"/>
    <w:rsid w:val="00AB5635"/>
    <w:rPr>
      <w:rFonts w:cs="Times New Roman"/>
    </w:rPr>
  </w:style>
  <w:style w:type="character" w:styleId="Hyperlink">
    <w:name w:val="Hyperlink"/>
    <w:basedOn w:val="DefaultParagraphFont"/>
    <w:uiPriority w:val="99"/>
    <w:rsid w:val="00AB5635"/>
    <w:rPr>
      <w:rFonts w:cs="Times New Roman"/>
      <w:color w:val="0000FF"/>
      <w:u w:val="single"/>
    </w:rPr>
  </w:style>
  <w:style w:type="paragraph" w:customStyle="1" w:styleId="EndNoteBibliographyTitle">
    <w:name w:val="EndNote Bibliography Title"/>
    <w:basedOn w:val="Normal"/>
    <w:uiPriority w:val="99"/>
    <w:rsid w:val="00AB5635"/>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uiPriority w:val="99"/>
    <w:rsid w:val="00AB5635"/>
    <w:rPr>
      <w:rFonts w:cs="Times New Roman"/>
      <w:noProof/>
      <w:sz w:val="22"/>
    </w:rPr>
  </w:style>
  <w:style w:type="paragraph" w:customStyle="1" w:styleId="EndNoteBibliography">
    <w:name w:val="EndNote Bibliography"/>
    <w:basedOn w:val="Normal"/>
    <w:uiPriority w:val="99"/>
    <w:rsid w:val="00AB5635"/>
    <w:pPr>
      <w:spacing w:line="240" w:lineRule="auto"/>
    </w:pPr>
    <w:rPr>
      <w:rFonts w:ascii="Times New Roman" w:hAnsi="Times New Roman" w:cs="Times New Roman"/>
      <w:noProof/>
      <w:lang w:val="en-US"/>
    </w:rPr>
  </w:style>
  <w:style w:type="character" w:customStyle="1" w:styleId="EndNoteBibliographyChar">
    <w:name w:val="EndNote Bibliography Char"/>
    <w:basedOn w:val="DefaultParagraphFont"/>
    <w:uiPriority w:val="99"/>
    <w:rsid w:val="00AB5635"/>
    <w:rPr>
      <w:rFonts w:cs="Times New Roman"/>
      <w:noProof/>
      <w:sz w:val="22"/>
    </w:rPr>
  </w:style>
  <w:style w:type="paragraph" w:styleId="Header">
    <w:name w:val="header"/>
    <w:basedOn w:val="Normal"/>
    <w:link w:val="HeaderChar"/>
    <w:uiPriority w:val="99"/>
    <w:rsid w:val="00AB56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5635"/>
    <w:rPr>
      <w:rFonts w:ascii="Calibri" w:eastAsia="Calibri" w:hAnsi="Calibri" w:cs="Times New Roman"/>
    </w:rPr>
  </w:style>
  <w:style w:type="paragraph" w:customStyle="1" w:styleId="Normal0">
    <w:name w:val="[Normal]"/>
    <w:rsid w:val="00AB5635"/>
    <w:pPr>
      <w:widowControl w:val="0"/>
      <w:autoSpaceDE w:val="0"/>
      <w:autoSpaceDN w:val="0"/>
      <w:adjustRightInd w:val="0"/>
      <w:spacing w:after="0" w:line="240" w:lineRule="auto"/>
    </w:pPr>
    <w:rPr>
      <w:rFonts w:ascii="Arial" w:eastAsia="Calibri" w:hAnsi="Arial" w:cs="Arial"/>
      <w:sz w:val="24"/>
      <w:szCs w:val="24"/>
    </w:rPr>
  </w:style>
  <w:style w:type="paragraph" w:styleId="BodyText">
    <w:name w:val="Body Text"/>
    <w:basedOn w:val="Normal"/>
    <w:link w:val="BodyTextChar"/>
    <w:uiPriority w:val="1"/>
    <w:rsid w:val="00AB5635"/>
    <w:pPr>
      <w:widowControl w:val="0"/>
      <w:spacing w:after="0" w:line="240" w:lineRule="auto"/>
      <w:ind w:left="100"/>
    </w:pPr>
    <w:rPr>
      <w:rFonts w:ascii="Arial" w:eastAsia="Arial" w:hAnsi="Arial"/>
      <w:lang w:val="en-US"/>
    </w:rPr>
  </w:style>
  <w:style w:type="character" w:customStyle="1" w:styleId="BodyTextChar">
    <w:name w:val="Body Text Char"/>
    <w:basedOn w:val="DefaultParagraphFont"/>
    <w:link w:val="BodyText"/>
    <w:uiPriority w:val="1"/>
    <w:rsid w:val="00AB5635"/>
    <w:rPr>
      <w:rFonts w:ascii="Arial" w:eastAsia="Arial" w:hAnsi="Arial"/>
      <w:sz w:val="20"/>
      <w:szCs w:val="20"/>
      <w:lang w:val="en-US"/>
    </w:rPr>
  </w:style>
  <w:style w:type="character" w:styleId="FollowedHyperlink">
    <w:name w:val="FollowedHyperlink"/>
    <w:basedOn w:val="DefaultParagraphFont"/>
    <w:uiPriority w:val="99"/>
    <w:semiHidden/>
    <w:unhideWhenUsed/>
    <w:rsid w:val="00AB5635"/>
    <w:rPr>
      <w:color w:val="954F72" w:themeColor="followedHyperlink"/>
      <w:u w:val="single"/>
    </w:rPr>
  </w:style>
  <w:style w:type="paragraph" w:styleId="ListParagraph">
    <w:name w:val="List Paragraph"/>
    <w:basedOn w:val="Normal"/>
    <w:uiPriority w:val="34"/>
    <w:qFormat/>
    <w:rsid w:val="006C2ADB"/>
    <w:pPr>
      <w:ind w:left="720"/>
      <w:contextualSpacing/>
    </w:pPr>
  </w:style>
  <w:style w:type="character" w:customStyle="1" w:styleId="Heading1Char">
    <w:name w:val="Heading 1 Char"/>
    <w:basedOn w:val="DefaultParagraphFont"/>
    <w:link w:val="Heading1"/>
    <w:uiPriority w:val="9"/>
    <w:rsid w:val="006C2AD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6C2ADB"/>
    <w:rPr>
      <w:rFonts w:asciiTheme="majorHAnsi" w:eastAsiaTheme="majorEastAsia" w:hAnsiTheme="majorHAnsi" w:cstheme="majorBidi"/>
      <w:color w:val="2E74B5" w:themeColor="accent1" w:themeShade="BF"/>
      <w:sz w:val="28"/>
      <w:szCs w:val="28"/>
    </w:rPr>
  </w:style>
  <w:style w:type="character" w:customStyle="1" w:styleId="Heading3Char">
    <w:name w:val="Heading 3 Char"/>
    <w:basedOn w:val="DefaultParagraphFont"/>
    <w:link w:val="Heading3"/>
    <w:uiPriority w:val="9"/>
    <w:rsid w:val="006C2ADB"/>
    <w:rPr>
      <w:rFonts w:asciiTheme="majorHAnsi" w:eastAsiaTheme="majorEastAsia" w:hAnsiTheme="majorHAnsi" w:cstheme="majorBidi"/>
      <w:color w:val="1F4E79" w:themeColor="accent1" w:themeShade="80"/>
      <w:sz w:val="24"/>
      <w:szCs w:val="24"/>
    </w:rPr>
  </w:style>
  <w:style w:type="paragraph" w:customStyle="1" w:styleId="TableParagraph">
    <w:name w:val="Table Paragraph"/>
    <w:basedOn w:val="Normal"/>
    <w:uiPriority w:val="1"/>
    <w:rsid w:val="00DA0B7A"/>
    <w:pPr>
      <w:widowControl w:val="0"/>
      <w:spacing w:after="0" w:line="240" w:lineRule="auto"/>
    </w:pPr>
    <w:rPr>
      <w:rFonts w:eastAsiaTheme="minorHAnsi"/>
      <w:lang w:val="en-US"/>
    </w:rPr>
  </w:style>
  <w:style w:type="character" w:styleId="CommentReference">
    <w:name w:val="annotation reference"/>
    <w:basedOn w:val="DefaultParagraphFont"/>
    <w:uiPriority w:val="99"/>
    <w:semiHidden/>
    <w:unhideWhenUsed/>
    <w:rsid w:val="00A63E07"/>
    <w:rPr>
      <w:sz w:val="16"/>
      <w:szCs w:val="16"/>
    </w:rPr>
  </w:style>
  <w:style w:type="character" w:customStyle="1" w:styleId="UnresolvedMention1">
    <w:name w:val="Unresolved Mention1"/>
    <w:basedOn w:val="DefaultParagraphFont"/>
    <w:uiPriority w:val="99"/>
    <w:semiHidden/>
    <w:unhideWhenUsed/>
    <w:rsid w:val="00C2399B"/>
    <w:rPr>
      <w:color w:val="605E5C"/>
      <w:shd w:val="clear" w:color="auto" w:fill="E1DFDD"/>
    </w:rPr>
  </w:style>
  <w:style w:type="paragraph" w:customStyle="1" w:styleId="Tablecontents">
    <w:name w:val="Table contents"/>
    <w:basedOn w:val="Normal"/>
    <w:next w:val="Normal"/>
    <w:rsid w:val="002B4D8A"/>
    <w:pPr>
      <w:spacing w:after="0" w:line="360" w:lineRule="auto"/>
    </w:pPr>
    <w:rPr>
      <w:rFonts w:ascii="Garamond" w:eastAsia="Times New Roman" w:hAnsi="Garamond"/>
      <w:color w:val="000000"/>
      <w:sz w:val="24"/>
      <w:szCs w:val="24"/>
    </w:rPr>
  </w:style>
  <w:style w:type="character" w:customStyle="1" w:styleId="invert">
    <w:name w:val="invert"/>
    <w:basedOn w:val="DefaultParagraphFont"/>
    <w:rsid w:val="00202AEF"/>
  </w:style>
  <w:style w:type="character" w:customStyle="1" w:styleId="Heading4Char">
    <w:name w:val="Heading 4 Char"/>
    <w:basedOn w:val="DefaultParagraphFont"/>
    <w:link w:val="Heading4"/>
    <w:uiPriority w:val="9"/>
    <w:rsid w:val="006C2ADB"/>
    <w:rPr>
      <w:i/>
      <w:iCs/>
    </w:rPr>
  </w:style>
  <w:style w:type="character" w:customStyle="1" w:styleId="Heading5Char">
    <w:name w:val="Heading 5 Char"/>
    <w:basedOn w:val="DefaultParagraphFont"/>
    <w:link w:val="Heading5"/>
    <w:uiPriority w:val="9"/>
    <w:semiHidden/>
    <w:rsid w:val="006C2ADB"/>
    <w:rPr>
      <w:color w:val="2E74B5" w:themeColor="accent1" w:themeShade="BF"/>
    </w:rPr>
  </w:style>
  <w:style w:type="character" w:customStyle="1" w:styleId="Heading6Char">
    <w:name w:val="Heading 6 Char"/>
    <w:basedOn w:val="DefaultParagraphFont"/>
    <w:link w:val="Heading6"/>
    <w:uiPriority w:val="9"/>
    <w:semiHidden/>
    <w:rsid w:val="006C2ADB"/>
    <w:rPr>
      <w:color w:val="1F4E79" w:themeColor="accent1" w:themeShade="80"/>
    </w:rPr>
  </w:style>
  <w:style w:type="character" w:customStyle="1" w:styleId="Heading7Char">
    <w:name w:val="Heading 7 Char"/>
    <w:basedOn w:val="DefaultParagraphFont"/>
    <w:link w:val="Heading7"/>
    <w:uiPriority w:val="9"/>
    <w:semiHidden/>
    <w:rsid w:val="006C2ADB"/>
    <w:rPr>
      <w:rFonts w:asciiTheme="majorHAnsi" w:eastAsiaTheme="majorEastAsia" w:hAnsiTheme="majorHAnsi" w:cstheme="majorBidi"/>
      <w:i/>
      <w:iCs/>
      <w:color w:val="1F4E79" w:themeColor="accent1" w:themeShade="80"/>
    </w:rPr>
  </w:style>
  <w:style w:type="character" w:customStyle="1" w:styleId="Heading8Char">
    <w:name w:val="Heading 8 Char"/>
    <w:basedOn w:val="DefaultParagraphFont"/>
    <w:link w:val="Heading8"/>
    <w:uiPriority w:val="9"/>
    <w:semiHidden/>
    <w:rsid w:val="006C2ADB"/>
    <w:rPr>
      <w:color w:val="262626" w:themeColor="text1" w:themeTint="D9"/>
      <w:sz w:val="21"/>
      <w:szCs w:val="21"/>
    </w:rPr>
  </w:style>
  <w:style w:type="character" w:customStyle="1" w:styleId="Heading9Char">
    <w:name w:val="Heading 9 Char"/>
    <w:basedOn w:val="DefaultParagraphFont"/>
    <w:link w:val="Heading9"/>
    <w:uiPriority w:val="9"/>
    <w:semiHidden/>
    <w:rsid w:val="006C2ADB"/>
    <w:rPr>
      <w:rFonts w:asciiTheme="majorHAnsi" w:eastAsiaTheme="majorEastAsia" w:hAnsiTheme="majorHAnsi" w:cstheme="majorBidi"/>
      <w:i/>
      <w:iCs/>
      <w:color w:val="262626" w:themeColor="text1" w:themeTint="D9"/>
      <w:sz w:val="21"/>
      <w:szCs w:val="21"/>
    </w:rPr>
  </w:style>
  <w:style w:type="paragraph" w:styleId="Caption">
    <w:name w:val="caption"/>
    <w:basedOn w:val="Normal"/>
    <w:next w:val="Normal"/>
    <w:uiPriority w:val="35"/>
    <w:semiHidden/>
    <w:unhideWhenUsed/>
    <w:qFormat/>
    <w:rsid w:val="006C2ADB"/>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6C2ADB"/>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6C2ADB"/>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6C2ADB"/>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6C2ADB"/>
    <w:rPr>
      <w:color w:val="5A5A5A" w:themeColor="text1" w:themeTint="A5"/>
      <w:spacing w:val="15"/>
    </w:rPr>
  </w:style>
  <w:style w:type="paragraph" w:styleId="NoSpacing">
    <w:name w:val="No Spacing"/>
    <w:uiPriority w:val="1"/>
    <w:qFormat/>
    <w:rsid w:val="006C2ADB"/>
    <w:pPr>
      <w:spacing w:after="0" w:line="240" w:lineRule="auto"/>
    </w:pPr>
  </w:style>
  <w:style w:type="paragraph" w:styleId="Quote">
    <w:name w:val="Quote"/>
    <w:basedOn w:val="Normal"/>
    <w:next w:val="Normal"/>
    <w:link w:val="QuoteChar"/>
    <w:uiPriority w:val="29"/>
    <w:qFormat/>
    <w:rsid w:val="006C2ADB"/>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6C2ADB"/>
    <w:rPr>
      <w:i/>
      <w:iCs/>
      <w:color w:val="404040" w:themeColor="text1" w:themeTint="BF"/>
    </w:rPr>
  </w:style>
  <w:style w:type="paragraph" w:styleId="IntenseQuote">
    <w:name w:val="Intense Quote"/>
    <w:basedOn w:val="Normal"/>
    <w:next w:val="Normal"/>
    <w:link w:val="IntenseQuoteChar"/>
    <w:uiPriority w:val="30"/>
    <w:qFormat/>
    <w:rsid w:val="006C2ADB"/>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6C2ADB"/>
    <w:rPr>
      <w:i/>
      <w:iCs/>
      <w:color w:val="5B9BD5" w:themeColor="accent1"/>
    </w:rPr>
  </w:style>
  <w:style w:type="character" w:styleId="SubtleEmphasis">
    <w:name w:val="Subtle Emphasis"/>
    <w:basedOn w:val="DefaultParagraphFont"/>
    <w:uiPriority w:val="19"/>
    <w:qFormat/>
    <w:rsid w:val="006C2ADB"/>
    <w:rPr>
      <w:i/>
      <w:iCs/>
      <w:color w:val="404040" w:themeColor="text1" w:themeTint="BF"/>
    </w:rPr>
  </w:style>
  <w:style w:type="character" w:styleId="IntenseEmphasis">
    <w:name w:val="Intense Emphasis"/>
    <w:basedOn w:val="DefaultParagraphFont"/>
    <w:uiPriority w:val="21"/>
    <w:qFormat/>
    <w:rsid w:val="006C2ADB"/>
    <w:rPr>
      <w:i/>
      <w:iCs/>
      <w:color w:val="5B9BD5" w:themeColor="accent1"/>
    </w:rPr>
  </w:style>
  <w:style w:type="character" w:styleId="SubtleReference">
    <w:name w:val="Subtle Reference"/>
    <w:basedOn w:val="DefaultParagraphFont"/>
    <w:uiPriority w:val="31"/>
    <w:qFormat/>
    <w:rsid w:val="006C2ADB"/>
    <w:rPr>
      <w:smallCaps/>
      <w:color w:val="404040" w:themeColor="text1" w:themeTint="BF"/>
    </w:rPr>
  </w:style>
  <w:style w:type="character" w:styleId="IntenseReference">
    <w:name w:val="Intense Reference"/>
    <w:basedOn w:val="DefaultParagraphFont"/>
    <w:uiPriority w:val="32"/>
    <w:qFormat/>
    <w:rsid w:val="006C2ADB"/>
    <w:rPr>
      <w:b/>
      <w:bCs/>
      <w:smallCaps/>
      <w:color w:val="5B9BD5" w:themeColor="accent1"/>
      <w:spacing w:val="5"/>
    </w:rPr>
  </w:style>
  <w:style w:type="character" w:styleId="BookTitle">
    <w:name w:val="Book Title"/>
    <w:basedOn w:val="DefaultParagraphFont"/>
    <w:uiPriority w:val="33"/>
    <w:qFormat/>
    <w:rsid w:val="006C2ADB"/>
    <w:rPr>
      <w:b/>
      <w:bCs/>
      <w:i/>
      <w:iCs/>
      <w:spacing w:val="5"/>
    </w:rPr>
  </w:style>
  <w:style w:type="paragraph" w:styleId="TOCHeading">
    <w:name w:val="TOC Heading"/>
    <w:basedOn w:val="Heading1"/>
    <w:next w:val="Normal"/>
    <w:uiPriority w:val="39"/>
    <w:semiHidden/>
    <w:unhideWhenUsed/>
    <w:qFormat/>
    <w:rsid w:val="006C2ADB"/>
    <w:pPr>
      <w:outlineLvl w:val="9"/>
    </w:pPr>
  </w:style>
  <w:style w:type="character" w:customStyle="1" w:styleId="name">
    <w:name w:val="name"/>
    <w:basedOn w:val="DefaultParagraphFont"/>
    <w:rsid w:val="006A48CA"/>
  </w:style>
  <w:style w:type="character" w:customStyle="1" w:styleId="surname">
    <w:name w:val="surname"/>
    <w:basedOn w:val="DefaultParagraphFont"/>
    <w:rsid w:val="006A48CA"/>
  </w:style>
  <w:style w:type="character" w:customStyle="1" w:styleId="given-names">
    <w:name w:val="given-names"/>
    <w:basedOn w:val="DefaultParagraphFont"/>
    <w:rsid w:val="006A48CA"/>
  </w:style>
  <w:style w:type="character" w:customStyle="1" w:styleId="etal">
    <w:name w:val="etal"/>
    <w:basedOn w:val="DefaultParagraphFont"/>
    <w:rsid w:val="006A48CA"/>
  </w:style>
  <w:style w:type="character" w:customStyle="1" w:styleId="year">
    <w:name w:val="year"/>
    <w:basedOn w:val="DefaultParagraphFont"/>
    <w:rsid w:val="006A48CA"/>
  </w:style>
  <w:style w:type="character" w:customStyle="1" w:styleId="article-title">
    <w:name w:val="article-title"/>
    <w:basedOn w:val="DefaultParagraphFont"/>
    <w:rsid w:val="006A48CA"/>
  </w:style>
  <w:style w:type="character" w:customStyle="1" w:styleId="source">
    <w:name w:val="source"/>
    <w:basedOn w:val="DefaultParagraphFont"/>
    <w:rsid w:val="006A48CA"/>
  </w:style>
  <w:style w:type="character" w:customStyle="1" w:styleId="volume">
    <w:name w:val="volume"/>
    <w:basedOn w:val="DefaultParagraphFont"/>
    <w:rsid w:val="006A48CA"/>
  </w:style>
  <w:style w:type="character" w:customStyle="1" w:styleId="fpage">
    <w:name w:val="fpage"/>
    <w:basedOn w:val="DefaultParagraphFont"/>
    <w:rsid w:val="006A48CA"/>
  </w:style>
  <w:style w:type="character" w:customStyle="1" w:styleId="lpage">
    <w:name w:val="lpage"/>
    <w:basedOn w:val="DefaultParagraphFont"/>
    <w:rsid w:val="006A48CA"/>
  </w:style>
  <w:style w:type="paragraph" w:customStyle="1" w:styleId="BodyA">
    <w:name w:val="Body A"/>
    <w:rsid w:val="002F3C2A"/>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4"/>
      <w:szCs w:val="24"/>
      <w:u w:color="000000"/>
      <w:bdr w:val="nil"/>
      <w:lang w:val="en-US" w:eastAsia="en-GB"/>
    </w:rPr>
  </w:style>
  <w:style w:type="paragraph" w:styleId="Revision">
    <w:name w:val="Revision"/>
    <w:hidden/>
    <w:uiPriority w:val="99"/>
    <w:semiHidden/>
    <w:rsid w:val="002C51B4"/>
    <w:pPr>
      <w:spacing w:after="0" w:line="240" w:lineRule="auto"/>
    </w:pPr>
  </w:style>
  <w:style w:type="paragraph" w:styleId="EndnoteText">
    <w:name w:val="endnote text"/>
    <w:basedOn w:val="Normal"/>
    <w:link w:val="EndnoteTextChar"/>
    <w:uiPriority w:val="99"/>
    <w:semiHidden/>
    <w:unhideWhenUsed/>
    <w:rsid w:val="005214A0"/>
    <w:pPr>
      <w:spacing w:after="0" w:line="240" w:lineRule="auto"/>
    </w:pPr>
  </w:style>
  <w:style w:type="character" w:customStyle="1" w:styleId="EndnoteTextChar">
    <w:name w:val="Endnote Text Char"/>
    <w:basedOn w:val="DefaultParagraphFont"/>
    <w:link w:val="EndnoteText"/>
    <w:uiPriority w:val="99"/>
    <w:semiHidden/>
    <w:rsid w:val="005214A0"/>
    <w:rPr>
      <w:sz w:val="20"/>
      <w:szCs w:val="20"/>
    </w:rPr>
  </w:style>
  <w:style w:type="character" w:styleId="EndnoteReference">
    <w:name w:val="endnote reference"/>
    <w:basedOn w:val="DefaultParagraphFont"/>
    <w:uiPriority w:val="99"/>
    <w:semiHidden/>
    <w:unhideWhenUsed/>
    <w:rsid w:val="005214A0"/>
    <w:rPr>
      <w:vertAlign w:val="superscript"/>
    </w:rPr>
  </w:style>
  <w:style w:type="character" w:customStyle="1" w:styleId="UnresolvedMention2">
    <w:name w:val="Unresolved Mention2"/>
    <w:basedOn w:val="DefaultParagraphFont"/>
    <w:uiPriority w:val="99"/>
    <w:semiHidden/>
    <w:unhideWhenUsed/>
    <w:rsid w:val="00D5669C"/>
    <w:rPr>
      <w:color w:val="605E5C"/>
      <w:shd w:val="clear" w:color="auto" w:fill="E1DFDD"/>
    </w:rPr>
  </w:style>
  <w:style w:type="character" w:customStyle="1" w:styleId="UnresolvedMention3">
    <w:name w:val="Unresolved Mention3"/>
    <w:basedOn w:val="DefaultParagraphFont"/>
    <w:uiPriority w:val="99"/>
    <w:semiHidden/>
    <w:unhideWhenUsed/>
    <w:rsid w:val="00C551EC"/>
    <w:rPr>
      <w:color w:val="605E5C"/>
      <w:shd w:val="clear" w:color="auto" w:fill="E1DFDD"/>
    </w:rPr>
  </w:style>
  <w:style w:type="character" w:customStyle="1" w:styleId="UnresolvedMention4">
    <w:name w:val="Unresolved Mention4"/>
    <w:basedOn w:val="DefaultParagraphFont"/>
    <w:uiPriority w:val="99"/>
    <w:semiHidden/>
    <w:unhideWhenUsed/>
    <w:rsid w:val="00885B6E"/>
    <w:rPr>
      <w:color w:val="605E5C"/>
      <w:shd w:val="clear" w:color="auto" w:fill="E1DFDD"/>
    </w:rPr>
  </w:style>
  <w:style w:type="character" w:customStyle="1" w:styleId="UnresolvedMention5">
    <w:name w:val="Unresolved Mention5"/>
    <w:basedOn w:val="DefaultParagraphFont"/>
    <w:uiPriority w:val="99"/>
    <w:semiHidden/>
    <w:unhideWhenUsed/>
    <w:rsid w:val="001635AC"/>
    <w:rPr>
      <w:color w:val="605E5C"/>
      <w:shd w:val="clear" w:color="auto" w:fill="E1DFDD"/>
    </w:rPr>
  </w:style>
  <w:style w:type="character" w:customStyle="1" w:styleId="UnresolvedMention6">
    <w:name w:val="Unresolved Mention6"/>
    <w:basedOn w:val="DefaultParagraphFont"/>
    <w:uiPriority w:val="99"/>
    <w:semiHidden/>
    <w:unhideWhenUsed/>
    <w:rsid w:val="00A7530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0725800">
      <w:bodyDiv w:val="1"/>
      <w:marLeft w:val="0"/>
      <w:marRight w:val="0"/>
      <w:marTop w:val="0"/>
      <w:marBottom w:val="0"/>
      <w:divBdr>
        <w:top w:val="none" w:sz="0" w:space="0" w:color="auto"/>
        <w:left w:val="none" w:sz="0" w:space="0" w:color="auto"/>
        <w:bottom w:val="none" w:sz="0" w:space="0" w:color="auto"/>
        <w:right w:val="none" w:sz="0" w:space="0" w:color="auto"/>
      </w:divBdr>
    </w:div>
    <w:div w:id="284043253">
      <w:bodyDiv w:val="1"/>
      <w:marLeft w:val="0"/>
      <w:marRight w:val="0"/>
      <w:marTop w:val="0"/>
      <w:marBottom w:val="0"/>
      <w:divBdr>
        <w:top w:val="none" w:sz="0" w:space="0" w:color="auto"/>
        <w:left w:val="none" w:sz="0" w:space="0" w:color="auto"/>
        <w:bottom w:val="none" w:sz="0" w:space="0" w:color="auto"/>
        <w:right w:val="none" w:sz="0" w:space="0" w:color="auto"/>
      </w:divBdr>
    </w:div>
    <w:div w:id="694232916">
      <w:bodyDiv w:val="1"/>
      <w:marLeft w:val="0"/>
      <w:marRight w:val="0"/>
      <w:marTop w:val="0"/>
      <w:marBottom w:val="0"/>
      <w:divBdr>
        <w:top w:val="none" w:sz="0" w:space="0" w:color="auto"/>
        <w:left w:val="none" w:sz="0" w:space="0" w:color="auto"/>
        <w:bottom w:val="none" w:sz="0" w:space="0" w:color="auto"/>
        <w:right w:val="none" w:sz="0" w:space="0" w:color="auto"/>
      </w:divBdr>
      <w:divsChild>
        <w:div w:id="1215966546">
          <w:marLeft w:val="720"/>
          <w:marRight w:val="0"/>
          <w:marTop w:val="120"/>
          <w:marBottom w:val="0"/>
          <w:divBdr>
            <w:top w:val="none" w:sz="0" w:space="0" w:color="auto"/>
            <w:left w:val="none" w:sz="0" w:space="0" w:color="auto"/>
            <w:bottom w:val="none" w:sz="0" w:space="0" w:color="auto"/>
            <w:right w:val="none" w:sz="0" w:space="0" w:color="auto"/>
          </w:divBdr>
        </w:div>
      </w:divsChild>
    </w:div>
    <w:div w:id="810712599">
      <w:bodyDiv w:val="1"/>
      <w:marLeft w:val="0"/>
      <w:marRight w:val="0"/>
      <w:marTop w:val="0"/>
      <w:marBottom w:val="0"/>
      <w:divBdr>
        <w:top w:val="none" w:sz="0" w:space="0" w:color="auto"/>
        <w:left w:val="none" w:sz="0" w:space="0" w:color="auto"/>
        <w:bottom w:val="none" w:sz="0" w:space="0" w:color="auto"/>
        <w:right w:val="none" w:sz="0" w:space="0" w:color="auto"/>
      </w:divBdr>
      <w:divsChild>
        <w:div w:id="967009133">
          <w:marLeft w:val="0"/>
          <w:marRight w:val="0"/>
          <w:marTop w:val="120"/>
          <w:marBottom w:val="0"/>
          <w:divBdr>
            <w:top w:val="none" w:sz="0" w:space="0" w:color="auto"/>
            <w:left w:val="none" w:sz="0" w:space="0" w:color="auto"/>
            <w:bottom w:val="none" w:sz="0" w:space="0" w:color="auto"/>
            <w:right w:val="none" w:sz="0" w:space="0" w:color="auto"/>
          </w:divBdr>
        </w:div>
        <w:div w:id="1708555594">
          <w:marLeft w:val="0"/>
          <w:marRight w:val="0"/>
          <w:marTop w:val="120"/>
          <w:marBottom w:val="0"/>
          <w:divBdr>
            <w:top w:val="none" w:sz="0" w:space="0" w:color="auto"/>
            <w:left w:val="none" w:sz="0" w:space="0" w:color="auto"/>
            <w:bottom w:val="none" w:sz="0" w:space="0" w:color="auto"/>
            <w:right w:val="none" w:sz="0" w:space="0" w:color="auto"/>
          </w:divBdr>
        </w:div>
      </w:divsChild>
    </w:div>
    <w:div w:id="1137996034">
      <w:bodyDiv w:val="1"/>
      <w:marLeft w:val="0"/>
      <w:marRight w:val="0"/>
      <w:marTop w:val="0"/>
      <w:marBottom w:val="0"/>
      <w:divBdr>
        <w:top w:val="none" w:sz="0" w:space="0" w:color="auto"/>
        <w:left w:val="none" w:sz="0" w:space="0" w:color="auto"/>
        <w:bottom w:val="none" w:sz="0" w:space="0" w:color="auto"/>
        <w:right w:val="none" w:sz="0" w:space="0" w:color="auto"/>
      </w:divBdr>
    </w:div>
    <w:div w:id="1163661717">
      <w:bodyDiv w:val="1"/>
      <w:marLeft w:val="0"/>
      <w:marRight w:val="0"/>
      <w:marTop w:val="0"/>
      <w:marBottom w:val="0"/>
      <w:divBdr>
        <w:top w:val="none" w:sz="0" w:space="0" w:color="auto"/>
        <w:left w:val="none" w:sz="0" w:space="0" w:color="auto"/>
        <w:bottom w:val="none" w:sz="0" w:space="0" w:color="auto"/>
        <w:right w:val="none" w:sz="0" w:space="0" w:color="auto"/>
      </w:divBdr>
    </w:div>
    <w:div w:id="1769230471">
      <w:bodyDiv w:val="1"/>
      <w:marLeft w:val="0"/>
      <w:marRight w:val="0"/>
      <w:marTop w:val="0"/>
      <w:marBottom w:val="0"/>
      <w:divBdr>
        <w:top w:val="none" w:sz="0" w:space="0" w:color="auto"/>
        <w:left w:val="none" w:sz="0" w:space="0" w:color="auto"/>
        <w:bottom w:val="none" w:sz="0" w:space="0" w:color="auto"/>
        <w:right w:val="none" w:sz="0" w:space="0" w:color="auto"/>
      </w:divBdr>
    </w:div>
    <w:div w:id="1815683742">
      <w:bodyDiv w:val="1"/>
      <w:marLeft w:val="0"/>
      <w:marRight w:val="0"/>
      <w:marTop w:val="0"/>
      <w:marBottom w:val="0"/>
      <w:divBdr>
        <w:top w:val="none" w:sz="0" w:space="0" w:color="auto"/>
        <w:left w:val="none" w:sz="0" w:space="0" w:color="auto"/>
        <w:bottom w:val="none" w:sz="0" w:space="0" w:color="auto"/>
        <w:right w:val="none" w:sz="0" w:space="0" w:color="auto"/>
      </w:divBdr>
    </w:div>
    <w:div w:id="1816095591">
      <w:bodyDiv w:val="1"/>
      <w:marLeft w:val="0"/>
      <w:marRight w:val="0"/>
      <w:marTop w:val="0"/>
      <w:marBottom w:val="0"/>
      <w:divBdr>
        <w:top w:val="none" w:sz="0" w:space="0" w:color="auto"/>
        <w:left w:val="none" w:sz="0" w:space="0" w:color="auto"/>
        <w:bottom w:val="none" w:sz="0" w:space="0" w:color="auto"/>
        <w:right w:val="none" w:sz="0" w:space="0" w:color="auto"/>
      </w:divBdr>
    </w:div>
    <w:div w:id="1937862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D29AF37-25E1-4F5C-AD90-32BA81655221}">
  <we:reference id="wa200001482" version="1.0.5.0" store="en-001" storeType="OMEX"/>
  <we:alternateReferences>
    <we:reference id="wa200001482" version="1.0.5.0" store="en-001" storeType="OMEX"/>
  </we:alternateReferences>
  <we:properties>
    <we:property name="cache" value="{&quot;d33566a22e695e353c78d9f886bc2632&quot;:{&quot;text&quot;:&quot;Women’s perceptions of factors influencing their food shopping choices and how supermarkets can support them to make healthier choices&quot;,&quot;suggestions&quot;:[]},&quot;6cb2fc417ad4ab75dc90807b7a6b689e&quot;:{&quot;text&quot;:&quot;Preeti Dhuria,1 Wendy Lawrence,1,2 Sarah Franciosi, Daniel-Penn Newman,1 Cyrus Cooper,1,2 Janis Baird,1,2 Christina Vogel1,2&quot;,&quot;suggestions&quot;:[]},&quot;eafabc69d1f473030d94d7aad59fa6fe&quot;:{&quot;text&quot;:&quot;1\tMedical Research Council Lifecourse Epidemiology Unit, University of Southampton, Southampton General Hospital, Tremona Road, Southampton, SO16 6YD, UK&quot;,&quot;suggestions&quot;:[]},&quot;9d65275c60372552d53631e760180cc6&quot;:{&quot;text&quot;:&quot;2\tNational Institute for Health Research Southampton Biomedical Research Centre, University of Southampton and University Hospital Southampton NHS Foundation Trust, Tremona Road, Southampton SO16 6YD UK&quot;,&quot;suggestions&quot;:[]},&quot;0bb71fc73a5f4b48826351bde2b65fc5&quot;:{&quot;text&quot;:&quot;Correspondence to:&quot;,&quot;suggestions&quot;:[]},&quot;0b50a0756d17be0d205f28abaf48a96f&quot;:{&quot;text&quot;:&quot;Preeti Dhuria, pd@mrc.soton.ac.uk, Tel: 023 8076 4042, University of Southampton, Southampton General Hospital, Tremona Road, Southampton SO16 6YD, UK&quot;,&quot;suggestions&quot;:[]},&quot;0407c27180c9b019e644e8ad4c6a9324&quot;:{&quot;text&quot;:&quot;Acknowledgements&quot;,&quot;suggestions&quot;:[]},&quot;d09a4441df83f9e0c9288f2a93fa0ee8&quot;:{&quot;text&quot;:&quot;We are grateful to the mothers and children who participated in the WRAPPED pilot study and thank the dedicated team of research administrative staff for their contributions to the study.&quot;,&quot;suggestions&quot;:[]},&quot;d41d8cd98f00b204e9800998ecf8427e&quot;:{&quot;text&quot;:&quot;&quot;,&quot;suggestions&quot;:[]},&quot;4d8fd632fec72a48ea15014bb30d65ac&quot;:{&quot;text&quot;:&quot;Funding declarations&quot;,&quot;suggestions&quot;:[]},&quot;3fea820443ca5444c22befe94a74f9d1&quot;:{&quot;text&quot;:&quot;This research and the authors of this paper are supported by the following funding sources:&quot;,&quot;suggestions&quot;:[]},&quot;a3bf0cc2956d77e9ff8f52586348664c&quot;:{&quot;text&quot;:&quot;University of Southampton (grant funding, RMC1516-12; fellowship to support CV, PCTA36/2015), Wellcome Trust and Academy of Medical Sciences (grant funding, HOP001\\1067), National Institute for Health Research (NIHR) Public Health Research Programme (grant funding, 17/44/46), NIHR Southampton Biomedical Research Centre and the UK Medical Research Centre.&quot;,&quot;suggestions&quot;:[]},&quot;5f308eda3ab442ad368d8bdae8073e4f&quot;:{&quot;text&quot;:&quot;The views expressed in this publication are those of the author(s) and not necessarily those of the NHS, the NIHR, the UK Department of Health and Social Care or NHMRC.&quot;,&quot;suggestions&quot;:[]},&quot;d7071ba0863b0f34f12a2355d37a828c&quot;:{&quot;text&quot;:&quot;Competing interests&quot;,&quot;suggestions&quot;:[]},&quot;151fc639c0ee119136c5454d795bdb9f&quot;:{&quot;text&quot;:&quot;This study involves a non-financial collaboration with Iceland Foods Ltd.&quot;,&quot;suggestions&quot;:[]},&quot;f361952d93fe361510190c217674783d&quot;:{&quot;text&quot;:&quot;CV, PD and SC have no conflicts of interests to declare and no further financial disclosures to make.&quot;,&quot;suggestions&quot;:[{&quot;context&quot;:&quot;C have no conflicts of intere&quot;,&quot;index&quot;:0,&quot;length&quot;:9,&quot;suggestions&quot;:[{&quot;score&quot;:0.9923105239868164,&quot;word&quot;:&quot;conflict&quot;},{&quot;score&quot;:0.007689459249377251,&quot;word&quot;:&quot;conflicts&quot;}],&quot;type&quot;:&quot;grammar:noun_number&quot;,&quot;word&quot;:&quot;conflicts&quot;,&quot;text&quot;:&quot;CV, PD and SC have no conflicts of interests to declare and no further financial disclosures to make.&quot;,&quot;uuid&quot;:&quot;468ab341-0d54-4a5a-bb5e-994ed9c63415&quot;,&quot;sentenceUUID&quot;:&quot;599f8150-34d2-4094-9beb-74062d5f0474&quot;,&quot;indexExtendedContext&quot;:null,&quot;extendedContext&quot;:&quot;CV, PD and SC have no conflicts of interests to declare and&quot;,&quot;sentenceIndex&quot;:1,&quot;paragraphIndex&quot;:10,&quot;contextRange&quot;:{&quot;items&quot;:[{&quot;text&quot;:&quot;CV, PD and SC have no conflicts of interests to declare and&quot;}]},&quot;idx&quot;:15},{&quot;context&quot;:&quot;flicts of interests to declar&quot;,&quot;index&quot;:1,&quot;length&quot;:9,&quot;suggestions&quot;:[{&quot;score&quot;:0.9878392219543457,&quot;word&quot;:&quot;interest&quot;},{&quot;score&quot;:0.012160847894847393,&quot;word&quot;:&quot;interests&quot;}],&quot;type&quot;:&quot;grammar:noun_number&quot;,&quot;word&quot;:&quot;interests&quot;,&quot;text&quot;:&quot;CV, PD and SC have no conflicts of interests to declare and no further financial disclosures to make.&quot;,&quot;uuid&quot;:&quot;058c88c4-5e01-4ca7-b021-67eda9705bed&quot;,&quot;sentenceUUID&quot;:&quot;599f8150-34d2-4094-9beb-74062d5f0474&quot;,&quot;indexExtendedContext&quot;:28,&quot;extendedContext&quot;:&quot;and SC have no conflicts of interests to declare and no further&quot;,&quot;sentenceIndex&quot;:1,&quot;paragraphIndex&quot;:10,&quot;contextRange&quot;:{&quot;items&quot;:[{&quot;text&quot;:&quot;and SC have no conflicts of interests to declare and no further&quot;}]},&quot;idx&quot;:15}]},&quot;9541998d3cfdf1b4f1164ebd678835a2&quot;:{&quot;text&quot;:&quot;JB and WL have received grant research support from Danone Nutricia Early Life Nutrition.&quot;,&quot;suggestions&quot;:[]},&quot;8fb5e229f9e33b598cc1008a6f43a564&quot;:{&quot;text&quot;:&quot;CC has received consultancy, lecture fees and honoraria from AMGEN, GSK, Alliance for Better Bone Health, MSD, Eli Lilly, Pfizer, Novartis, Servier, Medtronic and Roche.&quot;,&quot;suggestions&quot;:[]},&quot;f87996e4a60223c1b3fee3a3dbfaf69b&quot;:{&quot;text&quot;:&quot;The study described in this manuscript is not related to these relationships&quot;,&quot;suggestions&quot;:[]},&quot;4504e115ba62f77bb8bc8f44070e9b41&quot;:{&quot;text&quot;:&quot;Contributions&quot;,&quot;suggestions&quot;:[]},&quot;754d480db6eb505d281004180c161298&quot;:{&quot;text&quot;:&quot;CV conceived the study.&quot;,&quot;suggestions&quot;:[]},&quot;6e50f06d1770b409d61fb0d1f0100c49&quot;:{&quot;text&quot;:&quot;CV, WL and JB designed the data collection tools and Sarah Franciosi and Daniel Penn-Newman conducted the data collection.&quot;,&quot;suggestions&quot;:[{&quot;context&quot;:&quot;CV, WL and JB de&quot;,&quot;index&quot;:2,&quot;length&quot;:2,&quot;suggestions&quot;:[{&quot;score&quot;:0.8892352713530551,&quot;word&quot;:&quot;WL,&quot;},{&quot;score&quot;:0.1107647286469449,&quot;word&quot;:&quot;WL&quot;}],&quot;type&quot;:&quot;punctuation:comma&quot;,&quot;word&quot;:&quot;WL&quot;,&quot;text&quot;:&quot;CV, WL and JB designed the data collection tools and Sarah Franciosi and Daniel Penn-Newman conducted the data collection.&quot;,&quot;uuid&quot;:&quot;c745d2d3-0bed-4b27-8ea3-bda4cf00bc75&quot;,&quot;sentenceUUID&quot;:&quot;cf5c6280-7212-4862-a321-6a3ce6e2b4a2&quot;,&quot;indexExtendedContext&quot;:null,&quot;extendedContext&quot;:&quot;CV, WL and JB designed the data&quot;,&quot;sentenceIndex&quot;:1,&quot;paragraphIndex&quot;:12,&quot;contextRange&quot;:{&quot;items&quot;:[{&quot;text&quot;:&quot;CV, WL and JB designed the data&quot;}]},&quot;idx&quot;:21}]},&quot;d9a234d528eb5eea9dd388507e788e84&quot;:{&quot;text&quot;:&quot;PD, CV and WL wrote the first draft of manuscript and conducted the data analysis with input from JB, SC and CC.&quot;,&quot;suggestions&quot;:[{&quot;context&quot;:&quot;PD, CV and WL wr&quot;,&quot;index&quot;:3,&quot;length&quot;:2,&quot;suggestions&quot;:[{&quot;score&quot;:0.961564517079462,&quot;word&quot;:&quot;CV,&quot;},{&quot;score&quot;:0.038435482920538,&quot;word&quot;:&quot;CV&quot;}],&quot;type&quot;:&quot;punctuation:comma&quot;,&quot;word&quot;:&quot;CV&quot;,&quot;text&quot;:&quot;PD, CV and WL wrote the first draft of manuscript and conducted the data analysis with input from JB, SC and CC.&quot;,&quot;uuid&quot;:&quot;981fe112-ffee-4838-aa05-07614ae98bcd&quot;,&quot;sentenceUUID&quot;:&quot;505b3b4a-34ec-4993-8bb8-c1e4358f02a0&quot;,&quot;indexExtendedContext&quot;:null,&quot;extendedContext&quot;:&quot;PD, CV and WL wrote the first draft&quot;,&quot;sentenceIndex&quot;:2,&quot;paragraphIndex&quot;:12,&quot;contextRange&quot;:{&quot;items&quot;:[{&quot;text&quot;:&quot;PD, CV and WL wrote the first draft&quot;}]},&quot;idx&quot;:22},{&quot;context&quot;:&quot; draft of manuscript and conduc&quot;,&quot;index&quot;:4,&quot;length&quot;:10,&quot;suggestions&quot;:[{&quot;score&quot;:0.9748161096953914,&quot;word&quot;:&quot;the manuscript&quot;},{&quot;score&quot;:0.02518389030460852,&quot;word&quot;:&quot;manuscript&quot;}],&quot;type&quot;:&quot;grammar:article&quot;,&quot;word&quot;:&quot;manuscript&quot;,&quot;text&quot;:&quot;PD, CV and WL wrote the first draft of manuscript and conducted the data analysis with input from JB, SC and CC.&quot;,&quot;uuid&quot;:&quot;3a51f841-e21a-4115-aff2-d43b02a4930b&quot;,&quot;sentenceUUID&quot;:&quot;505b3b4a-34ec-4993-8bb8-c1e4358f02a0&quot;,&quot;indexExtendedContext&quot;:25,&quot;extendedContext&quot;:&quot;wrote the first draft of manuscript and conducted the data analysis&quot;,&quot;sentenceIndex&quot;:2,&quot;paragraphIndex&quot;:12,&quot;contextRange&quot;:{&quot;items&quot;:[{&quot;text&quot;:&quot;wrote the first draft of manuscript and conducted the data analysis&quot;}]},&quot;idx&quot;:22},{&quot;context&quot;:&quot; from JB, SC and CC.&quot;,&quot;index&quot;:5,&quot;length&quot;:2,&quot;suggestions&quot;:[{&quot;score&quot;:0.9653649006475355,&quot;word&quot;:&quot;SC,&quot;},{&quot;score&quot;:0.03463509935246448,&quot;word&quot;:&quot;SC&quot;}],&quot;type&quot;:&quot;punctuation:comma&quot;,&quot;word&quot;:&quot;SC&quot;,&quot;text&quot;:&quot;PD, CV and WL wrote the first draft of manuscript and conducted the data analysis with input from JB, SC and CC.&quot;,&quot;uuid&quot;:&quot;42d6920b-2ca2-4d6d-a072-181c8e3ab688&quot;,&quot;sentenceUUID&quot;:&quot;505b3b4a-34ec-4993-8bb8-c1e4358f02a0&quot;,&quot;indexExtendedContext&quot;:29,&quot;extendedContext&quot;:&quot;analysis with input from JB, SC and CC.&quot;,&quot;sentenceIndex&quot;:2,&quot;paragraphIndex&quot;:12,&quot;contextRange&quot;:{&quot;items&quot;:[{&quot;text&quot;:&quot;analysis with input from JB, SC and CC.&quot;}]},&quot;idx&quot;:22}]},&quot;e1df0428bab02273242a4db9f8d60f3f&quot;:{&quot;text&quot;:&quot;All authors read and approved the manuscript.&quot;,&quot;suggestions&quot;:[]},&quot;64cb4cba6f8edd6678fb047ebe205328&quot;:{&quot;text&quot;:&quot;Short title:&quot;,&quot;suggestions&quot;:[]},&quot;c091a389bb74e7e2dc1ec066c2a772eb&quot;:{&quot;text&quot;:&quot;Factors influencing women’s supermarket food choices&quot;,&quot;suggestions&quot;:[]},&quot;32dbec9b1cf9c049084874294d14dca2&quot;:{&quot;text&quot;:&quot;Keywords:&quot;,&quot;suggestions&quot;:[]},&quot;e9edff824dee0325994b11a89cb4c668&quot;:{&quot;text&quot;:&quot;Supermarket food choices, women, qualitative methods&quot;,&quot;suggestions&quot;:[]},&quot;e353dbe42c8654f33588d4da0b517469&quot;:{&quot;text&quot;:&quot;Abstract&quot;,&quot;suggestions&quot;:[]},&quot;3ccb797ab2b47053c34a9a3076125919&quot;:{&quot;text&quot;:&quot;Word count- 250&quot;,&quot;suggestions&quot;:[]},&quot;6882b6f5bfb99055fa7b87dfe136244d&quot;:{&quot;text&quot;:&quot;Current word count- 264&quot;,&quot;suggestions&quot;:[]},&quot;0a6c62636627807cee9ff856a65191ae&quot;:{&quot;text&quot;:&quot;Objectives:&quot;,&quot;suggestions&quot;:[]},&quot;d95b46f0be0d9ceea3a4a0ea8032c80c&quot;:{&quot;text&quot;:&quot;To examine women’s perceptions of factors that influence their food shopping choices, particularly in relation to store layout and product placement, and identify ways that supermarkets could support healthier food shopping choices.&quot;,&quot;suggestions&quot;:[]},&quot;58d0ed1be3b28bfe513fc7775c730e8a&quot;:{&quot;text&quot;:&quot;Design:&quot;,&quot;suggestions&quot;:[]},&quot;4ebceda4c1bbe378e1d00fc87db11bd9&quot;:{&quot;text&quot;:&quot;In this qualitative cross-sectional study, semi-structured telephone interviews were conducted.&quot;,&quot;suggestions&quot;:[]},&quot;7ae506b684898e07ce6696dd89617c48&quot;:{&quot;text&quot;:&quot;Participants were asked to describe the reasons for their choice of supermarket and factors in-store that prompted their food selections.&quot;,&quot;suggestions&quot;:[{&quot;context&quot;:&quot;choice of supermarket and factor&quot;,&quot;index&quot;:6,&quot;length&quot;:11,&quot;suggestions&quot;:[{&quot;score&quot;:0.4995625713598649,&quot;word&quot;:&quot;a supermarket&quot;},{&quot;score&quot;:0.3535856739537952,&quot;word&quot;:&quot;the supermarket&quot;},{&quot;score&quot;:0.1468517546863399,&quot;word&quot;:&quot;supermarket&quot;}],&quot;type&quot;:&quot;grammar:article&quot;,&quot;word&quot;:&quot;supermarket&quot;,&quot;text&quot;:&quot;Participants were asked to describe the reasons for their choice of supermarket and factors in-store that prompted their food selections.&quot;,&quot;uuid&quot;:&quot;8ce1a5c1-dd53-41b0-870a-6a2341077249&quot;,&quot;sentenceUUID&quot;:&quot;72e86dd2-bc78-4155-a28c-6c7e4a298ae0&quot;,&quot;indexExtendedContext&quot;:28,&quot;extendedContext&quot;:&quot;reasons for their choice of supermarket and factors in-store that&quot;,&quot;sentenceIndex&quot;:2,&quot;paragraphIndex&quot;:19,&quot;contextRange&quot;:{&quot;items&quot;:[{&quot;text&quot;:&quot;reasons for their choice of supermarket and factors in-store that&quot;}]},&quot;idx&quot;:35}]},&quot;641dc76a14c81041871ea01c1ce3a4f4&quot;:{&quot;text&quot;:&quot;The actions supermarkets, governments and customers can take to encourage healthier food choices were explored.&quot;,&quot;suggestions&quot;:[{&quot;context&quot;:&quot;rmarkets, governments and custo&quot;,&quot;index&quot;:7,&quot;length&quot;:11,&quot;suggestions&quot;:[{&quot;score&quot;:0.9595087373457994,&quot;word&quot;:&quot;governments,&quot;},{&quot;score&quot;:0.04049126265420061,&quot;word&quot;:&quot;governments&quot;}],&quot;type&quot;:&quot;punctuation:comma&quot;,&quot;word&quot;:&quot;governments&quot;,&quot;text&quot;:&quot;The actions supermarkets, governments and customers can take to encourage healthier food choices were explored.&quot;,&quot;uuid&quot;:&quot;daf024c8-2025-43da-9456-b3b367ed2382&quot;,&quot;sentenceUUID&quot;:&quot;18df3ceb-2311-4419-97fc-19377dd3e607&quot;,&quot;indexExtendedContext&quot;:25,&quot;extendedContext&quot;:&quot;The actions supermarkets, governments and customers can take to&quot;,&quot;sentenceIndex&quot;:3,&quot;paragraphIndex&quot;:19,&quot;contextRange&quot;:{&quot;items&quot;:[{&quot;text&quot;:&quot;The actions supermarkets, governments and customers can take to&quot;}]},&quot;idx&quot;:36}]},&quot;85fa3808c616d4e1b18b619ca3392674&quot;:{&quot;text&quot;:&quot;Thematic analysis was conducted to identify key themes.&quot;,&quot;suggestions&quot;:[]},&quot;2a46672b1fac206f39df05742cd81f38&quot;:{&quot;text&quot;:&quot;Setting:&quot;,&quot;suggestions&quot;:[]},&quot;cc081e9930608e9a40c59e79067607c3&quot;:{&quot;text&quot;:&quot;Six supermarkets across England.&quot;,&quot;suggestions&quot;:[]},&quot;6d5f1861f198f3cca1a7fd0da0aac85a&quot;:{&quot;text&quot;:&quot;Participants:&quot;,&quot;suggestions&quot;:[]},&quot;01496e8df897bc5f4d00891de650a45a&quot;:{&quot;text&quot;:&quot;Women customers aged 18-45 years&quot;,&quot;suggestions&quot;:[]},&quot;25bd6551aff1d8efa79bad27e886276b&quot;:{&quot;text&quot;:&quot;Results:&quot;,&quot;suggestions&quot;:[]},&quot;024501bf48c594c41ca7ca25f5944ac8&quot;:{&quot;text&quot;:&quot;Twenty participants had a median age of 39.5 years (IQR: 35.1, 42.3), a median weekly grocery spend of £70 (IQR: 50, 88), and 44% left school aged 16 years.&quot;,&quot;suggestions&quot;:[]},&quot;c29edc5bb3d13013da6e2eebdaeae896&quot;:{&quot;text&quot;:&quot;Women reported that achieving value for money, feeling hungry, tired, or stressed, and meeting family members’ food preferences influenced their food shopping choices.&quot;,&quot;suggestions&quot;:[]},&quot;4467edc931ff3417e132dd0c76a5ee50&quot;:{&quot;text&quot;:&quot;The physical environment was also important, including product quality and variety, plus ease of accessing the store or products in-store.&quot;,&quot;suggestions&quot;:[]},&quot;0162d992281cce90c3d2232f3cf6c134&quot;:{&quot;text&quot;:&quot;Some participants described taking a conscious approach to food shopping (i.e. lists), but many described how they and their family made unintended food selections as a result of prominent placement of unhealthy products.&quot;,&quot;suggestions&quot;:[{&quot;context&quot;:&quot;and their family made unin&quot;,&quot;index&quot;:159,&quot;length&quot;:6,&quot;suggestions&quot;:[{&quot;score&quot;:0.9177785515785217,&quot;word&quot;:&quot;families&quot;},{&quot;score&quot;:0.08222140371799469,&quot;word&quot;:&quot;family&quot;}],&quot;type&quot;:&quot;grammar:noun_number&quot;,&quot;word&quot;:&quot;family&quot;,&quot;text&quot;:&quot;Some participants described taking a conscious approach to food shopping (i.e. lists), but many described how they and their family made unintended food selections as a result of prominent placement of unhealthy products.&quot;,&quot;uuid&quot;:&quot;9d3c81b0-eb96-4394-ad57-778ef693fc26&quot;,&quot;sentenceUUID&quot;:&quot;5f95b90a-ea5d-46da-b57e-ca69a08759db&quot;,&quot;indexExtendedContext&quot;:29,&quot;extendedContext&quot;:&quot;described how they and their family made unintended food selections&quot;,&quot;sentenceIndex&quot;:4,&quot;paragraphIndex&quot;:179,&quot;contextRange&quot;:{&quot;items&quot;:[{&quot;text&quot;:&quot;described how they and their family made unintended food selections&quot;}]},&quot;idx&quot;:376},{&quot;context&quot;:&quot;nded food selections as a resu&quot;,&quot;index&quot;:160,&quot;length&quot;:10,&quot;suggestions&quot;:[{&quot;score&quot;:0.9388269186019897,&quot;word&quot;:&quot;selection&quot;},{&quot;score&quot;:0.06117306277155876,&quot;word&quot;:&quot;selections&quot;}],&quot;type&quot;:&quot;grammar:noun_number&quot;,&quot;word&quot;:&quot;selections&quot;,&quot;text&quot;:&quot;Some participants described taking a conscious approach to food shopping (i.e. lists), but many described how they and their family made unintended food selections as a result of prominent placement of unhealthy products.&quot;,&quot;uuid&quot;:&quot;5b4f9c26-85da-4f43-844c-9f868f782a10&quot;,&quot;sentenceUUID&quot;:&quot;5f95b90a-ea5d-46da-b57e-ca69a08759db&quot;,&quot;indexExtendedContext&quot;:28,&quot;extendedContext&quot;:&quot;family made unintended food selections as a result of prominent&quot;,&quot;sentenceIndex&quot;:4,&quot;paragraphIndex&quot;:179,&quot;contextRange&quot;:{&quot;items&quot;:[{&quot;text&quot;:&quot;family made unintended food selections as a result of prominent&quot;}]},&quot;idx&quot;:376}]},&quot;6c36f94ae1e4cfa06bbf5ba31fa383a1&quot;:{&quot;text&quot;:&quot;Participants described healthy eating as a personal responsibility, but some stated that governments and supermarkets could be more supportive.&quot;,&quot;suggestions&quot;:[]},&quot;109374d73cc9cd977e56fc848a7e8270&quot;:{&quot;text&quot;:&quot;Conclusions:&quot;,&quot;suggestions&quot;:[]},&quot;c4e829dd2ecfcf0308f74f8e29db6aa6&quot;:{&quot;text&quot;:&quot;This study identified several factors that influence women’s food shopping patterns and described how current placement strategies can prompt unhealthy food choices.&quot;,&quot;suggestions&quot;:[]},&quot;4c81f1270a0ef4d268a9beca81f5ebca&quot;:{&quot;text&quot;:&quot;Creating healthier supermarket environments could reduce the personal responsibility of healthy eating, thus sharing the burden and prompting.&quot;,&quot;suggestions&quot;:[]},&quot;09e326014da6c94d2380e30b7a08747e&quot;:{&quot;text&quot;:&quot;Future research could further explore in general acceptance that healthy eating is a personal rather than a societal or business responsibility\u0005\u0005.&quot;,&quot;suggestions&quot;:[]},&quot;0b79795d3efc95b9976c7c5b933afce2&quot;:{&quot;text&quot;:&quot;Introduction&quot;,&quot;suggestions&quot;:[]},&quot;e78857014854b7852291a39a290a099a&quot;:{&quot;text&quot;:&quot;The central role of food in maintaining health is a well-established fact.&quot;,&quot;suggestions&quot;:[]},&quot;e5fdc7e24590ce07b66b3dd839aae166&quot;:{&quot;text&quot;:&quot;In the last two decades, however, food has increasingly become a cause of concern because of its potential consequences for ill-health.&quot;,&quot;suggestions&quot;:[]},&quot;ca522b3749c080b5541279f20ef2e8d7&quot;:{&quot;text&quot;:&quot;[1] In particular, the frequent intake of energy dense foods, which are high in fat, sugar, and salt, and their contribution to the development of obesity and non-communicable diseases (NCDs), [2, 3] such as type 2 diabetes, cardiovascular disease and cancer.&quot;,&quot;suggestions&quot;:[{&quot;context&quot;:&quot;[1] In partic&quot;,&quot;index&quot;:10,&quot;length&quot;:3,&quot;suggestions&quot;:[{&quot;score&quot;:0.8864316676130394,&quot;word&quot;:&quot;[1],&quot;},{&quot;score&quot;:0.11356833238696061,&quot;word&quot;:&quot;[1]&quot;}],&quot;type&quot;:&quot;punctuation:comma&quot;,&quot;word&quot;:&quot;[1]&quot;,&quot;text&quot;:&quot;[1] In particular, the frequent intake of energy dense foods, which are high in fat, sugar, and salt, and their contribution to the development of obesity and non-communicable diseases (NCDs), [2, 3] such as type 2 diabetes, cardiovascular disease and cancer.&quot;,&quot;uuid&quot;:&quot;b5a82bf2-f46a-463e-900a-357367427d54&quot;,&quot;sentenceUUID&quot;:&quot;d0d96587-881c-43c2-9a6a-285f06ee8bfa&quot;,&quot;indexExtendedContext&quot;:0,&quot;extendedContext&quot;:&quot;[1] In particular, the frequent&quot;,&quot;sentenceIndex&quot;:2,&quot;paragraphIndex&quot;:26,&quot;contextRange&quot;:{&quot;items&quot;:[{&quot;text&quot;:&quot;[1&quot;}]},&quot;idx&quot;:56}]},&quot;9d01d4778f7e7c8c71cdc3696d1e6d78&quot;:{&quot;text&quot;:&quot;Implications to the individual include morbidity, disability and premature mortality and places a great burden on the NHS resources.&quot;,&quot;suggestions&quot;:[{&quot;context&quot;:&quot;orbidity, disability and prema&quot;,&quot;index&quot;:11,&quot;length&quot;:10,&quot;suggestions&quot;:[{&quot;score&quot;:0.9707216818707492,&quot;word&quot;:&quot;disability,&quot;},{&quot;score&quot;:0.02927831812925078,&quot;word&quot;:&quot;disability&quot;}],&quot;type&quot;:&quot;punctuation:comma&quot;,&quot;word&quot;:&quot;disability&quot;,&quot;text&quot;:&quot;Implications to the individual include morbidity, disability and premature mortality and places a great burden on the NHS resources.&quot;,&quot;uuid&quot;:&quot;44f3db07-3eb5-49a6-9098-96f5da58c80e&quot;,&quot;sentenceUUID&quot;:&quot;d43d3f0e-fe5e-45fd-b6ab-c9fda4adac49&quot;,&quot;indexExtendedContext&quot;:30,&quot;extendedContext&quot;:&quot;individual include morbidity, disability and premature mortality and&quot;,&quot;sentenceIndex&quot;:3,&quot;paragraphIndex&quot;:26,&quot;contextRange&quot;:{&quot;items&quot;:[{&quot;text&quot;:&quot;individual include morbidity, disability and premature mortality and&quot;}]},&quot;idx&quot;:57},{&quot;context&quot;:&quot;ality and places a great b&quot;,&quot;index&quot;:12,&quot;length&quot;:6,&quot;suggestions&quot;:[{&quot;score&quot;:0.9966925382614136,&quot;word&quot;:&quot;place&quot;},{&quot;score&quot;:0.003307432634755969,&quot;word&quot;:&quot;places&quot;}],&quot;type&quot;:&quot;grammar:subject_verb&quot;,&quot;word&quot;:&quot;places&quot;,&quot;text&quot;:&quot;Implications to the individual include morbidity, disability and premature mortality and places a great burden on the NHS resources.&quot;,&quot;uuid&quot;:&quot;2afd9a30-23cc-44f3-b259-cf52f00f23e0&quot;,&quot;sentenceUUID&quot;:&quot;d43d3f0e-fe5e-45fd-b6ab-c9fda4adac49&quot;,&quot;indexExtendedContext&quot;:28,&quot;extendedContext&quot;:&quot;and premature mortality and places a great burden on the NHS&quot;,&quot;sentenceIndex&quot;:3,&quot;paragraphIndex&quot;:26,&quot;contextRange&quot;:{&quot;items&quot;:[{&quot;text&quot;:&quot;and premature mortality and places a great burden on the NHS&quot;}]},&quot;idx&quot;:57}]},&quot;40e659365d12a0b3805f38c2548718d9&quot;:{&quot;text&quot;:&quot;[4, 5]&quot;,&quot;suggestions&quot;:[]},&quot;80c9d32ace39fdd0e3c4e6a9a1993f3d&quot;:{&quot;text&quot;:&quot;The latest figures indicate that more than half of adults (56%) are at increased, high, or very high risk of chronic disease due to their waist circumference and BMI and 28% of children aged 2 to 15 are overweight or obese.&quot;,&quot;suggestions&quot;:[{&quot;context&quot;:&quot;rence and BMI and 28% o&quot;,&quot;index&quot;:13,&quot;length&quot;:3,&quot;suggestions&quot;:[{&quot;score&quot;:0.6719199814820295,&quot;word&quot;:&quot;BMI,&quot;},{&quot;score&quot;:0.3280800185179705,&quot;word&quot;:&quot;BMI&quot;}],&quot;type&quot;:&quot;punctuation:comma&quot;,&quot;word&quot;:&quot;BMI&quot;,&quot;text&quot;:&quot;The latest figures indicate that more than half of adults (56%) are at increased, high, or very high risk of chronic disease due to their waist circumference and BMI and 28% of children aged 2 to 15 are overweight or obese.&quot;,&quot;uuid&quot;:&quot;0b34bdc2-f470-4a68-9fbc-d028ddb3cfe5&quot;,&quot;sentenceUUID&quot;:&quot;30935a77-074a-4474-ac7d-cb93c4c2828b&quot;,&quot;indexExtendedContext&quot;:30,&quot;extendedContext&quot;:&quot;their waist circumference and BMI and 28% of children aged&quot;,&quot;sentenceIndex&quot;:0,&quot;paragraphIndex&quot;:27,&quot;contextRange&quot;:{&quot;items&quot;:[{&quot;text&quot;:&quot;their waist circumference and BMI and 28% of children aged&quot;}]},&quot;idx&quot;:59}]},&quot;94d03f96cb6f185cc9f3dbc735518e11&quot;:{&quot;text&quot;:&quot;[6] Children’s overweight and obesity is associated with that of their parents and obese children are more likely to become obese adults.&quot;,&quot;suggestions&quot;:[{&quot;context&quot;:&quot; of their parents and obese&quot;,&quot;index&quot;:14,&quot;length&quot;:7,&quot;suggestions&quot;:[{&quot;score&quot;:0.6954443247483872,&quot;word&quot;:&quot;parents,&quot;},{&quot;score&quot;:0.3045556752516128,&quot;word&quot;:&quot;parents&quot;}],&quot;type&quot;:&quot;punctuation:comma&quot;,&quot;word&quot;:&quot;parents&quot;,&quot;text&quot;:&quot;[6] Children’s overweight and obesity is associated with that of their parents and obese children are more likely to become obese adults.&quot;,&quot;uuid&quot;:&quot;53b0cd8c-60d1-488f-b1fa-82d2172f4125&quot;,&quot;sentenceUUID&quot;:&quot;21307e9e-944e-4a2b-9d25-9d0dd5afd513&quot;,&quot;indexExtendedContext&quot;:30,&quot;extendedContext&quot;:&quot;associated with that of their parents and obese children are more&quot;,&quot;sentenceIndex&quot;:1,&quot;paragraphIndex&quot;:27,&quot;contextRange&quot;:{&quot;items&quot;:[{&quot;text&quot;:&quot;associated with that of their parents and obese children are more&quot;}]},&quot;idx&quot;:60}]},&quot;3f726633d3e3ea746c4aba8ab17f2359&quot;:{&quot;text&quot;:&quot;[7] Women are an important target group for intervention and research due to the fact that a woman’s food choices impact her own health as well as that of her children.&quot;,&quot;suggestions&quot;:[{&quot;context&quot;:&quot;[7] Women are&quot;,&quot;index&quot;:15,&quot;length&quot;:3,&quot;suggestions&quot;:[{&quot;score&quot;:0.9182649460047099,&quot;word&quot;:&quot;[7],&quot;},{&quot;score&quot;:0.08173505399529011,&quot;word&quot;:&quot;[7]&quot;}],&quot;type&quot;:&quot;punctuation:comma&quot;,&quot;word&quot;:&quot;[7]&quot;,&quot;text&quot;:&quot;[7] Women are an important target group for intervention and research due to the fact that a woman’s food choices impact her own health as well as that of her children.&quot;,&quot;uuid&quot;:&quot;ad7d197d-c5eb-4006-a16d-d4ca289c466f&quot;,&quot;sentenceUUID&quot;:&quot;aae7c107-fbcb-4a95-8525-0c5ad0447ea9&quot;,&quot;indexExtendedContext&quot;:0,&quot;extendedContext&quot;:&quot;[7] Women are an important target&quot;,&quot;sentenceIndex&quot;:2,&quot;paragraphIndex&quot;:27,&quot;contextRange&quot;:{&quot;items&quot;:[{&quot;text&quot;:&quot;[7&quot;}]},&quot;idx&quot;:61}]},&quot;4d002456ae0d0f555ba905e27ad57489&quot;:{&quot;text&quot;:&quot;[8] Compromised maternal diet such as over- or under-nutrition has been linked to adult disease in her offspring including obesity, hypertension, diabetes and heart disease.&quot;,&quot;suggestions&quot;:[{&quot;context&quot;:&quot;[8] Compromis&quot;,&quot;index&quot;:16,&quot;length&quot;:3,&quot;suggestions&quot;:[{&quot;score&quot;:0.9024876884930753,&quot;word&quot;:&quot;[8],&quot;},{&quot;score&quot;:0.09751231150692469,&quot;word&quot;:&quot;[8]&quot;}],&quot;type&quot;:&quot;punctuation:comma&quot;,&quot;word&quot;:&quot;[8]&quot;,&quot;text&quot;:&quot;[8] Compromised maternal diet such as over- or under-nutrition has been linked to adult disease in her offspring including obesity, hypertension, diabetes and heart disease.&quot;,&quot;uuid&quot;:&quot;b83eba51-06b7-41fa-bc6d-b3613a2fe375&quot;,&quot;sentenceUUID&quot;:&quot;7ca514e7-8705-4aa7-bd66-077dd8377f41&quot;,&quot;indexExtendedContext&quot;:0,&quot;extendedContext&quot;:&quot;[8] Compromised maternal diet&quot;,&quot;sentenceIndex&quot;:3,&quot;paragraphIndex&quot;:27,&quot;contextRange&quot;:{&quot;items&quot;:[{&quot;text&quot;:&quot;[8&quot;}]},&quot;idx&quot;:62},{&quot;context&quot;:&quot;se in her offspring including&quot;,&quot;index&quot;:17,&quot;length&quot;:9,&quot;suggestions&quot;:[{&quot;score&quot;:0.6905427965360047,&quot;word&quot;:&quot;offspring,&quot;},{&quot;score&quot;:0.30945720346399535,&quot;word&quot;:&quot;offspring&quot;}],&quot;type&quot;:&quot;punctuation:comma&quot;,&quot;word&quot;:&quot;offspring&quot;,&quot;text&quot;:&quot;[8] Compromised maternal diet such as over- or under-nutrition has been linked to adult disease in her offspring including obesity, hypertension, diabetes and heart disease.&quot;,&quot;uuid&quot;:&quot;cf91fa82-5f5d-4046-9b7c-c2e83460d076&quot;,&quot;sentenceUUID&quot;:&quot;7ca514e7-8705-4aa7-bd66-077dd8377f41&quot;,&quot;indexExtendedContext&quot;:31,&quot;extendedContext&quot;:&quot;linked to adult disease in her offspring including obesity, hypertension,&quot;,&quot;sentenceIndex&quot;:3,&quot;paragraphIndex&quot;:27,&quot;contextRange&quot;:{&quot;items&quot;:[{&quot;text&quot;:&quot;linked to adult disease in her offspring including obesity, hypertension,&quot;}]},&quot;idx&quot;:62},{&quot;context&quot;:&quot;rtension, diabetes and heart&quot;,&quot;index&quot;:18,&quot;length&quot;:8,&quot;suggestions&quot;:[{&quot;score&quot;:0.9739415915106448,&quot;word&quot;:&quot;diabetes,&quot;},{&quot;score&quot;:0.02605840848935516,&quot;word&quot;:&quot;diabetes&quot;}],&quot;type&quot;:&quot;punctuation:comma&quot;,&quot;word&quot;:&quot;diabetes&quot;,&quot;text&quot;:&quot;[8] Compromised maternal diet such as over- or under-nutrition has been linked to adult disease in her offspring including obesity, hypertension, diabetes and heart disease.&quot;,&quot;uuid&quot;:&quot;e7c1af07-6e2c-4b22-a505-37bd2c5d5cbd&quot;,&quot;sentenceUUID&quot;:&quot;7ca514e7-8705-4aa7-bd66-077dd8377f41&quot;,&quot;indexExtendedContext&quot;:33,&quot;extendedContext&quot;:&quot;including obesity, hypertension, diabetes and heart disease.&quot;,&quot;sentenceIndex&quot;:3,&quot;paragraphIndex&quot;:27,&quot;contextRange&quot;:{&quot;items&quot;:[{&quot;text&quot;:&quot;including obesity, hypertension, diabetes and heart disease.&quot;}]},&quot;idx&quot;:62}]},&quot;18399d86aed4ce6a4b54b50520b033de&quot;:{&quot;text&quot;:&quot;[7, 9]&quot;,&quot;suggestions&quot;:[]},&quot;c37a5d83e05283cb5b003ba93a64f598&quot;:{&quot;text&quot;:&quot;In recent years, government has initiated action to create more supportive food environments.&quot;,&quot;suggestions&quot;:[{&quot;context&quot;:&quot;nt years, government has initia&quot;,&quot;index&quot;:19,&quot;length&quot;:10,&quot;suggestions&quot;:[{&quot;score&quot;:0.937259814408105,&quot;word&quot;:&quot;the government&quot;},{&quot;score&quot;:0.06274018559189497,&quot;word&quot;:&quot;government&quot;}],&quot;type&quot;:&quot;grammar:article&quot;,&quot;word&quot;:&quot;government&quot;,&quot;text&quot;:&quot;In recent years, government has initiated action to create more supportive food environments.&quot;,&quot;uuid&quot;:&quot;0968b31a-7062-45dd-bdf7-e11118eced41&quot;,&quot;sentenceUUID&quot;:&quot;c659dbd6-4b42-4a7d-97b0-6a97fce4f6d4&quot;,&quot;indexExtendedContext&quot;:null,&quot;extendedContext&quot;:&quot;In recent years, government has initiated action to create&quot;,&quot;sentenceIndex&quot;:0,&quot;paragraphIndex&quot;:28,&quot;contextRange&quot;:{&quot;items&quot;:[{&quot;text&quot;:&quot;In recent years, government has initiated action to create&quot;}]},&quot;idx&quot;:64}]},&quot;7ffa25ae0ac017df978e1ad0445f5186&quot;:{&quot;text&quot;:&quot;In an effort to improve population diet, the UK government announced its intention to restrict positioning and multi-buy promotions of products high in fat, sugar or salt (HFSS) in England in retail outlets.&quot;,&quot;suggestions&quot;:[{&quot;word&quot;:&quot;In an effort to&quot;,&quot;index&quot;:20,&quot;length&quot;:15,&quot;context&quot;:&quot;In an effort to improve population diet,&quot;,&quot;suggestions&quot;:[{&quot;word&quot;:&quot;To&quot;,&quot;score&quot;:1},{&quot;word&quot;:&quot;In an effort to&quot;,&quot;score&quot;:0}],&quot;type&quot;:&quot;style&quot;,&quot;text&quot;:&quot;In an effort to improve population diet, the UK government announced its intention to restrict positioning and multi-buy promotions of products high in fat, sugar or salt (HFSS) in England in retail outlets.&quot;,&quot;uuid&quot;:&quot;759c4b2a-0530-4c25-b6d2-2390fae9c4a6&quot;,&quot;sentenceUUID&quot;:&quot;02bfa7bf-f939-448c-aaaa-ad774f783ef3&quot;,&quot;indexExtendedContext&quot;:0,&quot;extendedContext&quot;:&quot;In an effort to improve population diet,&quot;,&quot;sentenceIndex&quot;:1,&quot;paragraphIndex&quot;:28,&quot;contextRange&quot;:{&quot;items&quot;:[{&quot;text&quot;:&quot;In an effort to improve population diet,&quot;}]},&quot;idx&quot;:65},{&quot;context&quot;:&quot;multi-buy promotions of produc&quot;,&quot;index&quot;:21,&quot;length&quot;:10,&quot;suggestions&quot;:[{&quot;score&quot;:0.9697834849357605,&quot;word&quot;:&quot;promotion&quot;},{&quot;score&quot;:0.03021647222340107,&quot;word&quot;:&quot;promotions&quot;}],&quot;type&quot;:&quot;grammar:noun_number&quot;,&quot;word&quot;:&quot;promotions&quot;,&quot;text&quot;:&quot;In an effort to improve population diet, the UK government announced its intention to restrict positioning and multi-buy promotions of products high in fat, sugar or salt (HFSS) in England in retail outlets.&quot;,&quot;uuid&quot;:&quot;143eee0f-4161-4c14-aa61-e16417517fe3&quot;,&quot;sentenceUUID&quot;:&quot;02bfa7bf-f939-448c-aaaa-ad774f783ef3&quot;,&quot;indexExtendedContext&quot;:26,&quot;extendedContext&quot;:&quot;positioning and multi-buy promotions of products high in fat,&quot;,&quot;sentenceIndex&quot;:1,&quot;paragraphIndex&quot;:28,&quot;contextRange&quot;:{&quot;items&quot;:[{&quot;text&quot;:&quot;positioning and multi-buy promotions of products high in fat,&quot;}]},&quot;idx&quot;:65},{&quot;context&quot;:&quot;h in fat, sugar or salt (&quot;,&quot;index&quot;:22,&quot;length&quot;:5,&quot;suggestions&quot;:[{&quot;score&quot;:0.7231333090742414,&quot;word&quot;:&quot;sugar,&quot;},{&quot;score&quot;:0.27686669092575855,&quot;word&quot;:&quot;sugar&quot;}],&quot;type&quot;:&quot;punctuation:comma&quot;,&quot;word&quot;:&quot;sugar&quot;,&quot;text&quot;:&quot;In an effort to improve population diet, the UK government announced its intention to restrict positioning and multi-buy promotions of products high in fat, sugar or salt (HFSS) in England in retail outlets.&quot;,&quot;uuid&quot;:&quot;31c8df3f-f83d-4e6f-bf09-577b3fb9fd6e&quot;,&quot;sentenceUUID&quot;:&quot;02bfa7bf-f939-448c-aaaa-ad774f783ef3&quot;,&quot;indexExtendedContext&quot;:25,&quot;extendedContext&quot;:&quot;of products high in fat, sugar or salt (HFSS) in England&quot;,&quot;sentenceIndex&quot;:1,&quot;paragraphIndex&quot;:28,&quot;contextRange&quot;:{&quot;items&quot;:[{&quot;text&quot;:&quot;of products high in fat, sugar or salt (HFSS) in England&quot;}]},&quot;idx&quot;:65}]},&quot;1df1c210a2e081ee465dc104b498cbdc&quot;:{&quot;text&quot;:&quot;In January 2019, a public consultation was launched; [10] the outcome of this consultation is yet to be published.&quot;,&quot;suggestions&quot;:[]},&quot;af0dfcadab4ba9d620627d3fbfc51953&quot;:{&quot;text&quot;:&quot;The vast majority of families in the UK acquire most of their food from supermarkets.&quot;,&quot;suggestions&quot;:[]},&quot;1a540faf17efda49ccc9dbdab4ec894f&quot;:{&quot;text&quot;:&quot;[11] Shopping decisions cannot be separated from the supermarket environment in which they are made.&quot;,&quot;suggestions&quot;:[{&quot;context&quot;:&quot;[11] Shopping &quot;,&quot;index&quot;:23,&quot;length&quot;:4,&quot;suggestions&quot;:[{&quot;score&quot;:0.9252012943713989,&quot;word&quot;:&quot;[11],&quot;},{&quot;score&quot;:0.07479870562860108,&quot;word&quot;:&quot;[11]&quot;}],&quot;type&quot;:&quot;punctuation:comma&quot;,&quot;word&quot;:&quot;[11]&quot;,&quot;text&quot;:&quot;[11] Shopping decisions cannot be separated from the supermarket environment in which they are made.&quot;,&quot;uuid&quot;:&quot;e2602300-a3b4-4448-a6e1-d98419fce32b&quot;,&quot;sentenceUUID&quot;:&quot;395337fc-4097-43e0-bf3d-f4e506f5c279&quot;,&quot;indexExtendedContext&quot;:0,&quot;extendedContext&quot;:&quot;[11] Shopping decisions cannot&quot;,&quot;sentenceIndex&quot;:1,&quot;paragraphIndex&quot;:29,&quot;contextRange&quot;:{&quot;items&quot;:[{&quot;text&quot;:&quot;[11&quot;}]},&quot;idx&quot;:68}]},&quot;33a1321bbaab9233c87f6b7a1a8c6fed&quot;:{&quot;text&quot;:&quot;Within supermarkets, a range of in-store environmental factors [12] can influence customers food purchasing and dietary patterns [13, 14], and these are likely to act simultaneously but little is known about their interaction.&quot;,&quot;suggestions&quot;:[{&quot;context&quot;:&quot;ly to act simultaneously but littl&quot;,&quot;index&quot;:24,&quot;length&quot;:14,&quot;suggestions&quot;:[{&quot;score&quot;:0.7796184536757835,&quot;word&quot;:&quot;simultaneously,&quot;},{&quot;score&quot;:0.22038154632421653,&quot;word&quot;:&quot;simultaneously&quot;}],&quot;type&quot;:&quot;punctuation:comma&quot;,&quot;word&quot;:&quot;simultaneously&quot;,&quot;text&quot;:&quot;Within supermarkets, a range of in-store environmental factors [12] can influence customers food purchasing and dietary patterns [13, 14], and these are likely to act simultaneously but little is known about their interaction.&quot;,&quot;uuid&quot;:&quot;960ceee3-72bd-4333-957a-14c5af43303a&quot;,&quot;sentenceUUID&quot;:&quot;28e235a2-2d02-4531-a591-9411d59b444b&quot;,&quot;indexExtendedContext&quot;:28,&quot;extendedContext&quot;:&quot;and these are likely to act simultaneously but little is known about&quot;,&quot;sentenceIndex&quot;:2,&quot;paragraphIndex&quot;:29,&quot;contextRange&quot;:{&quot;items&quot;:[{&quot;text&quot;:&quot;and these are likely to act simultaneously but little is known about&quot;}]},&quot;idx&quot;:69}]},&quot;be4250996b46a3bbb1c883641080c756&quot;:{&quot;text&quot;:&quot;[15]&quot;,&quot;suggestions&quot;:[]},&quot;94d3548c5c7897240216d2b50b4ad3dc&quot;:{&quot;text&quot;:&quot;Although individuals are responsible for their own food consumption behaviours, it is increasingly recognised that food choice and consumption are strongly inﬂuenced by a range of factors operating at multiple levels of inﬂuence including the environment, social context, policy and culture.&quot;,&quot;suggestions&quot;:[]},&quot;071864f7c5e811675ea1a9e6f072d44f&quot;:{&quot;text&quot;:&quot;[16] Individual dietary behaviours are linked to both the in-store environments of the supermarkets where they shop and their socio-economic status, educational levels, and psychological resources.&quot;,&quot;suggestions&quot;:[{&quot;context&quot;:&quot;[16] Individua&quot;,&quot;index&quot;:25,&quot;length&quot;:4,&quot;suggestions&quot;:[{&quot;score&quot;:0.9023100532075006,&quot;word&quot;:&quot;[16],&quot;},{&quot;score&quot;:0.09768994679249942,&quot;word&quot;:&quot;[16]&quot;}],&quot;type&quot;:&quot;punctuation:comma&quot;,&quot;word&quot;:&quot;[16]&quot;,&quot;text&quot;:&quot;[16] Individual dietary behaviours are linked to both the in-store environments of the supermarkets where they shop and their socio-economic status, educational levels, and psychological resources.&quot;,&quot;uuid&quot;:&quot;bc02dcf1-8247-4384-b24d-bfdc3581fe2c&quot;,&quot;sentenceUUID&quot;:&quot;582dabb4-d4ba-4290-95be-340ea158e409&quot;,&quot;indexExtendedContext&quot;:0,&quot;extendedContext&quot;:&quot;[16] Individual dietary behaviours&quot;,&quot;sentenceIndex&quot;:1,&quot;paragraphIndex&quot;:30,&quot;contextRange&quot;:{&quot;items&quot;:[{&quot;text&quot;:&quot;[16&quot;}]},&quot;idx&quot;:72},{&quot;context&quot;:&quot;ucational levels, and psyc&quot;,&quot;index&quot;:26,&quot;length&quot;:6,&quot;suggestions&quot;:[{&quot;score&quot;:0.9011502861976623,&quot;word&quot;:&quot;level&quot;},{&quot;score&quot;:0.09884967654943466,&quot;word&quot;:&quot;levels&quot;}],&quot;type&quot;:&quot;grammar:noun_number&quot;,&quot;word&quot;:&quot;levels&quot;,&quot;text&quot;:&quot;[16] Individual dietary behaviours are linked to both the in-store environments of the supermarkets where they shop and their socio-economic status, educational levels, and psychological resources.&quot;,&quot;uuid&quot;:&quot;5d3f9462-4f8b-4909-bec5-327a7d1c4542&quot;,&quot;sentenceUUID&quot;:&quot;582dabb4-d4ba-4290-95be-340ea158e409&quot;,&quot;indexExtendedContext&quot;:35,&quot;extendedContext&quot;:&quot;socio-economic status, educational levels, and psychological resources.&quot;,&quot;sentenceIndex&quot;:1,&quot;paragraphIndex&quot;:30,&quot;contextRange&quot;:{&quot;items&quot;:[{&quot;text&quot;:&quot;socio-economic status, educational levels, and psychological resources.&quot;}]},&quot;idx&quot;:72}]},&quot;c99701e7565b28fec7e4dfc5f94b2232&quot;:{&quot;text&quot;:&quot;[17] With ever-evolving food systems, consumers are faced with food environments in which they need to apply appreciable effort to maintain a healthy weight.&quot;,&quot;suggestions&quot;:[{&quot;context&quot;:&quot;preciable effort to mainta&quot;,&quot;index&quot;:27,&quot;length&quot;:6,&quot;suggestions&quot;:[{&quot;score&quot;:0.9449700713157654,&quot;word&quot;:&quot;efforts&quot;},{&quot;score&quot;:0.05502988025546074,&quot;word&quot;:&quot;effort&quot;}],&quot;type&quot;:&quot;grammar:noun_number&quot;,&quot;word&quot;:&quot;effort&quot;,&quot;text&quot;:&quot;[17] With ever-evolving food systems, consumers are faced with food environments in which they need to apply appreciable effort to maintain a healthy weight.&quot;,&quot;uuid&quot;:&quot;a892f59d-8904-45eb-b520-ac5f1a282130&quot;,&quot;sentenceUUID&quot;:&quot;9a3aba31-e8e8-4d01-9454-c8c23a3848ce&quot;,&quot;indexExtendedContext&quot;:26,&quot;extendedContext&quot;:&quot;need to apply appreciable effort to maintain a healthy weight.&quot;,&quot;sentenceIndex&quot;:2,&quot;paragraphIndex&quot;:30,&quot;contextRange&quot;:{&quot;items&quot;:[{&quot;text&quot;:&quot;need to apply appreciable effort to maintain a healthy weight.&quot;}]},&quot;idx&quot;:73}]},&quot;2b31d81be4acf04664cbf25a4eeefa4e&quot;:{&quot;text&quot;:&quot;[18]&quot;,&quot;suggestions&quot;:[]},&quot;1dcf9d7cd6a22f7282d368b6be4e2344&quot;:{&quot;text&quot;:&quot;There is evidence from observational and intervention studies that supermarket environments including in-store advertising, price promotion and prominent placement of food products shape consumers food choice.&quot;,&quot;suggestions&quot;:[{&quot;context&quot;:&quot;ng, price promotion and promi&quot;,&quot;index&quot;:28,&quot;length&quot;:9,&quot;suggestions&quot;:[{&quot;score&quot;:0.9634678686827824,&quot;word&quot;:&quot;promotion,&quot;},{&quot;score&quot;:0.03653213131721758,&quot;word&quot;:&quot;promotion&quot;}],&quot;type&quot;:&quot;punctuation:comma&quot;,&quot;word&quot;:&quot;promotion&quot;,&quot;text&quot;:&quot;There is evidence from observational and intervention studies that supermarket environments including in-store advertising, price promotion and prominent placement of food products shape consumers food choice.&quot;,&quot;uuid&quot;:&quot;caeaa2fb-118a-4358-9e68-95c9e65e94cf&quot;,&quot;sentenceUUID&quot;:&quot;0307718e-7788-48a1-b9e4-65bc6ee0431e&quot;,&quot;indexExtendedContext&quot;:28,&quot;extendedContext&quot;:&quot;in-store advertising, price promotion and prominent placement of&quot;,&quot;sentenceIndex&quot;:0,&quot;paragraphIndex&quot;:31,&quot;contextRange&quot;:{&quot;items&quot;:[{&quot;text&quot;:&quot;in-store advertising, price promotion and prominent placement of&quot;}]},&quot;idx&quot;:75}]},&quot;73e48e39d24c000ba7b061e14b7ca250&quot;:{&quot;text&quot;:&quot;[19, 20] Systematic reviews of supermarket intervention studies have reported that manipulation of food product order or proximity can influence food choice and impact consumer behaviour [21] however which specific intervention that are likely to be most effective and sustainable are yet to be identified [22].&quot;,&quot;suggestions&quot;:[{&quot;context&quot;:&quot;[19, 20] Systemati&quot;,&quot;index&quot;:29,&quot;length&quot;:3,&quot;suggestions&quot;:[{&quot;score&quot;:0.8268459912114443,&quot;word&quot;:&quot;20],&quot;},{&quot;score&quot;:0.17315400878855572,&quot;word&quot;:&quot;20]&quot;}],&quot;type&quot;:&quot;punctuation:comma&quot;,&quot;word&quot;:&quot;20]&quot;,&quot;text&quot;:&quot;[19, 20] Systematic reviews of supermarket intervention studies have reported that manipulation of food product order or proximity can influence food choice and impact consumer behaviour [21] however which specific intervention that are likely to be most effective and sustainable are yet to be identified [22].&quot;,&quot;uuid&quot;:&quot;186230cb-4cb7-4676-8f7d-8d95c76fe2fe&quot;,&quot;sentenceUUID&quot;:&quot;fd95d4c5-6a10-4a02-a638-5ceeb75f8d9f&quot;,&quot;indexExtendedContext&quot;:null,&quot;extendedContext&quot;:&quot;[19, 20] Systematic reviews of supermarket&quot;,&quot;sentenceIndex&quot;:1,&quot;paragraphIndex&quot;:31,&quot;contextRange&quot;:{&quot;items&quot;:[{&quot;text&quot;:&quot;[19&quot;}]},&quot;idx&quot;:76},{&quot;context&quot;:&quot;behaviour [21] however w&quot;,&quot;index&quot;:30,&quot;length&quot;:4,&quot;suggestions&quot;:[{&quot;score&quot;:0.845804129665967,&quot;word&quot;:&quot;[21],&quot;},{&quot;score&quot;:0.15419587033403306,&quot;word&quot;:&quot;[21]&quot;}],&quot;type&quot;:&quot;punctuation:comma&quot;,&quot;word&quot;:&quot;[21]&quot;,&quot;text&quot;:&quot;[19, 20] Systematic reviews of supermarket intervention studies have reported that manipulation of food product order or proximity can influence food choice and impact consumer behaviour [21] however which specific intervention that are likely to be most effective and sustainable are yet to be identified [22].&quot;,&quot;uuid&quot;:&quot;b551443e-31c6-453a-97e9-247ba2c76070&quot;,&quot;sentenceUUID&quot;:&quot;fd95d4c5-6a10-4a02-a638-5ceeb75f8d9f&quot;,&quot;indexExtendedContext&quot;:26,&quot;extendedContext&quot;:&quot;impact consumer behaviour [21] however which specific intervention&quot;,&quot;sentenceIndex&quot;:1,&quot;paragraphIndex&quot;:31,&quot;contextRange&quot;:{&quot;items&quot;:[{&quot;text&quot;:&quot;impact consumer behaviour [21] however which specific intervention&quot;}]},&quot;idx&quot;:76},{&quot;context&quot;:&quot;iour [21] however which spe&quot;,&quot;index&quot;:31,&quot;length&quot;:7,&quot;suggestions&quot;:[{&quot;score&quot;:0.8246142495595999,&quot;word&quot;:&quot;however,&quot;},{&quot;score&quot;:0.17538575044040008,&quot;word&quot;:&quot;however&quot;}],&quot;type&quot;:&quot;punctuation:comma&quot;,&quot;word&quot;:&quot;however&quot;,&quot;text&quot;:&quot;[19, 20] Systematic reviews of supermarket intervention studies have reported that manipulation of food product order or proximity can influence food choice and impact consumer behaviour [21] however which specific intervention that are likely to be most effective and sustainable are yet to be identified [22].&quot;,&quot;uuid&quot;:&quot;b79e4a5a-c8ad-4889-807e-ed123cea0936&quot;,&quot;sentenceUUID&quot;:&quot;fd95d4c5-6a10-4a02-a638-5ceeb75f8d9f&quot;,&quot;indexExtendedContext&quot;:31,&quot;extendedContext&quot;:&quot;impact consumer behaviour [21] however which specific intervention&quot;,&quot;sentenceIndex&quot;:1,&quot;paragraphIndex&quot;:31,&quot;contextRange&quot;:{&quot;items&quot;:[{&quot;text&quot;:&quot;impact consumer behaviour [21] however which specific intervention&quot;}]},&quot;idx&quot;:76},{&quot;context&quot;:&quot;] however which specific &quot;,&quot;index&quot;:32,&quot;length&quot;:5,&quot;suggestions&quot;:[{&quot;word&quot;:&quot;that&quot;,&quot;score&quot;:0.9733107152171931},{&quot;word&quot;:&quot;which&quot;,&quot;score&quot;:0.026689284782806903}],&quot;word&quot;:&quot;which&quot;,&quot;type&quot;:&quot;vocabulary:confusing-words&quot;,&quot;text&quot;:&quot;[19, 20] Systematic reviews of supermarket intervention studies have reported that manipulation of food product order or proximity can influence food choice and impact consumer behaviour [21] however which specific intervention that are likely to be most effective and sustainable are yet to be identified [22].&quot;,&quot;uuid&quot;:&quot;2c906ae8-bcc0-48d7-b5b4-d71686c854e4&quot;,&quot;sentenceUUID&quot;:&quot;fd95d4c5-6a10-4a02-a638-5ceeb75f8d9f&quot;,&quot;indexExtendedContext&quot;:32,&quot;extendedContext&quot;:&quot;consumer behaviour [21] however which specific intervention that&quot;,&quot;sentenceIndex&quot;:1,&quot;paragraphIndex&quot;:31,&quot;contextRange&quot;:{&quot;items&quot;:[{&quot;text&quot;:&quot;consumer behaviour [21] however which specific intervention that&quot;}]},&quot;idx&quot;:76},{&quot;context&quot;:&quot; specific intervention that are &quot;,&quot;index&quot;:33,&quot;length&quot;:12,&quot;suggestions&quot;:[{&quot;score&quot;:0.9990457892417908,&quot;word&quot;:&quot;interventions&quot;},{&quot;score&quot;:0.0009542161133140326,&quot;word&quot;:&quot;intervention&quot;}],&quot;type&quot;:&quot;grammar:noun_number&quot;,&quot;word&quot;:&quot;intervention&quot;,&quot;text&quot;:&quot;[19, 20] Systematic reviews of supermarket intervention studies have reported that manipulation of food product order or proximity can influence food choice and impact consumer behaviour [21] however which specific intervention that are likely to be most effective and sustainable are yet to be identified [22].&quot;,&quot;uuid&quot;:&quot;a560407f-64af-4e3e-92a5-0a0740da0110&quot;,&quot;sentenceUUID&quot;:&quot;fd95d4c5-6a10-4a02-a638-5ceeb75f8d9f&quot;,&quot;indexExtendedContext&quot;:28,&quot;extendedContext&quot;:&quot;[21] however which specific intervention that are likely to be most&quot;,&quot;sentenceIndex&quot;:1,&quot;paragraphIndex&quot;:31,&quot;contextRange&quot;:{&quot;items&quot;:[{&quot;text&quot;:&quot;[21] however which specific intervention that are likely to be most&quot;}]},&quot;idx&quot;:76}]},&quot;fa029fa99724fe34a09621f11d88c238&quot;:{&quot;text&quot;:&quot;Qualitative studies indicate that if the shopping is planned before entering the supermarket, the likelihood of being influenced by supermarket prompts is reduced but not completely eliminated.&quot;,&quot;suggestions&quot;:[{&quot;context&quot;:&quot;e that if the shopping i&quot;,&quot;index&quot;:34,&quot;length&quot;:12,&quot;suggestions&quot;:[{&quot;score&quot;:0.9908879390391381,&quot;word&quot;:&quot;shopping&quot;},{&quot;score&quot;:0.009112060960861924,&quot;word&quot;:&quot;the shopping&quot;}],&quot;type&quot;:&quot;grammar:article&quot;,&quot;word&quot;:&quot;the shopping&quot;,&quot;text&quot;:&quot;Qualitative studies indicate that if the shopping is planned before entering the supermarket, the likelihood of being influenced by supermarket prompts is reduced but not completely eliminated.&quot;,&quot;uuid&quot;:&quot;790ea5a8-bef3-4335-930e-77f424085ced&quot;,&quot;sentenceUUID&quot;:&quot;8d7ffa54-c474-4a1e-9cbc-2037b7ff221a&quot;,&quot;indexExtendedContext&quot;:25,&quot;extendedContext&quot;:&quot;studies indicate that if the shopping is planned before entering&quot;,&quot;sentenceIndex&quot;:2,&quot;paragraphIndex&quot;:31,&quot;contextRange&quot;:{&quot;items&quot;:[{&quot;text&quot;:&quot;studies indicate that if the shopping is planned before entering&quot;}]},&quot;idx&quot;:77}]},&quot;d78df2e4d4486aea6798a57b46cc0813&quot;:{&quot;text&quot;:&quot;[19] Parents of young children express the difficulty of dealing with unhealthy food products placed at child-friendly heights and in unavoidable locations in the store, such as the checkouts or entrance.&quot;,&quot;suggestions&quot;:[{&quot;context&quot;:&quot;[19] Parents o&quot;,&quot;index&quot;:35,&quot;length&quot;:4,&quot;suggestions&quot;:[{&quot;score&quot;:0.9294941744359083,&quot;word&quot;:&quot;[19],&quot;},{&quot;score&quot;:0.07050582556409164,&quot;word&quot;:&quot;[19]&quot;}],&quot;type&quot;:&quot;punctuation:comma&quot;,&quot;word&quot;:&quot;[19]&quot;,&quot;text&quot;:&quot;[19] Parents of young children express the difficulty of dealing with unhealthy food products placed at child-friendly heights and in unavoidable locations in the store, such as the checkouts or entrance.&quot;,&quot;uuid&quot;:&quot;976f994a-a26d-49c3-8c7b-0856b63d0a83&quot;,&quot;sentenceUUID&quot;:&quot;88b7186b-8eea-4db7-9e54-c66d0ca44f43&quot;,&quot;indexExtendedContext&quot;:0,&quot;extendedContext&quot;:&quot;[19] Parents of young children&quot;,&quot;sentenceIndex&quot;:3,&quot;paragraphIndex&quot;:31,&quot;contextRange&quot;:{&quot;items&quot;:[{&quot;text&quot;:&quot;[19&quot;}]},&quot;idx&quot;:78},{&quot;context&quot;:&quot;, such as the checkouts &quot;,&quot;index&quot;:36,&quot;length&quot;:13,&quot;suggestions&quot;:[{&quot;score&quot;:0.9735443976586813,&quot;word&quot;:&quot;checkouts&quot;},{&quot;score&quot;:0.026455602341318752,&quot;word&quot;:&quot;the checkouts&quot;}],&quot;type&quot;:&quot;grammar:article&quot;,&quot;word&quot;:&quot;the checkouts&quot;,&quot;text&quot;:&quot;[19] Parents of young children express the difficulty of dealing with unhealthy food products placed at child-friendly heights and in unavoidable locations in the store, such as the checkouts or entrance.&quot;,&quot;uuid&quot;:&quot;42a9b2f5-c1aa-4633-b100-ed67f65cc1a3&quot;,&quot;sentenceUUID&quot;:&quot;88b7186b-8eea-4db7-9e54-c66d0ca44f43&quot;,&quot;indexExtendedContext&quot;:32,&quot;extendedContext&quot;:&quot;locations in the store, such as the checkouts or entrance.&quot;,&quot;sentenceIndex&quot;:3,&quot;paragraphIndex&quot;:31,&quot;contextRange&quot;:{&quot;items&quot;:[{&quot;text&quot;:&quot;locations in the store, such as the checkouts or entrance.&quot;}]},&quot;idx&quot;:78},{&quot;context&quot;:&quot;ckouts or entrance.&quot;,&quot;index&quot;:37,&quot;length&quot;:8,&quot;suggestions&quot;:[{&quot;score&quot;:0.9214458465576172,&quot;word&quot;:&quot;entrances&quot;},{&quot;score&quot;:0.07855411618947983,&quot;word&quot;:&quot;entrance&quot;}],&quot;type&quot;:&quot;grammar:noun_number&quot;,&quot;word&quot;:&quot;entrance&quot;,&quot;text&quot;:&quot;[19] Parents of young children express the difficulty of dealing with unhealthy food products placed at child-friendly heights and in unavoidable locations in the store, such as the checkouts or entrance.&quot;,&quot;uuid&quot;:&quot;33f5c9bb-3d50-4406-a1ee-7eac70332e28&quot;,&quot;sentenceUUID&quot;:&quot;88b7186b-8eea-4db7-9e54-c66d0ca44f43&quot;,&quot;indexExtendedContext&quot;:25,&quot;extendedContext&quot;:&quot;such as the checkouts or entrance.&quot;,&quot;sentenceIndex&quot;:3,&quot;paragraphIndex&quot;:31,&quot;contextRange&quot;:{&quot;items&quot;:[{&quot;text&quot;:&quot;such as the checkouts or entrance.&quot;}]},&quot;idx&quot;:78}]},&quot;f78c82a894654fe6cc7d6d0ee8115173&quot;:{&quot;text&quot;:&quot;[20, 23] Research indicates that parents and consumers would welcome the removal or restrictions of unhealthy items from prominent store locations, such as the entrance, end of aisles, and checkouts in supermarkets.&quot;,&quot;suggestions&quot;:[{&quot;context&quot;:&quot;[20, 23] Research &quot;,&quot;index&quot;:38,&quot;length&quot;:3,&quot;suggestions&quot;:[{&quot;score&quot;:0.8830764820025254,&quot;word&quot;:&quot;23],&quot;},{&quot;score&quot;:0.11692351799747455,&quot;word&quot;:&quot;23]&quot;}],&quot;type&quot;:&quot;punctuation:comma&quot;,&quot;word&quot;:&quot;23]&quot;,&quot;text&quot;:&quot;[20, 23] Research indicates that parents and consumers would welcome the removal or restrictions of unhealthy items from prominent store locations, such as the entrance, end of aisles, and checkouts in supermarkets.&quot;,&quot;uuid&quot;:&quot;0d3091c1-f9c2-4ae3-83b7-8d9a05ed0c4e&quot;,&quot;sentenceUUID&quot;:&quot;a3bb9da4-01cd-42fb-b0e8-a3b2b04801c7&quot;,&quot;indexExtendedContext&quot;:null,&quot;extendedContext&quot;:&quot;[20, 23] Research indicates that parents&quot;,&quot;sentenceIndex&quot;:4,&quot;paragraphIndex&quot;:31,&quot;contextRange&quot;:{&quot;items&quot;:[{&quot;text&quot;:&quot;[20&quot;}]},&quot;idx&quot;:79},{&quot;context&quot;:&quot;emoval or restrictions of unheal&quot;,&quot;index&quot;:39,&quot;length&quot;:12,&quot;suggestions&quot;:[{&quot;score&quot;:0.9764135479927063,&quot;word&quot;:&quot;restriction&quot;},{&quot;score&quot;:0.023586487397551536,&quot;word&quot;:&quot;restrictions&quot;}],&quot;type&quot;:&quot;grammar:noun_number&quot;,&quot;word&quot;:&quot;restrictions&quot;,&quot;text&quot;:&quot;[20, 23] Research indicates that parents and consumers would welcome the removal or restrictions of unhealthy items from prominent store locations, such as the entrance, end of aisles, and checkouts in supermarkets.&quot;,&quot;uuid&quot;:&quot;30e4d020-6a3e-445c-b9dc-1d6b6241cc37&quot;,&quot;sentenceUUID&quot;:&quot;a3bb9da4-01cd-42fb-b0e8-a3b2b04801c7&quot;,&quot;indexExtendedContext&quot;:29,&quot;extendedContext&quot;:&quot;would welcome the removal or restrictions of unhealthy items from prominent&quot;,&quot;sentenceIndex&quot;:4,&quot;paragraphIndex&quot;:31,&quot;contextRange&quot;:{&quot;items&quot;:[{&quot;text&quot;:&quot;would welcome the removal or restrictions of unhealthy items from prominent&quot;}]},&quot;idx&quot;:79}]},&quot;d633965dd9e79544220a8a84fee79732&quot;:{&quot;text&quot;:&quot;[20, 24]&quot;,&quot;suggestions&quot;:[]},&quot;b01f63365e662c21085afc1c7207cb86&quot;:{&quot;text&quot;:&quot;Shopping at less healthful supermarkets (where availability, pricing and promotion favoured unhealthy foods) requires consumers to have a high level of awareness of their decisions.&quot;,&quot;suggestions&quot;:[]},&quot;b9d407f0bdb539f001c70c7d608147f1&quot;:{&quot;text&quot;:&quot;There is evidence that shopping at more healthful supermarkets, with improved availability, pricing and placement of healthy foods, has been associated with better dietary quality, particularly for women from disadvantaged backgrounds.&quot;,&quot;suggestions&quot;:[]},&quot;c5e46e29cfcf1589779cb0be01b5ae27&quot;:{&quot;text&quot;:&quot;[13, 25]&quot;,&quot;suggestions&quot;:[]},&quot;26ec938341b3ee2bf1d0b768fe63b981&quot;:{&quot;text&quot;:&quot;Previous qualitative studies [19, 23] indicate that consumers are supportive of supermarkets doing more to improve the healthful aspects of grocery shopping.&quot;,&quot;suggestions&quot;:[]},&quot;e1fd9d743ee70e4f45e95a4bcf7f5a5e&quot;:{&quot;text&quot;:&quot;However, these studies provided a limited investigation into what these changes could entail.&quot;,&quot;suggestions&quot;:[]},&quot;a5082b5c44270c8ce58da22655ac4e7a&quot;:{&quot;text&quot;:&quot;There remains a need to understand in more detail the perceived in-store influences on food shopping choices, particularly in relation to store layout and product placement.&quot;,&quot;suggestions&quot;:[]},&quot;b1e0561b8e4a0aba2964909c7b486efb&quot;:{&quot;text&quot;:&quot;Considering the impact of purchases made in food retail environments on diet intake and quality, and their implications for obesity and chronic disease, public health policymakers, practitioners, researchers, and community organizations are actively searching for effective strategies to promote healthier customer choices and purchases when shopping.&quot;,&quot;suggestions&quot;:[]},&quot;8dd5f36759d142ee473b2300eb228317&quot;:{&quot;text&quot;:&quot;[26] An improved understanding of the in-store factors that influence customers food choices and strategies that promote healthful shopping, could help develop supportive supermarket interventions and could be of direct benefit to policy makers and practitioners, researchers, and community organizations.&quot;,&quot;suggestions&quot;:[]},&quot;bf484b307af5fd97bf3b0ad68b7ddd2f&quot;:{&quot;text&quot;:&quot;We utilised a qualitative approach to answer the following research questions:&quot;,&quot;suggestions&quot;:[]},&quot;5e96ad53d7225ad6e99393da8ebf10e1&quot;:{&quot;text&quot;:&quot;What are women’s perceptions of factors that influence their supermarket food shopping choices?&quot;,&quot;suggestions&quot;:[]},&quot;71503aa32d496be04b156ccf843fac9e&quot;:{&quot;text&quot;:&quot;How do women feel they could be supported in making healthier food shopping choices?&quot;,&quot;suggestions&quot;:[]},&quot;fe163f04f801f07775f144731e43676c&quot;:{&quot;text&quot;:&quot;Materials and Methods&quot;,&quot;suggestions&quot;:[]},&quot;51ac4bf63a0c6a9cefa7ba69b4154ef1&quot;:{&quot;text&quot;:&quot;Setting&quot;,&quot;suggestions&quot;:[]},&quot;1a7dd55c57bb8bee6c7f648f194c3418&quot;:{&quot;text&quot;:&quot;Adopting an explorative design, this study formed part of an intervention project that aimed to understand how creating a healthier layout in supermarkets affects women customers’ dietary and purchasing patterns.&quot;,&quot;suggestions&quot;:[]},&quot;8880f41281a29421b38d6976f7c9a8c7&quot;:{&quot;text&quot;:&quot;Full details of the intervention study methods are available elsewhere.&quot;,&quot;suggestions&quot;:[]},&quot;28d6427cca41ebb0fa98b9df543e23fd&quot;:{&quot;text&quot;:&quot;(Vogel et al) In brief, the setting was a UK discount supermarket chain and recruited women customers, aged 18-45 years, who regularly shopped in three intervention and three matched-control stores located across England.&quot;,&quot;suggestions&quot;:[{&quot;context&quot;:&quot; in three intervention and three&quot;,&quot;index&quot;:40,&quot;length&quot;:12,&quot;suggestions&quot;:[{&quot;score&quot;:0.9929636120796204,&quot;word&quot;:&quot;interventions&quot;},{&quot;score&quot;:0.00703643960878253,&quot;word&quot;:&quot;intervention&quot;}],&quot;type&quot;:&quot;grammar:noun_number&quot;,&quot;word&quot;:&quot;intervention&quot;,&quot;text&quot;:&quot;(Vogel et al) In brief, the setting was a UK discount supermarket chain and recruited women customers, aged 18-45 years, who regularly shopped in three intervention and three matched-control stores located across England.&quot;,&quot;uuid&quot;:&quot;074162ef-2fcd-4a64-b9fc-bf23d59d9bfb&quot;,&quot;sentenceUUID&quot;:&quot;a8c59c6a-5c41-4a14-b101-6ca7d32a75b8&quot;,&quot;indexExtendedContext&quot;:27,&quot;extendedContext&quot;:&quot;regularly shopped in three intervention and three matched-control&quot;,&quot;sentenceIndex&quot;:2,&quot;paragraphIndex&quot;:40,&quot;contextRange&quot;:{&quot;items&quot;:[{&quot;text&quot;:&quot;regularly shopped in three intervention and three matched-control&quot;}]},&quot;idx&quot;:99}]},&quot;bf0d5e8cd167586e6fc82adc8471442c&quot;:{&quot;text&quot;:&quot;Participants were not informed about the supermarket intervention; they were told the study aimed to assess how women customers’ shopping and dietary patterns change over time.&quot;,&quot;suggestions&quot;:[]},&quot;afeb7c71a482668c3c18da5bbd069c53&quot;:{&quot;text&quot;:&quot;Qualitative data were collected from a sub-group of participants who completed all follow-up waves of intervention project.&quot;,&quot;suggestions&quot;:[{&quot;context&quot;:&quot; waves of intervention project.&quot;,&quot;index&quot;:41,&quot;length&quot;:12,&quot;suggestions&quot;:[{&quot;score&quot;:0.9762604391032721,&quot;word&quot;:&quot;the intervention&quot;},{&quot;score&quot;:0.02373956089672788,&quot;word&quot;:&quot;intervention&quot;}],&quot;type&quot;:&quot;grammar:article&quot;,&quot;word&quot;:&quot;intervention&quot;,&quot;text&quot;:&quot;Qualitative data were collected from a sub-group of participants who completed all follow-up waves of intervention project.&quot;,&quot;uuid&quot;:&quot;e271d04b-5d99-4ee7-b3ea-161ba25be94f&quot;,&quot;sentenceUUID&quot;:&quot;0aeec0b3-9430-476b-8cf0-ab5534dbece5&quot;,&quot;indexExtendedContext&quot;:33,&quot;extendedContext&quot;:&quot;completed all follow-up waves of intervention project.&quot;,&quot;sentenceIndex&quot;:4,&quot;paragraphIndex&quot;:40,&quot;contextRange&quot;:{&quot;items&quot;:[{&quot;text&quot;:&quot;completed all follow-up waves of intervention project.&quot;}]},&quot;idx&quot;:101},{&quot;context&quot;:&quot;ervention project.&quot;,&quot;index&quot;:42,&quot;length&quot;:7,&quot;suggestions&quot;:[{&quot;score&quot;:0.9191806316375732,&quot;word&quot;:&quot;projects&quot;},{&quot;score&quot;:0.08081936091184616,&quot;word&quot;:&quot;project&quot;}],&quot;type&quot;:&quot;grammar:noun_number&quot;,&quot;word&quot;:&quot;project&quot;,&quot;text&quot;:&quot;Qualitative data were collected from a sub-group of participants who completed all follow-up waves of intervention project.&quot;,&quot;uuid&quot;:&quot;143c3e0a-5a70-4572-b3b9-6a906da10458&quot;,&quot;sentenceUUID&quot;:&quot;0aeec0b3-9430-476b-8cf0-ab5534dbece5&quot;,&quot;indexExtendedContext&quot;:32,&quot;extendedContext&quot;:&quot;follow-up waves of intervention project.&quot;,&quot;sentenceIndex&quot;:4,&quot;paragraphIndex&quot;:40,&quot;contextRange&quot;:{&quot;items&quot;:[{&quot;text&quot;:&quot;follow-up waves of intervention project.&quot;}]},&quot;idx&quot;:101}]},&quot;bceacfe455c373b851b6e84b4c6abe42&quot;:{&quot;text&quot;:&quot;This paper reports the findings from these qualitative data.&quot;,&quot;suggestions&quot;:[]},&quot;5ad24550332cd2cbf7aa2ce157912e29&quot;:{&quot;text&quot;:&quot;The study was approved by the University of Southampton Faculty of Medicine ethics committee (Ethics ID 20986), and abides by the Declaration of Helsinki, Research Governance Framework for Health and Social Care and Data Protection regulations.&quot;,&quot;suggestions&quot;:[{&quot;context&quot;:&quot;Helsinki, Research Governance&quot;,&quot;index&quot;:43,&quot;length&quot;:8,&quot;suggestions&quot;:[{&quot;score&quot;:0.7376700243588456,&quot;word&quot;:&quot;the Research&quot;},{&quot;score&quot;:0.26232997564115434,&quot;word&quot;:&quot;Research&quot;}],&quot;type&quot;:&quot;grammar:article&quot;,&quot;word&quot;:&quot;Research&quot;,&quot;text&quot;:&quot;The study was approved by the University of Southampton Faculty of Medicine ethics committee (Ethics ID 20986), and abides by the Declaration of Helsinki, Research Governance Framework for Health and Social Care and Data Protection regulations.&quot;,&quot;uuid&quot;:&quot;baeee25a-eaa6-436d-92b4-f598834fb04e&quot;,&quot;sentenceUUID&quot;:&quot;3ab0ddc8-d87e-45a0-9b6b-95a613106e32&quot;,&quot;indexExtendedContext&quot;:25,&quot;extendedContext&quot;:&quot;Declaration of Helsinki, Research Governance Framework for&quot;,&quot;sentenceIndex&quot;:6,&quot;paragraphIndex&quot;:40,&quot;contextRange&quot;:{&quot;items&quot;:[{&quot;text&quot;:&quot;Declaration of Helsinki, Research Governance Framework for&quot;}]},&quot;idx&quot;:103}]},&quot;f0b5d096d5b022794475200988592273&quot;:{&quot;text&quot;:&quot;Reporting of this study follows COnsolidated criteria for REporting Qualitative research (COREQ) recommendations.&quot;,&quot;suggestions&quot;:[]},&quot;58fada4e93b9598d69062c39f488b9cc&quot;:{&quot;text&quot;:&quot;[27]&quot;,&quot;suggestions&quot;:[]},&quot;510a8cb711495bfdd04c792d2fc4b0fe&quot;:{&quot;text&quot;:&quot;Participants&quot;,&quot;suggestions&quot;:[]},&quot;ad0f57b2bef359b392cc0377fc58598a&quot;:{&quot;text&quot;:&quot;Women were randomly selected, using a random numbers table, from the 129 participants who had provided complete quantitative data.&quot;,&quot;suggestions&quot;:[]},&quot;d0d21936f52efa4f3fe7f12fefdf3f12&quot;:{&quot;text&quot;:&quot;We aimed to recruit equal numbers of participants from the intervention and control arm of the study and a total of 26 women (n=13 intervention and n=13 control) were approached.&quot;,&quot;suggestions&quot;:[]},&quot;96631787e7d1611c26398452374dd0a8&quot;:{&quot;text&quot;:&quot;They were sent a letter inviting them to participate in a telephone interview and offered an incentive (£10 Love2Shop voucher) upon completion of the interview.&quot;,&quot;suggestions&quot;:[]},&quot;72554556bb8cbe7d2c8f6cdc06c61311&quot;:{&quot;text&quot;:&quot;Women were telephoned within a week of the letters being posted.&quot;,&quot;suggestions&quot;:[]},&quot;daae95d0e2abb8f43503b99edc77129f&quot;:{&quot;text&quot;:&quot;If no response was received after six attempts to contact the women, they were considered to have declined.&quot;,&quot;suggestions&quot;:[]},&quot;364c970fc7a58a4fba0069f90b3008ba&quot;:{&quot;text&quot;:&quot;Interested women provided their informed consent to participate in this qualitative sub-study by phone\u0005.&quot;,&quot;suggestions&quot;:[]},&quot;89157e07313ac8d4f61ad8e1949c394d&quot;:{&quot;text&quot;:&quot;Statistical analysis&quot;,&quot;suggestions&quot;:[]},&quot;00f431de06ea837668e528af0b0f5016&quot;:{&quot;text&quot;:&quot;Descriptive variables are given as percentage (frequency) for categorical variables and median (interquartile range) for non-normally distributed continuous variables.&quot;,&quot;suggestions&quot;:[]},&quot;8f08c6c19f5135e3efd60c01d9bc9ad3&quot;:{&quot;text&quot;:&quot;Differences between intervention and control participants were tested using chi-squared tests for categorical variables and Mann-Whitney rank sum tests for non-normally distributed continuous variables.&quot;,&quot;suggestions&quot;:[{&quot;context&quot;:&quot;using chi-squared tests for&quot;,&quot;index&quot;:44,&quot;length&quot;:7,&quot;suggestions&quot;:[{&quot;word&quot;:&quot;square&quot;,&quot;score&quot;:0.907117631637597},{&quot;word&quot;:&quot;squared&quot;,&quot;score&quot;:0.09288236836240303}],&quot;word&quot;:&quot;squared&quot;,&quot;type&quot;:&quot;vocabulary:confusing-words&quot;,&quot;text&quot;:&quot;Differences between intervention and control participants were tested using chi-squared tests for categorical variables and Mann-Whitney rank sum tests for non-normally distributed continuous variables.&quot;,&quot;uuid&quot;:&quot;cc92e58d-5ad4-4fc5-956e-346853f401bf&quot;,&quot;sentenceUUID&quot;:&quot;c9bf2f7e-f939-46b6-8cd9-f9b82aa07ff1&quot;,&quot;indexExtendedContext&quot;:35,&quot;extendedContext&quot;:&quot;participants were tested using chi-squared tests for categorical variables&quot;,&quot;sentenceIndex&quot;:1,&quot;paragraphIndex&quot;:44,&quot;contextRange&quot;:{&quot;items&quot;:[{&quot;text&quot;:&quot;participants were tested using chi-squared tests for categorical variables&quot;}]},&quot;idx&quot;:116}]},&quot;a830ab360631f1f424f7fe338574bb1e&quot;:{&quot;text&quot;:&quot;Interviews&quot;,&quot;suggestions&quot;:[]},&quot;03d4d956e586cb2fcbe822010e92a190&quot;:{&quot;text&quot;:&quot;Before commencing the study, the interview schedule was piloted to refine the semi-structured discussion guide (supplementary material) and for the researcher to gain experience in conducting the interviews.&quot;,&quot;suggestions&quot;:[]},&quot;b06d8ad7b5ed2628232d8066e3b16a0a&quot;:{&quot;text&quot;:&quot;A semi-structured discussion guide was used because it allows the interviewer to explore the topics of interest systematically and comprehensively, while still enabling participants to direct the discussion and raise specific issues relevant to them.&quot;,&quot;suggestions&quot;:[]},&quot;d81f63fa85d6ca87989d53f09c235dc4&quot;:{&quot;text&quot;:&quot;The interviews lasted between 11 and 33 minutes \u0005and were audio recorded with participant consent.&quot;,&quot;suggestions&quot;:[]},&quot;e53f744d4e3d75b79f879f52d60d8664&quot;:{&quot;text&quot;:&quot;Fifteen interviews were conducted by SF and a further five were conducted by DPN.&quot;,&quot;suggestions&quot;:[]},&quot;ca900dfc48cb92bb3609fd88a1c8b750&quot;:{&quot;text&quot;:&quot;Thematic analysis&quot;,&quot;suggestions&quot;:[]},&quot;6ac377538506685431ab8d592d6130f3&quot;:{&quot;text&quot;:&quot;Audio-recordings were transcribed verbatim by SF and PD, with all personal details removed.&quot;,&quot;suggestions&quot;:[]},&quot;210cfa055caffb3b103d2f3f83664f80&quot;:{&quot;text&quot;:&quot;QSR NVIVO Software 11 was used to organise and analyse the data.&quot;,&quot;suggestions&quot;:[]},&quot;12d815bacc328529b2b4378c1430a863&quot;:{&quot;text&quot;:&quot;Inductive thematic analysis was conducted following established guidelines.&quot;,&quot;suggestions&quot;:[]},&quot;50b4ec0b6d3bd5b4c68593056d9bfe26&quot;:{&quot;text&quot;:&quot;[28] An initial coding framework was developed by SF whereby initial codes were created in NVivo.&quot;,&quot;suggestions&quot;:[{&quot;context&quot;:&quot;[28] An initia&quot;,&quot;index&quot;:45,&quot;length&quot;:4,&quot;suggestions&quot;:[{&quot;score&quot;:0.9374741562651785,&quot;word&quot;:&quot;[28],&quot;},{&quot;score&quot;:0.06252584373482153,&quot;word&quot;:&quot;[28]&quot;}],&quot;type&quot;:&quot;punctuation:comma&quot;,&quot;word&quot;:&quot;[28]&quot;,&quot;text&quot;:&quot;[28] An initial coding framework was developed by SF whereby initial codes were created in NVivo.&quot;,&quot;uuid&quot;:&quot;e93db970-a2ce-4775-9d6b-a94b3e72d104&quot;,&quot;sentenceUUID&quot;:&quot;3cc66df2-e7c5-4c14-a097-26a4ec386805&quot;,&quot;indexExtendedContext&quot;:0,&quot;extendedContext&quot;:&quot;[28] An initial coding framework&quot;,&quot;sentenceIndex&quot;:3,&quot;paragraphIndex&quot;:48,&quot;contextRange&quot;:{&quot;items&quot;:[{&quot;text&quot;:&quot;[&quot;}]},&quot;idx&quot;:126},{&quot;context&quot;:&quot;e created in NVivo.&quot;,&quot;index&quot;:46,&quot;length&quot;:2,&quot;suggestions&quot;:[{&quot;score&quot;:0.6663007149416774,&quot;word&quot;:&quot;for&quot;},{&quot;score&quot;:0.15274175302727497,&quot;word&quot;:&quot;by&quot;},{&quot;score&quot;:0.1351986424962408,&quot;word&quot;:&quot;from&quot;},{&quot;score&quot;:0.045758889534806856,&quot;word&quot;:&quot;in&quot;}],&quot;type&quot;:&quot;grammar:prepositions&quot;,&quot;word&quot;:&quot;in&quot;,&quot;text&quot;:&quot;[28] An initial coding framework was developed by SF whereby initial codes were created in NVivo.&quot;,&quot;uuid&quot;:&quot;88ddb454-4103-4bfb-9319-1e2919e50fb6&quot;,&quot;sentenceUUID&quot;:&quot;3cc66df2-e7c5-4c14-a097-26a4ec386805&quot;,&quot;indexExtendedContext&quot;:27,&quot;extendedContext&quot;:&quot;initial codes were created in NVivo.&quot;,&quot;sentenceIndex&quot;:3,&quot;paragraphIndex&quot;:48,&quot;contextRange&quot;:{&quot;items&quot;:[{&quot;text&quot;:&quot;initial codes were created in NVivo.&quot;}]},&quot;idx&quot;:126}]},&quot;aaddae61e1a27aa82151eb176d4aab2c&quot;:{&quot;text&quot;:&quot;In collaboration with CV and WL, codes were organised into themes and sub-themes to create an initial framework which was then refined through coding of each transcript; new themes arose during this process.&quot;,&quot;suggestions&quot;:[{&quot;context&quot;:&quot;n initial framework which was&quot;,&quot;index&quot;:47,&quot;length&quot;:9,&quot;suggestions&quot;:[{&quot;score&quot;:0.7579997664988076,&quot;word&quot;:&quot;framework,&quot;},{&quot;score&quot;:0.24200023350119243,&quot;word&quot;:&quot;framework&quot;}],&quot;type&quot;:&quot;punctuation:comma&quot;,&quot;word&quot;:&quot;framework&quot;,&quot;text&quot;:&quot;In collaboration with CV and WL, codes were organised into themes and sub-themes to create an initial framework which was then refined through coding of each transcript; new themes arose during this process.&quot;,&quot;uuid&quot;:&quot;931dc965-9676-49a1-911c-e362a94f9060&quot;,&quot;sentenceUUID&quot;:&quot;632bf7e0-ba61-45e7-bd95-e7e69bfe6fe9&quot;,&quot;indexExtendedContext&quot;:32,&quot;extendedContext&quot;:&quot;sub-themes to create an initial framework which was then refined through&quot;,&quot;sentenceIndex&quot;:4,&quot;paragraphIndex&quot;:48,&quot;contextRange&quot;:{&quot;items&quot;:[{&quot;text&quot;:&quot;sub-themes to create an initial framework which was then refined through&quot;}]},&quot;idx&quot;:127}]},&quot;deedcfd22e05e5d3ac71cdc3e19cc606&quot;:{&quot;text&quot;:&quot;The coding framework was further refined by PD and via double-coding of six transcripts (three each by CV and WL).&quot;,&quot;suggestions&quot;:[]},&quot;7411750dd090478066a97e1dc7d3c01e&quot;:{&quot;text&quot;:&quot;Meetings were held with the research team to discuss the validity of themes and to collectively agree a final, comprehensive coding framework that represented the interview findings.&quot;,&quot;suggestions&quot;:[{&quot;context&quot;:&quot;lidity of themes and to col&quot;,&quot;index&quot;:48,&quot;length&quot;:6,&quot;suggestions&quot;:[{&quot;score&quot;:0.7892586879856652,&quot;word&quot;:&quot;the themes&quot;},{&quot;score&quot;:0.21074131201433474,&quot;word&quot;:&quot;themes&quot;}],&quot;type&quot;:&quot;grammar:article&quot;,&quot;word&quot;:&quot;themes&quot;,&quot;text&quot;:&quot;Meetings were held with the research team to discuss the validity of themes and to collectively agree a final, comprehensive coding framework that represented the interview findings.&quot;,&quot;uuid&quot;:&quot;e255137b-0df8-4bfc-9cc7-8306d2aaf38d&quot;,&quot;sentenceUUID&quot;:&quot;e5a61f70-9382-4fed-8949-d2caac4e7a3f&quot;,&quot;indexExtendedContext&quot;:27,&quot;extendedContext&quot;:&quot;to discuss the validity of themes and to collectively agree&quot;,&quot;sentenceIndex&quot;:6,&quot;paragraphIndex&quot;:48,&quot;contextRange&quot;:{&quot;items&quot;:[{&quot;text&quot;:&quot;to discuss the validity of themes and to collectively agree&quot;}]},&quot;idx&quot;:129}]},&quot;9628c0771659affe89152b8993fb6d58&quot;:{&quot;text&quot;:&quot;This approach is aligned with a relativist ontological and subjective epistemic position which purports that reality is a matter of individual perspective and based on personal experience and insight.&quot;,&quot;suggestions&quot;:[]},&quot;e451966407de933bf041f059d30bbb11&quot;:{&quot;text&quot;:&quot;[29] Each transcript was re-coded by PD to the final coding framework.&quot;,&quot;suggestions&quot;:[]},&quot;cb3424b2a2065cd11cd49dbeb1d315fe&quot;:{&quot;text&quot;:&quot;Themes and sub-themes were compiled together with verbatim quotations.&quot;,&quot;suggestions&quot;:[]},&quot;f24635dedd8f922409e98fc9417c29ba&quot;:{&quot;text&quot;:&quot;Analyses considered differences between intervention and control groups.&quot;,&quot;suggestions&quot;:[{&quot;context&quot;:&quot;Analyses considere&quot;,&quot;index&quot;:49,&quot;length&quot;:8,&quot;suggestions&quot;:[{&quot;score&quot;:0.9261826872825623,&quot;word&quot;:&quot;Analysis&quot;},{&quot;score&quot;:0.07381732016801834,&quot;word&quot;:&quot;Analyses&quot;}],&quot;type&quot;:&quot;grammar:noun_number&quot;,&quot;word&quot;:&quot;Analyses&quot;,&quot;text&quot;:&quot;Analyses considered differences between intervention and control groups.&quot;,&quot;uuid&quot;:&quot;24f2605e-086d-434c-998d-85882e17e465&quot;,&quot;sentenceUUID&quot;:&quot;9f2762f1-a74a-44e8-9d0d-5b5d9c2ce53e&quot;,&quot;indexExtendedContext&quot;:0,&quot;extendedContext&quot;:&quot;Analyses considered differences between&quot;,&quot;sentenceIndex&quot;:1,&quot;paragraphIndex&quot;:49,&quot;contextRange&quot;:{&quot;items&quot;:[{&quot;text&quot;:&quot;Analyses considered differences between&quot;}]},&quot;idx&quot;:134}]},&quot;d4f23bac9395313cc911f7bf4a4437d1&quot;:{&quot;text&quot;:&quot;A thematic map was produced with the research team to represent the findings.&quot;,&quot;suggestions&quot;:[]},&quot;fd69c5cf902969e6fb71d043085ddee6&quot;:{&quot;text&quot;:&quot;Results&quot;,&quot;suggestions&quot;:[]},&quot;23781fdda41e7a5b3e39531ce55aeb60&quot;:{&quot;text&quot;:&quot;Characteristics of participants&quot;,&quot;suggestions&quot;:[]},&quot;9ff02e04f422c11601785b220b923e05&quot;:{&quot;text&quot;:&quot;A total of 20 women (intervention arm n=10 and control arm n=10) agreed and consented to participate in this sub-study.&quot;,&quot;suggestions&quot;:[]},&quot;e8891b336f1357d92f2d5d8a753be1b4&quot;:{&quot;text&quot;:&quot;There were no significant differences in demographic characteristics between participants in intervention and control groups (Table 1).&quot;,&quot;suggestions&quot;:[{&quot;context&quot;:&quot;ipants in intervention and contro&quot;,&quot;index&quot;:50,&quot;length&quot;:12,&quot;suggestions&quot;:[{&quot;score&quot;:0.8732920882134237,&quot;word&quot;:&quot;the intervention&quot;},{&quot;score&quot;:0.12670791178657625,&quot;word&quot;:&quot;intervention&quot;}],&quot;type&quot;:&quot;grammar:article&quot;,&quot;word&quot;:&quot;intervention&quot;,&quot;text&quot;:&quot;There were no significant differences in demographic characteristics between participants in intervention and control groups (Table 1).&quot;,&quot;uuid&quot;:&quot;601350d7-a949-44eb-951d-328ac661a773&quot;,&quot;sentenceUUID&quot;:&quot;af792af7-bc5c-45ea-8c36-9742b4190e9d&quot;,&quot;indexExtendedContext&quot;:40,&quot;extendedContext&quot;:&quot;characteristics between participants in intervention and control groups (Table&quot;,&quot;sentenceIndex&quot;:1,&quot;paragraphIndex&quot;:52,&quot;contextRange&quot;:{&quot;items&quot;:[{&quot;text&quot;:&quot;characteristics between participants in intervention and control groups (Table&quot;}]},&quot;idx&quot;:140}]},&quot;7c3745ec54e369b544124097facefff6&quot;:{&quot;text&quot;:&quot;Characteristic&quot;,&quot;suggestions&quot;:[]},&quot;96b0141273eabab320119c467cdcaf17&quot;:{&quot;text&quot;:&quot;Total&quot;,&quot;suggestions&quot;:[]},&quot;991cce5f8f0edd8407e5698ef153f970&quot;:{&quot;text&quot;:&quot;(n = 20)&quot;,&quot;suggestions&quot;:[]},&quot;a1595abbb4c3a326636dd178757cd6c1&quot;:{&quot;text&quot;:&quot;Control&quot;,&quot;suggestions&quot;:[]},&quot;87f63e0fbae851f3046acd44973862bb&quot;:{&quot;text&quot;:&quot;(n = 10)&quot;,&quot;suggestions&quot;:[]},&quot;c143a2430949511de6ed78cf1c63afc9&quot;:{&quot;text&quot;:&quot;Intervention&quot;,&quot;suggestions&quot;:[]},&quot;925c6488f15af4c3a243154bbebb032e&quot;:{&quot;text&quot;:&quot;P-value&quot;,&quot;suggestions&quot;:[]},&quot;c37f4cebfb11a4065db5dbb0832bfca1&quot;:{&quot;text&quot;:&quot;Age (years), median (IQR)&quot;,&quot;suggestions&quot;:[]},&quot;2b543bf554a694f22d50c3cc65116e5d&quot;:{&quot;text&quot;:&quot;39.5 (35.1, 42.2)&quot;,&quot;suggestions&quot;:[]},&quot;da327f87fcd5a0f3f6ea5e24fa5491a2&quot;:{&quot;text&quot;:&quot;40.8 (35.7, 43.3)&quot;,&quot;suggestions&quot;:[]},&quot;85e9ec2e6d411e5b8108173a240c005e&quot;:{&quot;text&quot;:&quot;37.2 (32.9, 40.4)&quot;,&quot;suggestions&quot;:[]},&quot;2e083c6cae50f0d6a2f39c012ea09a94&quot;:{&quot;text&quot;:&quot;0.17&quot;,&quot;suggestions&quot;:[]},&quot;0f570fa2b71e7ba3c33a0f45a4c11d2c&quot;:{&quot;text&quot;:&quot;White ethnicity, % (n)&quot;,&quot;suggestions&quot;:[]},&quot;99ac711267956613ed33b9069ddb25ad&quot;:{&quot;text&quot;:&quot;95% (19)&quot;,&quot;suggestions&quot;:[]},&quot;218ca29ade94a378bab1d1e1a6e365b6&quot;:{&quot;text&quot;:&quot;90% (9)&quot;,&quot;suggestions&quot;:[]},&quot;531ad3f5c9052e45d8028bda1d72878e&quot;:{&quot;text&quot;:&quot;100% (10)&quot;,&quot;suggestions&quot;:[]},&quot;ba6197788db60f5e2cb45cd403fa6559&quot;:{&quot;text&quot;:&quot;0.31&quot;,&quot;suggestions&quot;:[]},&quot;fb4870ae2a5e1944b9a47103c6f5045e&quot;:{&quot;text&quot;:&quot;Married, % (n)&quot;,&quot;suggestions&quot;:[]},&quot;76e0f593fb28cf31f159ae9827f60b2e&quot;:{&quot;text&quot;:&quot;50% (10)&quot;,&quot;suggestions&quot;:[]},&quot;a89b34f1b4817bfe8f933d53daa5a616&quot;:{&quot;text&quot;:&quot;40% (4)&quot;,&quot;suggestions&quot;:[]},&quot;8db7308110caaf13de99572a2a536eeb&quot;:{&quot;text&quot;:&quot;60% (6)&quot;,&quot;suggestions&quot;:[]},&quot;b254d8c645d490d6b693a4bc857bb00e&quot;:{&quot;text&quot;:&quot;0.59&quot;,&quot;suggestions&quot;:[]},&quot;96d91a73fd1138fa26f750562486ede3&quot;:{&quot;text&quot;:&quot;Low education (no qualifications beyond age 16), % (n)&quot;,&quot;suggestions&quot;:[]},&quot;37b8d8ec4b12bc32a2acfc7628724196&quot;:{&quot;text&quot;:&quot;44% (8)&quot;,&quot;suggestions&quot;:[]},&quot;127d9a4b449560f5dd1e06240b259473&quot;:{&quot;text&quot;:&quot;33% (3)&quot;,&quot;suggestions&quot;:[]},&quot;e30403c7ddb10b36f180bf9f98995a25&quot;:{&quot;text&quot;:&quot;55% (5)&quot;,&quot;suggestions&quot;:[]},&quot;177b521108018146be7b2827e9f69809&quot;:{&quot;text&quot;:&quot;0.78&quot;,&quot;suggestions&quot;:[]},&quot;171edcea543fdd99961800dabb3a0811&quot;:{&quot;text&quot;:&quot;Most deprived half of neighbourhood (IMD), % (n)&quot;,&quot;suggestions&quot;:[{&quot;context&quot;:&quot;d half of neighbourhood (IMD), % (&quot;,&quot;index&quot;:51,&quot;length&quot;:13,&quot;suggestions&quot;:[{&quot;score&quot;:0.8300039946706994,&quot;word&quot;:&quot;the neighbourhood&quot;},{&quot;score&quot;:0.1699960053293006,&quot;word&quot;:&quot;neighbourhood&quot;}],&quot;type&quot;:&quot;grammar:article&quot;,&quot;word&quot;:&quot;neighbourhood&quot;,&quot;text&quot;:&quot;Most deprived half of neighbourhood (IMD), % (n)&quot;,&quot;uuid&quot;:&quot;f6ffe8c4-a891-40f0-9e00-1715a0e567de&quot;,&quot;sentenceUUID&quot;:&quot;acf7d2fd-db44-44b6-9a14-ffe04e43f511&quot;,&quot;indexExtendedContext&quot;:null,&quot;extendedContext&quot;:&quot;Most deprived half of neighbourhood (IMD), % (n)&quot;,&quot;sentenceIndex&quot;:0,&quot;paragraphIndex&quot;:81,&quot;contextRange&quot;:{&quot;items&quot;:[{&quot;text&quot;:&quot;Most deprived half of neighbourhood (IMD), % (n)&quot;}]},&quot;idx&quot;:169}]},&quot;338946fe4af2947285500f1586c5636c&quot;:{&quot;text&quot;:&quot;80% (16)&quot;,&quot;suggestions&quot;:[]},&quot;898e92df6563807c49cb2ae9b4a33777&quot;:{&quot;text&quot;:&quot;80% (8)&quot;,&quot;suggestions&quot;:[]},&quot;9f4721cf71c0ed18cd60356036b953cc&quot;:{&quot;text&quot;:&quot;0.32&quot;,&quot;suggestions&quot;:[]},&quot;116cdef8768f422c1ff2fb7a08d64d24&quot;:{&quot;text&quot;:&quot;Paid employment, % (n)&quot;,&quot;suggestions&quot;:[]},&quot;bf174705f2988dc33d7a7d1810a59757&quot;:{&quot;text&quot;:&quot;70% (14)&quot;,&quot;suggestions&quot;:[]},&quot;ca5dff190616dc5c67ca83d49361b1b2&quot;:{&quot;text&quot;:&quot;50% (5)&quot;,&quot;suggestions&quot;:[]},&quot;b14399cbaac6da4b5b733b483106383f&quot;:{&quot;text&quot;:&quot;0.05&quot;,&quot;suggestions&quot;:[]},&quot;fb8b3e95026b1021c4a5e1956d329465&quot;:{&quot;text&quot;:&quot;Pounds (£) spent on food per week, median (IQR)&quot;,&quot;suggestions&quot;:[]},&quot;4a7b3cf46890f9ec30e15ecd35be6241&quot;:{&quot;text&quot;:&quot;70 (50, 88)&quot;,&quot;suggestions&quot;:[]},&quot;3b9b12f875019797d8fe50c6294e2fa6&quot;:{&quot;text&quot;:&quot;58 (45, 80)&quot;,&quot;suggestions&quot;:[]},&quot;c2396f4914d85334f605771ceac42f28&quot;:{&quot;text&quot;:&quot;78 (60, 100)&quot;,&quot;suggestions&quot;:[]},&quot;25bfdc69c18caac161a62c011ef59c4e&quot;:{&quot;text&quot;:&quot;0.27&quot;,&quot;suggestions&quot;:[]},&quot;83915d1254927f41241e8630890bec6e&quot;:{&quot;text&quot;:&quot;Themes&quot;,&quot;suggestions&quot;:[]},&quot;0306c8ba446c9fe0d69f52f776b153a9&quot;:{&quot;text&quot;:&quot;The results from the thematic analysis of interviews with participants are described below and presented against the two research questions.&quot;,&quot;suggestions&quot;:[]},&quot;ebe86e0a1675dc9ddf4301ab9d2e3a58&quot;:{&quot;text&quot;:&quot;Research question one:&quot;,&quot;suggestions&quot;:[]},&quot;4b5557b45b3ea02ddc82cdb3bcf633d0&quot;:{&quot;text&quot;:&quot;Women’s perceptions on factors that influence their supermarket food shopping choices were captured in four themes- 1) Physical environment, 2) Value for money, 3) Influence of family, 4) Physiological/psychological state.&quot;,&quot;suggestions&quot;:[]},&quot;04f0aaf4261d3fa57d90e68d85810795&quot;:{&quot;text&quot;:&quot;An additional theme that seemed to underlie all the other themes was 5) Level of awareness of food decisions in supermarkets.&quot;,&quot;suggestions&quot;:[]},&quot;7af42f2ff5c63c9645fcaf5065aa4cd2&quot;:{&quot;text&quot;:&quot;Each theme is outlined below and illustrated with quotes from the interviewees.&quot;,&quot;suggestions&quot;:[]},&quot;fd47adb2bdf0d0d04ee3c6db0d6aff36&quot;:{&quot;text&quot;:&quot;No differences in these four themes were identified between participants in the intervention and control groups.&quot;,&quot;suggestions&quot;:[]},&quot;ad9d5d12890ed1056330e582eaa3b891&quot;:{&quot;text&quot;:&quot;1)\tPhysical environment&quot;,&quot;suggestions&quot;:[]},&quot;289a15561bd8f1fdbc040c1dd67c772d&quot;:{&quot;text&quot;:&quot;Participants reported several practical and physical factors that influence their choice of, and decisions within the, supermarket.&quot;,&quot;suggestions&quot;:[]},&quot;d6128a1dda88639cec073231080438a1&quot;:{&quot;text&quot;:&quot;Accessibility was reported as a primary reason for using a particular store and was described as: living in close proximity to the supermarket or it being easily accessible by public transport; the supermarket offering free delivery or ‘click and collect services;’ or the supermarket location fitting around their normal routine, such as school runs.&quot;,&quot;suggestions&quot;:[]},&quot;25b12e595d9dc96c5f410f0841902914&quot;:{&quot;text&quot;:&quot;“Just the convenience, that they are just up the road,” – P043 Con&quot;,&quot;suggestions&quot;:[{&quot;context&quot;:&quot;“Just the convenience, that they&quot;,&quot;index&quot;:52,&quot;length&quot;:12,&quot;suggestions&quot;:[{&quot;score&quot;:0.9734843318900969,&quot;word&quot;:&quot;convenience&quot;},{&quot;score&quot;:0.026515668109903103,&quot;word&quot;:&quot;convenience,&quot;}],&quot;type&quot;:&quot;punctuation:comma&quot;,&quot;word&quot;:&quot;convenience,&quot;,&quot;text&quot;:&quot;“Just the convenience, that they are just up the road,” – P043 Con&quot;,&quot;uuid&quot;:&quot;f6d88fb8-10b8-4e8c-b3ad-aeb35cc27d1a&quot;,&quot;sentenceUUID&quot;:&quot;fd0b9f81-85f2-41db-8344-2c8d2f8b6665&quot;,&quot;indexExtendedContext&quot;:null,&quot;extendedContext&quot;:&quot;“Just the convenience, that they are just up the&quot;,&quot;sentenceIndex&quot;:0,&quot;paragraphIndex&quot;:102,&quot;contextRange&quot;:{&quot;items&quot;:[{&quot;text&quot;:&quot;“Just the convenience, that they are just up the&quot;}]},&quot;idx&quot;:196}]},&quot;bf3d98f05a9cc6debe6d86fa47077fb8&quot;:{&quot;text&quot;:&quot;“Probably what’s easiest to get to, because I don’t drive, so somewhere accessible by bus.”&quot;,&quot;suggestions&quot;:[]},&quot;68bcde5628fb0566b24e14d17bd2bc56&quot;:{&quot;text&quot;:&quot;– P074 Int&quot;,&quot;suggestions&quot;:[]},&quot;392210b47bdeaba2be8563b72ca4afba&quot;:{&quot;text&quot;:&quot;Many women commented that a logical store arrangement and wide aisles allowed for easy navigation and identification of products they planned to purchase.&quot;,&quot;suggestions&quot;:[{&quot;context&quot;:&quot;cation of products they plann&quot;,&quot;index&quot;:53,&quot;length&quot;:8,&quot;suggestions&quot;:[{&quot;score&quot;:0.7680054256084245,&quot;word&quot;:&quot;the products&quot;},{&quot;score&quot;:0.2319945743915754,&quot;word&quot;:&quot;products&quot;}],&quot;type&quot;:&quot;grammar:article&quot;,&quot;word&quot;:&quot;products&quot;,&quot;text&quot;:&quot;Many women commented that a logical store arrangement and wide aisles allowed for easy navigation and identification of products they planned to purchase.&quot;,&quot;uuid&quot;:&quot;52fb2bdc-cdbe-4bc8-85b1-6ded90064877&quot;,&quot;sentenceUUID&quot;:&quot;e323c394-174f-4df5-b4d5-04b6c6b6987c&quot;,&quot;indexExtendedContext&quot;:33,&quot;extendedContext&quot;:&quot;navigation and identification of products they planned to purchase.&quot;,&quot;sentenceIndex&quot;:0,&quot;paragraphIndex&quot;:104,&quot;contextRange&quot;:{&quot;items&quot;:[{&quot;text&quot;:&quot;navigation and identification of products they planned to purchase.&quot;}]},&quot;idx&quot;:199}]},&quot;7081116aff1205a7f0b41c067a81f2a8&quot;:{&quot;text&quot;:&quot;Participants did not enjoy having to ‘hunt’ for items and stated that when they could not easily find their desired product, they were more likely to purchase unplanned products.&quot;,&quot;suggestions&quot;:[]},&quot;baef1a3434c9c18faf7b0e9356fd9edf&quot;:{&quot;text&quot;:&quot;Participants described how product placement strategies influence their food shopping choices, including supporting them to buy healthy foods.&quot;,&quot;suggestions&quot;:[]},&quot;2a19509413fa00def83d98503e536299&quot;:{&quot;text&quot;:&quot;Women reported disliking supermarkets’ propensity to place unhealthy products in prominent locations that were tempting for children, which exacerbated an already difficult situation for some mothers in resisting their children’s requests.&quot;,&quot;suggestions&quot;:[{&quot;context&quot;:&quot;rmarkets’ propensity to place u&quot;,&quot;index&quot;:54,&quot;length&quot;:10,&quot;suggestions&quot;:[{&quot;score&quot;:0.5850450949814668,&quot;word&quot;:&quot;the propensity&quot;},{&quot;score&quot;:0.2876060621361624,&quot;word&quot;:&quot;a propensity&quot;},{&quot;score&quot;:0.1273488428823708,&quot;word&quot;:&quot;propensity&quot;}],&quot;type&quot;:&quot;grammar:article&quot;,&quot;word&quot;:&quot;propensity&quot;,&quot;text&quot;:&quot;Women reported disliking supermarkets’ propensity to place unhealthy products in prominent locations that were tempting for children, which exacerbated an already difficult situation for some mothers in resisting their children’s requests.&quot;,&quot;uuid&quot;:&quot;168be0c5-ea64-43b2-8657-256fe5bdc44e&quot;,&quot;sentenceUUID&quot;:&quot;37bec417-bdb2-470a-b3d9-3e73cc177e0c&quot;,&quot;indexExtendedContext&quot;:33,&quot;extendedContext&quot;:&quot;reported disliking supermarkets’ propensity to place unhealthy products&quot;,&quot;sentenceIndex&quot;:3,&quot;paragraphIndex&quot;:104,&quot;contextRange&quot;:{&quot;items&quot;:[{&quot;text&quot;:&quot;reported disliking supermarkets’ propensity to place unhealthy products&quot;}]},&quot;idx&quot;:202}]},&quot;feb06cb051e432069ce021ff55891c5c&quot;:{&quot;text&quot;:&quot;“they have just got all their fruit and veg and fresh stuff right at the front of the store as soon as you walk in, it’s on your right hand side as you go in, and Asda do the same now, and so do Morrisons.&quot;,&quot;suggestions&quot;:[{&quot;word&quot;:&quot;it’s&quot;,&quot;index&quot;:55,&quot;length&quot;:4,&quot;context&quot;:&quot; walk in, it’s on your right&quot;,&quot;suggestions&quot;:[{&quot;word&quot;:&quot;it is&quot;,&quot;score&quot;:0.5},{&quot;word&quot;:&quot;it has&quot;,&quot;score&quot;:0.5},{&quot;word&quot;:&quot;it’s&quot;,&quot;score&quot;:0}],&quot;type&quot;:&quot;style&quot;,&quot;text&quot;:&quot;“they have just got all their fruit and veg and fresh stuff right at the front of the store as soon as you walk in, it’s on your right hand side as you go in, and Asda do the same now, and so do Morrisons.&quot;,&quot;uuid&quot;:&quot;3abffb61-8570-4327-8965-0d56b8b8bab7&quot;,&quot;sentenceUUID&quot;:&quot;33b5d945-43de-4290-bde3-a27672644db5&quot;,&quot;indexExtendedContext&quot;:30,&quot;extendedContext&quot;:&quot;store as soon as you walk in, it’s on your right hand side as&quot;,&quot;sentenceIndex&quot;:0,&quot;paragraphIndex&quot;:105,&quot;contextRange&quot;:{&quot;items&quot;:[{&quot;text&quot;:&quot;store as soon as you walk in, it’s on your right hand side as&quot;}]},&quot;idx&quot;:204},{&quot;context&quot;:&quot; and Asda do the same &quot;,&quot;index&quot;:56,&quot;length&quot;:2,&quot;suggestions&quot;:[{&quot;score&quot;:0.9778842329978943,&quot;word&quot;:&quot;does&quot;},{&quot;score&quot;:0.02211569994688034,&quot;word&quot;:&quot;do&quot;}],&quot;type&quot;:&quot;grammar:subject_verb&quot;,&quot;word&quot;:&quot;do&quot;,&quot;text&quot;:&quot;“they have just got all their fruit and veg and fresh stuff right at the front of the store as soon as you walk in, it’s on your right hand side as you go in, and Asda do the same now, and so do Morrisons.&quot;,&quot;uuid&quot;:&quot;06833b21-4992-4b1e-a638-3f99d72fdf06&quot;,&quot;sentenceUUID&quot;:&quot;33b5d945-43de-4290-bde3-a27672644db5&quot;,&quot;indexExtendedContext&quot;:28,&quot;extendedContext&quot;:&quot;side as you go in, and Asda do the same now, and so do Morrisons.&quot;,&quot;sentenceIndex&quot;:0,&quot;paragraphIndex&quot;:105,&quot;contextRange&quot;:{&quot;items&quot;:[{&quot;text&quot;:&quot;side as you go in, and Asda do the same now, and so do Morrisons.&quot;}]},&quot;idx&quot;:204},{&quot;context&quot;:&quot;and so do Morrisons.&quot;,&quot;index&quot;:57,&quot;length&quot;:9,&quot;suggestions&quot;:[{&quot;score&quot;:0.9645154476165771,&quot;word&quot;:&quot;Morrison&quot;},{&quot;score&quot;:0.03548453748226166,&quot;word&quot;:&quot;Morrisons&quot;}],&quot;type&quot;:&quot;grammar:noun_number&quot;,&quot;word&quot;:&quot;Morrisons&quot;,&quot;text&quot;:&quot;“they have just got all their fruit and veg and fresh stuff right at the front of the store as soon as you walk in, it’s on your right hand side as you go in, and Asda do the same now, and so do Morrisons.&quot;,&quot;uuid&quot;:&quot;14d57107-7d04-4e85-8082-2d5a54de9536&quot;,&quot;sentenceUUID&quot;:&quot;33b5d945-43de-4290-bde3-a27672644db5&quot;,&quot;indexExtendedContext&quot;:27,&quot;extendedContext&quot;:&quot;do the same now, and so do Morrisons.&quot;,&quot;sentenceIndex&quot;:0,&quot;paragraphIndex&quot;:105,&quot;contextRange&quot;:{&quot;items&quot;:[{&quot;text&quot;:&quot;do the same now, and so do Morrisons.&quot;}]},&quot;idx&quot;:204}]},&quot;e71d940bdfa3784dcc0656b3c6ba1ab3&quot;:{&quot;text&quot;:&quot;Whereas when you go to Tesco in the town, all their fresh stuff is right at the back in the middle so you kind of think a lot of people just by-pass it because they don’t have to walk through it\&quot; – P066 Int&quot;,&quot;suggestions&quot;:[{&quot;word&quot;:&quot;don’t&quot;,&quot;index&quot;:58,&quot;length&quot;:5,&quot;context&quot;:&quot;ause they don’t have to walk t&quot;,&quot;suggestions&quot;:[{&quot;word&quot;:&quot;do not&quot;,&quot;score&quot;:1},{&quot;word&quot;:&quot;don’t&quot;,&quot;score&quot;:0}],&quot;type&quot;:&quot;style&quot;,&quot;text&quot;:&quot;Whereas when you go to Tesco in the town, all their fresh stuff is right at the back in the middle so you kind of think a lot of people just by-pass it because they don’t have to walk through it\&quot; – P066 Int&quot;,&quot;uuid&quot;:&quot;825de2aa-0576-4358-aa38-0d29af32757c&quot;,&quot;sentenceUUID&quot;:&quot;d0fb7b49-f882-4ca1-8a6d-9058a7a069f0&quot;,&quot;indexExtendedContext&quot;:29,&quot;extendedContext&quot;:&quot;just by-pass it because they don’t have to walk through it\&quot;&quot;,&quot;sentenceIndex&quot;:1,&quot;paragraphIndex&quot;:105,&quot;contextRange&quot;:{&quot;items&quot;:[{&quot;text&quot;:&quot;just by-pass it because they don’t have to walk through it\&quot;&quot;}]},&quot;idx&quot;:205}]},&quot;236446dfa215529f96cc8bed5fa2707d&quot;:{&quot;text&quot;:&quot;“there’s always sweets at the checkout area when you’ve got your kids obviously it’s ‘oh can I have this, can I have that’ you know, the supermarkets aren’t daft.”&quot;,&quot;suggestions&quot;:[{&quot;context&quot;:&quot;’s always sweets at the ch&quot;,&quot;index&quot;:59,&quot;length&quot;:6,&quot;suggestions&quot;:[{&quot;score&quot;:0.925639271736145,&quot;word&quot;:&quot;sweet&quot;},{&quot;score&quot;:0.07436071336269378,&quot;word&quot;:&quot;sweets&quot;}],&quot;type&quot;:&quot;grammar:noun_number&quot;,&quot;word&quot;:&quot;sweets&quot;,&quot;text&quot;:&quot;“there’s always sweets at the checkout area when you’ve got your kids obviously it’s ‘oh can I have this, can I have that’ you know, the supermarkets aren’t daft.”&quot;,&quot;uuid&quot;:&quot;7b551c92-987f-420a-9cf9-f88b75df8285&quot;,&quot;sentenceUUID&quot;:&quot;c8e8f6e1-f084-449b-bb95-4481d67b7f7c&quot;,&quot;indexExtendedContext&quot;:null,&quot;extendedContext&quot;:&quot;“there’s always sweets at the checkout area when&quot;,&quot;sentenceIndex&quot;:0,&quot;paragraphIndex&quot;:106,&quot;contextRange&quot;:{&quot;items&quot;:[{&quot;text&quot;:&quot;“there’s always sweets at the checkout area when&quot;}]},&quot;idx&quot;:206},{&quot;context&quot;:&quot;ys sweets at the check&quot;,&quot;index&quot;:60,&quot;length&quot;:2,&quot;suggestions&quot;:[{&quot;score&quot;:0.9695233940754844,&quot;word&quot;:&quot;in&quot;},{&quot;score&quot;:0.030476605924515672,&quot;word&quot;:&quot;at&quot;}],&quot;type&quot;:&quot;grammar:prepositions&quot;,&quot;word&quot;:&quot;at&quot;,&quot;text&quot;:&quot;“there’s always sweets at the checkout area when you’ve got your kids obviously it’s ‘oh can I have this, can I have that’ you know, the supermarkets aren’t daft.”&quot;,&quot;uuid&quot;:&quot;786ce70a-04f5-4c69-bf03-fe1459237258&quot;,&quot;sentenceUUID&quot;:&quot;c8e8f6e1-f084-449b-bb95-4481d67b7f7c&quot;,&quot;indexExtendedContext&quot;:null,&quot;extendedContext&quot;:&quot;“there’s always sweets at the checkout area when you’ve&quot;,&quot;sentenceIndex&quot;:0,&quot;paragraphIndex&quot;:106,&quot;contextRange&quot;:{&quot;items&quot;:[{&quot;text&quot;:&quot;“there’s always sweets at the checkout area when you’ve&quot;}]},&quot;idx&quot;:206}]},&quot;e0d0844c60d5edfcfd262832fcbd77bd&quot;:{&quot;text&quot;:&quot;– P010 Int&quot;,&quot;suggestions&quot;:[]},&quot;aa16b14eb446eb754c015fbc11f97aaa&quot;:{&quot;text&quot;:&quot;“I’d rather it not be right at the checkout.&quot;,&quot;suggestions&quot;:[{&quot;word&quot;:&quot;I’d&quot;,&quot;index&quot;:61,&quot;length&quot;:3,&quot;context&quot;:&quot;“I’d rather it no&quot;,&quot;suggestions&quot;:[{&quot;word&quot;:&quot;I had&quot;,&quot;score&quot;:0.5},{&quot;word&quot;:&quot;I would&quot;,&quot;score&quot;:0.5},{&quot;word&quot;:&quot;I’d&quot;,&quot;score&quot;:0}],&quot;type&quot;:&quot;style&quot;,&quot;text&quot;:&quot;“I’d rather it not be right at the checkout.&quot;,&quot;uuid&quot;:&quot;f4e001da-5710-418f-8429-9a0464203b47&quot;,&quot;sentenceUUID&quot;:&quot;1163b1da-8798-4dad-8ece-d85c61796b44&quot;,&quot;indexExtendedContext&quot;:null,&quot;extendedContext&quot;:&quot;“I’d rather it not be right at&quot;,&quot;sentenceIndex&quot;:0,&quot;paragraphIndex&quot;:107,&quot;contextRange&quot;:{&quot;items&quot;:[{&quot;text&quot;:&quot;“I’d rather it not be right at&quot;}]},&quot;idx&quot;:208}]},&quot;9414895b6cd798d2610fc9b38169eccb&quot;:{&quot;text&quot;:&quot;I think I’d rather get them chocolates if they have been good or something, so I don’t like them seeing it there or while we are waiting, they might get irritated if I said no.”&quot;,&quot;suggestions&quot;:[{&quot;context&quot;:&quot; get them chocolates if they h&quot;,&quot;index&quot;:62,&quot;length&quot;:10,&quot;suggestions&quot;:[{&quot;score&quot;:0.9690857529640198,&quot;word&quot;:&quot;chocolate&quot;},{&quot;score&quot;:0.030914273113012314,&quot;word&quot;:&quot;chocolates&quot;}],&quot;type&quot;:&quot;grammar:subject_verb&quot;,&quot;word&quot;:&quot;chocolates&quot;,&quot;text&quot;:&quot;I think I’d rather get them chocolates if they have been good or something, so I don’t like them seeing it there or while we are waiting, they might get irritated if I said no.”&quot;,&quot;uuid&quot;:&quot;33353a43-b9bf-4949-93e2-d483bb5a2800&quot;,&quot;sentenceUUID&quot;:&quot;93188c5a-cbb4-43b6-8cf6-43cbdbcbf123&quot;,&quot;indexExtendedContext&quot;:26,&quot;extendedContext&quot;:&quot;think I’d rather get them chocolates if they have been good or&quot;,&quot;sentenceIndex&quot;:1,&quot;paragraphIndex&quot;:107,&quot;contextRange&quot;:{&quot;items&quot;:[{&quot;text&quot;:&quot;think I’d rather get them chocolates if they have been good or&quot;}]},&quot;idx&quot;:209}]},&quot;d4f082744cac2585cac251cb4848cb0a&quot;:{&quot;text&quot;:&quot;– P043 Con&quot;,&quot;suggestions&quot;:[]},&quot;db08b699978469443bf85b0aac461654&quot;:{&quot;text&quot;:&quot;Product quality, choice and variety, particularly for fresh products, were important for some customers in determining which supermarket they chose to shop at.&quot;,&quot;suggestions&quot;:[]},&quot;2d9078f1909a8e9b5605fdb37afa8183&quot;:{&quot;text&quot;:&quot;“they’ve got a little department of salads, yeah, which I think in my store, it could be more variety, yeah, I think if the store was a bit bigger they would ‘cause when I go to other Iceland stores, like I will go to London, their variety of salads is more bigger than the one here.”- P011 Con&quot;,&quot;suggestions&quot;:[{&quot;context&quot;:&quot;ds, yeah, which I think i&quot;,&quot;index&quot;:63,&quot;length&quot;:5,&quot;suggestions&quot;:[{&quot;word&quot;:&quot;that&quot;,&quot;score&quot;:0.9830226577863528},{&quot;word&quot;:&quot;which&quot;,&quot;score&quot;:0.01697734221364719}],&quot;word&quot;:&quot;which&quot;,&quot;type&quot;:&quot;vocabulary:confusing-words&quot;,&quot;text&quot;:&quot;“they’ve got a little department of salads, yeah, which I think in my store, it could be more variety, yeah, I think if the store was a bit bigger they would ‘cause when I go to other Iceland stores, like I will go to London, their variety of salads is more bigger than the one here.”- P011 Con&quot;,&quot;uuid&quot;:&quot;c2926e5d-9d78-4f35-9933-faf24be881d4&quot;,&quot;sentenceUUID&quot;:&quot;8b10011d-871e-47aa-838d-71cb1f3876c1&quot;,&quot;indexExtendedContext&quot;:28,&quot;extendedContext&quot;:&quot;department of salads, yeah, which I think in my store, it could&quot;,&quot;sentenceIndex&quot;:0,&quot;paragraphIndex&quot;:109,&quot;contextRange&quot;:{&quot;items&quot;:[{&quot;text&quot;:&quot;department of salads, yeah, which I think in my store, it could&quot;}]},&quot;idx&quot;:212}]},&quot;52023eec9ff52647db088894fdcbde76&quot;:{&quot;text&quot;:&quot;“Plus, they’ve got more of a choice as well, so that was good.&quot;,&quot;suggestions&quot;:[{&quot;word&quot;:&quot;they’ve&quot;,&quot;index&quot;:64,&quot;length&quot;:7,&quot;context&quot;:&quot;“Plus, they’ve got more of a ch&quot;,&quot;suggestions&quot;:[{&quot;word&quot;:&quot;they have&quot;,&quot;score&quot;:1},{&quot;word&quot;:&quot;they’ve&quot;,&quot;score&quot;:0}],&quot;type&quot;:&quot;style&quot;,&quot;text&quot;:&quot;“Plus, they’ve got more of a choice as well, so that was good.&quot;,&quot;uuid&quot;:&quot;5a4bb8a2-20c1-4272-a079-e9d95e75d8c3&quot;,&quot;sentenceUUID&quot;:&quot;d517827d-d469-4f6d-93c3-19436cce4517&quot;,&quot;indexExtendedContext&quot;:null,&quot;extendedContext&quot;:&quot;“Plus, they’ve got more of a choice as well,&quot;,&quot;sentenceIndex&quot;:0,&quot;paragraphIndex&quot;:110,&quot;contextRange&quot;:{&quot;items&quot;:[{&quot;text&quot;:&quot;“Plus, they’ve got more of a choice as well,&quot;}]},&quot;idx&quot;:213}]},&quot;998855b48e1824f418ac2eb3fb157698&quot;:{&quot;text&quot;:&quot;It does make it more appealing to go in and buy fresh stuff in there.&quot;,&quot;suggestions&quot;:[]},&quot;cf74db9c7ca8bf4cee79fd214571a063&quot;:{&quot;text&quot;:&quot;It’s been updated and more produce has made it a hell of a lot better.”&quot;,&quot;suggestions&quot;:[{&quot;word&quot;:&quot;It’s&quot;,&quot;index&quot;:65,&quot;length&quot;:4,&quot;context&quot;:&quot;It’s been updated &quot;,&quot;suggestions&quot;:[{&quot;word&quot;:&quot;It is&quot;,&quot;score&quot;:0.5},{&quot;word&quot;:&quot;It has&quot;,&quot;score&quot;:0.5},{&quot;word&quot;:&quot;It’s&quot;,&quot;score&quot;:0}],&quot;type&quot;:&quot;style&quot;,&quot;text&quot;:&quot;It’s been updated and more produce has made it a hell of a lot better.”&quot;,&quot;uuid&quot;:&quot;3ed8786d-c222-46e3-95af-40be925e9bf8&quot;,&quot;sentenceUUID&quot;:&quot;44d679a4-0407-498f-91fd-7b4b9f509702&quot;,&quot;indexExtendedContext&quot;:0,&quot;extendedContext&quot;:&quot;It’s been updated and more produce&quot;,&quot;sentenceIndex&quot;:2,&quot;paragraphIndex&quot;:110,&quot;contextRange&quot;:{&quot;items&quot;:[{&quot;text&quot;:&quot;It’s been updated and more produce&quot;}]},&quot;idx&quot;:215}]},&quot;e1622902a2dd27759906f011f9b167ef&quot;:{&quot;text&quot;:&quot;– P066Int&quot;,&quot;suggestions&quot;:[]},&quot;e5daa6f91eeefee136bbbec663e51b35&quot;:{&quot;text&quot;:&quot;2)  Value for money&quot;,&quot;suggestions&quot;:[]},&quot;0752a33547ecf292223c54ecfffff398&quot;:{&quot;text&quot;:&quot;All participants mentioned the important role food prices have on their shopping decisions.&quot;,&quot;suggestions&quot;:[]},&quot;d7b22262638d56506cd66e9458d17088&quot;:{&quot;text&quot;:&quot;For many women, price came before other considerations such as convenience, proximity and time.&quot;,&quot;suggestions&quot;:[{&quot;context&quot;:&quot;ny women, price came befor&quot;,&quot;index&quot;:66,&quot;length&quot;:5,&quot;suggestions&quot;:[{&quot;score&quot;:0.9024207723433396,&quot;word&quot;:&quot;the price&quot;},{&quot;score&quot;:0.09757922765666035,&quot;word&quot;:&quot;price&quot;}],&quot;type&quot;:&quot;grammar:article&quot;,&quot;word&quot;:&quot;price&quot;,&quot;text&quot;:&quot;For many women, price came before other considerations such as convenience, proximity and time.&quot;,&quot;uuid&quot;:&quot;b13f4e97-afa9-480c-8da8-77aa572cd12b&quot;,&quot;sentenceUUID&quot;:&quot;7cef3ee4-44c5-4183-a53e-b71107437c35&quot;,&quot;indexExtendedContext&quot;:null,&quot;extendedContext&quot;:&quot;For many women, price came before other considerations&quot;,&quot;sentenceIndex&quot;:1,&quot;paragraphIndex&quot;:112,&quot;contextRange&quot;:{&quot;items&quot;:[{&quot;text&quot;:&quot;For many women, price came before other considerations&quot;}]},&quot;idx&quot;:219},{&quot;context&quot;:&quot;venience, proximity and time.&quot;,&quot;index&quot;:67,&quot;length&quot;:9,&quot;suggestions&quot;:[{&quot;score&quot;:0.9680646206150147,&quot;word&quot;:&quot;proximity,&quot;},{&quot;score&quot;:0.03193537938498526,&quot;word&quot;:&quot;proximity&quot;}],&quot;type&quot;:&quot;punctuation:comma&quot;,&quot;word&quot;:&quot;proximity&quot;,&quot;text&quot;:&quot;For many women, price came before other considerations such as convenience, proximity and time.&quot;,&quot;uuid&quot;:&quot;259849aa-4b09-40a3-9cd1-a80540089375&quot;,&quot;sentenceUUID&quot;:&quot;7cef3ee4-44c5-4183-a53e-b71107437c35&quot;,&quot;indexExtendedContext&quot;:36,&quot;extendedContext&quot;:&quot;considerations such as convenience, proximity and time.&quot;,&quot;sentenceIndex&quot;:1,&quot;paragraphIndex&quot;:112,&quot;contextRange&quot;:{&quot;items&quot;:[{&quot;text&quot;:&quot;considerations such as convenience, proximity and time.&quot;}]},&quot;idx&quot;:219}]},&quot;262078892ea820ba6e610d329dac01b6&quot;:{&quot;text&quot;:&quot;Participants talked about seeking value for money both at a product price level and in relation to the overall cost of a shopping trip or their perception of food prices in different supermarket chains.&quot;,&quot;suggestions&quot;:[]},&quot;6558b0d9bbad99c79ddf9d7ad5f67d23&quot;:{&quot;text&quot;:&quot;\&quot; at Aldi they do the ehm, oh I can’t think what it’s called but it’s the Famous Five or something every week, or Super Five, each week they have a particular 5 fruit and vegs on offer for 50p that week\&quot; - P137 Int&quot;,&quot;suggestions&quot;:[{&quot;context&quot;:&quot; the ehm, oh I can’t t&quot;,&quot;index&quot;:68,&quot;length&quot;:2,&quot;suggestions&quot;:[{&quot;score&quot;:0.6561497058779176,&quot;word&quot;:&quot;oh,&quot;},{&quot;score&quot;:0.34385029412208234,&quot;word&quot;:&quot;oh&quot;}],&quot;type&quot;:&quot;punctuation:comma&quot;,&quot;word&quot;:&quot;oh&quot;,&quot;text&quot;:&quot;\&quot; at Aldi they do the ehm, oh I can’t think what it’s called but it’s the Famous Five or something every week, or Super Five, each week they have a particular 5 fruit and vegs on offer for 50p that week\&quot; - P137 Int&quot;,&quot;uuid&quot;:&quot;aaef0260-cc10-4ba7-9ea0-3202fe3fa9be&quot;,&quot;sentenceUUID&quot;:&quot;cc0b7501-6f17-4560-9f90-8d9a1930abe0&quot;,&quot;indexExtendedContext&quot;:25,&quot;extendedContext&quot;:&quot;at Aldi they do the ehm, oh I can’t think what it’s called&quot;,&quot;sentenceIndex&quot;:0,&quot;paragraphIndex&quot;:113,&quot;contextRange&quot;:{&quot;items&quot;:[{&quot;text&quot;:&quot;at Aldi they do the ehm, oh I can’t think what it’s called&quot;}]},&quot;idx&quot;:221},{&quot;context&quot;:&quot;what it’s called but it’s &quot;,&quot;index&quot;:69,&quot;length&quot;:6,&quot;suggestions&quot;:[{&quot;score&quot;:0.6535369753837585,&quot;word&quot;:&quot;called,&quot;},{&quot;score&quot;:0.34646302461624145,&quot;word&quot;:&quot;called&quot;}],&quot;type&quot;:&quot;punctuation:comma&quot;,&quot;word&quot;:&quot;called&quot;,&quot;text&quot;:&quot;\&quot; at Aldi they do the ehm, oh I can’t think what it’s called but it’s the Famous Five or something every week, or Super Five, each week they have a particular 5 fruit and vegs on offer for 50p that week\&quot; - P137 Int&quot;,&quot;uuid&quot;:&quot;de8faab3-4a41-42e4-a221-8ffb062bc1a8&quot;,&quot;sentenceUUID&quot;:&quot;cc0b7501-6f17-4560-9f90-8d9a1930abe0&quot;,&quot;indexExtendedContext&quot;:27,&quot;extendedContext&quot;:&quot;oh I can’t think what it’s called but it’s the Famous Five&quot;,&quot;sentenceIndex&quot;:0,&quot;paragraphIndex&quot;:113,&quot;contextRange&quot;:{&quot;items&quot;:[{&quot;text&quot;:&quot;oh I can’t think what it’s called but it’s the Famous Five&quot;}]},&quot;idx&quot;:221},{&quot;context&quot;:&quot;ive, each week they have&quot;,&quot;index&quot;:70,&quot;length&quot;:4,&quot;suggestions&quot;:[{&quot;score&quot;:0.6964967639298212,&quot;word&quot;:&quot;week,&quot;},{&quot;score&quot;:0.3035032360701789,&quot;word&quot;:&quot;week&quot;}],&quot;type&quot;:&quot;punctuation:comma&quot;,&quot;word&quot;:&quot;week&quot;,&quot;text&quot;:&quot;\&quot; at Aldi they do the ehm, oh I can’t think what it’s called but it’s the Famous Five or something every week, or Super Five, each week they have a particular 5 fruit and vegs on offer for 50p that week\&quot; - P137 Int&quot;,&quot;uuid&quot;:&quot;75942285-b8bc-40aa-9184-765ad3b6e837&quot;,&quot;sentenceUUID&quot;:&quot;cc0b7501-6f17-4560-9f90-8d9a1930abe0&quot;,&quot;indexExtendedContext&quot;:26,&quot;extendedContext&quot;:&quot;week, or Super Five, each week they have a particular 5&quot;,&quot;sentenceIndex&quot;:0,&quot;paragraphIndex&quot;:113,&quot;contextRange&quot;:{&quot;items&quot;:[{&quot;text&quot;:&quot;week, or Super Five, each week they have a particular 5&quot;}]},&quot;idx&quot;:221},{&quot;context&quot;:&quot; and vegs on offer for&quot;,&quot;index&quot;:71,&quot;length&quot;:2,&quot;suggestions&quot;:[{&quot;score&quot;:0.8526591213284764,&quot;word&quot;:&quot;to&quot;},{&quot;score&quot;:0.14734087867152357,&quot;word&quot;:&quot;on&quot;}],&quot;type&quot;:&quot;grammar:prepositions&quot;,&quot;word&quot;:&quot;on&quot;,&quot;text&quot;:&quot;\&quot; at Aldi they do the ehm, oh I can’t think what it’s called but it’s the Famous Five or something every week, or Super Five, each week they have a particular 5 fruit and vegs on offer for 50p that week\&quot; - P137 Int&quot;,&quot;uuid&quot;:&quot;2e2b6cd5-4290-4c27-927a-97f36fd33397&quot;,&quot;sentenceUUID&quot;:&quot;cc0b7501-6f17-4560-9f90-8d9a1930abe0&quot;,&quot;indexExtendedContext&quot;:28,&quot;extendedContext&quot;:&quot;particular 5 fruit and vegs on offer for 50p that week\&quot;&quot;,&quot;sentenceIndex&quot;:0,&quot;paragraphIndex&quot;:113,&quot;contextRange&quot;:{&quot;items&quot;:[{&quot;text&quot;:&quot;particular 5 fruit and vegs on offer for 50p that week\&quot;&quot;}]},&quot;idx&quot;:221}]},&quot;6aff8b0b6b531da774cf4c4e748f03f4&quot;:{&quot;text&quot;:&quot;“there’s certain places that sell things cheaper, yeah, so I’ve got a kind of like a routine do you know that I can get my meat and that, in Tescos and Aldis, which is much cheaper than going to Sainsbury’s or Iceland.”&quot;,&quot;suggestions&quot;:[{&quot;context&quot;:&quot;of like a routine do you kn&quot;,&quot;index&quot;:72,&quot;length&quot;:7,&quot;suggestions&quot;:[{&quot;score&quot;:0.6830469558807042,&quot;word&quot;:&quot;routine,&quot;},{&quot;score&quot;:0.3169530441192958,&quot;word&quot;:&quot;routine&quot;}],&quot;type&quot;:&quot;punctuation:comma&quot;,&quot;word&quot;:&quot;routine&quot;,&quot;text&quot;:&quot;“there’s certain places that sell things cheaper, yeah, so I’ve got a kind of like a routine do you know that I can get my meat and that, in Tescos and Aldis, which is much cheaper than going to Sainsbury’s or Iceland.”&quot;,&quot;uuid&quot;:&quot;ed63db92-71de-4e1d-884e-9f9fe8518894&quot;,&quot;sentenceUUID&quot;:&quot;80d073e2-d0ca-4fad-8eab-98cc99871b34&quot;,&quot;indexExtendedContext&quot;:26,&quot;extendedContext&quot;:&quot;I’ve got a kind of like a routine do you know that I can get&quot;,&quot;sentenceIndex&quot;:0,&quot;paragraphIndex&quot;:114,&quot;contextRange&quot;:{&quot;items&quot;:[{&quot;text&quot;:&quot;I’ve got a kind of like a routine do you know that I can get&quot;}]},&quot;idx&quot;:222},{&quot;context&quot;:&quot;nd Aldis, which is much c&quot;,&quot;index&quot;:73,&quot;length&quot;:5,&quot;suggestions&quot;:[{&quot;word&quot;:&quot;that&quot;,&quot;score&quot;:0.9576341872369469},{&quot;word&quot;:&quot;which&quot;,&quot;score&quot;:0.04236581276305308}],&quot;word&quot;:&quot;which&quot;,&quot;type&quot;:&quot;vocabulary:confusing-words&quot;,&quot;text&quot;:&quot;“there’s certain places that sell things cheaper, yeah, so I’ve got a kind of like a routine do you know that I can get my meat and that, in Tescos and Aldis, which is much cheaper than going to Sainsbury’s or Iceland.”&quot;,&quot;uuid&quot;:&quot;c04827f4-ed33-4c42-b16a-a81b0bef8551&quot;,&quot;sentenceUUID&quot;:&quot;80d073e2-d0ca-4fad-8eab-98cc99871b34&quot;,&quot;indexExtendedContext&quot;:27,&quot;extendedContext&quot;:&quot;that, in Tescos and Aldis, which is much cheaper than going&quot;,&quot;sentenceIndex&quot;:0,&quot;paragraphIndex&quot;:114,&quot;contextRange&quot;:{&quot;items&quot;:[{&quot;text&quot;:&quot;that, in Tescos and Aldis, which is much cheaper than going&quot;}]},&quot;idx&quot;:222}]},&quot;37d0c19c81f6a65d14916479a0580cd6&quot;:{&quot;text&quot;:&quot;– P011 Con&quot;,&quot;suggestions&quot;:[]},&quot;4bd137c70ccaa6213e4788107b6be2b1&quot;:{&quot;text&quot;:&quot;Participants spoke with pride and satisfaction at finding good deals and reported that many of their food choices were prompted by in-store price, multi-buy, and introductory offers.&quot;,&quot;suggestions&quot;:[]},&quot;97559dcf6f59438ba5a30fe0ae82507b&quot;:{&quot;text&quot;:&quot;Some participants bought their usual food items in bulk if they were on offer to get better value for their money.&quot;,&quot;suggestions&quot;:[{&quot;context&quot;:&quot;they were on offer to &quot;,&quot;index&quot;:74,&quot;length&quot;:2,&quot;suggestions&quot;:[{&quot;score&quot;:0.9431394744443,&quot;word&quot;:&quot;to&quot;},{&quot;score&quot;:0.05686052555569998,&quot;word&quot;:&quot;on&quot;}],&quot;type&quot;:&quot;grammar:prepositions&quot;,&quot;word&quot;:&quot;on&quot;,&quot;text&quot;:&quot;Some participants bought their usual food items in bulk if they were on offer to get better value for their money.&quot;,&quot;uuid&quot;:&quot;438f58bf-aa43-44a0-b52d-03676dca89c1&quot;,&quot;sentenceUUID&quot;:&quot;1fb589ed-d73b-425b-a68f-2ddb22cac311&quot;,&quot;indexExtendedContext&quot;:27,&quot;extendedContext&quot;:&quot;items in bulk if they were on offer to get better value&quot;,&quot;sentenceIndex&quot;:1,&quot;paragraphIndex&quot;:115,&quot;contextRange&quot;:{&quot;items&quot;:[{&quot;text&quot;:&quot;items in bulk if they were on offer to get better value&quot;}]},&quot;idx&quot;:225},{&quot;context&quot;:&quot;er to get better value for &quot;,&quot;index&quot;:75,&quot;length&quot;:6,&quot;suggestions&quot;:[{&quot;score&quot;:0.6798577227618886,&quot;word&quot;:&quot;a better&quot;},{&quot;score&quot;:0.32014227723811145,&quot;word&quot;:&quot;better&quot;}],&quot;type&quot;:&quot;grammar:article&quot;,&quot;word&quot;:&quot;better&quot;,&quot;text&quot;:&quot;Some participants bought their usual food items in bulk if they were on offer to get better value for their money.&quot;,&quot;uuid&quot;:&quot;7e2fc607-62b8-426f-a1c3-f83affb90db8&quot;,&quot;sentenceUUID&quot;:&quot;1fb589ed-d73b-425b-a68f-2ddb22cac311&quot;,&quot;indexExtendedContext&quot;:26,&quot;extendedContext&quot;:&quot;they were on offer to get better value for their money.&quot;,&quot;sentenceIndex&quot;:1,&quot;paragraphIndex&quot;:115,&quot;contextRange&quot;:{&quot;items&quot;:[{&quot;text&quot;:&quot;they were on offer to get better value for their money.&quot;}]},&quot;idx&quot;:225}]},&quot;46ae953676cad4bd866edcb40ac92de8&quot;:{&quot;text&quot;:&quot;“if they’re things that we like, and we use, like, say three for twos or buy one get one free, or there’s money off, then we’ll go towards them.&quot;,&quot;suggestions&quot;:[{&quot;context&quot;:&quot;os or buy one get one f&quot;,&quot;index&quot;:76,&quot;length&quot;:3,&quot;suggestions&quot;:[{&quot;score&quot;:0.7917556166648865,&quot;word&quot;:&quot;one,&quot;},{&quot;score&quot;:0.20824438333511352,&quot;word&quot;:&quot;one&quot;}],&quot;type&quot;:&quot;punctuation:comma&quot;,&quot;word&quot;:&quot;one&quot;,&quot;text&quot;:&quot;“if they’re things that we like, and we use, like, say three for twos or buy one get one free, or there’s money off, then we’ll go towards them.&quot;,&quot;uuid&quot;:&quot;591c28b5-39c3-4467-a766-84de1d5bda10&quot;,&quot;sentenceUUID&quot;:&quot;3251833e-a5fa-449f-80e7-48fe12f3a0c9&quot;,&quot;indexExtendedContext&quot;:26,&quot;extendedContext&quot;:&quot;say three for twos or buy one get one free, or there’s&quot;,&quot;sentenceIndex&quot;:0,&quot;paragraphIndex&quot;:116,&quot;contextRange&quot;:{&quot;items&quot;:[{&quot;text&quot;:&quot;say three for twos or buy one get one free, or there’s&quot;}]},&quot;idx&quot;:226},{&quot;word&quot;:&quot;we’ll&quot;,&quot;index&quot;:77,&quot;length&quot;:5,&quot;context&quot;:&quot;off, then we’ll go towards the&quot;,&quot;suggestions&quot;:[{&quot;word&quot;:&quot;we will&quot;,&quot;score&quot;:1},{&quot;word&quot;:&quot;we’ll&quot;,&quot;score&quot;:0}],&quot;type&quot;:&quot;style&quot;,&quot;text&quot;:&quot;“if they’re things that we like, and we use, like, say three for twos or buy one get one free, or there’s money off, then we’ll go towards them.&quot;,&quot;uuid&quot;:&quot;60fb8c2f-5d0c-4289-97b2-03d8d19c93a2&quot;,&quot;sentenceUUID&quot;:&quot;3251833e-a5fa-449f-80e7-48fe12f3a0c9&quot;,&quot;indexExtendedContext&quot;:27,&quot;extendedContext&quot;:&quot;or there’s money off, then we’ll go towards them.&quot;,&quot;sentenceIndex&quot;:0,&quot;paragraphIndex&quot;:116,&quot;contextRange&quot;:{&quot;items&quot;:[{&quot;text&quot;:&quot;or there’s money off, then we’ll go towards them.&quot;}]},&quot;idx&quot;:226}]},&quot;d3ac1d1c40d12d73248b222859953ea4&quot;:{&quot;text&quot;:&quot;Um, that can be quite an incentive actually, if it’s an introductory offer as well” – P041 Int&quot;,&quot;suggestions&quot;:[{&quot;word&quot;:&quot;it’s&quot;,&quot;index&quot;:78,&quot;length&quot;:4,&quot;context&quot;:&quot;ually, if it’s an introducto&quot;,&quot;suggestions&quot;:[{&quot;word&quot;:&quot;it is&quot;,&quot;score&quot;:0.5},{&quot;word&quot;:&quot;it has&quot;,&quot;score&quot;:0.5},{&quot;word&quot;:&quot;it’s&quot;,&quot;score&quot;:0}],&quot;type&quot;:&quot;style&quot;,&quot;text&quot;:&quot;Um, that can be quite an incentive actually, if it’s an introductory offer as well” – P041 Int&quot;,&quot;uuid&quot;:&quot;19690c8e-75d9-4b19-ab0c-3c57934dc4bb&quot;,&quot;sentenceUUID&quot;:&quot;a29e6daf-fd40-4039-aa7b-ac52246e8d17&quot;,&quot;indexExtendedContext&quot;:26,&quot;extendedContext&quot;:&quot;an incentive actually, if it’s an introductory offer as&quot;,&quot;sentenceIndex&quot;:1,&quot;paragraphIndex&quot;:116,&quot;contextRange&quot;:{&quot;items&quot;:[{&quot;text&quot;:&quot;an incentive actually, if it’s an introductory offer as&quot;}]},&quot;idx&quot;:227}]},&quot;0ff91a45310eb7443bed507360433f6f&quot;:{&quot;text&quot;:&quot;“But then we sort of, you know, bargain hunt and bulk buy if things are on offer.&quot;,&quot;suggestions&quot;:[]},&quot;606263b8572722ab38483c8cb64ba6f9&quot;:{&quot;text&quot;:&quot;Um, you know just to kind of, we don’t tend to buy stuff that we don’t need, but if stuff’s on offer then we will stock up on it, you know to save us buying it again in a couple of weeks.&quot;,&quot;suggestions&quot;:[{&quot;context&quot;:&quot;Um, you know just to k&quot;,&quot;index&quot;:79,&quot;length&quot;:4,&quot;suggestions&quot;:[{&quot;score&quot;:0.7923079256827875,&quot;word&quot;:&quot;know,&quot;},{&quot;score&quot;:0.20769207431721245,&quot;word&quot;:&quot;know&quot;}],&quot;type&quot;:&quot;punctuation:comma&quot;,&quot;word&quot;:&quot;know&quot;,&quot;text&quot;:&quot;Um, you know just to kind of, we don’t tend to buy stuff that we don’t need, but if stuff’s on offer then we will stock up on it, you know to save us buying it again in a couple of weeks.&quot;,&quot;uuid&quot;:&quot;39fa44af-5e91-4367-b6c3-fc9b34ccdeaf&quot;,&quot;sentenceUUID&quot;:&quot;a34abf31-47a8-42d5-9e08-24bec76dfb76&quot;,&quot;indexExtendedContext&quot;:null,&quot;extendedContext&quot;:&quot;Um, you know just to kind of, we don’t&quot;,&quot;sentenceIndex&quot;:1,&quot;paragraphIndex&quot;:117,&quot;contextRange&quot;:{&quot;items&quot;:[{&quot;text&quot;:&quot;Um, you know just to kind of, we don’t&quot;}]},&quot;idx&quot;:229}]},&quot;f7d1c9ef71c1cf94ff9cfcc58dab5740&quot;:{&quot;text&quot;:&quot;“– P108 Con&quot;,&quot;suggestions&quot;:[]},&quot;22a258bbcdc03f9b816a7c8359253742&quot;:{&quot;text&quot;:&quot;3) Influence of family&quot;,&quot;suggestions&quot;:[]},&quot;f3f0c22bce666e99611b78bee8eaa5fb&quot;:{&quot;text&quot;:&quot;A number of participants reported that the health of their family members, particularly their children’s health, motivated their food choices.&quot;,&quot;suggestions&quot;:[]},&quot;8a1a73ba4584a601d1ca3ec3ed96a1fd&quot;:{&quot;text&quot;:&quot;Healthy choices, however, had to be balanced against ensuring they bought food consistent with their family members’ food preferences for less healthy foods.&quot;,&quot;suggestions&quot;:[]},&quot;5aa81230aaa820c9ee037984e1f11bc6&quot;:{&quot;text&quot;:&quot;\&quot;Yeah we try and eat relatively healthily in this house.&quot;,&quot;suggestions&quot;:[]},&quot;d42d9269ae8bc3d72471d336f247cf34&quot;:{&quot;text&quot;:&quot;Ehm, especially since having the kids I try and set up a bit more of a good impression of like having our 5 a day of fruit and veg and things but ehm, we’re not like obsessive about it, I mean, everything in moderation I think.&quot;,&quot;suggestions&quot;:[{&quot;context&quot;:&quot;ce having the kids I try&quot;,&quot;index&quot;:80,&quot;length&quot;:8,&quot;suggestions&quot;:[{&quot;score&quot;:0.9607548948734694,&quot;word&quot;:&quot;kids&quot;},{&quot;score&quot;:0.039245105126530545,&quot;word&quot;:&quot;the kids&quot;}],&quot;type&quot;:&quot;grammar:article&quot;,&quot;word&quot;:&quot;the kids&quot;,&quot;text&quot;:&quot;Ehm, especially since having the kids I try and set up a bit more of a good impression of like having our 5 a day of fruit and veg and things but ehm, we’re not like obsessive about it, I mean, everything in moderation I think.&quot;,&quot;uuid&quot;:&quot;7e06dc80-2498-433a-b79f-6764e181a613&quot;,&quot;sentenceUUID&quot;:&quot;7e755f2f-f80f-4aa4-9e21-fe4d7909a96d&quot;,&quot;indexExtendedContext&quot;:28,&quot;extendedContext&quot;:&quot;Ehm, especially since having the kids I try and set up a bit more&quot;,&quot;sentenceIndex&quot;:1,&quot;paragraphIndex&quot;:120,&quot;contextRange&quot;:{&quot;items&quot;:[{&quot;text&quot;:&quot;Ehm, especially since having the kids I try and set up a bit more&quot;}]},&quot;idx&quot;:236},{&quot;context&quot;:&quot;ing our 5 a day of fru&quot;,&quot;index&quot;:81,&quot;length&quot;:5,&quot;suggestions&quot;:[{&quot;score&quot;:0.9989268751685788,&quot;word&quot;:&quot;day&quot;},{&quot;score&quot;:0.0010731248314212328,&quot;word&quot;:&quot;a day&quot;}],&quot;type&quot;:&quot;grammar:article&quot;,&quot;word&quot;:&quot;a day&quot;,&quot;text&quot;:&quot;Ehm, especially since having the kids I try and set up a bit more of a good impression of like having our 5 a day of fruit and veg and things but ehm, we’re not like obsessive about it, I mean, everything in moderation I think.&quot;,&quot;uuid&quot;:&quot;293804bd-2a21-4d5e-b596-c3f753b2fff6&quot;,&quot;sentenceUUID&quot;:&quot;7e755f2f-f80f-4aa4-9e21-fe4d7909a96d&quot;,&quot;indexExtendedContext&quot;:32,&quot;extendedContext&quot;:&quot;impression of like having our 5 a day of fruit and veg and things&quot;,&quot;sentenceIndex&quot;:1,&quot;paragraphIndex&quot;:120,&quot;contextRange&quot;:{&quot;items&quot;:[{&quot;text&quot;:&quot;impression of like having our 5 a day of fruit and veg and things&quot;}]},&quot;idx&quot;:236},{&quot;word&quot;:&quot;we’re&quot;,&quot;index&quot;:82,&quot;length&quot;:5,&quot;context&quot;:&quot; but ehm, we’re not like obses&quot;,&quot;suggestions&quot;:[{&quot;word&quot;:&quot;we are&quot;,&quot;score&quot;:1},{&quot;word&quot;:&quot;we’re&quot;,&quot;score&quot;:0}],&quot;type&quot;:&quot;style&quot;,&quot;text&quot;:&quot;Ehm, especially since having the kids I try and set up a bit more of a good impression of like having our 5 a day of fruit and veg and things but ehm, we’re not like obsessive about it, I mean, everything in moderation I think.&quot;,&quot;uuid&quot;:&quot;abe13235-4076-4093-a809-a5a2fc9ecf99&quot;,&quot;sentenceUUID&quot;:&quot;7e755f2f-f80f-4aa4-9e21-fe4d7909a96d&quot;,&quot;indexExtendedContext&quot;:28,&quot;extendedContext&quot;:&quot;and veg and things but ehm, we’re not like obsessive about&quot;,&quot;sentenceIndex&quot;:1,&quot;paragraphIndex&quot;:120,&quot;contextRange&quot;:{&quot;items&quot;:[{&quot;text&quot;:&quot;and veg and things but ehm, we’re not like obsessive about&quot;}]},&quot;idx&quot;:236}]},&quot;2271b01eeb98ca3e5868336c3e2dc109&quot;:{&quot;text&quot;:&quot;But yeah, it’s important to us, sort of, eating healthy.\&quot;&quot;,&quot;suggestions&quot;:[{&quot;word&quot;:&quot;But&quot;,&quot;index&quot;:83,&quot;length&quot;:3,&quot;context&quot;:&quot;But yeah, it’s i&quot;,&quot;suggestions&quot;:[{&quot;word&quot;:&quot;However,&quot;,&quot;score&quot;:1},{&quot;word&quot;:&quot;But&quot;,&quot;score&quot;:0}],&quot;type&quot;:&quot;style&quot;,&quot;text&quot;:&quot;But yeah, it’s important to us, sort of, eating healthy.\&quot;&quot;,&quot;uuid&quot;:&quot;e96f312a-1578-4d91-beba-4540a389e5a6&quot;,&quot;sentenceUUID&quot;:&quot;bf60dc10-47d3-475d-a141-410811e41ba1&quot;,&quot;indexExtendedContext&quot;:0,&quot;extendedContext&quot;:&quot;But yeah, it’s important to us,&quot;,&quot;sentenceIndex&quot;:2,&quot;paragraphIndex&quot;:120,&quot;contextRange&quot;:{&quot;items&quot;:[{&quot;text&quot;:&quot;But yeah, it’s important to us,&quot;}]},&quot;idx&quot;:237},{&quot;word&quot;:&quot;it’s&quot;,&quot;index&quot;:84,&quot;length&quot;:4,&quot;context&quot;:&quot;But yeah, it’s important to &quot;,&quot;suggestions&quot;:[{&quot;word&quot;:&quot;it is&quot;,&quot;score&quot;:0.5},{&quot;word&quot;:&quot;it has&quot;,&quot;score&quot;:0.5},{&quot;word&quot;:&quot;it’s&quot;,&quot;score&quot;:0}],&quot;type&quot;:&quot;style&quot;,&quot;text&quot;:&quot;But yeah, it’s important to us, sort of, eating healthy.\&quot;&quot;,&quot;uuid&quot;:&quot;f19526f3-9e96-4ff2-9f2a-f58678c8cace&quot;,&quot;sentenceUUID&quot;:&quot;bf60dc10-47d3-475d-a141-410811e41ba1&quot;,&quot;indexExtendedContext&quot;:null,&quot;extendedContext&quot;:&quot;But yeah, it’s important to us, sort of,&quot;,&quot;sentenceIndex&quot;:2,&quot;paragraphIndex&quot;:120,&quot;contextRange&quot;:{&quot;items&quot;:[{&quot;text&quot;:&quot;But yeah, it’s important to us, sort of,&quot;}]},&quot;idx&quot;:237}]},&quot;a6782d2c62e364ceab4c0096bd2fad16&quot;:{&quot;text&quot;:&quot;- P137 Int&quot;,&quot;suggestions&quot;:[]},&quot;32059f4d02471282bff94d93ceddc294&quot;:{&quot;text&quot;:&quot;“Uh, depending on where we are really because he goes through phases of eating healthy, the fruits, the veg, um, salad, things like pastas and then not eating healthy snack things like all the crisps, the chocolates and things like that…” – P090 Int\u0005&quot;,&quot;suggestions&quot;:[{&quot;context&quot;:&quot; healthy, the fruits, th&quot;,&quot;index&quot;:85,&quot;length&quot;:11,&quot;suggestions&quot;:[{&quot;score&quot;:0.9940381794517392,&quot;word&quot;:&quot;fruits,&quot;},{&quot;score&quot;:0.005961820548260759,&quot;word&quot;:&quot;the fruits,&quot;}],&quot;type&quot;:&quot;grammar:article&quot;,&quot;word&quot;:&quot;the fruits,&quot;,&quot;text&quot;:&quot;“Uh, depending on where we are really because he goes through phases of eating healthy, the fruits, the veg, um, salad, things like pastas and then not eating healthy snack things like all the crisps, the chocolates and things like that…” – P090 Int\u0005&quot;,&quot;uuid&quot;:&quot;7bb6b0da-6e05-4f08-b781-154dc130ebee&quot;,&quot;sentenceUUID&quot;:&quot;3a1bc03c-22ae-44e4-a3e1-013f6d658be2&quot;,&quot;indexExtendedContext&quot;:26,&quot;extendedContext&quot;:&quot;phases of eating healthy, the fruits, the veg, um, salad, things&quot;,&quot;sentenceIndex&quot;:0,&quot;paragraphIndex&quot;:121,&quot;contextRange&quot;:{&quot;items&quot;:[{&quot;text&quot;:&quot;phases of eating healthy, the fruits, the veg, um, salad, things&quot;}]},&quot;idx&quot;:239},{&quot;context&quot;:&quot;e fruits, the veg, um, s&quot;,&quot;index&quot;:86,&quot;length&quot;:8,&quot;suggestions&quot;:[{&quot;score&quot;:0.9979182718841703,&quot;word&quot;:&quot;veg,&quot;},{&quot;score&quot;:0.002081728115829777,&quot;word&quot;:&quot;the veg,&quot;}],&quot;type&quot;:&quot;grammar:article&quot;,&quot;word&quot;:&quot;the veg,&quot;,&quot;text&quot;:&quot;“Uh, depending on where we are really because he goes through phases of eating healthy, the fruits, the veg, um, salad, things like pastas and then not eating healthy snack things like all the crisps, the chocolates and things like that…” – P090 Int\u0005&quot;,&quot;uuid&quot;:&quot;4e6132a8-a22f-4ff3-9ea2-6a4ee854a5ca&quot;,&quot;sentenceUUID&quot;:&quot;3a1bc03c-22ae-44e4-a3e1-013f6d658be2&quot;,&quot;indexExtendedContext&quot;:28,&quot;extendedContext&quot;:&quot;eating healthy, the fruits, the veg, um, salad, things like pastas&quot;,&quot;sentenceIndex&quot;:0,&quot;paragraphIndex&quot;:121,&quot;contextRange&quot;:{&quot;items&quot;:[{&quot;text&quot;:&quot;eating healthy, the fruits, the veg, um, salad, things like pastas&quot;}]},&quot;idx&quot;:239},{&quot;context&quot;:&quot; like all the crisps, th&quot;,&quot;index&quot;:87,&quot;length&quot;:11,&quot;suggestions&quot;:[{&quot;score&quot;:0.9448217869372908,&quot;word&quot;:&quot;crisps,&quot;},{&quot;score&quot;:0.055178213062709154,&quot;word&quot;:&quot;the crisps,&quot;}],&quot;type&quot;:&quot;grammar:article&quot;,&quot;word&quot;:&quot;the crisps,&quot;,&quot;text&quot;:&quot;“Uh, depending on where we are really because he goes through phases of eating healthy, the fruits, the veg, um, salad, things like pastas and then not eating healthy snack things like all the crisps, the chocolates and things like that…” – P090 Int\u0005&quot;,&quot;uuid&quot;:&quot;fdd2bd0f-2c72-4cb2-9250-6bf48709bf2e&quot;,&quot;sentenceUUID&quot;:&quot;3a1bc03c-22ae-44e4-a3e1-013f6d658be2&quot;,&quot;indexExtendedContext&quot;:30,&quot;extendedContext&quot;:&quot;healthy snack things like all the crisps, the chocolates and things&quot;,&quot;sentenceIndex&quot;:0,&quot;paragraphIndex&quot;:121,&quot;contextRange&quot;:{&quot;items&quot;:[{&quot;text&quot;:&quot;healthy snack things like all the crisps, the chocolates and things&quot;}]},&quot;idx&quot;:239},{&quot;context&quot;:&quot;e crisps, the chocolates&quot;,&quot;index&quot;:88,&quot;length&quot;:14,&quot;suggestions&quot;:[{&quot;score&quot;:0.9973961707930419,&quot;word&quot;:&quot;chocolates&quot;},{&quot;score&quot;:0.0026038292069581296,&quot;word&quot;:&quot;the chocolates&quot;}],&quot;type&quot;:&quot;grammar:article&quot;,&quot;word&quot;:&quot;the chocolates&quot;,&quot;text&quot;:&quot;“Uh, depending on where we are really because he goes through phases of eating healthy, the fruits, the veg, um, salad, things like pastas and then not eating healthy snack things like all the crisps, the chocolates and things like that…” – P090 Int\u0005&quot;,&quot;uuid&quot;:&quot;7e6c09cc-6a70-49f2-95b6-a35ef7a103b4&quot;,&quot;sentenceUUID&quot;:&quot;3a1bc03c-22ae-44e4-a3e1-013f6d658be2&quot;,&quot;indexExtendedContext&quot;:28,&quot;extendedContext&quot;:&quot;things like all the crisps, the chocolates and things like that…” –&quot;,&quot;sentenceIndex&quot;:0,&quot;paragraphIndex&quot;:121,&quot;contextRange&quot;:{&quot;items&quot;:[{&quot;text&quot;:&quot;things like all the crisps, the chocolates and things like that…” –&quot;}]},&quot;idx&quot;:239}]},&quot;bf5740e34388f2397b253d2c0321f982&quot;:{&quot;text&quot;:&quot;Most \u0005women commented that their children caused them to spend more money and buy more food, particularly unhealthy foods, when they attended food shopping trips.&quot;,&quot;suggestions&quot;:[]},&quot;7f9629e43cb7dc2aa72e1b6d347c7a99&quot;:{&quot;text&quot;:&quot;Children’s requests were frequently in response to environmental prompts and caused participants to shift from planned purchases to making impromptu purchases.&quot;,&quot;suggestions&quot;:[]},&quot;8a097434b4c7479f34a544091b4b823a&quot;:{&quot;text&quot;:&quot;“I prefer to do it [shop] on my own because then I know what I’m doing and I spend less!&quot;,&quot;suggestions&quot;:[{&quot;word&quot;:&quot;I’m&quot;,&quot;index&quot;:89,&quot;length&quot;:3,&quot;context&quot;:&quot;know what I’m doing and I &quot;,&quot;suggestions&quot;:[{&quot;word&quot;:&quot;I am&quot;,&quot;score&quot;:1},{&quot;word&quot;:&quot;I’m&quot;,&quot;score&quot;:0}],&quot;type&quot;:&quot;style&quot;,&quot;text&quot;:&quot;“I prefer to do it [shop] on my own because then I know what I’m doing and I spend less!&quot;,&quot;uuid&quot;:&quot;a235e515-b19b-4ac3-8e03-4fa372229e46&quot;,&quot;sentenceUUID&quot;:&quot;5f4e1b43-083d-4548-91f8-e95fd80841d2&quot;,&quot;indexExtendedContext&quot;:25,&quot;extendedContext&quot;:&quot;because then I know what I’m doing and I spend less!&quot;,&quot;sentenceIndex&quot;:0,&quot;paragraphIndex&quot;:123,&quot;contextRange&quot;:{&quot;items&quot;:[{&quot;text&quot;:&quot;because then I know what I’m doing and I spend less!&quot;}]},&quot;idx&quot;:243}]},&quot;d3ae42ddcb4b0776de444245db8ec4ef&quot;:{&quot;text&quot;:&quot;Less when they’re not around.”&quot;,&quot;suggestions&quot;:[{&quot;word&quot;:&quot;they’re&quot;,&quot;index&quot;:90,&quot;length&quot;:7,&quot;context&quot;:&quot;Less when they’re not around.”&quot;,&quot;suggestions&quot;:[{&quot;word&quot;:&quot;they are&quot;,&quot;score&quot;:1},{&quot;word&quot;:&quot;they’re&quot;,&quot;score&quot;:0}],&quot;type&quot;:&quot;style&quot;,&quot;text&quot;:&quot;Less when they’re not around.”&quot;,&quot;uuid&quot;:&quot;4b3c9639-64b8-4f99-9bd7-2ec304315e02&quot;,&quot;sentenceUUID&quot;:&quot;7acd646f-14d7-46b7-910a-fc0c5d6b8a8b&quot;,&quot;indexExtendedContext&quot;:null,&quot;extendedContext&quot;:&quot;Less when they’re not around.”&quot;,&quot;sentenceIndex&quot;:1,&quot;paragraphIndex&quot;:123,&quot;contextRange&quot;:{&quot;items&quot;:[{&quot;text&quot;:&quot;Less when they’re not around.”&quot;}]},&quot;idx&quot;:244}]},&quot;77a5c9d1b971d433011f4030cd6bce9e&quot;:{&quot;text&quot;:&quot;– P025 Con&quot;,&quot;suggestions&quot;:[]},&quot;f69d6b68e5d8899bb7375667af1f93b9&quot;:{&quot;text&quot;:&quot;“You know I just stood there waiting, and you can just see like they put sweets at the tills and then while my little boy is sat in the pram or in the trolley he’s like “Can I have that, and can I have that?”&quot;,&quot;suggestions&quot;:[]},&quot;268ada1ad9ec2a33389c8135f5ebf2db&quot;:{&quot;text&quot;:&quot;I think that you do tend to pick up things that you wouldn’t normally buy, but because they are stood in front of you, you think oh well, I will just get one, that’s what it’s there for.”&quot;,&quot;suggestions&quot;:[{&quot;word&quot;:&quot;it’s&quot;,&quot;index&quot;:91,&quot;length&quot;:4,&quot;context&quot;:&quot;at’s what it’s there for.”&quot;,&quot;suggestions&quot;:[{&quot;word&quot;:&quot;it is&quot;,&quot;score&quot;:0.5},{&quot;word&quot;:&quot;it has&quot;,&quot;score&quot;:0.5},{&quot;word&quot;:&quot;it’s&quot;,&quot;score&quot;:0}],&quot;type&quot;:&quot;style&quot;,&quot;text&quot;:&quot;I think that you do tend to pick up things that you wouldn’t normally buy, but because they are stood in front of you, you think oh well, I will just get one, that’s what it’s there for.”&quot;,&quot;uuid&quot;:&quot;d39bca84-2b31-47fb-9527-9aa54adf0f02&quot;,&quot;sentenceUUID&quot;:&quot;41f58259-06c6-4a0b-986e-4293d9dcc02b&quot;,&quot;indexExtendedContext&quot;:26,&quot;extendedContext&quot;:&quot;just get one, that’s what it’s there for.”&quot;,&quot;sentenceIndex&quot;:1,&quot;paragraphIndex&quot;:124,&quot;contextRange&quot;:{&quot;items&quot;:[{&quot;text&quot;:&quot;just get one, that’s what it’s there for.”&quot;}]},&quot;idx&quot;:247}]},&quot;6fa08c72402b645fcece0e76761ea7bd&quot;:{&quot;text&quot;:&quot;– P066 Int&quot;,&quot;suggestions&quot;:[]},&quot;eb2e40b4da76fb3b07b08d076358918a&quot;:{&quot;text&quot;:&quot;“Um *laughs* they’re ok really, they know I’m on like a budget, or what I’ve got, but you know, they’ll try and get crisps and sweets in, and pop, you know, whatever they can.”&quot;,&quot;suggestions&quot;:[{&quot;context&quot;:&quot;* they’re ok really, t&quot;,&quot;index&quot;:92,&quot;length&quot;:2,&quot;suggestions&quot;:[{&quot;score&quot;:0.6888198051208316,&quot;word&quot;:&quot;ok,&quot;},{&quot;score&quot;:0.3111801948791684,&quot;word&quot;:&quot;ok&quot;}],&quot;type&quot;:&quot;punctuation:comma&quot;,&quot;word&quot;:&quot;ok&quot;,&quot;text&quot;:&quot;“Um *laughs* they’re ok really, they know I’m on like a budget, or what I’ve got, but you know, they’ll try and get crisps and sweets in, and pop, you know, whatever they can.”&quot;,&quot;uuid&quot;:&quot;a6ca8cc8-f9b6-450e-8f0c-b9dca7696eea&quot;,&quot;sentenceUUID&quot;:&quot;bc2585fb-1890-49ec-8fc4-45c84c91da19&quot;,&quot;indexExtendedContext&quot;:null,&quot;extendedContext&quot;:&quot;“Um *laughs* they’re ok really, they know I’m on&quot;,&quot;sentenceIndex&quot;:0,&quot;paragraphIndex&quot;:125,&quot;contextRange&quot;:{&quot;items&quot;:[{&quot;text&quot;:&quot;“Um *laughs* they’re ok really, they know I’m on&quot;}]},&quot;idx&quot;:249}]},&quot;502e201b15382125c927e67a6ad39e66&quot;:{&quot;text&quot;:&quot;4) Physiological/Psychological state&quot;,&quot;suggestions&quot;:[]},&quot;64fdeb99a04732596014504225706263&quot;:{&quot;text&quot;:&quot;Participants reported that their food shopping choices can be driven by their mood or general state of mind at the time.&quot;,&quot;suggestions&quot;:[]},&quot;043e0ab1065407f0066afe8c02dc739a&quot;:{&quot;text&quot;:&quot;Some participants reported spending more on food if they were hungry, particularly when faced with visual and aromatic environmental prompts, and often made less healthy food choices that they had not planned to make.&quot;,&quot;suggestions&quot;:[]},&quot;f27f47f846305096331ec66c5c8e892b&quot;:{&quot;text&quot;:&quot;“So the smell of croissants, if you walk in there and you’re hungry yeah, the first thing you’re going to think is ‘ooh I’ll have a bit of that!’&quot;,&quot;suggestions&quot;:[{&quot;context&quot;:&quot;nd you’re hungry yeah, the&quot;,&quot;index&quot;:93,&quot;length&quot;:6,&quot;suggestions&quot;:[{&quot;score&quot;:0.7985880254857556,&quot;word&quot;:&quot;hungry,&quot;},{&quot;score&quot;:0.20141197451424447,&quot;word&quot;:&quot;hungry&quot;}],&quot;type&quot;:&quot;punctuation:comma&quot;,&quot;word&quot;:&quot;hungry&quot;,&quot;text&quot;:&quot;“So the smell of croissants, if you walk in there and you’re hungry yeah, the first thing you’re going to think is ‘ooh I’ll have a bit of that!’&quot;,&quot;uuid&quot;:&quot;bd4a8b27-52f9-4f56-8e11-a8ea30684c96&quot;,&quot;sentenceUUID&quot;:&quot;43dab1c3-8e3e-4f09-a4c2-910c7b0faa3e&quot;,&quot;indexExtendedContext&quot;:25,&quot;extendedContext&quot;:&quot;walk in there and you’re hungry yeah, the first thing you’re&quot;,&quot;sentenceIndex&quot;:0,&quot;paragraphIndex&quot;:128,&quot;contextRange&quot;:{&quot;items&quot;:[{&quot;text&quot;:&quot;walk in there and you’re hungry yeah, the first thing you’re&quot;}]},&quot;idx&quot;:254}]},&quot;28e0fb01697eb505e7fcc454c41af881&quot;:{&quot;text&quot;:&quot;like yeah?&quot;,&quot;suggestions&quot;:[]},&quot;331eb72dd79c2bf65ef35440f8d0598e&quot;:{&quot;text&quot;:&quot;And that’s the first thing you see when you walk in there.”&quot;,&quot;suggestions&quot;:[{&quot;word&quot;:&quot;that’s&quot;,&quot;index&quot;:94,&quot;length&quot;:6,&quot;context&quot;:&quot;And that’s the first thing&quot;,&quot;suggestions&quot;:[{&quot;word&quot;:&quot;that is&quot;,&quot;score&quot;:0.5},{&quot;word&quot;:&quot;that has&quot;,&quot;score&quot;:0.5},{&quot;word&quot;:&quot;that’s&quot;,&quot;score&quot;:0}],&quot;type&quot;:&quot;style&quot;,&quot;text&quot;:&quot;And that’s the first thing you see when you walk in there.”&quot;,&quot;uuid&quot;:&quot;7fa819d4-bed5-48ef-90ec-5d58482f5cdf&quot;,&quot;sentenceUUID&quot;:&quot;04b6ff25-e915-4f38-80fb-f9b11db9e3a1&quot;,&quot;indexExtendedContext&quot;:null,&quot;extendedContext&quot;:&quot;And that’s the first thing you see when&quot;,&quot;sentenceIndex&quot;:2,&quot;paragraphIndex&quot;:128,&quot;contextRange&quot;:{&quot;items&quot;:[{&quot;text&quot;:&quot;And that’s the first thing you see when&quot;}]},&quot;idx&quot;:256}]},&quot;f887ca97102a652a663d638eeaf4fcb4&quot;:{&quot;text&quot;:&quot;-P011Con&quot;,&quot;suggestions&quot;:[]},&quot;be4e1da6c2aa2e5b1cddb6ab3056a081&quot;:{&quot;text&quot;:&quot;“Yeah I mean, when there’s sweets there, that’s always, if you’re feeling a bit tired and you think aah I’ll have a bar of chocolate before I get home for my tea.”&quot;,&quot;suggestions&quot;:[{&quot;context&quot;:&quot;“Yeah I mean, w&quot;,&quot;index&quot;:95,&quot;length&quot;:5,&quot;suggestions&quot;:[{&quot;score&quot;:0.6794461011886597,&quot;word&quot;:&quot;“Yeah,&quot;},{&quot;score&quot;:0.32055389881134033,&quot;word&quot;:&quot;“Yeah&quot;}],&quot;type&quot;:&quot;punctuation:comma&quot;,&quot;word&quot;:&quot;“Yeah&quot;,&quot;text&quot;:&quot;“Yeah I mean, when there’s sweets there, that’s always, if you’re feeling a bit tired and you think aah I’ll have a bar of chocolate before I get home for my tea.”&quot;,&quot;uuid&quot;:&quot;168091d8-550a-4334-9817-d1b29a88deea&quot;,&quot;sentenceUUID&quot;:&quot;4b5b60bd-856d-4eb9-8985-bb1e05789199&quot;,&quot;indexExtendedContext&quot;:0,&quot;extendedContext&quot;:&quot;“Yeah I mean, when there’s sweets&quot;,&quot;sentenceIndex&quot;:0,&quot;paragraphIndex&quot;:129,&quot;contextRange&quot;:{&quot;items&quot;:[{&quot;text&quot;:&quot;“Yeah I mean, when there’s sweets&quot;}]},&quot;idx&quot;:258},{&quot;context&quot;:&quot;n there’s sweets there, th&quot;,&quot;index&quot;:96,&quot;length&quot;:6,&quot;suggestions&quot;:[{&quot;score&quot;:0.9511433839797974,&quot;word&quot;:&quot;sweet&quot;},{&quot;score&quot;:0.04885664954781532,&quot;word&quot;:&quot;sweets&quot;}],&quot;type&quot;:&quot;grammar:noun_number&quot;,&quot;word&quot;:&quot;sweets&quot;,&quot;text&quot;:&quot;“Yeah I mean, when there’s sweets there, that’s always, if you’re feeling a bit tired and you think aah I’ll have a bar of chocolate before I get home for my tea.”&quot;,&quot;uuid&quot;:&quot;a6241801-8277-4ec3-8c24-6121dbd932ce&quot;,&quot;sentenceUUID&quot;:&quot;4b5b60bd-856d-4eb9-8985-bb1e05789199&quot;,&quot;indexExtendedContext&quot;:26,&quot;extendedContext&quot;:&quot;“Yeah I mean, when there’s sweets there, that’s always, if&quot;,&quot;sentenceIndex&quot;:0,&quot;paragraphIndex&quot;:129,&quot;contextRange&quot;:{&quot;items&quot;:[{&quot;text&quot;:&quot;“Yeah I mean, when there’s sweets there, that’s always, if&quot;}]},&quot;idx&quot;:258}]},&quot;1f9960a2c708c088daea40676ea2ae00&quot;:{&quot;text&quot;:&quot;– P137 Int&quot;,&quot;suggestions&quot;:[]},&quot;259f07c41cd96bb888c76e0c23a34c2c&quot;:{&quot;text&quot;:&quot;5) \tLevel of awareness of food decisions in supermarkets&quot;,&quot;suggestions&quot;:[]},&quot;80edcd38ae19ddaeee6964f8dd61a815&quot;:{&quot;text&quot;:&quot;A recurring theme that appeared to underlie all the other themes was the level of awareness of consumers’ decisions made whilst shopping in the supermarkets.&quot;,&quot;suggestions&quot;:[{&quot;word&quot;:&quot;whilst&quot;,&quot;index&quot;:97,&quot;length&quot;:6,&quot;context&quot;:&quot;ions made whilst shopping in the&quot;,&quot;suggestions&quot;:[{&quot;word&quot;:&quot;While&quot;,&quot;score&quot;:1},{&quot;word&quot;:&quot;whilst&quot;,&quot;score&quot;:0}],&quot;type&quot;:&quot;style&quot;,&quot;text&quot;:&quot;A recurring theme that appeared to underlie all the other themes was the level of awareness of consumers’ decisions made whilst shopping in the supermarkets.&quot;,&quot;uuid&quot;:&quot;f6102b6b-c1ae-4012-85d9-267183d3ce27&quot;,&quot;sentenceUUID&quot;:&quot;88e1d4eb-44d3-495b-acb4-64128619208a&quot;,&quot;indexExtendedContext&quot;:26,&quot;extendedContext&quot;:&quot;consumers’ decisions made whilst shopping in the supermarkets.&quot;,&quot;sentenceIndex&quot;:0,&quot;paragraphIndex&quot;:131,&quot;contextRange&quot;:{&quot;items&quot;:[{&quot;text&quot;:&quot;consumers’ decisions made whilst shopping in the supermarkets.&quot;}]},&quot;idx&quot;:261}]},&quot;2b08b0223b7101d2c2ba8fa06305caeb&quot;:{&quot;text&quot;:&quot;Most women described their approach to food shopping as being conscious and planned.&quot;,&quot;suggestions&quot;:[]},&quot;1efcf8c0c22c426ffa5f348655c547a9&quot;:{&quot;text&quot;:&quot;For example, utilising physical or mental shopping lists based on their budgets, products required for specific recipes or to replenish stock at home.&quot;,&quot;suggestions&quot;:[]},&quot;eb24243b605b0c9ebdbf8bf7e1130cb8&quot;:{&quot;text&quot;:&quot;This approach was mostly considered to be cost-effective, time-efficient and led to healthier food purchasing.&quot;,&quot;suggestions&quot;:[{&quot;word&quot;:&quot;considered to be&quot;,&quot;index&quot;:98,&quot;length&quot;:16,&quot;context&quot;:&quot;as mostly considered to be cost-effective, time-effi&quot;,&quot;suggestions&quot;:[{&quot;word&quot;:&quot;considered&quot;,&quot;score&quot;:1},{&quot;word&quot;:&quot;considered to be&quot;,&quot;score&quot;:0}],&quot;type&quot;:&quot;style&quot;,&quot;text&quot;:&quot;This approach was mostly considered to be cost-effective, time-efficient and led to healthier food purchasing.&quot;,&quot;uuid&quot;:&quot;6b3affe7-ae3c-4fa6-95a9-796a3831648a&quot;,&quot;sentenceUUID&quot;:&quot;0079cf8d-f971-4f84-98e4-47edaf39400f&quot;,&quot;indexExtendedContext&quot;:null,&quot;extendedContext&quot;:&quot;This approach was mostly considered to be cost-effective, time-efficient&quot;,&quot;sentenceIndex&quot;:3,&quot;paragraphIndex&quot;:131,&quot;contextRange&quot;:{&quot;items&quot;:[{&quot;text&quot;:&quot;This approach was mostly considered to be cost-effective, time-efficient&quot;}]},&quot;idx&quot;:264}]},&quot;3d4d0e0ed970d0699dba6e146b95c313&quot;:{&quot;text&quot;:&quot;“we write a menu at the beginning of the week, so depends on what’s on that menu, where I would buy the things from.”&quot;,&quot;suggestions&quot;:[{&quot;context&quot;:&quot; week, so depends on what’s&quot;,&quot;index&quot;:99,&quot;length&quot;:7,&quot;suggestions&quot;:[{&quot;score&quot;:0.9965349435806274,&quot;word&quot;:&quot;depend&quot;},{&quot;score&quot;:0.003465007059276104,&quot;word&quot;:&quot;depends&quot;}],&quot;type&quot;:&quot;grammar:subject_verb&quot;,&quot;word&quot;:&quot;depends&quot;,&quot;text&quot;:&quot;“we write a menu at the beginning of the week, so depends on what’s on that menu, where I would buy the things from.”&quot;,&quot;uuid&quot;:&quot;636eb060-e4d4-42dd-99e1-3afe1d607b57&quot;,&quot;sentenceUUID&quot;:&quot;d6249b07-a07d-4055-bd3f-62f1923afea2&quot;,&quot;indexExtendedContext&quot;:26,&quot;extendedContext&quot;:&quot;beginning of the week, so depends on what’s on that menu, where&quot;,&quot;sentenceIndex&quot;:0,&quot;paragraphIndex&quot;:132,&quot;contextRange&quot;:{&quot;items&quot;:[{&quot;text&quot;:&quot;beginning of the week, so depends on what’s on that menu, where&quot;}]},&quot;idx&quot;:265},{&quot;context&quot;:&quot;would buy the things fro&quot;,&quot;index&quot;:100,&quot;length&quot;:10,&quot;suggestions&quot;:[{&quot;score&quot;:0.9144393640468887,&quot;word&quot;:&quot;things&quot;},{&quot;score&quot;:0.08556063595311124,&quot;word&quot;:&quot;the things&quot;}],&quot;type&quot;:&quot;grammar:article&quot;,&quot;word&quot;:&quot;the things&quot;,&quot;text&quot;:&quot;“we write a menu at the beginning of the week, so depends on what’s on that menu, where I would buy the things from.”&quot;,&quot;uuid&quot;:&quot;a00857fc-cbc8-46da-9ced-c8f5960abf43&quot;,&quot;sentenceUUID&quot;:&quot;d6249b07-a07d-4055-bd3f-62f1923afea2&quot;,&quot;indexExtendedContext&quot;:29,&quot;extendedContext&quot;:&quot;that menu, where I would buy the things from.”&quot;,&quot;sentenceIndex&quot;:0,&quot;paragraphIndex&quot;:132,&quot;contextRange&quot;:{&quot;items&quot;:[{&quot;text&quot;:&quot;that menu, where I would buy the things from.”&quot;}]},&quot;idx&quot;:265}]},&quot;ceb02a34030941b49fa818cec0edc42c&quot;:{&quot;text&quot;:&quot;– P112 Int&quot;,&quot;suggestions&quot;:[]},&quot;eece50a87c374b07ab8f23f6b23877c7&quot;:{&quot;text&quot;:&quot;“Um, just ask the family what they fancy eating during the week, and then write the shopping list from there, and only buy what I have to buy.”&quot;,&quot;suggestions&quot;:[]},&quot;7cfe3d8efdeb93213b95d4eb525730d5&quot;:{&quot;text&quot;:&quot;Conscious unplanned buying was also frequently reported, characterised by remembering in-store additional items needed at home.&quot;,&quot;suggestions&quot;:[]},&quot;7fa4db54a11760852bd4a0467c7dd488&quot;:{&quot;text&quot;:&quot;It also involved conscious consideration of an environmental prompt, for example making a routine household purchase when triggered by the sight of it on the shelf.&quot;,&quot;suggestions&quot;:[{&quot;context&quot;:&quot;ompt, for example making a &quot;,&quot;index&quot;:101,&quot;length&quot;:7,&quot;suggestions&quot;:[{&quot;score&quot;:0.9819598801521138,&quot;word&quot;:&quot;example,&quot;},{&quot;score&quot;:0.01804011984788618,&quot;word&quot;:&quot;example&quot;}],&quot;type&quot;:&quot;punctuation:comma&quot;,&quot;word&quot;:&quot;example&quot;,&quot;text&quot;:&quot;It also involved conscious consideration of an environmental prompt, for example making a routine household purchase when triggered by the sight of it on the shelf.&quot;,&quot;uuid&quot;:&quot;c8e6b37d-c9b5-402f-974d-a11ea979577f&quot;,&quot;sentenceUUID&quot;:&quot;9513db4e-3987-4d77-b81a-4f38330a1059&quot;,&quot;indexExtendedContext&quot;:26,&quot;extendedContext&quot;:&quot;environmental prompt, for example making a routine household&quot;,&quot;sentenceIndex&quot;:1,&quot;paragraphIndex&quot;:134,&quot;contextRange&quot;:{&quot;items&quot;:[{&quot;text&quot;:&quot;environmental prompt, for example making a routine household&quot;}]},&quot;idx&quot;:270}]},&quot;66dd8e91b40a775b5e521bd255b13dec&quot;:{&quot;text&quot;:&quot;“say if I’ve forgot to put something on my list that I realise we’re running short of” – P137 Int&quot;,&quot;suggestions&quot;:[]},&quot;12be132d75787485fe330d881dc8d4af&quot;:{&quot;text&quot;:&quot;Most women claimed to never deviate from the conscious approaches to shopping initially, although they often gave conflicting information later in the interview, as evidenced below by two sets of quotes from participant 218 Con and 074 Int.&quot;,&quot;suggestions&quot;:[{&quot;context&quot;:&quot;iate from the conscious &quot;,&quot;index&quot;:102,&quot;length&quot;:13,&quot;suggestions&quot;:[{&quot;score&quot;:0.969505812622453,&quot;word&quot;:&quot;conscious&quot;},{&quot;score&quot;:0.030494187377547076,&quot;word&quot;:&quot;the conscious&quot;}],&quot;type&quot;:&quot;grammar:article&quot;,&quot;word&quot;:&quot;the conscious&quot;,&quot;text&quot;:&quot;Most women claimed to never deviate from the conscious approaches to shopping initially, although they often gave conflicting information later in the interview, as evidenced below by two sets of quotes from participant 218 Con and 074 Int.&quot;,&quot;uuid&quot;:&quot;3b33afda-4a60-42a8-9da7-7fc5f64ff9ac&quot;,&quot;sentenceUUID&quot;:&quot;5e011e41-3170-4ee6-a6b9-399294c4c244&quot;,&quot;indexExtendedContext&quot;:30,&quot;extendedContext&quot;:&quot;claimed to never deviate from the conscious approaches to shopping initially,&quot;,&quot;sentenceIndex&quot;:0,&quot;paragraphIndex&quot;:136,&quot;contextRange&quot;:{&quot;items&quot;:[{&quot;text&quot;:&quot;claimed to never deviate from the conscious approaches to shopping initially,&quot;}]},&quot;idx&quot;:272},{&quot;context&quot;:&quot;otes from participant 218 Con a&quot;,&quot;index&quot;:103,&quot;length&quot;:11,&quot;suggestions&quot;:[{&quot;score&quot;:0.9958412051200867,&quot;word&quot;:&quot;participants&quot;},{&quot;score&quot;:0.004158725496381521,&quot;word&quot;:&quot;participant&quot;}],&quot;type&quot;:&quot;grammar:noun_number&quot;,&quot;word&quot;:&quot;participant&quot;,&quot;text&quot;:&quot;Most women claimed to never deviate from the conscious approaches to shopping initially, although they often gave conflicting information later in the interview, as evidenced below by two sets of quotes from participant 218 Con and 074 Int.&quot;,&quot;uuid&quot;:&quot;73fafbc8-966e-4f4f-9658-9625da1e6f08&quot;,&quot;sentenceUUID&quot;:&quot;5e011e41-3170-4ee6-a6b9-399294c4c244&quot;,&quot;indexExtendedContext&quot;:27,&quot;extendedContext&quot;:&quot;by two sets of quotes from participant 218 Con and 074 Int.&quot;,&quot;sentenceIndex&quot;:0,&quot;paragraphIndex&quot;:136,&quot;contextRange&quot;:{&quot;items&quot;:[{&quot;text&quot;:&quot;by two sets of quotes from participant 218 Con and 074 Int.&quot;}]},&quot;idx&quot;:272}]},&quot;88c1fbdd9627255f9581a6400f1d87d0&quot;:{&quot;text&quot;:&quot;“I normally do it you know, write a shopping list and I literally just stick to that, I am quite good at it”– P218 Con&quot;,&quot;suggestions&quot;:[{&quot;context&quot;:&quot;rmally do it you know,&quot;,&quot;index&quot;:104,&quot;length&quot;:2,&quot;suggestions&quot;:[{&quot;score&quot;:0.8649054556297715,&quot;word&quot;:&quot;it,&quot;},{&quot;score&quot;:0.13509454437022855,&quot;word&quot;:&quot;it&quot;}],&quot;type&quot;:&quot;punctuation:comma&quot;,&quot;word&quot;:&quot;it&quot;,&quot;text&quot;:&quot;“I normally do it you know, write a shopping list and I literally just stick to that, I am quite good at it”– P218 Con&quot;,&quot;uuid&quot;:&quot;b7964657-c369-44df-8f97-b3abaf35da20&quot;,&quot;sentenceUUID&quot;:&quot;31c4ab12-dcaa-42e2-8888-e8b654c16b35&quot;,&quot;indexExtendedContext&quot;:null,&quot;extendedContext&quot;:&quot;“I normally do it you know, write a shopping&quot;,&quot;sentenceIndex&quot;:0,&quot;paragraphIndex&quot;:137,&quot;contextRange&quot;:{&quot;items&quot;:[{&quot;text&quot;:&quot;“I normally do it you know, write a shopping&quot;}]},&quot;idx&quot;:273}]},&quot;f310508e5b2f4d28b146fb721f36fd43&quot;:{&quot;text&quot;:&quot;“If there’s something at a checkout then I might grab it if I look at it and think ah yeah, like, sometimes in Iceland they’ve always got like nice cakes there or something, so I always end up buying them.”&quot;,&quot;suggestions&quot;:[{&quot;context&quot;:&quot;and think ah yeah, lik&quot;,&quot;index&quot;:105,&quot;length&quot;:2,&quot;suggestions&quot;:[{&quot;score&quot;:0.6789365613143611,&quot;word&quot;:&quot;ah,&quot;},{&quot;score&quot;:0.32106343868563886,&quot;word&quot;:&quot;ah&quot;}],&quot;type&quot;:&quot;punctuation:comma&quot;,&quot;word&quot;:&quot;ah&quot;,&quot;text&quot;:&quot;“If there’s something at a checkout then I might grab it if I look at it and think ah yeah, like, sometimes in Iceland they’ve always got like nice cakes there or something, so I always end up buying them.”&quot;,&quot;uuid&quot;:&quot;ba80a37a-627b-4a5c-82a8-68f0d4082bf8&quot;,&quot;sentenceUUID&quot;:&quot;b2a18dee-38b8-47a4-8320-be5f6552765d&quot;,&quot;indexExtendedContext&quot;:26,&quot;extendedContext&quot;:&quot;if I look at it and think ah yeah, like, sometimes in&quot;,&quot;sentenceIndex&quot;:0,&quot;paragraphIndex&quot;:138,&quot;contextRange&quot;:{&quot;items&quot;:[{&quot;text&quot;:&quot;if I look at it and think ah yeah, like, sometimes in&quot;}]},&quot;idx&quot;:274}]},&quot;24310beaa2415d17ba1dc5b1862528b6&quot;:{&quot;text&quot;:&quot;– P218 Con&quot;,&quot;suggestions&quot;:[]},&quot;c796a84d8412ba2fca0aa17d8200255b&quot;:{&quot;text&quot;:&quot;“I have a weekly food chart that swaps every two weeks….usually vegetables first, because they are at the front, then the cupboard and then frozen and fridge.”- 074 Int&quot;,&quot;suggestions&quot;:[]},&quot;a9c2cfce62446b7d44eff7cd6d350288&quot;:{&quot;text&quot;:&quot;“I guess if there’s something different in an aisle I usually go down, I might buy it.”- 074 Int&quot;,&quot;suggestions&quot;:[{&quot;context&quot;:&quot;ent in an aisle I usually&quot;,&quot;index&quot;:106,&quot;length&quot;:5,&quot;suggestions&quot;:[{&quot;score&quot;:0.7489000782042765,&quot;word&quot;:&quot;aisle,&quot;},{&quot;score&quot;:0.2510999217957235,&quot;word&quot;:&quot;aisle&quot;}],&quot;type&quot;:&quot;punctuation:comma&quot;,&quot;word&quot;:&quot;aisle&quot;,&quot;text&quot;:&quot;“I guess if there’s something different in an aisle I usually go down, I might buy it.”- 074 Int&quot;,&quot;uuid&quot;:&quot;cc4fa27d-4a0e-46a9-afe6-83fbc8a2f44f&quot;,&quot;sentenceUUID&quot;:&quot;002ae992-0511-4e36-8aa0-ad4e216feb75&quot;,&quot;indexExtendedContext&quot;:26,&quot;extendedContext&quot;:&quot;something different in an aisle I usually go down, I might&quot;,&quot;sentenceIndex&quot;:0,&quot;paragraphIndex&quot;:140,&quot;contextRange&quot;:{&quot;items&quot;:[{&quot;text&quot;:&quot;something different in an aisle I usually go down, I might&quot;}]},&quot;idx&quot;:277}]},&quot;1a46d24d853870ed4f0ade5a6f558f09&quot;:{&quot;text&quot;:&quot;Unconscious purchasing behaviours were usually reported later in the interviews after women had reflected on their shopping habits.&quot;,&quot;suggestions&quot;:[]},&quot;af1eb9ff1a19e2a85a036c77c0a6cc26&quot;:{&quot;text&quot;:&quot;Unconscious habitual buying was reported when participants described their shopping routine, for example, the way they navigate the store up and down the aisles and grab items from the shelves without much thought.&quot;,&quot;suggestions&quot;:[]},&quot;51a0bf604ab8f54b43b7ace0f877eac4&quot;:{&quot;text&quot;:&quot;Participants described being less aware of their decision-making and had to think hard to be able to describe the experience.&quot;,&quot;suggestions&quot;:[]},&quot;aa1e0451b70f4f6393a64c6afe6a2659&quot;:{&quot;text&quot;:&quot;“I think I go by habit really, what I know.&quot;,&quot;suggestions&quot;:[]},&quot;a4d54cc87d8fba17362cd8f6467a17a1&quot;:{&quot;text&quot;:&quot;I tend to buy the same things”- P043Con&quot;,&quot;suggestions&quot;:[]},&quot;6ad3005517c51083c12d321fdbecf08d&quot;:{&quot;text&quot;:&quot;Finally, unconscious spontaneous purchasing appears to be driven almost entirely by environmental prompts.&quot;,&quot;suggestions&quot;:[]},&quot;28906d4a706b098e296d2f6fb6cad614&quot;:{&quot;text&quot;:&quot;Women recognised that prominent placement of products, both unhealthy and healthy, within the supermarket encouraged this type of purchasing.&quot;,&quot;suggestions&quot;:[]},&quot;096459e46aeada4a1da044e3c4676d28&quot;:{&quot;text&quot;:&quot;“P:&quot;,&quot;suggestions&quot;:[]},&quot;51002a42d961cc5c66cd6b2c6adaf8fb&quot;:{&quot;text&quot;:&quot;Well normally I have noticed that the special offers as you walk through the doors, it’s the something that you see as you walk through the doors so it’s the first thing that you come in contact with.&quot;,&quot;suggestions&quot;:[{&quot;context&quot;:&quot;e special offers as you wa&quot;,&quot;index&quot;:107,&quot;length&quot;:6,&quot;suggestions&quot;:[{&quot;score&quot;:0.9054272770881653,&quot;word&quot;:&quot;offer&quot;},{&quot;score&quot;:0.0945727601647377,&quot;word&quot;:&quot;offers&quot;}],&quot;type&quot;:&quot;grammar:noun_number&quot;,&quot;word&quot;:&quot;offers&quot;,&quot;text&quot;:&quot;Well normally I have noticed that the special offers as you walk through the doors, it’s the something that you see as you walk through the doors so it’s the first thing that you come in contact with.&quot;,&quot;uuid&quot;:&quot;5e212155-6a24-4925-8c40-61ff14490c2f&quot;,&quot;sentenceUUID&quot;:&quot;d4376cbb-0621-4672-8f13-8fc5273ab96f&quot;,&quot;indexExtendedContext&quot;:25,&quot;extendedContext&quot;:&quot;noticed that the special offers as you walk through the doors,&quot;,&quot;sentenceIndex&quot;:1,&quot;paragraphIndex&quot;:144,&quot;contextRange&quot;:{&quot;items&quot;:[{&quot;text&quot;:&quot;noticed that the special offers as you walk through the doors,&quot;}]},&quot;idx&quot;:286},{&quot;context&quot;:&quot;ors, it’s the something &quot;,&quot;index&quot;:108,&quot;length&quot;:13,&quot;suggestions&quot;:[{&quot;score&quot;:0.9975637354758697,&quot;word&quot;:&quot;something&quot;},{&quot;score&quot;:0.0024362645241302106,&quot;word&quot;:&quot;the something&quot;}],&quot;type&quot;:&quot;grammar:article&quot;,&quot;word&quot;:&quot;the something&quot;,&quot;text&quot;:&quot;Well normally I have noticed that the special offers as you walk through the doors, it’s the something that you see as you walk through the doors so it’s the first thing that you come in contact with.&quot;,&quot;uuid&quot;:&quot;82b63632-74eb-41e5-8387-071d726f9e37&quot;,&quot;sentenceUUID&quot;:&quot;d4376cbb-0621-4672-8f13-8fc5273ab96f&quot;,&quot;indexExtendedContext&quot;:29,&quot;extendedContext&quot;:&quot;walk through the doors, it’s the something that you see as you walk&quot;,&quot;sentenceIndex&quot;:1,&quot;paragraphIndex&quot;:144,&quot;contextRange&quot;:{&quot;items&quot;:[{&quot;text&quot;:&quot;walk through the doors, it’s the something that you see as you walk&quot;}]},&quot;idx&quot;:286},{&quot;context&quot;:&quot;rough the doors so it’s t&quot;,&quot;index&quot;:109,&quot;length&quot;:5,&quot;suggestions&quot;:[{&quot;score&quot;:0.6685792406970036,&quot;word&quot;:&quot;doors,&quot;},{&quot;score&quot;:0.33142075930299636,&quot;word&quot;:&quot;doors&quot;}],&quot;type&quot;:&quot;punctuation:comma&quot;,&quot;word&quot;:&quot;doors&quot;,&quot;text&quot;:&quot;Well normally I have noticed that the special offers as you walk through the doors, it’s the something that you see as you walk through the doors so it’s the first thing that you come in contact with.&quot;,&quot;uuid&quot;:&quot;c659a603-3df7-4621-a755-1a9883367172&quot;,&quot;sentenceUUID&quot;:&quot;d4376cbb-0621-4672-8f13-8fc5273ab96f&quot;,&quot;indexExtendedContext&quot;:28,&quot;extendedContext&quot;:&quot;see as you walk through the doors so it’s the first thing that&quot;,&quot;sentenceIndex&quot;:1,&quot;paragraphIndex&quot;:144,&quot;contextRange&quot;:{&quot;items&quot;:[{&quot;text&quot;:&quot;see as you walk through the doors so it’s the first thing that&quot;}]},&quot;idx&quot;:286},{&quot;context&quot;:&quot; you come in contact w&quot;,&quot;index&quot;:110,&quot;length&quot;:2,&quot;suggestions&quot;:[{&quot;score&quot;:0.7198682220676366,&quot;word&quot;:&quot;into&quot;},{&quot;score&quot;:0.28013177793236343,&quot;word&quot;:&quot;in&quot;}],&quot;type&quot;:&quot;grammar:prepositions&quot;,&quot;word&quot;:&quot;in&quot;,&quot;text&quot;:&quot;Well normally I have noticed that the special offers as you walk through the doors, it’s the something that you see as you walk through the doors so it’s the first thing that you come in contact with.&quot;,&quot;uuid&quot;:&quot;db72ab89-97b6-446c-b107-778dce378c21&quot;,&quot;sentenceUUID&quot;:&quot;d4376cbb-0621-4672-8f13-8fc5273ab96f&quot;,&quot;indexExtendedContext&quot;:26,&quot;extendedContext&quot;:&quot;first thing that you come in contact with.&quot;,&quot;sentenceIndex&quot;:1,&quot;paragraphIndex&quot;:144,&quot;contextRange&quot;:{&quot;items&quot;:[{&quot;text&quot;:&quot;first thing that you come in contact with.&quot;}]},&quot;idx&quot;:286}]},&quot;d60a605dba37191c6124f042d6882565&quot;:{&quot;text&quot;:&quot;I:&quot;,&quot;suggestions&quot;:[]},&quot;c14522eb2e65eced07ad76fbc6fcf989&quot;:{&quot;text&quot;:&quot;And, would that encourage you to buy?&quot;,&quot;suggestions&quot;:[]},&quot;7cce160ec4da3ad2392afbc56eb8a0d8&quot;:{&quot;text&quot;:&quot;P:&quot;,&quot;suggestions&quot;:[]},&quot;389f541351f55c2b93ca6cc6e6604f67&quot;:{&quot;text&quot;:&quot;Yes yeah.&quot;,&quot;suggestions&quot;:[]},&quot;e23d59a6f8baedbf338c552c924cd2db&quot;:{&quot;text&quot;:&quot;I feel like a child I am afraid.&quot;,&quot;suggestions&quot;:[{&quot;context&quot;:&quot;el like a child I am afra&quot;,&quot;index&quot;:111,&quot;length&quot;:5,&quot;suggestions&quot;:[{&quot;score&quot;:0.8960738377538098,&quot;word&quot;:&quot;child,&quot;},{&quot;score&quot;:0.10392616224619021,&quot;word&quot;:&quot;child&quot;}],&quot;type&quot;:&quot;punctuation:comma&quot;,&quot;word&quot;:&quot;child&quot;,&quot;text&quot;:&quot;I feel like a child I am afraid.&quot;,&quot;uuid&quot;:&quot;b3256c91-06ca-402f-bcdf-5ea5f3b011e5&quot;,&quot;sentenceUUID&quot;:&quot;608e9e2b-5bb3-4271-9d60-3580bc37513b&quot;,&quot;indexExtendedContext&quot;:null,&quot;extendedContext&quot;:&quot;I feel like a child I am afraid.&quot;,&quot;sentenceIndex&quot;:2,&quot;paragraphIndex&quot;:146,&quot;contextRange&quot;:{&quot;items&quot;:[{&quot;text&quot;:&quot;I feel like a child I am afraid.&quot;}]},&quot;idx&quot;:291}]},&quot;5fadd448c106d5b6d10a65c3a0442238&quot;:{&quot;text&quot;:&quot;*laughs*”- P107 Int&quot;,&quot;suggestions&quot;:[]},&quot;93c1353e74d26b3d11e3dfebd9ec74c0&quot;:{&quot;text&quot;:&quot;“they do really attractive displays that make you ‘Ooh yeah’ suddenly you buy a massive load of loads of tomatoes that you hadn’t planned to buy, and they’re really nice and tasty.”- P041 Int&quot;,&quot;suggestions&quot;:[]},&quot;4d67e6269c549769461ea8bd11be3474&quot;:{&quot;text&quot;:&quot;Research question two:&quot;,&quot;suggestions&quot;:[]},&quot;d2605a7765af289e8638ca08eb9676ef&quot;:{&quot;text&quot;:&quot;Women’s perceptions on strategies that would support them and others to make healthier food choices while food shopping in supermarkets were categorised under one key theme: 1) Responsibilities: government, personal and supermarkets.&quot;,&quot;suggestions&quot;:[]},&quot;c3cd3fdcf175222c56097a5141642070&quot;:{&quot;text&quot;:&quot;Responsibilities: government, personal and supermarkets&quot;,&quot;suggestions&quot;:[{&quot;context&quot;:&quot;vernment, personal and super&quot;,&quot;index&quot;:112,&quot;length&quot;:8,&quot;suggestions&quot;:[{&quot;word&quot;:&quot;personnel&quot;,&quot;score&quot;:0.8449468843614472},{&quot;word&quot;:&quot;personal&quot;,&quot;score&quot;:0.1550531156385528}],&quot;word&quot;:&quot;personal&quot;,&quot;type&quot;:&quot;vocabulary:confusing-words&quot;,&quot;text&quot;:&quot;Responsibilities: government, personal and supermarkets&quot;,&quot;uuid&quot;:&quot;d1796905-6a32-41c9-ad30-0d044a9128ce&quot;,&quot;sentenceUUID&quot;:&quot;096f0cd4-5603-47f7-858b-e7bcc6c38cf7&quot;,&quot;indexExtendedContext&quot;:29,&quot;extendedContext&quot;:&quot;Responsibilities: government, personal and supermarkets&quot;,&quot;sentenceIndex&quot;:0,&quot;paragraphIndex&quot;:150,&quot;contextRange&quot;:{&quot;items&quot;:[{&quot;text&quot;:&quot;Responsibilities: government, personal and supermarkets&quot;}]},&quot;idx&quot;:297}]},&quot;3f4857bef6e43a380c23c22024608e9d&quot;:{&quot;text&quot;:&quot;When women were asked what could be done to support customers make healthier food choices, a number of participants raised nutrition education, particularly with parents of young children.&quot;,&quot;suggestions&quot;:[]},&quot;3b3640d850b6eb133987c684d42187b0&quot;:{&quot;text&quot;:&quot;When asked about what entailed a healthy diet, however, most participants demonstrated an understanding that it is important to eat fruit and vegetables regularly and processed foods infrequently.&quot;,&quot;suggestions&quot;:[]},&quot;a671874362026b4e11af44d1297d376d&quot;:{&quot;text&quot;:&quot;\&quot;teach people about healthier living.&quot;,&quot;suggestions&quot;:[{&quot;context&quot;:&quot;\&quot;teach people ab&quot;,&quot;index&quot;:113,&quot;length&quot;:5,&quot;suggestions&quot;:[{&quot;score&quot;:0.9765825867652893,&quot;word&quot;:&quot;teaches&quot;},{&quot;score&quot;:0.023417381569743156,&quot;word&quot;:&quot;teach&quot;}],&quot;type&quot;:&quot;grammar:subject_verb&quot;,&quot;word&quot;:&quot;teach&quot;,&quot;text&quot;:&quot;\&quot;teach people about healthier living.&quot;,&quot;uuid&quot;:&quot;8c423faf-dff6-4e85-bc06-9a6e9476d16d&quot;,&quot;sentenceUUID&quot;:&quot;8687cb4f-2388-4cdc-b250-51654b43fe03&quot;,&quot;indexExtendedContext&quot;:null,&quot;extendedContext&quot;:&quot;\&quot;teach people about healthier living.&quot;,&quot;sentenceIndex&quot;:0,&quot;paragraphIndex&quot;:152,&quot;contextRange&quot;:{&quot;items&quot;:[{&quot;text&quot;:&quot;\&quot;teach people about healthier living.&quot;}]},&quot;idx&quot;:301}]},&quot;fd05771ccd2f83dfb5f7ee1d839f2599&quot;:{&quot;text&quot;:&quot;Because I don’t think a lot of people know what healthy living actually means and how to eat well\&quot; - P001 Int&quot;,&quot;suggestions&quot;:[{&quot;word&quot;:&quot;don’t&quot;,&quot;index&quot;:114,&quot;length&quot;:5,&quot;context&quot;:&quot;Because I don’t think a lot of&quot;,&quot;suggestions&quot;:[{&quot;word&quot;:&quot;do not&quot;,&quot;score&quot;:1},{&quot;word&quot;:&quot;don’t&quot;,&quot;score&quot;:0}],&quot;type&quot;:&quot;style&quot;,&quot;text&quot;:&quot;Because I don’t think a lot of people know what healthy living actually means and how to eat well\&quot; - P001 Int&quot;,&quot;uuid&quot;:&quot;00f2a3fa-11a3-4a23-a9f1-4d800db58b57&quot;,&quot;sentenceUUID&quot;:&quot;224df1c3-6171-4413-8104-8882f7a367fd&quot;,&quot;indexExtendedContext&quot;:null,&quot;extendedContext&quot;:&quot;Because I don’t think a lot of people know&quot;,&quot;sentenceIndex&quot;:1,&quot;paragraphIndex&quot;:152,&quot;contextRange&quot;:{&quot;items&quot;:[{&quot;text&quot;:&quot;Because I don’t think a lot of people know&quot;}]},&quot;idx&quot;:302}]},&quot;3e830bee46db87b4c32abef59bef05c7&quot;:{&quot;text&quot;:&quot;\&quot; It should mean eating more fruit and vegetables and laying off more rubbishy chocolate and biscuits, cakes and sweets.\&quot;&quot;,&quot;suggestions&quot;:[]},&quot;d398e5638757ab7d20f4970d2ac777ab&quot;:{&quot;text&quot;:&quot;– P139 Int&quot;,&quot;suggestions&quot;:[]},&quot;754abf1ab1276e99da6e0357ceff3292&quot;:{&quot;text&quot;:&quot;They also emphasised the need for a consistent labelling system across all manufacturers that people can easily understand.&quot;,&quot;suggestions&quot;:[]},&quot;c4ccd33ac378d6c00321d2bf58450079&quot;:{&quot;text&quot;:&quot;Participants implied that nutrition education and consistent labelling were the responsibility of government.&quot;,&quot;suggestions&quot;:[]},&quot;9efad0b07ea598bcdfe6cdd4a5140365&quot;:{&quot;text&quot;:&quot;A few women indicated the need for stronger government intervention on advertisement of unhealthy foods and easy access to takeaway foods.&quot;,&quot;suggestions&quot;:[{&quot;context&quot;:&quot;ention on advertisement of unhealt&quot;,&quot;index&quot;:115,&quot;length&quot;:13,&quot;suggestions&quot;:[{&quot;score&quot;:0.6762975918351897,&quot;word&quot;:&quot;the advertisement&quot;},{&quot;score&quot;:0.32370240816481033,&quot;word&quot;:&quot;advertisement&quot;}],&quot;type&quot;:&quot;grammar:article&quot;,&quot;word&quot;:&quot;advertisement&quot;,&quot;text&quot;:&quot;A few women indicated the need for stronger government intervention on advertisement of unhealthy foods and easy access to takeaway foods.&quot;,&quot;uuid&quot;:&quot;63768c78-ade5-405d-ab76-b438398aa2bd&quot;,&quot;sentenceUUID&quot;:&quot;f90cbca0-fe02-408f-b21f-d1c2d5140cf3&quot;,&quot;indexExtendedContext&quot;:27,&quot;extendedContext&quot;:&quot;government intervention on advertisement of unhealthy foods and easy&quot;,&quot;sentenceIndex&quot;:2,&quot;paragraphIndex&quot;:154,&quot;contextRange&quot;:{&quot;items&quot;:[{&quot;text&quot;:&quot;government intervention on advertisement of unhealthy foods and easy&quot;}]},&quot;idx&quot;:307}]},&quot;cd4d02c78c821d2480c2102fc6c3bd70&quot;:{&quot;text&quot;:&quot;“I mean the packaging is also a little bit overwhelming sometimes, and everybody’s got different versions of how they’re telling you that’s really horrific and loads of fat and salt, because traffic light systems mean different things in different stores, and that’s confusing.”&quot;,&quot;suggestions&quot;:[]},&quot;981dc6cffb3157204ab6f24be5a8ad1f&quot;:{&quot;text&quot;:&quot;– P041 Int&quot;,&quot;suggestions&quot;:[]},&quot;6c96e2a694b84911a244051fe3f8a7f1&quot;:{&quot;text&quot;:&quot;“There seems to be take-outs everywhere, there’s just too many, I think.&quot;,&quot;suggestions&quot;:[{&quot;word&quot;:&quot;there’s&quot;,&quot;index&quot;:116,&quot;length&quot;:7,&quot;context&quot;:&quot;erywhere, there’s just too many, I&quot;,&quot;suggestions&quot;:[{&quot;word&quot;:&quot;there is&quot;,&quot;score&quot;:0.5},{&quot;word&quot;:&quot;there has&quot;,&quot;score&quot;:0.5},{&quot;word&quot;:&quot;there’s&quot;,&quot;score&quot;:0}],&quot;type&quot;:&quot;style&quot;,&quot;text&quot;:&quot;“There seems to be take-outs everywhere, there’s just too many, I think.&quot;,&quot;uuid&quot;:&quot;8267d942-4769-4d8f-b5f4-71836689577c&quot;,&quot;sentenceUUID&quot;:&quot;7be5bf09-3ff6-4b09-aba4-8c9901cefbc2&quot;,&quot;indexExtendedContext&quot;:25,&quot;extendedContext&quot;:&quot;be take-outs everywhere, there’s just too many, I think.&quot;,&quot;sentenceIndex&quot;:0,&quot;paragraphIndex&quot;:156,&quot;contextRange&quot;:{&quot;items&quot;:[{&quot;text&quot;:&quot;be take-outs everywhere, there’s just too many, I think.&quot;}]},&quot;idx&quot;:310},{&quot;context&quot;:&quot; just too many, I think.&quot;,&quot;index&quot;:117,&quot;length&quot;:4,&quot;suggestions&quot;:[{&quot;word&quot;:&quot;much&quot;,&quot;score&quot;:0.753563200768297},{&quot;word&quot;:&quot;many&quot;,&quot;score&quot;:0.24643679923170306}],&quot;word&quot;:&quot;many&quot;,&quot;type&quot;:&quot;vocabulary:confusing-words&quot;,&quot;text&quot;:&quot;“There seems to be take-outs everywhere, there’s just too many, I think.&quot;,&quot;uuid&quot;:&quot;5030f479-fd14-46bc-9d39-c56e48be9abf&quot;,&quot;sentenceUUID&quot;:&quot;7be5bf09-3ff6-4b09-aba4-8c9901cefbc2&quot;,&quot;indexExtendedContext&quot;:29,&quot;extendedContext&quot;:&quot;everywhere, there’s just too many, I think.&quot;,&quot;sentenceIndex&quot;:0,&quot;paragraphIndex&quot;:156,&quot;contextRange&quot;:{&quot;items&quot;:[{&quot;text&quot;:&quot;everywhere, there’s just too many, I think.&quot;}]},&quot;idx&quot;:310}]},&quot;563b8f0b6357a60ff2734515d7762a34&quot;:{&quot;text&quot;:&quot;Far too many.&quot;,&quot;suggestions&quot;:[{&quot;context&quot;:&quot;Far too many.&quot;,&quot;index&quot;:118,&quot;length&quot;:4,&quot;suggestions&quot;:[{&quot;word&quot;:&quot;much&quot;,&quot;score&quot;:0.9325862107988625},{&quot;word&quot;:&quot;many&quot;,&quot;score&quot;:0.06741378920113755}],&quot;word&quot;:&quot;many&quot;,&quot;type&quot;:&quot;vocabulary:confusing-words&quot;,&quot;text&quot;:&quot;Far too many.&quot;,&quot;uuid&quot;:&quot;fb8129e2-66ad-48d1-b775-b5dfa57c655f&quot;,&quot;sentenceUUID&quot;:&quot;4bc27c38-4e26-4839-b9c2-e1c648c39a86&quot;,&quot;indexExtendedContext&quot;:null,&quot;extendedContext&quot;:&quot;Far too many.&quot;,&quot;sentenceIndex&quot;:1,&quot;paragraphIndex&quot;:156,&quot;contextRange&quot;:{&quot;items&quot;:[{&quot;text&quot;:&quot;Far too many.&quot;}]},&quot;idx&quot;:311}]},&quot;cc82a2d9421bf6c903f7a9037045f4d4&quot;:{&quot;text&quot;:&quot;The fruit and veg stalls or markets all seem to be shutting down”- P010 Int&quot;,&quot;suggestions&quot;:[]},&quot;b17d994b9bd6f3558ba7e89161b6099a&quot;:{&quot;text&quot;:&quot;Women overwhelmingly described feeling that it was their personal responsibility to make healthy food choices for themselves and their families and described healthy eating in terms of buying and cooking fresh foods.&quot;,&quot;suggestions&quot;:[{&quot;context&quot;:&quot;described feeling that it wa&quot;,&quot;index&quot;:119,&quot;length&quot;:7,&quot;suggestions&quot;:[{&quot;score&quot;:0.7360447309103958,&quot;word&quot;:&quot;the feeling&quot;},{&quot;score&quot;:0.2639552690896042,&quot;word&quot;:&quot;feeling&quot;}],&quot;type&quot;:&quot;grammar:article&quot;,&quot;word&quot;:&quot;feeling&quot;,&quot;text&quot;:&quot;Women overwhelmingly described feeling that it was their personal responsibility to make healthy food choices for themselves and their families and described healthy eating in terms of buying and cooking fresh foods.&quot;,&quot;uuid&quot;:&quot;179682f1-1e7f-464b-bd3b-cc29b02e1839&quot;,&quot;sentenceUUID&quot;:&quot;8fb31be6-42b0-48a6-8772-83f90aba5337&quot;,&quot;indexExtendedContext&quot;:25,&quot;extendedContext&quot;:&quot;overwhelmingly described feeling that it was their personal&quot;,&quot;sentenceIndex&quot;:0,&quot;paragraphIndex&quot;:157,&quot;contextRange&quot;:{&quot;items&quot;:[{&quot;text&quot;:&quot;overwhelmingly described feeling that it was their personal&quot;}]},&quot;idx&quot;:313}]},&quot;7ef2843ac2ed79dbb7597a048ca7060a&quot;:{&quot;text&quot;:&quot;A number of participants expressed that they needed more self-control, and to be better organised and plan ahead to ensure they made healthy food shopping, cooking and eating choices.&quot;,&quot;suggestions&quot;:[]},&quot;3e12b7ae03e2ffed56acfb7db6e40026&quot;:{&quot;text&quot;:&quot;“I \u0005was not happy with my weight, right, so I had to do something about it, but as I said the individual, it depends where their head’s at.&quot;,&quot;suggestions&quot;:[]},&quot;0213860a66db99b7c548f14cdcaa55ad&quot;:{&quot;text&quot;:&quot;So at the end of the day for me now if I choose to go in there and buy a packet of sweets, yeah, that is my choice, and I have to realise yeah the consequences of me eating that packet of sweets, right, that I’m going to maybe gain a few pounds.”&quot;,&quot;suggestions&quot;:[{&quot;word&quot;:&quot;So&quot;,&quot;index&quot;:120,&quot;length&quot;:2,&quot;context&quot;:&quot;So at the end &quot;,&quot;suggestions&quot;:[{&quot;word&quot;:&quot;Therefore&quot;,&quot;score&quot;:0.5},{&quot;word&quot;:&quot;Thus&quot;,&quot;score&quot;:0.5},{&quot;word&quot;:&quot;So&quot;,&quot;score&quot;:0}],&quot;type&quot;:&quot;style&quot;,&quot;text&quot;:&quot;So at the end of the day for me now if I choose to go in there and buy a packet of sweets, yeah, that is my choice, and I have to realise yeah the consequences of me eating that packet of sweets, right, that I’m going to maybe gain a few pounds.”&quot;,&quot;uuid&quot;:&quot;8df96c26-9282-4844-9743-b81d489d84fd&quot;,&quot;sentenceUUID&quot;:&quot;f015a8bd-03e8-4024-b3c8-f86f500d24fb&quot;,&quot;indexExtendedContext&quot;:0,&quot;extendedContext&quot;:&quot;So at the end of the day for&quot;,&quot;sentenceIndex&quot;:1,&quot;paragraphIndex&quot;:158,&quot;contextRange&quot;:{&quot;items&quot;:[{&quot;text&quot;:&quot;So at the end of the day for&quot;}]},&quot;idx&quot;:317},{&quot;word&quot;:&quot;I’m&quot;,&quot;index&quot;:121,&quot;length&quot;:3,&quot;context&quot;:&quot;ght, that I’m going to may&quot;,&quot;suggestions&quot;:[{&quot;word&quot;:&quot;I am&quot;,&quot;score&quot;:1},{&quot;word&quot;:&quot;I’m&quot;,&quot;score&quot;:0}],&quot;type&quot;:&quot;style&quot;,&quot;text&quot;:&quot;So at the end of the day for me now if I choose to go in there and buy a packet of sweets, yeah, that is my choice, and I have to realise yeah the consequences of me eating that packet of sweets, right, that I’m going to maybe gain a few pounds.”&quot;,&quot;uuid&quot;:&quot;fd884635-1aa1-4a6a-93c9-50265eb8fd71&quot;,&quot;sentenceUUID&quot;:&quot;f015a8bd-03e8-4024-b3c8-f86f500d24fb&quot;,&quot;indexExtendedContext&quot;:30,&quot;extendedContext&quot;:&quot;packet of sweets, right, that I’m going to maybe gain a few&quot;,&quot;sentenceIndex&quot;:1,&quot;paragraphIndex&quot;:158,&quot;contextRange&quot;:{&quot;items&quot;:[{&quot;text&quot;:&quot;packet of sweets, right, that I’m going to maybe gain a few&quot;}]},&quot;idx&quot;:317}]},&quot;dc0bfc7d2a36f7fc525d3ede13c63fce&quot;:{&quot;text&quot;:&quot;– P011 Int&quot;,&quot;suggestions&quot;:[]},&quot;eda43d985f99a40124afd91ed20cfd52&quot;:{&quot;text&quot;:&quot;“I think at the tills.&quot;,&quot;suggestions&quot;:[]},&quot;75ee1e780239f151f07cf477298688dd&quot;:{&quot;text&quot;:&quot;You know I just stood there waiting, and you can just see like they put sweets at the tills…..Mind you, it’s self-control as well, I suppose!”&quot;,&quot;suggestions&quot;:[{&quot;word&quot;:&quot;it’s&quot;,&quot;index&quot;:122,&quot;length&quot;:4,&quot;context&quot;:&quot;Mind you, it’s self-control &quot;,&quot;suggestions&quot;:[{&quot;word&quot;:&quot;it is&quot;,&quot;score&quot;:0.5},{&quot;word&quot;:&quot;it has&quot;,&quot;score&quot;:0.5},{&quot;word&quot;:&quot;it’s&quot;,&quot;score&quot;:0}],&quot;type&quot;:&quot;style&quot;,&quot;text&quot;:&quot;You know I just stood there waiting, and you can just see like they put sweets at the tills…..Mind you, it’s self-control as well, I suppose!”&quot;,&quot;uuid&quot;:&quot;0376a18e-3a5f-4def-b86a-403cd9831184&quot;,&quot;sentenceUUID&quot;:&quot;0a7effdf-4915-471a-ad21-3c0253fad6e8&quot;,&quot;indexExtendedContext&quot;:25,&quot;extendedContext&quot;:&quot;at the tills…..Mind you, it’s self-control as well, I suppose!”&quot;,&quot;sentenceIndex&quot;:1,&quot;paragraphIndex&quot;:159,&quot;contextRange&quot;:{&quot;items&quot;:[{&quot;text&quot;:&quot;at the tills…..Mind you, it’s self-control as well, I suppose!”&quot;}]},&quot;idx&quot;:320}]},&quot;69291b02def06836e0f713ceeeedf046&quot;:{&quot;text&quot;:&quot;- P066 Int&quot;,&quot;suggestions&quot;:[]},&quot;5e7b2ae7ef585aff77e08f78d25b13b7&quot;:{&quot;text&quot;:&quot;“…need to be more organised.&quot;,&quot;suggestions&quot;:[]},&quot;2a70f4f568bd0e32d4591676ae4b1801&quot;:{&quot;text&quot;:&quot;It’s not just, you know the kind of secret is to plan and know what you need for the week, then it will be more economical, more practical and better for you.&quot;,&quot;suggestions&quot;:[{&quot;word&quot;:&quot;It’s&quot;,&quot;index&quot;:123,&quot;length&quot;:4,&quot;context&quot;:&quot;It’s not just, you&quot;,&quot;suggestions&quot;:[{&quot;word&quot;:&quot;It is&quot;,&quot;score&quot;:0.5},{&quot;word&quot;:&quot;It has&quot;,&quot;score&quot;:0.5},{&quot;word&quot;:&quot;It’s&quot;,&quot;score&quot;:0}],&quot;type&quot;:&quot;style&quot;,&quot;text&quot;:&quot;It’s not just, you know the kind of secret is to plan and know what you need for the week, then it will be more economical, more practical and better for you.&quot;,&quot;uuid&quot;:&quot;c3d11d0f-2ca9-4496-b6e0-921ac40b2f5a&quot;,&quot;sentenceUUID&quot;:&quot;8852a0a8-14fe-4b99-a746-6434e5a96495&quot;,&quot;indexExtendedContext&quot;:0,&quot;extendedContext&quot;:&quot;It’s not just, you know the kind&quot;,&quot;sentenceIndex&quot;:1,&quot;paragraphIndex&quot;:160,&quot;contextRange&quot;:{&quot;items&quot;:[{&quot;text&quot;:&quot;It’s not just, you know the kind&quot;}]},&quot;idx&quot;:323}]},&quot;3a81b158e08a09949ca50cc9ea8e0967&quot;:{&quot;text&quot;:&quot;But that doesn’t always work in reality!”&quot;,&quot;suggestions&quot;:[{&quot;word&quot;:&quot;But&quot;,&quot;index&quot;:124,&quot;length&quot;:3,&quot;context&quot;:&quot;But that doesn’t&quot;,&quot;suggestions&quot;:[{&quot;word&quot;:&quot;However,&quot;,&quot;score&quot;:1},{&quot;word&quot;:&quot;But&quot;,&quot;score&quot;:0}],&quot;type&quot;:&quot;style&quot;,&quot;text&quot;:&quot;But that doesn’t always work in reality!”&quot;,&quot;uuid&quot;:&quot;4d7c9602-aa29-4dc6-a250-be8a5706cab1&quot;,&quot;sentenceUUID&quot;:&quot;33cd5c70-cd44-4065-99eb-469c4965ad0b&quot;,&quot;indexExtendedContext&quot;:0,&quot;extendedContext&quot;:&quot;But that doesn’t always work&quot;,&quot;sentenceIndex&quot;:2,&quot;paragraphIndex&quot;:160,&quot;contextRange&quot;:{&quot;items&quot;:[{&quot;text&quot;:&quot;But that doesn’t always work&quot;}]},&quot;idx&quot;:324},{&quot;word&quot;:&quot;doesn’t&quot;,&quot;index&quot;:125,&quot;length&quot;:7,&quot;context&quot;:&quot;But that doesn’t always work in r&quot;,&quot;suggestions&quot;:[{&quot;word&quot;:&quot;does not&quot;,&quot;score&quot;:1},{&quot;word&quot;:&quot;doesn’t&quot;,&quot;score&quot;:0}],&quot;type&quot;:&quot;style&quot;,&quot;text&quot;:&quot;But that doesn’t always work in reality!”&quot;,&quot;uuid&quot;:&quot;f6375c3c-3659-419c-a61c-9788f86e8c8c&quot;,&quot;sentenceUUID&quot;:&quot;33cd5c70-cd44-4065-99eb-469c4965ad0b&quot;,&quot;indexExtendedContext&quot;:null,&quot;extendedContext&quot;:&quot;But that doesn’t always work in reality!”&quot;,&quot;sentenceIndex&quot;:2,&quot;paragraphIndex&quot;:160,&quot;contextRange&quot;:{&quot;items&quot;:[{&quot;text&quot;:&quot;But that doesn’t always work in reality!”&quot;}]},&quot;idx&quot;:324}]},&quot;a1dc150c6fb933b639cd1c32753ccb78&quot;:{&quot;text&quot;:&quot;-  P041 Int&quot;,&quot;suggestions&quot;:[]},&quot;7314058ca036e11cd50a4e25a78c9cd7&quot;:{&quot;text&quot;:&quot;Although women felt a desire and responsibility to cook healthy meals from scratch, they indicated that time, work and family pressures often prevented them from doing so.&quot;,&quot;suggestions&quot;:[]},&quot;740da855461e5d28296eeead6b6c4010&quot;:{&quot;text&quot;:&quot;“like Change4Life the kids have brought stuff home from school and they have got healthy recipes in it is just having the time to look at the recipe, to go out and buy the ingredients and then go home to make it.&quot;,&quot;suggestions&quot;:[{&quot;context&quot;:&quot;pes in it is just havi&quot;,&quot;index&quot;:126,&quot;length&quot;:2,&quot;suggestions&quot;:[{&quot;score&quot;:0.9750005006790161,&quot;word&quot;:&quot;are&quot;},{&quot;score&quot;:0.024999449029564857,&quot;word&quot;:&quot;is&quot;}],&quot;type&quot;:&quot;grammar:subject_verb&quot;,&quot;word&quot;:&quot;is&quot;,&quot;text&quot;:&quot;“like Change4Life the kids have brought stuff home from school and they have got healthy recipes in it is just having the time to look at the recipe, to go out and buy the ingredients and then go home to make it.&quot;,&quot;uuid&quot;:&quot;a6292529-e471-4001-b258-a4cd65fbd388&quot;,&quot;sentenceUUID&quot;:&quot;ee5aa4c7-0a08-447b-be66-311241e23f44&quot;,&quot;indexExtendedContext&quot;:26,&quot;extendedContext&quot;:&quot;got healthy recipes in it is just having the time to look&quot;,&quot;sentenceIndex&quot;:0,&quot;paragraphIndex&quot;:162,&quot;contextRange&quot;:{&quot;items&quot;:[{&quot;text&quot;:&quot;got healthy recipes in it is just having the time to look&quot;}]},&quot;idx&quot;:328}]},&quot;8d22f5ff2f4b504c8df7c8e88e470cfc&quot;:{&quot;text&quot;:&quot;If you get what I mean, it is a process isn’t it, to be able to get there.”&quot;,&quot;suggestions&quot;:[{&quot;word&quot;:&quot;isn’t&quot;,&quot;index&quot;:127,&quot;length&quot;:5,&quot;context&quot;:&quot;a process isn’t it, to be able&quot;,&quot;suggestions&quot;:[{&quot;word&quot;:&quot;is not&quot;,&quot;score&quot;:1},{&quot;word&quot;:&quot;isn’t&quot;,&quot;score&quot;:0}],&quot;type&quot;:&quot;style&quot;,&quot;text&quot;:&quot;If you get what I mean, it is a process isn’t it, to be able to get there.”&quot;,&quot;uuid&quot;:&quot;24fb211f-d37c-4c54-a73f-29f6b8334a39&quot;,&quot;sentenceUUID&quot;:&quot;e717c145-806c-42e4-86ef-2678707f4b96&quot;,&quot;indexExtendedContext&quot;:29,&quot;extendedContext&quot;:&quot;what I mean, it is a process isn’t it, to be able to get there.”&quot;,&quot;sentenceIndex&quot;:1,&quot;paragraphIndex&quot;:162,&quot;contextRange&quot;:{&quot;items&quot;:[{&quot;text&quot;:&quot;what I mean, it is a process isn’t it, to be able to get there.”&quot;}]},&quot;idx&quot;:329}]},&quot;272d1ac05cbe8fd7ac6a370d97ff2217&quot;:{&quot;text&quot;:&quot;- P 172 Con&quot;,&quot;suggestions&quot;:[]},&quot;b21cd66fd907c685806801d3f6974f77&quot;:{&quot;text&quot;:&quot;“I think sometimes it comes down to time and you know when you've been working and you’ve got the kids sorted sometimes we don't eat until quite late, so.&quot;,&quot;suggestions&quot;:[]},&quot;fac69973074ea9b7081f60c62ea86b31&quot;:{&quot;text&quot;:&quot;You know sometimes it is more convenience than you know anything else...”&quot;,&quot;suggestions&quot;:[]},&quot;40eaffed1b2b7c03116c0369a8f0b331&quot;:{&quot;text&quot;:&quot;– P108 Con&quot;,&quot;suggestions&quot;:[]},&quot;ce75741ce8c64b263a4e1a2d29c00603&quot;:{&quot;text&quot;:&quot;Some participants also commented that even though they have good intentions of eating healthily, it can be difficult to keep their resolve to eat healthily when faced with temptations in the supermarkets.&quot;,&quot;suggestions&quot;:[]},&quot;d8536c1d247ff82e8bb46faa0a380212&quot;:{&quot;text&quot;:&quot;“Yeah, I mean I know because I go to Weight Watchers and everything my lady at my weightwatchers class is always keeping on saying ‘you need to eat more healthy, healthy, healthy, healthy, healthy’ but it is not easy and you can still go to a supermarket and think ‘oh yeah I’ve really got to be healthy because it is drummed into you to eat healthy but when you get there you think ‘oh I don’t know if I can be bothered’ or you sort of think or, oh actually you see something that catches your eye and you think ‘oh actually, I’ll have that’ or you smell the cakes in the bread department because there is some beautiful smells and you think ‘oh one cake is not going to hurt’ and then you buy it and when you get home you think, oh I really shouldn’t have brought that but oh well never mind I’ve got it I may as well eat it and it is just too late.”- P 139 Con&quot;,&quot;suggestions&quot;:[{&quot;context&quot;:&quot;g my lady at my weight&quot;,&quot;index&quot;:128,&quot;length&quot;:2,&quot;suggestions&quot;:[{&quot;score&quot;:0.9866576376244751,&quot;word&quot;:&quot;in&quot;},{&quot;score&quot;:0.013342362375524923,&quot;word&quot;:&quot;at&quot;}],&quot;type&quot;:&quot;grammar:prepositions&quot;,&quot;word&quot;:&quot;at&quot;,&quot;text&quot;:&quot;“Yeah, I mean I know because I go to Weight Watchers and everything my lady at my weightwatchers class is always keeping on saying ‘you need to eat more healthy, healthy, healthy, healthy, healthy’ but it is not easy and you can still go to a supermarket and think ‘oh yeah I’ve really got to be healthy because it is drummed into you to eat healthy but when you get there you think ‘oh I don’t know if I can be bothered’ or you sort of think or, oh actually you see something that catches your eye and you think ‘oh actually, I’ll have that’ or you smell the cakes in the bread department because there is some beautiful smells and you think ‘oh one cake is not going to hurt’ and then you buy it and when you get home you think, oh I really shouldn’t have brought that but oh well never mind I’ve got it I may as well eat it and it is just too late.”- P 139 Con&quot;,&quot;uuid&quot;:&quot;d1f787e0-19da-4bb0-9354-fb01825fe1e7&quot;,&quot;sentenceUUID&quot;:&quot;ffcda1fb-f6a8-4095-a281-1c73b398bd43&quot;,&quot;indexExtendedContext&quot;:32,&quot;extendedContext&quot;:&quot;Watchers and everything my lady at my weightwatchers class is&quot;,&quot;sentenceIndex&quot;:0,&quot;paragraphIndex&quot;:165,&quot;contextRange&quot;:{&quot;items&quot;:[{&quot;text&quot;:&quot;Watchers and everything my lady at my weightwatchers class is&quot;}]},&quot;idx&quot;:336},{&quot;context&quot;:&quot;hing that catches your eye &quot;,&quot;index&quot;:129,&quot;length&quot;:7,&quot;suggestions&quot;:[{&quot;score&quot;:0.9642927050590515,&quot;word&quot;:&quot;catch&quot;},{&quot;score&quot;:0.035707324743270874,&quot;word&quot;:&quot;catches&quot;}],&quot;type&quot;:&quot;grammar:subject_verb&quot;,&quot;word&quot;:&quot;catches&quot;,&quot;text&quot;:&quot;“Yeah, I mean I know because I go to Weight Watchers and everything my lady at my weightwatchers class is always keeping on saying ‘you need to eat more healthy, healthy, healthy, healthy, healthy’ but it is not easy and you can still go to a supermarket and think ‘oh yeah I’ve really got to be healthy because it is drummed into you to eat healthy but when you get there you think ‘oh I don’t know if I can be bothered’ or you sort of think or, oh actually you see something that catches your eye and you think ‘oh actually, I’ll have that’ or you smell the cakes in the bread department because there is some beautiful smells and you think ‘oh one cake is not going to hurt’ and then you buy it and when you get home you think, oh I really shouldn’t have brought that but oh well never mind I’ve got it I may as well eat it and it is just too late.”- P 139 Con&quot;,&quot;uuid&quot;:&quot;387d62a6-aca1-41ea-91e5-a213c9c5f55f&quot;,&quot;sentenceUUID&quot;:&quot;ffcda1fb-f6a8-4095-a281-1c73b398bd43&quot;,&quot;indexExtendedContext&quot;:32,&quot;extendedContext&quot;:&quot;actually you see something that catches your eye and you think ‘oh&quot;,&quot;sentenceIndex&quot;:0,&quot;paragraphIndex&quot;:165,&quot;contextRange&quot;:{&quot;items&quot;:[{&quot;text&quot;:&quot;actually you see something that catches your eye and you think ‘oh&quot;}]},&quot;idx&quot;:336},{&quot;context&quot;:&quot;use there is some beau&quot;,&quot;index&quot;:130,&quot;length&quot;:2,&quot;suggestions&quot;:[{&quot;score&quot;:0.9642927050590515,&quot;word&quot;:&quot;are&quot;},{&quot;score&quot;:0.035707324743270874,&quot;word&quot;:&quot;is&quot;}],&quot;type&quot;:&quot;grammar:subject_verb&quot;,&quot;word&quot;:&quot;is&quot;,&quot;text&quot;:&quot;“Yeah, I mean I know because I go to Weight Watchers and everything my lady at my weightwatchers class is always keeping on saying ‘you need to eat more healthy, healthy, healthy, healthy, healthy’ but it is not easy and you can still go to a supermarket and think ‘oh yeah I’ve really got to be healthy because it is drummed into you to eat healthy but when you get there you think ‘oh I don’t know if I can be bothered’ or you sort of think or, oh actually you see something that catches your eye and you think ‘oh actually, I’ll have that’ or you smell the cakes in the bread department because there is some beautiful smells and you think ‘oh one cake is not going to hurt’ and then you buy it and when you get home you think, oh I really shouldn’t have brought that but oh well never mind I’ve got it I may as well eat it and it is just too late.”- P 139 Con&quot;,&quot;uuid&quot;:&quot;a68c4ccd-2ad2-46c8-ab52-3dea5060c36b&quot;,&quot;sentenceUUID&quot;:&quot;ffcda1fb-f6a8-4095-a281-1c73b398bd43&quot;,&quot;indexExtendedContext&quot;:25,&quot;extendedContext&quot;:&quot;department because there is some beautiful smells and&quot;,&quot;sentenceIndex&quot;:0,&quot;paragraphIndex&quot;:165,&quot;contextRange&quot;:{&quot;items&quot;:[{&quot;text&quot;:&quot;department because there is some beautiful smells and&quot;}]},&quot;idx&quot;:336},{&quot;context&quot;:&quot; one cake is not going&quot;,&quot;index&quot;:131,&quot;length&quot;:2,&quot;suggestions&quot;:[{&quot;score&quot;:0.9642927050590515,&quot;word&quot;:&quot;are&quot;},{&quot;score&quot;:0.035707324743270874,&quot;word&quot;:&quot;is&quot;}],&quot;type&quot;:&quot;grammar:subject_verb&quot;,&quot;word&quot;:&quot;is&quot;,&quot;text&quot;:&quot;“Yeah, I mean I know because I go to Weight Watchers and everything my lady at my weightwatchers class is always keeping on saying ‘you need to eat more healthy, healthy, healthy, healthy, healthy’ but it is not easy and you can still go to a supermarket and think ‘oh yeah I’ve really got to be healthy because it is drummed into you to eat healthy but when you get there you think ‘oh I don’t know if I can be bothered’ or you sort of think or, oh actually you see something that catches your eye and you think ‘oh actually, I’ll have that’ or you smell the cakes in the bread department because there is some beautiful smells and you think ‘oh one cake is not going to hurt’ and then you buy it and when you get home you think, oh I really shouldn’t have brought that but oh well never mind I’ve got it I may as well eat it and it is just too late.”- P 139 Con&quot;,&quot;uuid&quot;:&quot;bd967187-8c83-4f42-a4d2-0307cbfdb706&quot;,&quot;sentenceUUID&quot;:&quot;ffcda1fb-f6a8-4095-a281-1c73b398bd43&quot;,&quot;indexExtendedContext&quot;:27,&quot;extendedContext&quot;:&quot;and you think ‘oh one cake is not going to hurt’ and then&quot;,&quot;sentenceIndex&quot;:0,&quot;paragraphIndex&quot;:165,&quot;contextRange&quot;:{&quot;items&quot;:[{&quot;text&quot;:&quot;and you think ‘oh one cake is not going to hurt’ and then&quot;}]},&quot;idx&quot;:336}]},&quot;decbeab2d5ffd09f3f841dce70cc31f0&quot;:{&quot;text&quot;:&quot;While participants described healthy eating as primarily their personal responsibly some mentioned strategies that supermarkets could take, including improving the price, promotions and placement balance between healthy and unhealthy products.&quot;,&quot;suggestions&quot;:[{&quot;context&quot;:&quot; personal responsibly some ment&quot;,&quot;index&quot;:132,&quot;length&quot;:11,&quot;suggestions&quot;:[{&quot;score&quot;:0.9666555307808027,&quot;word&quot;:&quot;responsibly,&quot;},{&quot;score&quot;:0.03334446921919727,&quot;word&quot;:&quot;responsibly&quot;}],&quot;type&quot;:&quot;punctuation:comma&quot;,&quot;word&quot;:&quot;responsibly&quot;,&quot;text&quot;:&quot;While participants described healthy eating as primarily their personal responsibly some mentioned strategies that supermarkets could take, including improving the price, promotions and placement balance between healthy and unhealthy products.&quot;,&quot;uuid&quot;:&quot;1436b102-2d5d-45c1-b985-1b94c00ef5b6&quot;,&quot;sentenceUUID&quot;:&quot;9af2cdf6-7706-453e-a7da-c148dbfaf7d4&quot;,&quot;indexExtendedContext&quot;:25,&quot;extendedContext&quot;:&quot;primarily their personal responsibly some mentioned strategies&quot;,&quot;sentenceIndex&quot;:0,&quot;paragraphIndex&quot;:166,&quot;contextRange&quot;:{&quot;items&quot;:[{&quot;text&quot;:&quot;primarily their personal responsibly some mentioned strategies&quot;}]},&quot;idx&quot;:337},{&quot;context&quot;:&quot;he price, promotions and place&quot;,&quot;index&quot;:133,&quot;length&quot;:10,&quot;suggestions&quot;:[{&quot;score&quot;:0.9991232752799988,&quot;word&quot;:&quot;promotion&quot;},{&quot;score&quot;:0.0008767118561081588,&quot;word&quot;:&quot;promotions&quot;}],&quot;type&quot;:&quot;grammar:noun_number&quot;,&quot;word&quot;:&quot;promotions&quot;,&quot;text&quot;:&quot;While participants described healthy eating as primarily their personal responsibly some mentioned strategies that supermarkets could take, including improving the price, promotions and placement balance between healthy and unhealthy products.&quot;,&quot;uuid&quot;:&quot;128ea99e-eeab-4c40-8aaa-e0d9bf7de48b&quot;,&quot;sentenceUUID&quot;:&quot;9af2cdf6-7706-453e-a7da-c148dbfaf7d4&quot;,&quot;indexExtendedContext&quot;:31,&quot;extendedContext&quot;:&quot;including improving the price, promotions and placement balance between&quot;,&quot;sentenceIndex&quot;:0,&quot;paragraphIndex&quot;:166,&quot;contextRange&quot;:{&quot;items&quot;:[{&quot;text&quot;:&quot;including improving the price, promotions and placement balance between&quot;}]},&quot;idx&quot;:337}]},&quot;1aa616816603e738aa7c4461db4843e0&quot;:{&quot;text&quot;:&quot;“Uh they could reduce the price of it, because quite honestly it costs a lot more to eat healthy than it does to eat, a four-pack of chocolate for example is a pound, and, like, a four pack of apples is one pound fifty.&quot;,&quot;suggestions&quot;:[{&quot;context&quot;:&quot;“Uh they coul&quot;,&quot;index&quot;:134,&quot;length&quot;:3,&quot;suggestions&quot;:[{&quot;score&quot;:0.8002580165786142,&quot;word&quot;:&quot;“Uh,&quot;},{&quot;score&quot;:0.19974198342138577,&quot;word&quot;:&quot;“Uh&quot;}],&quot;type&quot;:&quot;punctuation:comma&quot;,&quot;word&quot;:&quot;“Uh&quot;,&quot;text&quot;:&quot;“Uh they could reduce the price of it, because quite honestly it costs a lot more to eat healthy than it does to eat, a four-pack of chocolate for example is a pound, and, like, a four pack of apples is one pound fifty.&quot;,&quot;uuid&quot;:&quot;aa40e9a7-ba97-4a81-89cc-3ecc335aa745&quot;,&quot;sentenceUUID&quot;:&quot;414169ea-2c04-46f9-a895-19341d44024e&quot;,&quot;indexExtendedContext&quot;:0,&quot;extendedContext&quot;:&quot;“Uh they could reduce the price&quot;,&quot;sentenceIndex&quot;:0,&quot;paragraphIndex&quot;:167,&quot;contextRange&quot;:{&quot;items&quot;:[{&quot;text&quot;:&quot;“Uh they could reduce the price&quot;}]},&quot;idx&quot;:338},{&quot;context&quot;:&quot;t does to eat, a four-pa&quot;,&quot;index&quot;:135,&quot;length&quot;:4,&quot;suggestions&quot;:[{&quot;score&quot;:0.9858808453183938,&quot;word&quot;:&quot;eat&quot;},{&quot;score&quot;:0.014119154681606141,&quot;word&quot;:&quot;eat,&quot;}],&quot;type&quot;:&quot;punctuation:comma&quot;,&quot;word&quot;:&quot;eat,&quot;,&quot;text&quot;:&quot;“Uh they could reduce the price of it, because quite honestly it costs a lot more to eat healthy than it does to eat, a four-pack of chocolate for example is a pound, and, like, a four pack of apples is one pound fifty.&quot;,&quot;uuid&quot;:&quot;f05394c8-d2bf-4e5e-a49b-dbc30af18fe7&quot;,&quot;sentenceUUID&quot;:&quot;414169ea-2c04-46f9-a895-19341d44024e&quot;,&quot;indexExtendedContext&quot;:28,&quot;extendedContext&quot;:&quot;eat healthy than it does to eat, a four-pack of chocolate&quot;,&quot;sentenceIndex&quot;:0,&quot;paragraphIndex&quot;:167,&quot;contextRange&quot;:{&quot;items&quot;:[{&quot;text&quot;:&quot;eat healthy than it does to eat, a four-pack of chocolate&quot;}]},&quot;idx&quot;:338},{&quot;context&quot;:&quot;r-pack of chocolate for examp&quot;,&quot;index&quot;:136,&quot;length&quot;:9,&quot;suggestions&quot;:[{&quot;score&quot;:0.9668765899957497,&quot;word&quot;:&quot;chocolate,&quot;},{&quot;score&quot;:0.033123410004250335,&quot;word&quot;:&quot;chocolate&quot;}],&quot;type&quot;:&quot;punctuation:comma&quot;,&quot;word&quot;:&quot;chocolate&quot;,&quot;text&quot;:&quot;“Uh they could reduce the price of it, because quite honestly it costs a lot more to eat healthy than it does to eat, a four-pack of chocolate for example is a pound, and, like, a four pack of apples is one pound fifty.&quot;,&quot;uuid&quot;:&quot;d0246317-4090-458c-897e-434ed4392ac6&quot;,&quot;sentenceUUID&quot;:&quot;414169ea-2c04-46f9-a895-19341d44024e&quot;,&quot;indexExtendedContext&quot;:28,&quot;extendedContext&quot;:&quot;does to eat, a four-pack of chocolate for example is a pound, and,&quot;,&quot;sentenceIndex&quot;:0,&quot;paragraphIndex&quot;:167,&quot;contextRange&quot;:{&quot;items&quot;:[{&quot;text&quot;:&quot;does to eat, a four-pack of chocolate for example is a pound, and,&quot;}]},&quot;idx&quot;:338},{&quot;context&quot;:&quot;olate for example is a poun&quot;,&quot;index&quot;:137,&quot;length&quot;:7,&quot;suggestions&quot;:[{&quot;score&quot;:0.9552207491289469,&quot;word&quot;:&quot;example,&quot;},{&quot;score&quot;:0.044779250871053014,&quot;word&quot;:&quot;example&quot;}],&quot;type&quot;:&quot;punctuation:comma&quot;,&quot;word&quot;:&quot;example&quot;,&quot;text&quot;:&quot;“Uh they could reduce the price of it, because quite honestly it costs a lot more to eat healthy than it does to eat, a four-pack of chocolate for example is a pound, and, like, a four pack of apples is one pound fifty.&quot;,&quot;uuid&quot;:&quot;4b926f9a-b76c-4412-b423-22fd7221950d&quot;,&quot;sentenceUUID&quot;:&quot;414169ea-2c04-46f9-a895-19341d44024e&quot;,&quot;indexExtendedContext&quot;:27,&quot;extendedContext&quot;:&quot;four-pack of chocolate for example is a pound, and, like, a&quot;,&quot;sentenceIndex&quot;:0,&quot;paragraphIndex&quot;:167,&quot;contextRange&quot;:{&quot;items&quot;:[{&quot;text&quot;:&quot;four-pack of chocolate for example is a pound, and, like, a&quot;}]},&quot;idx&quot;:338}]},&quot;409dea490841e84d7076e6a9089d0ac5&quot;:{&quot;text&quot;:&quot;Do you know what I mean?&quot;,&quot;suggestions&quot;:[]},&quot;399ebb84e8e94a1fe577d217e56edc50&quot;:{&quot;text&quot;:&quot;It just doesn’t make any sense.”&quot;,&quot;suggestions&quot;:[{&quot;word&quot;:&quot;doesn’t&quot;,&quot;index&quot;:138,&quot;length&quot;:7,&quot;context&quot;:&quot;It just doesn’t make any sense.”&quot;,&quot;suggestions&quot;:[{&quot;word&quot;:&quot;does not&quot;,&quot;score&quot;:1},{&quot;word&quot;:&quot;doesn’t&quot;,&quot;score&quot;:0}],&quot;type&quot;:&quot;style&quot;,&quot;text&quot;:&quot;It just doesn’t make any sense.”&quot;,&quot;uuid&quot;:&quot;e8471405-d1d3-43ab-aabf-23bf0cef80bc&quot;,&quot;sentenceUUID&quot;:&quot;74f08d6f-5819-4088-9cf5-0bb0f03c7687&quot;,&quot;indexExtendedContext&quot;:null,&quot;extendedContext&quot;:&quot;It just doesn’t make any sense.”&quot;,&quot;sentenceIndex&quot;:2,&quot;paragraphIndex&quot;:167,&quot;contextRange&quot;:{&quot;items&quot;:[{&quot;text&quot;:&quot;It just doesn’t make any sense.”&quot;}]},&quot;idx&quot;:340}]},&quot;f993f3821b9e79fc60de6a55c52f4730&quot;:{&quot;text&quot;:&quot;- P163 Con&quot;,&quot;suggestions&quot;:[]},&quot;44ad0801435cb8890080aa1dd04779f9&quot;:{&quot;text&quot;:&quot;“Um, for me, sort of, target their promotions towards healthier stuff.&quot;,&quot;suggestions&quot;:[]},&quot;4da474ea2d44a3f0b6c618320d247911&quot;:{&quot;text&quot;:&quot;You know, rather than having so much of the you know, kind of, the unhealthy stuff on offer, all of the healthy foods on promotion and that kind of thing.”&quot;,&quot;suggestions&quot;:[{&quot;context&quot;:&quot;having so much of the yo&quot;,&quot;index&quot;:139,&quot;length&quot;:4,&quot;suggestions&quot;:[{&quot;word&quot;:&quot;many&quot;,&quot;score&quot;:0.7281710527871303},{&quot;word&quot;:&quot;much&quot;,&quot;score&quot;:0.27182894721286965}],&quot;word&quot;:&quot;much&quot;,&quot;type&quot;:&quot;vocabulary:confusing-words&quot;,&quot;text&quot;:&quot;You know, rather than having so much of the you know, kind of, the unhealthy stuff on offer, all of the healthy foods on promotion and that kind of thing.”&quot;,&quot;uuid&quot;:&quot;3f69d8ea-0211-41a4-8ff9-bd46aaf91ff1&quot;,&quot;sentenceUUID&quot;:&quot;eedcfa40-091b-46f9-a133-b7f5d78704e2&quot;,&quot;indexExtendedContext&quot;:28,&quot;extendedContext&quot;:&quot;know, rather than having so much of the you know, kind of,&quot;,&quot;sentenceIndex&quot;:1,&quot;paragraphIndex&quot;:168,&quot;contextRange&quot;:{&quot;items&quot;:[{&quot;text&quot;:&quot;know, rather than having so much of the you know, kind of,&quot;}]},&quot;idx&quot;:343},{&quot;context&quot;:&quot;o much of the you know,&quot;,&quot;index&quot;:140,&quot;length&quot;:3,&quot;suggestions&quot;:[{&quot;score&quot;:0.8595974445343018,&quot;word&quot;:&quot;the,&quot;},{&quot;score&quot;:0.14040255546569824,&quot;word&quot;:&quot;the&quot;}],&quot;type&quot;:&quot;punctuation:comma&quot;,&quot;word&quot;:&quot;the&quot;,&quot;text&quot;:&quot;You know, rather than having so much of the you know, kind of, the unhealthy stuff on offer, all of the healthy foods on promotion and that kind of thing.”&quot;,&quot;uuid&quot;:&quot;b505c7be-d4d8-460f-9e26-2dd6f8d01a1c&quot;,&quot;sentenceUUID&quot;:&quot;eedcfa40-091b-46f9-a133-b7f5d78704e2&quot;,&quot;indexExtendedContext&quot;:30,&quot;extendedContext&quot;:&quot;rather than having so much of the you know, kind of, the unhealthy&quot;,&quot;sentenceIndex&quot;:1,&quot;paragraphIndex&quot;:168,&quot;contextRange&quot;:{&quot;items&quot;:[{&quot;text&quot;:&quot;rather than having so much of the you know, kind of, the unhealthy&quot;}]},&quot;idx&quot;:343},{&quot;context&quot;:&quot;now, kind of, the unhea&quot;,&quot;index&quot;:141,&quot;length&quot;:3,&quot;suggestions&quot;:[{&quot;score&quot;:0.9998489582072596,&quot;word&quot;:&quot;of&quot;},{&quot;score&quot;:0.00015104179274044282,&quot;word&quot;:&quot;of,&quot;}],&quot;type&quot;:&quot;punctuation:comma&quot;,&quot;word&quot;:&quot;of,&quot;,&quot;text&quot;:&quot;You know, rather than having so much of the you know, kind of, the unhealthy stuff on offer, all of the healthy foods on promotion and that kind of thing.”&quot;,&quot;uuid&quot;:&quot;6a7b7f1b-7583-487d-9a6c-f23740b75f2a&quot;,&quot;sentenceUUID&quot;:&quot;eedcfa40-091b-46f9-a133-b7f5d78704e2&quot;,&quot;indexExtendedContext&quot;:27,&quot;extendedContext&quot;:&quot;much of the you know, kind of, the unhealthy stuff on offer,&quot;,&quot;sentenceIndex&quot;:1,&quot;paragraphIndex&quot;:168,&quot;contextRange&quot;:{&quot;items&quot;:[{&quot;text&quot;:&quot;much of the you know, kind of, the unhealthy stuff on offer,&quot;}]},&quot;idx&quot;:343},{&quot;context&quot;:&quot; kind of, the unhealthy &quot;,&quot;index&quot;:142,&quot;length&quot;:13,&quot;suggestions&quot;:[{&quot;score&quot;:0.9862412292216279,&quot;word&quot;:&quot;unhealthy&quot;},{&quot;score&quot;:0.013758770778372016,&quot;word&quot;:&quot;the unhealthy&quot;}],&quot;type&quot;:&quot;grammar:article&quot;,&quot;word&quot;:&quot;the unhealthy&quot;,&quot;text&quot;:&quot;You know, rather than having so much of the you know, kind of, the unhealthy stuff on offer, all of the healthy foods on promotion and that kind of thing.”&quot;,&quot;uuid&quot;:&quot;c92b60f9-971d-4a7c-97f8-4a356bf4abee&quot;,&quot;sentenceUUID&quot;:&quot;eedcfa40-091b-46f9-a133-b7f5d78704e2&quot;,&quot;indexExtendedContext&quot;:26,&quot;extendedContext&quot;:&quot;of the you know, kind of, the unhealthy stuff on offer, all of the&quot;,&quot;sentenceIndex&quot;:1,&quot;paragraphIndex&quot;:168,&quot;contextRange&quot;:{&quot;items&quot;:[{&quot;text&quot;:&quot;of the you know, kind of, the unhealthy stuff on offer, all of the&quot;}]},&quot;idx&quot;:343},{&quot;word&quot;:&quot;all of the&quot;,&quot;index&quot;:143,&quot;length&quot;:10,&quot;context&quot;:&quot;on offer, all of the healthy foods on pr&quot;,&quot;suggestions&quot;:[{&quot;word&quot;:&quot;all the&quot;,&quot;score&quot;:1},{&quot;word&quot;:&quot;all of the&quot;,&quot;score&quot;:0}],&quot;type&quot;:&quot;style&quot;,&quot;text&quot;:&quot;You know, rather than having so much of the you know, kind of, the unhealthy stuff on offer, all of the healthy foods on promotion and that kind of thing.”&quot;,&quot;uuid&quot;:&quot;1dcf31a3-3a2f-4265-842c-a2b7052249d6&quot;,&quot;sentenceUUID&quot;:&quot;eedcfa40-091b-46f9-a133-b7f5d78704e2&quot;,&quot;indexExtendedContext&quot;:26,&quot;extendedContext&quot;:&quot;unhealthy stuff on offer, all of the healthy foods on promotion&quot;,&quot;sentenceIndex&quot;:1,&quot;paragraphIndex&quot;:168,&quot;contextRange&quot;:{&quot;items&quot;:[{&quot;text&quot;:&quot;unhealthy stuff on offer, all of the healthy foods on promotion&quot;}]},&quot;idx&quot;:343},{&quot;context&quot;:&quot;thy foods on promotion&quot;,&quot;index&quot;:144,&quot;length&quot;:2,&quot;suggestions&quot;:[{&quot;score&quot;:0.9657846570793646,&quot;word&quot;:&quot;for&quot;},{&quot;score&quot;:0.0342153429206354,&quot;word&quot;:&quot;on&quot;}],&quot;type&quot;:&quot;grammar:prepositions&quot;,&quot;word&quot;:&quot;on&quot;,&quot;text&quot;:&quot;You know, rather than having so much of the you know, kind of, the unhealthy stuff on offer, all of the healthy foods on promotion and that kind of thing.”&quot;,&quot;uuid&quot;:&quot;0263cb60-531f-4fc9-8c7d-9549ec27dd05&quot;,&quot;sentenceUUID&quot;:&quot;eedcfa40-091b-46f9-a133-b7f5d78704e2&quot;,&quot;indexExtendedContext&quot;:25,&quot;extendedContext&quot;:&quot;all of the healthy foods on promotion and that kind of&quot;,&quot;sentenceIndex&quot;:1,&quot;paragraphIndex&quot;:168,&quot;contextRange&quot;:{&quot;items&quot;:[{&quot;text&quot;:&quot;all of the healthy foods on promotion and that kind of&quot;}]},&quot;idx&quot;:343}]},&quot;49a6ac5a5da88c5f1c5130e0a2b0a9ab&quot;:{&quot;text&quot;:&quot;- P108 Con&quot;,&quot;suggestions&quot;:[]},&quot;32b7d7a60df230ba46c71175cb8820d2&quot;:{&quot;text&quot;:&quot;“They could probably offer more fresh vegetables and fruit because that’s like one corner of the store…….I don’t know, just make it more accessible, like put them at the front or near the tills, so you definitely have to walk past them.”&quot;,&quot;suggestions&quot;:[{&quot;context&quot;:&quot;ble, like put them at t&quot;,&quot;index&quot;:145,&quot;length&quot;:3,&quot;suggestions&quot;:[{&quot;word&quot;:&quot;putting&quot;,&quot;score&quot;:0.9324849269356965},{&quot;word&quot;:&quot;put&quot;,&quot;score&quot;:0.06751507306430346}],&quot;word&quot;:&quot;put&quot;,&quot;type&quot;:&quot;vocabulary:confusing-words&quot;,&quot;text&quot;:&quot;“They could probably offer more fresh vegetables and fruit because that’s like one corner of the store…….I don’t know, just make it more accessible, like put them at the front or near the tills, so you definitely have to walk past them.”&quot;,&quot;uuid&quot;:&quot;5d9e3f34-4f07-4588-9ebc-6e7595625f5c&quot;,&quot;sentenceUUID&quot;:&quot;2959af18-1fe4-4a0c-bd83-8cfc60595245&quot;,&quot;indexExtendedContext&quot;:25,&quot;extendedContext&quot;:&quot;it more accessible, like put them at the front or near&quot;,&quot;sentenceIndex&quot;:0,&quot;paragraphIndex&quot;:169,&quot;contextRange&quot;:{&quot;items&quot;:[{&quot;text&quot;:&quot;it more accessible, like put them at the front or near&quot;}]},&quot;idx&quot;:345}]},&quot;2dbcdce2191e3a9340b82af51e1f2d84&quot;:{&quot;text&quot;:&quot;- P074 Int “they could put the fruit at the counters and make it more accessible and attractive.&quot;,&quot;suggestions&quot;:[]},&quot;b435a9f886a7499b6e11c576e076e01f&quot;:{&quot;text&quot;:&quot;They don’t, it’s all sweets and things like that, crisps and stuff, you don’t see apples and bananas and oranges that easy accessed.”&quot;,&quot;suggestions&quot;:[{&quot;word&quot;:&quot;don’t&quot;,&quot;index&quot;:146,&quot;length&quot;:5,&quot;context&quot;:&quot;tuff, you don’t see apples and&quot;,&quot;suggestions&quot;:[{&quot;word&quot;:&quot;do not&quot;,&quot;score&quot;:1},{&quot;word&quot;:&quot;don’t&quot;,&quot;score&quot;:0}],&quot;type&quot;:&quot;style&quot;,&quot;text&quot;:&quot;They don’t, it’s all sweets and things like that, crisps and stuff, you don’t see apples and bananas and oranges that easy accessed.”&quot;,&quot;uuid&quot;:&quot;825d94c2-a9a3-456e-b906-df14df02e3f0&quot;,&quot;sentenceUUID&quot;:&quot;4a3ba98b-e46b-44bb-a78b-776b6bbcc47d&quot;,&quot;indexExtendedContext&quot;:28,&quot;extendedContext&quot;:&quot;that, crisps and stuff, you don’t see apples and bananas and&quot;,&quot;sentenceIndex&quot;:2,&quot;paragraphIndex&quot;:169,&quot;contextRange&quot;:{&quot;items&quot;:[{&quot;text&quot;:&quot;that, crisps and stuff, you don’t see apples and bananas and&quot;}]},&quot;idx&quot;:347}]},&quot;e24a3e5e8e2875ba28646a2d359b5c30&quot;:{&quot;text&quot;:&quot;- P 041 Int&quot;,&quot;suggestions&quot;:[]},&quot;d21887d1db1d3967e7a7bb5f796f1c08&quot;:{&quot;text&quot;:&quot;Some women expressed that supermarkets could offer a better range of healthy meal options which were quick and convenient to cook.&quot;,&quot;suggestions&quot;:[]},&quot;959db99d35fb591e8782b2085edbb794&quot;:{&quot;text&quot;:&quot;“I think you know any, sort of, health options convenience stuff.&quot;,&quot;suggestions&quot;:[{&quot;context&quot;:&quot; you know any, sort of, &quot;,&quot;index&quot;:147,&quot;length&quot;:4,&quot;suggestions&quot;:[{&quot;score&quot;:0.9998102304762184,&quot;word&quot;:&quot;any&quot;},{&quot;score&quot;:0.0001897695237815703,&quot;word&quot;:&quot;any,&quot;}],&quot;type&quot;:&quot;punctuation:comma&quot;,&quot;word&quot;:&quot;any,&quot;,&quot;text&quot;:&quot;“I think you know any, sort of, health options convenience stuff.&quot;,&quot;uuid&quot;:&quot;029c421b-470d-45fa-87a0-cbffb21d4aee&quot;,&quot;sentenceUUID&quot;:&quot;8294b1b9-d55b-4289-b654-c1f2cbe67ec2&quot;,&quot;indexExtendedContext&quot;:null,&quot;extendedContext&quot;:&quot;“I think you know any, sort of, health options convenience&quot;,&quot;sentenceIndex&quot;:0,&quot;paragraphIndex&quot;:171,&quot;contextRange&quot;:{&quot;items&quot;:[{&quot;text&quot;:&quot;“I think you know any, sort of, health options convenience&quot;}]},&quot;idx&quot;:350},{&quot;context&quot;:&quot;any, sort of, health op&quot;,&quot;index&quot;:148,&quot;length&quot;:3,&quot;suggestions&quot;:[{&quot;score&quot;:0.9999167463721909,&quot;word&quot;:&quot;of&quot;},{&quot;score&quot;:0.00008325362780911593,&quot;word&quot;:&quot;of,&quot;}],&quot;type&quot;:&quot;punctuation:comma&quot;,&quot;word&quot;:&quot;of,&quot;,&quot;text&quot;:&quot;“I think you know any, sort of, health options convenience stuff.&quot;,&quot;uuid&quot;:&quot;a996e925-97fd-487e-9f21-e9dd15181ec4&quot;,&quot;sentenceUUID&quot;:&quot;8294b1b9-d55b-4289-b654-c1f2cbe67ec2&quot;,&quot;indexExtendedContext&quot;:25,&quot;extendedContext&quot;:&quot;think you know any, sort of, health options convenience&quot;,&quot;sentenceIndex&quot;:0,&quot;paragraphIndex&quot;:171,&quot;contextRange&quot;:{&quot;items&quot;:[{&quot;text&quot;:&quot;think you know any, sort of, health options convenience&quot;}]},&quot;idx&quot;:350},{&quot;context&quot;:&quot;f, health options convenien&quot;,&quot;index&quot;:149,&quot;length&quot;:7,&quot;suggestions&quot;:[{&quot;score&quot;:0.8547811294249205,&quot;word&quot;:&quot;options,&quot;},{&quot;score&quot;:0.14521887057507948,&quot;word&quot;:&quot;options&quot;}],&quot;type&quot;:&quot;punctuation:comma&quot;,&quot;word&quot;:&quot;options&quot;,&quot;text&quot;:&quot;“I think you know any, sort of, health options convenience stuff.&quot;,&quot;uuid&quot;:&quot;4e013614-cf4a-4ba9-a17e-02c5029fdd6b&quot;,&quot;sentenceUUID&quot;:&quot;8294b1b9-d55b-4289-b654-c1f2cbe67ec2&quot;,&quot;indexExtendedContext&quot;:26,&quot;extendedContext&quot;:&quot;know any, sort of, health options convenience stuff.&quot;,&quot;sentenceIndex&quot;:0,&quot;paragraphIndex&quot;:171,&quot;contextRange&quot;:{&quot;items&quot;:[{&quot;text&quot;:&quot;know any, sort of, health options convenience stuff.&quot;}]},&quot;idx&quot;:350},{&quot;context&quot;:&quot;h options convenience stuff.&quot;,&quot;index&quot;:150,&quot;length&quot;:11,&quot;suggestions&quot;:[{&quot;score&quot;:0.6740133963231264,&quot;word&quot;:&quot;convenience,&quot;},{&quot;score&quot;:0.32598660367687354,&quot;word&quot;:&quot;convenience&quot;}],&quot;type&quot;:&quot;punctuation:comma&quot;,&quot;word&quot;:&quot;convenience&quot;,&quot;text&quot;:&quot;“I think you know any, sort of, health options convenience stuff.&quot;,&quot;uuid&quot;:&quot;50a6097e-997c-4059-8e16-9beef08b051c&quot;,&quot;sentenceUUID&quot;:&quot;8294b1b9-d55b-4289-b654-c1f2cbe67ec2&quot;,&quot;indexExtendedContext&quot;:29,&quot;extendedContext&quot;:&quot;any, sort of, health options convenience stuff.&quot;,&quot;sentenceIndex&quot;:0,&quot;paragraphIndex&quot;:171,&quot;contextRange&quot;:{&quot;items&quot;:[{&quot;text&quot;:&quot;any, sort of, health options convenience stuff.&quot;}]},&quot;idx&quot;:350}]},&quot;665ecc9716ed9810eb4535d9771ff6e6&quot;:{&quot;text&quot;:&quot;I think we try and be a bit selective about what we’re choosing but um yeah I think having a good selection of healthy quick foods you know is helpful” - P108Con&quot;,&quot;suggestions&quot;:[{&quot;word&quot;:&quot;we’re&quot;,&quot;index&quot;:151,&quot;length&quot;:5,&quot;context&quot;:&quot;bout what we’re choosing but u&quot;,&quot;suggestions&quot;:[{&quot;word&quot;:&quot;we are&quot;,&quot;score&quot;:1},{&quot;word&quot;:&quot;we’re&quot;,&quot;score&quot;:0}],&quot;type&quot;:&quot;style&quot;,&quot;text&quot;:&quot;I think we try and be a bit selective about what we’re choosing but um yeah I think having a good selection of healthy quick foods you know is helpful” - P108Con&quot;,&quot;uuid&quot;:&quot;edeac3d8-928f-4d0e-bac2-15a33a2ca9f3&quot;,&quot;sentenceUUID&quot;:&quot;864d67b2-4ea2-490f-a5e7-3dd41e728594&quot;,&quot;indexExtendedContext&quot;:25,&quot;extendedContext&quot;:&quot;bit selective about what we’re choosing but um yeah I think&quot;,&quot;sentenceIndex&quot;:1,&quot;paragraphIndex&quot;:171,&quot;contextRange&quot;:{&quot;items&quot;:[{&quot;text&quot;:&quot;bit selective about what we’re choosing but um yeah I think&quot;}]},&quot;idx&quot;:351},{&quot;context&quot;:&quot;hat we’re choosing but um ye&quot;,&quot;index&quot;:152,&quot;length&quot;:8,&quot;suggestions&quot;:[{&quot;score&quot;:0.7723164673494767,&quot;word&quot;:&quot;choosing,&quot;},{&quot;score&quot;:0.22768353265052338,&quot;word&quot;:&quot;choosing&quot;}],&quot;type&quot;:&quot;punctuation:comma&quot;,&quot;word&quot;:&quot;choosing&quot;,&quot;text&quot;:&quot;I think we try and be a bit selective about what we’re choosing but um yeah I think having a good selection of healthy quick foods you know is helpful” - P108Con&quot;,&quot;uuid&quot;:&quot;91e9343b-14c3-48d7-b752-5dd086b6e86b&quot;,&quot;sentenceUUID&quot;:&quot;864d67b2-4ea2-490f-a5e7-3dd41e728594&quot;,&quot;indexExtendedContext&quot;:27,&quot;extendedContext&quot;:&quot;selective about what we’re choosing but um yeah I think having&quot;,&quot;sentenceIndex&quot;:1,&quot;paragraphIndex&quot;:171,&quot;contextRange&quot;:{&quot;items&quot;:[{&quot;text&quot;:&quot;selective about what we’re choosing but um yeah I think having&quot;}]},&quot;idx&quot;:351},{&quot;context&quot;:&quot;osing but um yeah I th&quot;,&quot;index&quot;:153,&quot;length&quot;:2,&quot;suggestions&quot;:[{&quot;score&quot;:0.6625710923245874,&quot;word&quot;:&quot;um,&quot;},{&quot;score&quot;:0.3374289076754125,&quot;word&quot;:&quot;um&quot;}],&quot;type&quot;:&quot;punctuation:comma&quot;,&quot;word&quot;:&quot;um&quot;,&quot;text&quot;:&quot;I think we try and be a bit selective about what we’re choosing but um yeah I think having a good selection of healthy quick foods you know is helpful” - P108Con&quot;,&quot;uuid&quot;:&quot;61a063fe-997e-48c1-9a95-c218f6a45293&quot;,&quot;sentenceUUID&quot;:&quot;864d67b2-4ea2-490f-a5e7-3dd41e728594&quot;,&quot;indexExtendedContext&quot;:30,&quot;extendedContext&quot;:&quot;about what we’re choosing but um yeah I think having a good&quot;,&quot;sentenceIndex&quot;:1,&quot;paragraphIndex&quot;:171,&quot;contextRange&quot;:{&quot;items&quot;:[{&quot;text&quot;:&quot;about what we’re choosing but um yeah I think having a good&quot;}]},&quot;idx&quot;:351},{&quot;context&quot;:&quot;thy quick foods you know &quot;,&quot;index&quot;:154,&quot;length&quot;:5,&quot;suggestions&quot;:[{&quot;score&quot;:0.7315592547786458,&quot;word&quot;:&quot;foods,&quot;},{&quot;score&quot;:0.2684407452213542,&quot;word&quot;:&quot;foods&quot;}],&quot;type&quot;:&quot;punctuation:comma&quot;,&quot;word&quot;:&quot;foods&quot;,&quot;text&quot;:&quot;I think we try and be a bit selective about what we’re choosing but um yeah I think having a good selection of healthy quick foods you know is helpful” - P108Con&quot;,&quot;uuid&quot;:&quot;0492a99d-e0e8-422a-8e92-24cdb611bd6d&quot;,&quot;sentenceUUID&quot;:&quot;864d67b2-4ea2-490f-a5e7-3dd41e728594&quot;,&quot;indexExtendedContext&quot;:27,&quot;extendedContext&quot;:&quot;selection of healthy quick foods you know is helpful” - P108Con&quot;,&quot;sentenceIndex&quot;:1,&quot;paragraphIndex&quot;:171,&quot;contextRange&quot;:{&quot;items&quot;:[{&quot;text&quot;:&quot;selection of healthy quick foods you know is helpful” - P108Con&quot;}]},&quot;idx&quot;:351}]},&quot;219565f63cb56022b4ffa5e86a6ece6e&quot;:{&quot;text&quot;:&quot;A number of women acknowledged that while there are ways in which supermarkets could better support customers to make more healthy choices, they are ultimately businesses, driven by commercial interests.&quot;,&quot;suggestions&quot;:[]},&quot;c00be37b4322f36b414273e6ad8f57d0&quot;:{&quot;text&quot;:&quot;“Um, yeah it’s ok but like I say, you know, the supermarket’s aren’t silly, you know, they put things like at the front where they know children will like spot it straight away sort of thing… they’re just trying to make money aren’t they?”- P010 Int&quot;,&quot;suggestions&quot;:[]},&quot;31320e0154eabe73351ee3c3cacf5ee7&quot;:{&quot;text&quot;:&quot;“I think there’s shops as well, that do play a big part in that as well, and how they do their advertising and what they put on the first thingy, as you walk in, and the smell of the food and you know what I mean?&quot;,&quot;suggestions&quot;:[{&quot;word&quot;:&quot;there’s&quot;,&quot;index&quot;:155,&quot;length&quot;:7,&quot;context&quot;:&quot;“I think there’s shops as well, t&quot;,&quot;suggestions&quot;:[{&quot;word&quot;:&quot;there is&quot;,&quot;score&quot;:0.5},{&quot;word&quot;:&quot;there has&quot;,&quot;score&quot;:0.5},{&quot;word&quot;:&quot;there’s&quot;,&quot;score&quot;:0}],&quot;type&quot;:&quot;style&quot;,&quot;text&quot;:&quot;“I think there’s shops as well, that do play a big part in that as well, and how they do their advertising and what they put on the first thingy, as you walk in, and the smell of the food and you know what I mean?&quot;,&quot;uuid&quot;:&quot;adda0757-1cf8-4c49-a047-4b626ab3184a&quot;,&quot;sentenceUUID&quot;:&quot;cb1c1bc4-2202-422b-a2d7-e0471434d1a7&quot;,&quot;indexExtendedContext&quot;:null,&quot;extendedContext&quot;:&quot;“I think there’s shops as well, that do play&quot;,&quot;sentenceIndex&quot;:0,&quot;paragraphIndex&quot;:174,&quot;contextRange&quot;:{&quot;items&quot;:[{&quot;text&quot;:&quot;“I think there’s shops as well, that do play&quot;}]},&quot;idx&quot;:355}]},&quot;61394ee7265b7f405956478511338419&quot;:{&quot;text&quot;:&quot;It’s all about, at the end of the day they want customers to spend.”&quot;,&quot;suggestions&quot;:[{&quot;word&quot;:&quot;It’s&quot;,&quot;index&quot;:156,&quot;length&quot;:4,&quot;context&quot;:&quot;It’s all about, at&quot;,&quot;suggestions&quot;:[{&quot;word&quot;:&quot;It is&quot;,&quot;score&quot;:0.5},{&quot;word&quot;:&quot;It has&quot;,&quot;score&quot;:0.5},{&quot;word&quot;:&quot;It’s&quot;,&quot;score&quot;:0}],&quot;type&quot;:&quot;style&quot;,&quot;text&quot;:&quot;It’s all about, at the end of the day they want customers to spend.”&quot;,&quot;uuid&quot;:&quot;d65fdc1e-fcae-4d43-8f40-bb570313849f&quot;,&quot;sentenceUUID&quot;:&quot;5996fe3e-a113-4315-bf21-a1efcb1c29d1&quot;,&quot;indexExtendedContext&quot;:0,&quot;extendedContext&quot;:&quot;It’s all about, at the end of&quot;,&quot;sentenceIndex&quot;:1,&quot;paragraphIndex&quot;:174,&quot;contextRange&quot;:{&quot;items&quot;:[{&quot;text&quot;:&quot;It’s all about, at the end of&quot;}]},&quot;idx&quot;:356}]},&quot;eed9474fd944d045ff056d20004acaa3&quot;:{&quot;text&quot;:&quot;Discussion&quot;,&quot;suggestions&quot;:[]},&quot;12cf09a30450a538eb1b957b833930e1&quot;:{&quot;text&quot;:&quot;This study set out to explore the perceptions of women aged 19-45 years on factors that influence their supermarket food shopping choices, and ways to support their healthier food shopping choices.&quot;,&quot;suggestions&quot;:[]},&quot;e18cafe4d6442ae828e5811cea21c052&quot;:{&quot;text&quot;:&quot;Women highlighted the importance of price, in store offers and promotions in making their selections.&quot;,&quot;suggestions&quot;:[]},&quot;9df83c8e3dcf8fdc6f48da8e62e038fe&quot;:{&quot;text&quot;:&quot;The desire to meet the health needs and taste preferences of their family members was also central to their food purchasing.&quot;,&quot;suggestions&quot;:[]},&quot;b070f27be7853b6180d682fb90b8b50d&quot;:{&quot;text&quot;:&quot;They confirmed that the food environment influenced their shopping choices primarily due to conscious decisions such as value for money, product availability, quality of food products and supermarket proximity.&quot;,&quot;suggestions&quot;:[]},&quot;6e6144cf3f0a81f8d3db9d468c59e6a3&quot;:{&quot;text&quot;:&quot;For women who shop with children, most admitted being influenced by their children’s pestering power.&quot;,&quot;suggestions&quot;:[]},&quot;0e445c0912392e18240bd42a17bb88aa&quot;:{&quot;text&quot;:&quot;The placement of unhealthy food products within reach and sight of children led to them demand those foods.&quot;,&quot;suggestions&quot;:[{&quot;context&quot;:&quot;d to them demand those foo&quot;,&quot;index&quot;:157,&quot;length&quot;:6,&quot;suggestions&quot;:[{&quot;word&quot;:&quot;demanding&quot;,&quot;score&quot;:0.9698689732397187},{&quot;word&quot;:&quot;demand&quot;,&quot;score&quot;:0.028693407569475092}],&quot;word&quot;:&quot;demand&quot;,&quot;type&quot;:&quot;vocabulary:confusing-words&quot;,&quot;text&quot;:&quot;The placement of unhealthy food products within reach and sight of children led to them demand those foods.&quot;,&quot;uuid&quot;:&quot;cb944f8b-8eeb-4fe0-8864-e3ca48904b8a&quot;,&quot;sentenceUUID&quot;:&quot;338fea77-dc7c-4999-a2fc-edc1a991d799&quot;,&quot;indexExtendedContext&quot;:30,&quot;extendedContext&quot;:&quot;sight of children led to them demand those foods.&quot;,&quot;sentenceIndex&quot;:4,&quot;paragraphIndex&quot;:177,&quot;contextRange&quot;:{&quot;items&quot;:[{&quot;text&quot;:&quot;sight of children led to them demand those foods.&quot;}]},&quot;idx&quot;:365}]},&quot;9d250a41787fd48437cdd2258d532bf8&quot;:{&quot;text&quot;:&quot;It was apparent that the supermarket food environment could generate less conscious shopping decisions.&quot;,&quot;suggestions&quot;:[]},&quot;673b16320e98f20d048eab9ea60e1f65&quot;:{&quot;text&quot;:&quot;The key determinant that appeared to influence this automatic (unconscious) approach to shopping was product placement in prominent locations in supermarkets\u0005\u0005.&quot;,&quot;suggestions&quot;:[]},&quot;a90bd46247110a63debc7c56b558b8da&quot;:{&quot;text&quot;:&quot;If the products placed at prominent locations were on offer, it increased their appeal to the consumers, and they tended to pick them up more readily.&quot;,&quot;suggestions&quot;:[]},&quot;d122219a5e684f514650061e445f9279&quot;:{&quot;text&quot;:&quot;It was also apparent that if there were healthy foods in prominent locations, it prompted their purchase.&quot;,&quot;suggestions&quot;:[]},&quot;d8d1a5a5da73319ea573ab692d4d5d1f&quot;:{&quot;text&quot;:&quot;Women who made conscious food choices based on value for money, felt reducing the cost of healthy foods would prompt them to buy more.&quot;,&quot;suggestions&quot;:[]},&quot;0a0ca85c31caf77f795a12dfe28bc5c2&quot;:{&quot;text&quot;:&quot;Whereas women who felt their shopping choices were within their own control and determined by their own understanding of healthy eating believed that better health education would enable people to improve their own choices.&quot;,&quot;suggestions&quot;:[]},&quot;b55fa950e29ba31549a8d0500fc01892&quot;:{&quot;text&quot;:&quot;When prompted about the role of the supermarket, most participants thought that supermarkets should make improvements to what they offer in order to help facilitate healthier shopper choices, by making the price, availability and prominence more appealing.&quot;,&quot;suggestions&quot;:[{&quot;word&quot;:&quot;in order to&quot;,&quot;index&quot;:158,&quot;length&quot;:11,&quot;context&quot;:&quot;hey offer in order to help facilitate heal&quot;,&quot;suggestions&quot;:[{&quot;word&quot;:&quot;to&quot;,&quot;score&quot;:1},{&quot;word&quot;:&quot;in order to&quot;,&quot;score&quot;:0}],&quot;type&quot;:&quot;style&quot;,&quot;text&quot;:&quot;When prompted about the role of the supermarket, most participants thought that supermarkets should make improvements to what they offer in order to help facilitate healthier shopper choices, by making the price, availability and prominence more appealing.&quot;,&quot;uuid&quot;:&quot;6d773b11-524f-4713-a2bf-a8c197bf7fe4&quot;,&quot;sentenceUUID&quot;:&quot;532035f1-78d8-4c29-8eed-dfc2ee97d8e5&quot;,&quot;indexExtendedContext&quot;:32,&quot;extendedContext&quot;:&quot;improvements to what they offer in order to help facilitate healthier&quot;,&quot;sentenceIndex&quot;:2,&quot;paragraphIndex&quot;:179,&quot;contextRange&quot;:{&quot;items&quot;:[{&quot;text&quot;:&quot;improvements to what they offer in order to help facilitate healthier&quot;}]},&quot;idx&quot;:374}]},&quot;5f1be5cd5ba1c86c5ced2cd17f97f418&quot;:{&quot;text&quot;:&quot;It was interesting to note that many women felt that it was their personal responsibility to make healthier food shopping choices in a food environment which tempts them to make unhealthier purchases.&quot;,&quot;suggestions&quot;:[{&quot;context&quot;:&quot;in a food environment which tem&quot;,&quot;index&quot;:161,&quot;length&quot;:11,&quot;suggestions&quot;:[{&quot;score&quot;:0.6785113417658609,&quot;word&quot;:&quot;environment,&quot;},{&quot;score&quot;:0.321488658234139,&quot;word&quot;:&quot;environment&quot;}],&quot;type&quot;:&quot;punctuation:comma&quot;,&quot;word&quot;:&quot;environment&quot;,&quot;text&quot;:&quot;It was interesting to note that many women felt that it was their personal responsibility to make healthier food shopping choices in a food environment which tempts them to make unhealthier purchases.&quot;,&quot;uuid&quot;:&quot;309af88f-ba9a-4967-b0c0-8a2dc0db3979&quot;,&quot;sentenceUUID&quot;:&quot;cbd0dd11-4094-4d90-9fee-c1303900cf26&quot;,&quot;indexExtendedContext&quot;:27,&quot;extendedContext&quot;:&quot;shopping choices in a food environment which tempts them to make&quot;,&quot;sentenceIndex&quot;:5,&quot;paragraphIndex&quot;:179,&quot;contextRange&quot;:{&quot;items&quot;:[{&quot;text&quot;:&quot;shopping choices in a food environment which tempts them to make&quot;}]},&quot;idx&quot;:377},{&quot;context&quot;:&quot;vironment which tempts th&quot;,&quot;index&quot;:162,&quot;length&quot;:5,&quot;suggestions&quot;:[{&quot;word&quot;:&quot;that&quot;,&quot;score&quot;:0.9302132463169273},{&quot;word&quot;:&quot;which&quot;,&quot;score&quot;:0.06978675368307276}],&quot;word&quot;:&quot;which&quot;,&quot;type&quot;:&quot;vocabulary:confusing-words&quot;,&quot;text&quot;:&quot;It was interesting to note that many women felt that it was their personal responsibility to make healthier food shopping choices in a food environment which tempts them to make unhealthier purchases.&quot;,&quot;uuid&quot;:&quot;7c2fb705-2194-460a-b0a9-03092de9a62e&quot;,&quot;sentenceUUID&quot;:&quot;cbd0dd11-4094-4d90-9fee-c1303900cf26&quot;,&quot;indexExtendedContext&quot;:30,&quot;extendedContext&quot;:&quot;choices in a food environment which tempts them to make unhealthier&quot;,&quot;sentenceIndex&quot;:5,&quot;paragraphIndex&quot;:179,&quot;contextRange&quot;:{&quot;items&quot;:[{&quot;text&quot;:&quot;choices in a food environment which tempts them to make unhealthier&quot;}]},&quot;idx&quot;:377}]},&quot;7682f085137c9cef96d49423f39d0b91&quot;:{&quot;text&quot;:&quot;Some felt that governments and supermarkets could be more supportive.&quot;,&quot;suggestions&quot;:[]},&quot;8689fe58cf5d1f648d3044f90390d8c7&quot;:{&quot;text&quot;:&quot;A number of factors indirectly influence food choice at an individual, environmental or societal level.&quot;,&quot;suggestions&quot;:[{&quot;context&quot;:&quot;dividual, environmental or societ&quot;,&quot;index&quot;:163,&quot;length&quot;:13,&quot;suggestions&quot;:[{&quot;score&quot;:0.9451961449457041,&quot;word&quot;:&quot;environmental,&quot;},{&quot;score&quot;:0.05480385505429591,&quot;word&quot;:&quot;environmental&quot;}],&quot;type&quot;:&quot;punctuation:comma&quot;,&quot;word&quot;:&quot;environmental&quot;,&quot;text&quot;:&quot;A number of factors indirectly influence food choice at an individual, environmental or societal level.&quot;,&quot;uuid&quot;:&quot;ed7305b2-25ac-4c2a-9736-40c426afc92c&quot;,&quot;sentenceUUID&quot;:&quot;d8e44aa1-f01e-47c1-b54f-4dd591f76606&quot;,&quot;indexExtendedContext&quot;:25,&quot;extendedContext&quot;:&quot;choice at an individual, environmental or societal level.&quot;,&quot;sentenceIndex&quot;:0,&quot;paragraphIndex&quot;:180,&quot;contextRange&quot;:{&quot;items&quot;:[{&quot;text&quot;:&quot;choice at an individual, environmental or societal level.&quot;}]},&quot;idx&quot;:379}]},&quot;8009ef5ed77175259dd12cbd9069d09d&quot;:{&quot;text&quot;:&quot;Some of these influence the conscious decision-making process, for example value for money, healthy eating priorities, and having children.&quot;,&quot;suggestions&quot;:[{&quot;context&quot;:&quot;cess, for example value for&quot;,&quot;index&quot;:164,&quot;length&quot;:7,&quot;suggestions&quot;:[{&quot;score&quot;:0.9888273643319426,&quot;word&quot;:&quot;example,&quot;},{&quot;score&quot;:0.011172635668057429,&quot;word&quot;:&quot;example&quot;}],&quot;type&quot;:&quot;punctuation:comma&quot;,&quot;word&quot;:&quot;example&quot;,&quot;text&quot;:&quot;Some of these influence the conscious decision-making process, for example value for money, healthy eating priorities, and having children.&quot;,&quot;uuid&quot;:&quot;719177eb-ac12-459d-a51c-89e763667759&quot;,&quot;sentenceUUID&quot;:&quot;8712d985-0d40-4577-8002-7f69994ef044&quot;,&quot;indexExtendedContext&quot;:29,&quot;extendedContext&quot;:&quot;decision-making process, for example value for money, healthy&quot;,&quot;sentenceIndex&quot;:1,&quot;paragraphIndex&quot;:180,&quot;contextRange&quot;:{&quot;items&quot;:[{&quot;text&quot;:&quot;decision-making process, for example value for money, healthy&quot;}]},&quot;idx&quot;:380}]},&quot;c2319a5d370b97a2b58922b6e5750e75&quot;:{&quot;text&quot;:&quot;These factors are at the forefront of the individual awareness with respect to food selection in a supermarket.&quot;,&quot;suggestions&quot;:[{&quot;context&quot;:&quot;efront of the individual&quot;,&quot;index&quot;:165,&quot;length&quot;:14,&quot;suggestions&quot;:[{&quot;score&quot;:0.9407448953368646,&quot;word&quot;:&quot;individual&quot;},{&quot;score&quot;:0.05925510466313547,&quot;word&quot;:&quot;the individual&quot;}],&quot;type&quot;:&quot;grammar:article&quot;,&quot;word&quot;:&quot;the individual&quot;,&quot;text&quot;:&quot;These factors are at the forefront of the individual awareness with respect to food selection in a supermarket.&quot;,&quot;uuid&quot;:&quot;34ba5f56-82f2-4fd4-b824-ee3fa623df78&quot;,&quot;sentenceUUID&quot;:&quot;aff47b9d-26cd-4c21-9b55-2f5893710d05&quot;,&quot;indexExtendedContext&quot;:32,&quot;extendedContext&quot;:&quot;factors are at the forefront of the individual awareness with respect to&quot;,&quot;sentenceIndex&quot;:2,&quot;paragraphIndex&quot;:180,&quot;contextRange&quot;:{&quot;items&quot;:[{&quot;text&quot;:&quot;factors are at the forefront of the individual awareness with respect to&quot;}]},&quot;idx&quot;:381}]},&quot;c0029abe3d53d9dab7ff5372f1aa4167&quot;:{&quot;text&quot;:&quot;Physical environment appears to influence both conscious and less conscious decision making.&quot;,&quot;suggestions&quot;:[{&quot;context&quot;:&quot;Physical environmen&quot;,&quot;index&quot;:166,&quot;length&quot;:8,&quot;suggestions&quot;:[{&quot;score&quot;:0.8853959186929222,&quot;word&quot;:&quot;The physical&quot;},{&quot;score&quot;:0.11460408130707773,&quot;word&quot;:&quot;Physical&quot;}],&quot;type&quot;:&quot;grammar:article&quot;,&quot;word&quot;:&quot;Physical&quot;,&quot;text&quot;:&quot;Physical environment appears to influence both conscious and less conscious decision making.&quot;,&quot;uuid&quot;:&quot;fbfaeab5-ed7b-46be-b7b4-5acc3a4008b7&quot;,&quot;sentenceUUID&quot;:&quot;be4198f9-c4d6-4025-aa5f-921c0f575dcc&quot;,&quot;indexExtendedContext&quot;:0,&quot;extendedContext&quot;:&quot;Physical environment appears to influence&quot;,&quot;sentenceIndex&quot;:3,&quot;paragraphIndex&quot;:180,&quot;contextRange&quot;:{&quot;items&quot;:[{&quot;text&quot;:&quot;Physical environment appears to influence&quot;}]},&quot;idx&quot;:382}]},&quot;8c11060ad340ec97cd4a8f3afeb9f688&quot;:{&quot;text&quot;:&quot;For example, product range and quality may be top of mind and influence conscious choice, whilst product placement or prominence in store may trigger less conscious purchasing, like food at checkout areas.&quot;,&quot;suggestions&quot;:[{&quot;word&quot;:&quot;whilst&quot;,&quot;index&quot;:167,&quot;length&quot;:6,&quot;context&quot;:&quot;s choice, whilst product placeme&quot;,&quot;suggestions&quot;:[{&quot;word&quot;:&quot;While&quot;,&quot;score&quot;:1},{&quot;word&quot;:&quot;whilst&quot;,&quot;score&quot;:0}],&quot;type&quot;:&quot;style&quot;,&quot;text&quot;:&quot;For example, product range and quality may be top of mind and influence conscious choice, whilst product placement or prominence in store may trigger less conscious purchasing, like food at checkout areas.&quot;,&quot;uuid&quot;:&quot;c121df72-c52c-4c7e-95da-db21015cf648&quot;,&quot;sentenceUUID&quot;:&quot;016fd666-c662-44f2-bcc1-c95005f60bc3&quot;,&quot;indexExtendedContext&quot;:28,&quot;extendedContext&quot;:&quot;influence conscious choice, whilst product placement or prominence&quot;,&quot;sentenceIndex&quot;:4,&quot;paragraphIndex&quot;:180,&quot;contextRange&quot;:{&quot;items&quot;:[{&quot;text&quot;:&quot;influence conscious choice, whilst product placement or prominence&quot;}]},&quot;idx&quot;:383}]},&quot;40e30a8f3d6c8a535a1ec06721b3772e&quot;:{&quot;text&quot;:&quot;Environment also appears to trigger children who respond to the food they see and can influence what their parents buy.&quot;,&quot;suggestions&quot;:[{&quot;context&quot;:&quot;Environment also appea&quot;,&quot;index&quot;:168,&quot;length&quot;:11,&quot;suggestions&quot;:[{&quot;score&quot;:0.9793674611046659,&quot;word&quot;:&quot;The environment&quot;},{&quot;score&quot;:0.020632538895334066,&quot;word&quot;:&quot;Environment&quot;}],&quot;type&quot;:&quot;grammar:article&quot;,&quot;word&quot;:&quot;Environment&quot;,&quot;text&quot;:&quot;Environment also appears to trigger children who respond to the food they see and can influence what their parents buy.&quot;,&quot;uuid&quot;:&quot;ec8ce4cf-f3bb-41c2-bede-d7fbfca98c8f&quot;,&quot;sentenceUUID&quot;:&quot;e19860cd-a20b-47d7-8e61-6f376c176873&quot;,&quot;indexExtendedContext&quot;:0,&quot;extendedContext&quot;:&quot;Environment also appears to trigger children&quot;,&quot;sentenceIndex&quot;:5,&quot;paragraphIndex&quot;:180,&quot;contextRange&quot;:{&quot;items&quot;:[{&quot;text&quot;:&quot;Environment also appears to trigger children&quot;}]},&quot;idx&quot;:384}]},&quot;d87907aeabff70efaadd00c7ca4ef850&quot;:{&quot;text&quot;:&quot;Even if people consciously want to make healthy shopping choices, the environments present many cues which lead to unconscious decision making leading to unhealthy purchasing.&quot;,&quot;suggestions&quot;:[]},&quot;f91b7896a010551c652b94f83c6567e1&quot;:{&quot;text&quot;:&quot;An important direct influencer of supermarket food choice appears to be how conscious or unconscious the food buying process is.\u0005&quot;,&quot;suggestions&quot;:[]},&quot;3fe2234b9cb6949a23fe7ae6367a3304&quot;:{&quot;text&quot;:&quot;This \u0005study offers valuable insights into the influence exerted by supermarkets that can be applied to future store placement intervention studies.&quot;,&quot;suggestions&quot;:[]},&quot;e6b137ee9f74aacbc0420460ef55c939&quot;:{&quot;text&quot;:&quot;Participants described experiences similar to those described in other qualitative studies.&quot;,&quot;suggestions&quot;:[]},&quot;e4b0464c4720010f49439123e6f9aaa6&quot;:{&quot;text&quot;:&quot;For example, women believed value for money was a strong influencer of food selection, as is congruent with published evidence, particularly in relation to women of low socio-economic status\u0005.&quot;,&quot;suggestions&quot;:[]},&quot;4fd4a17a80325ccf4f24b4aa27a712e7&quot;:{&quot;text&quot;:&quot;A multisite qualitative study in the US revealed that price emerged as a primary influence on food purchases for socioeconomically diverse primarily female adults\u0005.\u0005&quot;,&quot;suggestions&quot;:[{&quot;context&quot;:&quot;nomically diverse primarily&quot;,&quot;index&quot;:131,&quot;length&quot;:7,&quot;suggestions&quot;:[{&quot;score&quot;:0.8451482309445212,&quot;word&quot;:&quot;diverse,&quot;},{&quot;score&quot;:0.15485176905547884,&quot;word&quot;:&quot;diverse&quot;}],&quot;type&quot;:&quot;punctuation:comma&quot;,&quot;word&quot;:&quot;diverse&quot;,&quot;text&quot;:&quot;A multisite qualitative study in the US revealed that price emerged as a primary influence on food purchases for socioeconomically diverse primarily female adults\u0005.\u0005&quot;,&quot;uuid&quot;:&quot;8cd4cd40-1204-4cad-9eda-1f4a76b295b5&quot;,&quot;sentenceUUID&quot;:&quot;432000cc-09ff-4411-8258-eb8f05fce6cf&quot;,&quot;indexExtendedContext&quot;:32,&quot;extendedContext&quot;:&quot;purchases for socioeconomically diverse primarily female adults\u0005.\u0005&quot;}]},&quot;cf5630b1600cb66693b5222dba43c944&quot;:{&quot;text&quot;:&quot;Findings of this study confirm those of Winkler et al.&quot;,&quot;suggestions&quot;:[{&quot;context&quot;:&quot;Findings of this st&quot;,&quot;index&quot;:169,&quot;length&quot;:8,&quot;suggestions&quot;:[{&quot;score&quot;:0.9586126140961058,&quot;word&quot;:&quot;The findings&quot;},{&quot;score&quot;:0.041387385903894285,&quot;word&quot;:&quot;Findings&quot;}],&quot;type&quot;:&quot;grammar:article&quot;,&quot;word&quot;:&quot;Findings&quot;,&quot;text&quot;:&quot;Findings of this study confirm those of Winkler et al.&quot;,&quot;uuid&quot;:&quot;d45ba8e6-eab9-4979-b59d-90516ea9038d&quot;,&quot;sentenceUUID&quot;:&quot;afd5f84d-37fd-461a-93b0-d4fdef8aa796&quot;,&quot;indexExtendedContext&quot;:0,&quot;extendedContext&quot;:&quot;Findings of this study confirm those&quot;,&quot;sentenceIndex&quot;:0,&quot;paragraphIndex&quot;:182,&quot;contextRange&quot;:{&quot;items&quot;:[{&quot;text&quot;:&quot;Findings of this study confirm those&quot;}]},&quot;idx&quot;:391}]},&quot;df41731a0e964b5497e3244da0798352&quot;:{&quot;text&quot;:&quot;(2016) and Campbell et al.&quot;,&quot;suggestions&quot;:[]},&quot;07e27fbea6c4932af868ac18d439188b&quot;:{&quot;text&quot;:&quot;(2012) who previously highlighted consumer concern and annoyance with placement and promotion of unhealthy snacks in local stores\u0005.&quot;,&quot;suggestions&quot;:[{&quot;context&quot;:&quot;ance with placement and promot&quot;,&quot;index&quot;:170,&quot;length&quot;:9,&quot;suggestions&quot;:[{&quot;score&quot;:0.7028023811881355,&quot;word&quot;:&quot;the placement&quot;},{&quot;score&quot;:0.2971976188118645,&quot;word&quot;:&quot;placement&quot;}],&quot;type&quot;:&quot;grammar:article&quot;,&quot;word&quot;:&quot;placement&quot;,&quot;text&quot;:&quot;(2012) who previously highlighted consumer concern and annoyance with placement and promotion of unhealthy snacks in local stores\u0005.&quot;,&quot;uuid&quot;:&quot;b6216b7b-00c5-472c-a666-cf2d8990b157&quot;,&quot;sentenceUUID&quot;:&quot;3af3adf4-b628-41cb-aedc-129851052eec&quot;,&quot;indexExtendedContext&quot;:27,&quot;extendedContext&quot;:&quot;concern and annoyance with placement and promotion of unhealthy&quot;,&quot;sentenceIndex&quot;:2,&quot;paragraphIndex&quot;:182,&quot;contextRange&quot;:{&quot;items&quot;:[{&quot;text&quot;:&quot;concern and annoyance with placement and promotion of unhealthy&quot;}]},&quot;idx&quot;:393}]},&quot;76b8f4087ecdd6db0dfb0e52304ca272&quot;:{&quot;text&quot;:&quot;Participants’ responses indicated that the supermarket physical environment played a role in their food choices both on a conscious and unconscious level, reiterating findings that shopping at more ‘healthful’ supermarkets, with improved availability, pricing and placement of healthy foods, can improve dietary quality, particularly for women from disadvantaged backgrounds\u0005.&quot;,&quot;suggestions&quot;:[{&quot;context&quot;:&quot;iterating findings that shopp&quot;,&quot;index&quot;:171,&quot;length&quot;:8,&quot;suggestions&quot;:[{&quot;score&quot;:0.776078027138945,&quot;word&quot;:&quot;the findings&quot;},{&quot;score&quot;:0.22392197286105497,&quot;word&quot;:&quot;findings&quot;}],&quot;type&quot;:&quot;grammar:article&quot;,&quot;word&quot;:&quot;findings&quot;,&quot;text&quot;:&quot;Participants’ responses indicated that the supermarket physical environment played a role in their food choices both on a conscious and unconscious level, reiterating findings that shopping at more ‘healthful’ supermarkets, with improved availability, pricing and placement of healthy foods, can improve dietary quality, particularly for women from disadvantaged backgrounds\u0005.&quot;,&quot;uuid&quot;:&quot;1e6132a0-34fc-4680-8082-1838c69f6a39&quot;,&quot;sentenceUUID&quot;:&quot;fc9688be-a919-43c8-b348-f897fe277b3a&quot;,&quot;indexExtendedContext&quot;:31,&quot;extendedContext&quot;:&quot;unconscious level, reiterating findings that shopping at more ‘healthful’&quot;,&quot;sentenceIndex&quot;:3,&quot;paragraphIndex&quot;:182,&quot;contextRange&quot;:{&quot;items&quot;:[{&quot;text&quot;:&quot;unconscious level, reiterating findings that shopping at more ‘healthful’&quot;}]},&quot;idx&quot;:394}]},&quot;c413c8a1f82dee3e79846d0f8883877d&quot;:{&quot;text&quot;:&quot;In addition, the present study supports findings from previous work that shopping with children specifically provoked a change in shopping patterns\u0005.&quot;,&quot;suggestions&quot;:[]},&quot;091583dd04d299e1b82121a76d93f083&quot;:{&quot;text&quot;:&quot;One observation study of parents’ grocery shopping with children reported around half of requests were granted and most of these were for snacks or sweets\u0005.&quot;,&quot;suggestions&quot;:[{&quot;context&quot;:&quot;d half of requests were grant&quot;,&quot;index&quot;:172,&quot;length&quot;:8,&quot;suggestions&quot;:[{&quot;score&quot;:0.7098497248582198,&quot;word&quot;:&quot;the requests&quot;},{&quot;score&quot;:0.29015027514178015,&quot;word&quot;:&quot;requests&quot;}],&quot;type&quot;:&quot;grammar:article&quot;,&quot;word&quot;:&quot;requests&quot;,&quot;text&quot;:&quot;One observation study of parents’ grocery shopping with children reported around half of requests were granted and most of these were for snacks or sweets\u0005.&quot;,&quot;uuid&quot;:&quot;866f6732-678d-48a4-9e51-feaa5f4dae5e&quot;,&quot;sentenceUUID&quot;:&quot;8fc6ce80-9084-4325-903c-66ea19d534fb&quot;,&quot;indexExtendedContext&quot;:33,&quot;extendedContext&quot;:&quot;children reported around half of requests were granted and most of&quot;,&quot;sentenceIndex&quot;:5,&quot;paragraphIndex&quot;:182,&quot;contextRange&quot;:{&quot;items&quot;:[{&quot;text&quot;:&quot;children reported around half of requests were granted and most of&quot;}]},&quot;idx&quot;:396}]},&quot;18dc6dd3b0cdbe8f376ec160d421b990&quot;:{&quot;text&quot;:&quot;Women described how environmental characteristics of the supermarket increased the burden of shopping with children.&quot;,&quot;suggestions&quot;:[]},&quot;7a38e0ea23c4268055e81087afae7428&quot;:{&quot;text&quot;:&quot;This is in keeping with other qualitative studies examining the co-shopping practices of children and their parent which also reported a complex dynamic between customers and store environment\u0005.&quot;,&quot;suggestions&quot;:[{&quot;context&quot;:&quot;a complex dynamic between c&quot;,&quot;index&quot;:173,&quot;length&quot;:7,&quot;suggestions&quot;:[{&quot;score&quot;:0.9909233450889587,&quot;word&quot;:&quot;dynamics&quot;},{&quot;score&quot;:0.009076695889234542,&quot;word&quot;:&quot;dynamic&quot;}],&quot;type&quot;:&quot;grammar:noun_number&quot;,&quot;word&quot;:&quot;dynamic&quot;,&quot;text&quot;:&quot;This is in keeping with other qualitative studies examining the co-shopping practices of children and their parent which also reported a complex dynamic between customers and store environment\u0005.&quot;,&quot;uuid&quot;:&quot;c01af4b5-061f-44c0-8290-f90d59db24fc&quot;,&quot;sentenceUUID&quot;:&quot;b5459f56-d97b-45a7-bf32-c3c4fab9cea0&quot;,&quot;indexExtendedContext&quot;:30,&quot;extendedContext&quot;:&quot;which also reported a complex dynamic between customers and store&quot;,&quot;sentenceIndex&quot;:7,&quot;paragraphIndex&quot;:182,&quot;contextRange&quot;:{&quot;items&quot;:[{&quot;text&quot;:&quot;which also reported a complex dynamic between customers and store&quot;}]},&quot;idx&quot;:398},{&quot;context&quot;:&quot;omers and store environmen&quot;,&quot;index&quot;:175,&quot;length&quot;:5,&quot;suggestions&quot;:[{&quot;score&quot;:0.6826871816575452,&quot;word&quot;:&quot;the store&quot;},{&quot;score&quot;:0.31731281834245484,&quot;word&quot;:&quot;store&quot;}],&quot;type&quot;:&quot;grammar:article&quot;,&quot;word&quot;:&quot;store&quot;,&quot;text&quot;:&quot;This is in keeping with other qualitative studies examining the co-shopping practices of children and their parent which also reported a complex dynamic between customers and store environment\u0005.&quot;,&quot;uuid&quot;:&quot;b9232ea6-ae15-49ec-ab0f-321b18a670ef&quot;,&quot;sentenceUUID&quot;:&quot;b5459f56-d97b-45a7-bf32-c3c4fab9cea0&quot;,&quot;indexExtendedContext&quot;:30,&quot;extendedContext&quot;:&quot;dynamic between customers and store environment\u0005.&quot;}]},&quot;530cbf7b2612c76068551d38a70476d1&quot;:{&quot;text&quot;:&quot;Based on this, it seems that children present a barrier to healthy purchasing but could also be an opportunity.&quot;,&quot;suggestions&quot;:[]},&quot;42f47e24f02cea7ff24af27d3190529b&quot;:{&quot;text&quot;:&quot;With a better understanding of this dynamic, public health interventions could aim to increase exposure of children to healthy foods rather than unhealthy foods in the supermarket to help transform the challenge of shopping with children into a benefit\u0005.&quot;,&quot;suggestions&quot;:[{&quot;context&quot;:&quot; increase exposure of childre&quot;,&quot;index&quot;:174,&quot;length&quot;:8,&quot;suggestions&quot;:[{&quot;score&quot;:0.795492726961307,&quot;word&quot;:&quot;the exposure&quot;},{&quot;score&quot;:0.20450727303869298,&quot;word&quot;:&quot;exposure&quot;}],&quot;type&quot;:&quot;grammar:article&quot;,&quot;word&quot;:&quot;exposure&quot;,&quot;text&quot;:&quot;With a better understanding of this dynamic, public health interventions could aim to increase exposure of children to healthy foods rather than unhealthy foods in the supermarket to help transform the challenge of shopping with children into a benefit\u0005.&quot;,&quot;uuid&quot;:&quot;6ee61dc8-3c1c-4385-8d82-3a60b131c0f7&quot;,&quot;sentenceUUID&quot;:&quot;d0b72172-63a3-48f7-b29b-c5adb21cef60&quot;,&quot;indexExtendedContext&quot;:36,&quot;extendedContext&quot;:&quot;interventions could aim to increase exposure of children to healthy foods&quot;,&quot;sentenceIndex&quot;:9,&quot;paragraphIndex&quot;:182,&quot;contextRange&quot;:{&quot;items&quot;:[{&quot;text&quot;:&quot;interventions could aim to increase exposure of children to healthy foods&quot;}]},&quot;idx&quot;:400}]},&quot;3cb695b37513c63097c7c523b1600db9&quot;:{&quot;text&quot;:&quot;Finally\u0005, the phenomenon of conscious and unconscious shopping influencing food choice can be explained by the Dual Processing Theory.&quot;,&quot;suggestions&quot;:[]},&quot;7597c5b4b75e9fdacef2a2a3b3e10a5f&quot;:{&quot;text&quot;:&quot;This posits that cognitive processes including decisions are governed by two systems, one of which is intuitive and automatic (unconscious), and the other that is more reasoned and analytical\u0005 (conscious).&quot;,&quot;suggestions&quot;:[]},&quot;68e812f6f2b424706c7c064ca516675c&quot;:{&quot;text&quot;:&quot;Human choices are reached by a combination of the two systems.&quot;,&quot;suggestions&quot;:[]},&quot;61dd2cbc553222964d4a289249ee02ee&quot;:{&quot;text&quot;:&quot;Chance et al.&quot;,&quot;suggestions&quot;:[]},&quot;3c3c469a203f6f58fae03816f5689292&quot;:{&quot;text&quot;:&quot;(2014) postulated that failures to make healthy food decisions occur when the reasoned system is overthrown by the intuitive system, leading people to fall prey to temptation or act less consciously around food choice\u0005.&quot;,&quot;suggestions&quot;:[]},&quot;3a79f19e4849ddf2a49f66b0d00770b2&quot;:{&quot;text&quot;:&quot;It could be that in the case of supermarket food shopping, healthier decisions are governed by reason, compared with those that are less healthy that may be triggered by cues from the physical environment.\u0005 Similar \u0005findings were reported by Thompson et al.&quot;,&quot;suggestions&quot;:[{&quot;context&quot;:&quot;verned by reason, compared&quot;,&quot;index&quot;:175,&quot;length&quot;:6,&quot;suggestions&quot;:[{&quot;score&quot;:0.9863415360450745,&quot;word&quot;:&quot;reasons&quot;},{&quot;score&quot;:0.013658466748893261,&quot;word&quot;:&quot;reason&quot;}],&quot;type&quot;:&quot;grammar:noun_number&quot;,&quot;word&quot;:&quot;reason&quot;,&quot;text&quot;:&quot;It could be that in the case of supermarket food shopping, healthier decisions are governed by reason, compared with those that are less healthy that may be triggered by cues from the physical environment.\u0005 Similar \u0005findings were reported by Thompson et al.&quot;,&quot;uuid&quot;:&quot;d6d52ea6-893a-46eb-ad7e-e503c512fd8b&quot;,&quot;sentenceUUID&quot;:&quot;88ba8eb6-6e35-4f26-a659-bbbd5ceec0a9&quot;,&quot;indexExtendedContext&quot;:26,&quot;extendedContext&quot;:&quot;decisions are governed by reason, compared with those that&quot;,&quot;sentenceIndex&quot;:5,&quot;paragraphIndex&quot;:183,&quot;contextRange&quot;:{&quot;items&quot;:[{&quot;text&quot;:&quot;decisions are governed by reason, compared with those that&quot;}]},&quot;idx&quot;:407}]},&quot;99b5c14cb253ed7d1e5eaf127d9bf49e&quot;:{&quot;text&quot;:&quot;(2013) who found supermarket shopping behaviours to be either ‘reactive’ or ‘restricted and budgeted’\u0005.&quot;,&quot;suggestions&quot;:[]},&quot;bbd0b415a96ab64e9c7664d6cff3cd9c&quot;:{&quot;text&quot;:&quot;There is some indication that low socio-economic groups may be more reliant on automatic methods of shopping suggesting environmental cues may be more important in these groups\u0005.&quot;,&quot;suggestions&quot;:[]},&quot;c5a82ba39ef802bf5f30de47dda1c641&quot;:{&quot;text&quot;:&quot;Utilising choice architecture and optimising product placement can tap into the automatic decision making and as a result promote healthy food purchasing.&quot;,&quot;suggestions&quot;:[{&quot;context&quot;:&quot; tap into the automatic &quot;,&quot;index&quot;:176,&quot;length&quot;:13,&quot;suggestions&quot;:[{&quot;score&quot;:0.9397938216625357,&quot;word&quot;:&quot;automatic&quot;},{&quot;score&quot;:0.06020617833746436,&quot;word&quot;:&quot;the automatic&quot;}],&quot;type&quot;:&quot;grammar:article&quot;,&quot;word&quot;:&quot;the automatic&quot;,&quot;text&quot;:&quot;Utilising choice architecture and optimising product placement can tap into the automatic decision making and as a result promote healthy food purchasing.&quot;,&quot;uuid&quot;:&quot;b75d69c0-2406-4c66-a783-d402c5f9b372&quot;,&quot;sentenceUUID&quot;:&quot;253c1e22-cc66-4288-85a4-22ba11dc0cf7&quot;,&quot;indexExtendedContext&quot;:31,&quot;extendedContext&quot;:&quot;product placement can tap into the automatic decision making and as a&quot;,&quot;sentenceIndex&quot;:8,&quot;paragraphIndex&quot;:183,&quot;contextRange&quot;:{&quot;items&quot;:[{&quot;text&quot;:&quot;product placement can tap into the automatic decision making and as a&quot;}]},&quot;idx&quot;:410}]},&quot;1fa1e845b48f65b94c8f336d670c7b85&quot;:{&quot;text&quot;:&quot;Strengths and Limitations&quot;,&quot;suggestions&quot;:[]},&quot;76f2b5ef5e5d630cda8865c81928177f&quot;:{&quot;text&quot;:&quot;The results of this qualitative study provide context to quantitative literature about…., offering novel insights into \u0005…..This study, however, has a number of limitations that m\u0005.&quot;,&quot;suggestions&quot;:[{&quot;context&quot;:&quot;ontext to quantitative literature&quot;,&quot;index&quot;:177,&quot;length&quot;:12,&quot;suggestions&quot;:[{&quot;score&quot;:0.9289327184557973,&quot;word&quot;:&quot;the quantitative&quot;},{&quot;score&quot;:0.07106728154420268,&quot;word&quot;:&quot;quantitative&quot;}],&quot;type&quot;:&quot;grammar:article&quot;,&quot;word&quot;:&quot;quantitative&quot;,&quot;text&quot;:&quot;The results of this qualitative study provide context to quantitative literature about…., offering novel insights into \u0005…..This study, however, has a number of limitations that m\u0005.&quot;,&quot;uuid&quot;:&quot;ad876571-a819-4341-983c-128ec65e052c&quot;,&quot;sentenceUUID&quot;:&quot;308f5e8a-1354-4306-8f89-3f49b5d0fd9b&quot;,&quot;indexExtendedContext&quot;:25,&quot;extendedContext&quot;:&quot;study provide context to quantitative literature about…., offering&quot;,&quot;sentenceIndex&quot;:0,&quot;paragraphIndex&quot;:185,&quot;contextRange&quot;:{&quot;items&quot;:[{&quot;text&quot;:&quot;study provide context to quantitative literature about…., offering&quot;}]},&quot;idx&quot;:412}]},&quot;184129cae21454e6a3fb0df7c22fb589&quot;:{&quot;text&quot;:&quot;The women and staff interviewed for this study may not be representative of young women food shoppers in England.&quot;,&quot;suggestions&quot;:[]},&quot;9cd25b176ecc392eb49c34943395654a&quot;:{&quot;text&quot;:&quot;Those interviewed nevertheless represent a valuable sample of individuals that provided data to extend the existing evidence-base to inform the research questions for this study and build on the small qualitative literature base in the field of store placement interventions.&quot;,&quot;suggestions&quot;:[]},&quot;b582c018709f3dbf4284b2fd8744212e&quot;:{&quot;text&quot;:&quot;Another possible limitation is that those who agreed to take part in these interviews may have felt more positively towards the research team and their responses may have therefore be subject to a cognitive bias favouring positive perceptions over negative ones.&quot;,&quot;suggestions&quot;:[{&quot;context&quot;:&quot;therefore be subject t&quot;,&quot;index&quot;:178,&quot;length&quot;:2,&quot;suggestions&quot;:[{&quot;word&quot;:&quot;been&quot;,&quot;score&quot;:0.9996934341716952},{&quot;word&quot;:&quot;be&quot;,&quot;score&quot;:0.000299835511916318}],&quot;word&quot;:&quot;be&quot;,&quot;type&quot;:&quot;vocabulary:confusing-words&quot;,&quot;text&quot;:&quot;Another possible limitation is that those who agreed to take part in these interviews may have felt more positively towards the research team and their responses may have therefore be subject to a cognitive bias favouring positive perceptions over negative ones.&quot;,&quot;uuid&quot;:&quot;a489e698-ea12-4813-a598-8c698fc3f8cc&quot;,&quot;sentenceUUID&quot;:&quot;593353d2-e25d-46b7-8c45-1c3bd679a160&quot;,&quot;indexExtendedContext&quot;:29,&quot;extendedContext&quot;:&quot;responses may have therefore be subject to a cognitive bias&quot;,&quot;sentenceIndex&quot;:0,&quot;paragraphIndex&quot;:186,&quot;contextRange&quot;:{&quot;items&quot;:[{&quot;text&quot;:&quot;responses may have therefore be subject to a cognitive bias&quot;}]},&quot;idx&quot;:416}]},&quot;e8e3bc23c9f5982cd54fb1b792051a11&quot;:{&quot;text&quot;:&quot;Throughout the interviews, however, participants were explicitly invited to share both positive and negative experiences\u0005.&quot;,&quot;suggestions&quot;:[]},&quot;01f2056309420c8487584812d49965c6&quot;:{&quot;text&quot;:&quot;Research, practice and policy implications&quot;,&quot;suggestions&quot;:[{&quot;context&quot;:&quot;Research, practice &quot;,&quot;index&quot;:179,&quot;length&quot;:9,&quot;suggestions&quot;:[{&quot;score&quot;:0.9703421448120155,&quot;word&quot;:&quot;Research&quot;},{&quot;score&quot;:0.02965785518798448,&quot;word&quot;:&quot;Research,&quot;}],&quot;type&quot;:&quot;punctuation:comma&quot;,&quot;word&quot;:&quot;Research,&quot;,&quot;text&quot;:&quot;Research, practice and policy implications&quot;,&quot;uuid&quot;:&quot;37b1eeaf-878a-43d6-8971-abee6f42de56&quot;,&quot;sentenceUUID&quot;:&quot;0b3a7ee2-da8d-444d-9571-089d0b7ca7f3&quot;,&quot;indexExtendedContext&quot;:0,&quot;extendedContext&quot;:&quot;Research, practice and policy implications&quot;,&quot;sentenceIndex&quot;:0,&quot;paragraphIndex&quot;:187,&quot;contextRange&quot;:{&quot;items&quot;:[{&quot;text&quot;:&quot;Research, practice and policy implications&quot;}]},&quot;idx&quot;:418}]},&quot;08f312962fc74633d2028421bd3d4c0a&quot;:{&quot;text&quot;:&quot;The \t\u0005findings of this study complement those of experimental studies suggesting choice architecture could be utilised to promote healthy food purchasing\u0005.&quot;,&quot;suggestions&quot;:[]},&quot;5edf689ef956e53a4c83d7ab8eb792bc&quot;:{&quot;text&quot;:&quot;Store placement interventions have shown promising results, and evidence tells us that more ‘healthful’ supermarkets include product placement optimisation, for example placement of healthy foods like fruits and vegetables at the checkout area\u0005.&quot;,&quot;suggestions&quot;:[{&quot;context&quot;:&quot;tion, for example placement&quot;,&quot;index&quot;:180,&quot;length&quot;:7,&quot;suggestions&quot;:[{&quot;score&quot;:0.9857901711178916,&quot;word&quot;:&quot;example,&quot;},{&quot;score&quot;:0.014209828882108427,&quot;word&quot;:&quot;example&quot;}],&quot;type&quot;:&quot;punctuation:comma&quot;,&quot;word&quot;:&quot;example&quot;,&quot;text&quot;:&quot;Store placement interventions have shown promising results, and evidence tells us that more ‘healthful’ supermarkets include product placement optimisation, for example placement of healthy foods like fruits and vegetables at the checkout area\u0005.&quot;,&quot;uuid&quot;:&quot;e4c3235f-f0d4-4c8d-a912-7fc830f69416&quot;,&quot;sentenceUUID&quot;:&quot;8740d2a7-e20a-4082-adba-8472146bba85&quot;,&quot;indexExtendedContext&quot;:28,&quot;extendedContext&quot;:&quot;placement optimisation, for example placement of healthy foods&quot;,&quot;sentenceIndex&quot;:1,&quot;paragraphIndex&quot;:188,&quot;contextRange&quot;:{&quot;items&quot;:[{&quot;text&quot;:&quot;placement optimisation, for example placement of healthy foods&quot;}]},&quot;idx&quot;:420}]},&quot;758812ca991969ce9b31b30643b0137a&quot;:{&quot;text&quot;:&quot;As a result, some supermarkets in the UK are committing to ‘healthy checkouts’ where they aim to remove perceived unhealthy options like crisps and confectionary in favour of healthier options.&quot;,&quot;suggestions&quot;:[]},&quot;0e6b9fc43b10579f9ce4f035b8c6521e&quot;:{&quot;text&quot;:&quot;There has only been limited research measuring the efficacy of healthy checkouts, but one study in New York reported promising results\u0005.&quot;,&quot;suggestions&quot;:[]},&quot;09384c3275f4f9ff487ae084c2570902&quot;:{&quot;text&quot;:&quot;What is currently lacking in this approach are clear criteria for ‘healthy’ foods and also consistency amongst retailers.&quot;,&quot;suggestions&quot;:[{&quot;context&quot;:&quot; approach are clear cri&quot;,&quot;index&quot;:181,&quot;length&quot;:3,&quot;suggestions&quot;:[{&quot;score&quot;:0.9986053109169006,&quot;word&quot;:&quot;is&quot;},{&quot;score&quot;:0.0013947469415143132,&quot;word&quot;:&quot;are&quot;}],&quot;type&quot;:&quot;grammar:subject_verb&quot;,&quot;word&quot;:&quot;are&quot;,&quot;text&quot;:&quot;What is currently lacking in this approach are clear criteria for ‘healthy’ foods and also consistency amongst retailers.&quot;,&quot;uuid&quot;:&quot;51b616d1-e610-4578-92fd-7f92a47a89cd&quot;,&quot;sentenceUUID&quot;:&quot;5eb9ce09-d9fa-4663-a8f2-5c067a426b60&quot;,&quot;indexExtendedContext&quot;:25,&quot;extendedContext&quot;:&quot;lacking in this approach are clear criteria for ‘healthy’&quot;,&quot;sentenceIndex&quot;:4,&quot;paragraphIndex&quot;:188,&quot;contextRange&quot;:{&quot;items&quot;:[{&quot;text&quot;:&quot;lacking in this approach are clear criteria for ‘healthy’&quot;}]},&quot;idx&quot;:423},{&quot;word&quot;:&quot;and also&quot;,&quot;index&quot;:182,&quot;length&quot;:8,&quot;context&quot;:&quot;hy’ foods and also consistency among&quot;,&quot;suggestions&quot;:[{&quot;word&quot;:&quot;and&quot;,&quot;score&quot;:1},{&quot;word&quot;:&quot;and also&quot;,&quot;score&quot;:0}],&quot;type&quot;:&quot;style&quot;,&quot;text&quot;:&quot;What is currently lacking in this approach are clear criteria for ‘healthy’ foods and also consistency amongst retailers.&quot;,&quot;uuid&quot;:&quot;773a763b-d72b-4b2e-bb71-9fc23bae2aee&quot;,&quot;sentenceUUID&quot;:&quot;5eb9ce09-d9fa-4663-a8f2-5c067a426b60&quot;,&quot;indexExtendedContext&quot;:29,&quot;extendedContext&quot;:&quot;criteria for ‘healthy’ foods and also consistency amongst retailers.&quot;,&quot;sentenceIndex&quot;:4,&quot;paragraphIndex&quot;:188,&quot;contextRange&quot;:{&quot;items&quot;:[{&quot;text&quot;:&quot;criteria for ‘healthy’ foods and also consistency amongst retailers.&quot;}]},&quot;idx&quot;:423}]},&quot;bb8c4773b8afc5b443a189bb71ba8315&quot;:{&quot;text&quot;:&quot;Legislation on what foods may or may not be placed at checkouts is one option that could ensure consistent, healthy checkouts at all UK retailers.&quot;,&quot;suggestions&quot;:[]},&quot;ea46eaf5c479278009793b25b5c902d0&quot;:{&quot;text&quot;:&quot;Public Health England could draft criteria for acceptable foods to be placed in checkout areas, not dissimilar to the High Fat, Sugar, Salt (HFSS) criteria used for restrictions on advertising.&quot;,&quot;suggestions&quot;:[]},&quot;73538c760bfb5aa0d78f0b60084a42b0&quot;:{&quot;text&quot;:&quot;The results of this study suggest that customers would be receptive to placement interventions, but retailers may resist the changes due to implications on sales so it would be important to legislate across all retailers to ensure fairness.&quot;,&quot;suggestions&quot;:[{&quot;context&quot;:&quot;lications on sales so &quot;,&quot;index&quot;:183,&quot;length&quot;:2,&quot;suggestions&quot;:[{&quot;score&quot;:0.8031617299182608,&quot;word&quot;:&quot;for&quot;},{&quot;score&quot;:0.19683827008173915,&quot;word&quot;:&quot;on&quot;}],&quot;type&quot;:&quot;grammar:prepositions&quot;,&quot;word&quot;:&quot;on&quot;,&quot;text&quot;:&quot;The results of this study suggest that customers would be receptive to placement interventions, but retailers may resist the changes due to implications on sales so it would be important to legislate across all retailers to ensure fairness.&quot;,&quot;uuid&quot;:&quot;77e1772c-0f3d-43c0-bee2-76cfc6bff136&quot;,&quot;sentenceUUID&quot;:&quot;8825194b-1319-4f3d-a48b-ae50027892ff&quot;,&quot;indexExtendedContext&quot;:28,&quot;extendedContext&quot;:&quot;changes due to implications on sales so it would be important&quot;,&quot;sentenceIndex&quot;:7,&quot;paragraphIndex&quot;:188,&quot;contextRange&quot;:{&quot;items&quot;:[{&quot;text&quot;:&quot;changes due to implications on sales so it would be important&quot;}]},&quot;idx&quot;:426}]},&quot;b651e8a99c4375feb982b7c2cad376e9&quot;:{&quot;text&quot;:&quot;Conclusions&quot;,&quot;suggestions&quot;:[]},&quot;92d878c74814e4cd40661ea3a3dc39d7&quot;:{&quot;text&quot;:&quot;This \u0005study identified a number of factors that influence women’s food shopping patterns and described how current placement strategies in supermarkets influence women’s food shopping intentions and choices.&quot;,&quot;suggestions&quot;:[]},&quot;091d5998c4104afd614a4819d19136f8&quot;:{&quot;text&quot;:&quot;Given the unconscious nature of some of these environmental triggers, supermarkets have an important role in making their environments more ‘healthful’ to enable positive changes.&quot;,&quot;suggestions&quot;:[]},&quot;a4bcbd119a3e9a94dd56c28f295dcb0f&quot;:{&quot;text&quot;:&quot;Creating healthier supermarket environments can potentially lead to a shared responsibility for healthy eating and prompt better food purchasing patterns\u0005.&quot;,&quot;suggestions&quot;:[]},&quot;d01fdb3762983924d39e03bccca7141a&quot;:{&quot;text&quot;:&quot;REFERENCE LIST&quot;,&quot;suggestions&quot;:[]},&quot;3c482ae51b76e8a97679c01f4b697ae1&quot;:{&quot;text&quot;:&quot;1.\tRidder, D., et al., Healthy diet:&quot;,&quot;suggestions&quot;:[]},&quot;1f222a282f89b924eaecfda6ccfb66b6&quot;:{&quot;text&quot;:&quot;Health impact, prevalence, correlates, and interventions.&quot;,&quot;suggestions&quot;:[]},&quot;33b4998db31cab31883f256f71a7f16c&quot;:{&quot;text&quot;:&quot;Psychol Health, 2017.&quot;,&quot;suggestions&quot;:[]},&quot;7a7460626c20e0cb07c5e20607785fb6&quot;:{&quot;text&quot;:&quot;32(8): p.&quot;,&quot;suggestions&quot;:[]},&quot;79c2c084f8125239350b4c3348c3d919&quot;:{&quot;text&quot;:&quot;907-941.&quot;,&quot;suggestions&quot;:[]},&quot;96571c619b87d4268a469ea35a2d2836&quot;:{&quot;text&quot;:&quot;2.\tButland B, J.S., Kopelman P et al.&quot;,&quot;suggestions&quot;:[]},&quot;2cc32996574323bdbd472b3d95d22661&quot;:{&quot;text&quot;:&quot;, Foresight Tackling Obesities:&quot;,&quot;suggestions&quot;:[]},&quot;616ecdbfee7056ec3efbbddcb69786c0&quot;:{&quot;text&quot;:&quot;Future Choices – Project Report.&quot;,&quot;suggestions&quot;:[]},&quot;5058f1af8388633f609cadb75a75dc9d&quot;:{&quot;text&quot;:&quot;.&quot;,&quot;suggestions&quot;:[]},&quot;8d68f63fc62d5c195dc28fd1ff41cadc&quot;:{&quot;text&quot;:&quot;2007.&quot;,&quot;suggestions&quot;:[]},&quot;478fa83c0c8b0b0b2e62dd26cb621f66&quot;:{&quot;text&quot;:&quot;3.\tNutrition., T.S.A.C.o., Carbohydrates and Health.&quot;,&quot;suggestions&quot;:[{&quot;context&quot;:&quot;3.\tNutrition., T.S.A.C.o&quot;,&quot;index&quot;:184,&quot;length&quot;:11,&quot;suggestions&quot;:[{&quot;score&quot;:0.9818687007516963,&quot;word&quot;:&quot;Nutrition.&quot;},{&quot;score&quot;:0.018131299248303645,&quot;word&quot;:&quot;Nutrition.,&quot;}],&quot;type&quot;:&quot;punctuation:comma&quot;,&quot;word&quot;:&quot;Nutrition.,&quot;,&quot;text&quot;:&quot;3.\tNutrition., T.S.A.C.o., Carbohydrates and Health.&quot;,&quot;uuid&quot;:&quot;acf6f9d5-bacb-477b-bff7-34c8419469c0&quot;,&quot;sentenceUUID&quot;:&quot;ae82f460-bb5e-4540-814e-22ae1f0adede&quot;,&quot;indexExtendedContext&quot;:null,&quot;extendedContext&quot;:&quot;3.\tNutrition., T.S.A.C.o., Carbohydrates&quot;,&quot;sentenceIndex&quot;:0,&quot;paragraphIndex&quot;:194,&quot;contextRange&quot;:{&quot;items&quot;:[{&quot;text&quot;:&quot;&quot;}]},&quot;idx&quot;:444}]},&quot;2a9911b98078e7b4f350afe5c5f9fe0e&quot;:{&quot;text&quot;:&quot;2015.&quot;,&quot;suggestions&quot;:[]},&quot;056cf0788d29fa5818c29e7da255624f&quot;:{&quot;text&quot;:&quot;4.\tMurray, C.J.L., et al., UK health performance: findings of the Global Burden of Disease Study 2010.&quot;,&quot;suggestions&quot;:[]},&quot;ec15a8306836685fe821c4e02205e721&quot;:{&quot;text&quot;:&quot;The Lancet, 2013.&quot;,&quot;suggestions&quot;:[]},&quot;1324496c320b27633bcafaa1214691f6&quot;:{&quot;text&quot;:&quot;381(9871): p.&quot;,&quot;suggestions&quot;:[]},&quot;f9b4a75dbb2dacd0b500931da244baa4&quot;:{&quot;text&quot;:&quot;997-1020.&quot;,&quot;suggestions&quot;:[]},&quot;e8fdf2fae474634bbb996e5ced637124&quot;:{&quot;text&quot;:&quot;5.\tDH, Health matters: obesity and the food environment.&quot;,&quot;suggestions&quot;:[{&quot;context&quot;:&quot;5.\tDH, Health ma&quot;,&quot;index&quot;:185,&quot;length&quot;:3,&quot;suggestions&quot;:[{&quot;score&quot;:0.9794010337553726,&quot;word&quot;:&quot;DH&quot;},{&quot;score&quot;:0.02059896624462742,&quot;word&quot;:&quot;DH,&quot;}],&quot;type&quot;:&quot;punctuation:comma&quot;,&quot;word&quot;:&quot;DH,&quot;,&quot;text&quot;:&quot;5.\tDH, Health matters: obesity and the food environment.&quot;,&quot;uuid&quot;:&quot;9c09df11-fd4f-4bb9-9d14-6607364bb3f1&quot;,&quot;sentenceUUID&quot;:&quot;7a2be649-0da0-49e6-89e3-ba209e566c35&quot;,&quot;indexExtendedContext&quot;:null,&quot;extendedContext&quot;:&quot;5.\tDH, Health matters: obesity and&quot;,&quot;sentenceIndex&quot;:0,&quot;paragraphIndex&quot;:196,&quot;contextRange&quot;:{&quot;items&quot;:[{&quot;text&quot;:&quot;5.\tDH, Health matters: obesity and&quot;}]},&quot;idx&quot;:450}]},&quot;27286a7f73ceb016c7bc886fb4be66b6&quot;:{&quot;text&quot;:&quot;2018.&quot;,&quot;suggestions&quot;:[]},&quot;1681dd1bd8b9ab7d42e6898e8d3d8156&quot;:{&quot;text&quot;:&quot;6.\tHealth Survey of England.&quot;,&quot;suggestions&quot;:[]},&quot;4793df9eddff8d93c18970f98fafb20e&quot;:{&quot;text&quot;:&quot;7.\tLangley-Evans, S.C., Developmental programming of health and disease.&quot;,&quot;suggestions&quot;:[]},&quot;394f85bd54cb3846294e88a7dca27708&quot;:{&quot;text&quot;:&quot;.pdf&gt;.&quot;,&quot;suggestions&quot;:[]},&quot;12c22483caf22490c5d3e0efab353b7a&quot;:{&quot;text&quot;:&quot;Proc Nutr Soc.&quot;,&quot;suggestions&quot;:[]},&quot;f7540888040ba5e56ad5f13aca337dcd&quot;:{&quot;text&quot;:&quot;2006 February ; 65(1): 97–105., 2006.&quot;,&quot;suggestions&quot;:[]},&quot;dde1a1b899782fdbccac738fbd4c4e42&quot;:{&quot;text&quot;:&quot;8.\tFisk, C.M., et al., Influences on the quality of young children's diets: the importance of maternal food choices.&quot;,&quot;suggestions&quot;:[]},&quot;cd5b10b683847822a13704e104feecbc&quot;:{&quot;text&quot;:&quot;Br J Nutr, 2011.&quot;,&quot;suggestions&quot;:[]},&quot;289666b9b97ac44b945f076af2c49ac4&quot;:{&quot;text&quot;:&quot;105(2): p.&quot;,&quot;suggestions&quot;:[]},&quot;dc9bc85920129b4ad62205f237e57bd3&quot;:{&quot;text&quot;:&quot;287-96.&quot;,&quot;suggestions&quot;:[]},&quot;e52b6983763c699687b033416ffab08a&quot;:{&quot;text&quot;:&quot;9.\tScientific Advisory Committee on Nutrition, The influence of maternal, fetal and child nutrition on the development of chronic disease in later life.&quot;,&quot;suggestions&quot;:[{&quot;context&quot;:&quot;maternal, fetal and child&quot;,&quot;index&quot;:186,&quot;length&quot;:5,&quot;suggestions&quot;:[{&quot;score&quot;:0.9029325381358346,&quot;word&quot;:&quot;fetal,&quot;},{&quot;score&quot;:0.0970674618641654,&quot;word&quot;:&quot;fetal&quot;}],&quot;type&quot;:&quot;punctuation:comma&quot;,&quot;word&quot;:&quot;fetal&quot;,&quot;text&quot;:&quot;9.\tScientific Advisory Committee on Nutrition, The influence of maternal, fetal and child nutrition on the development of chronic disease in later life.&quot;,&quot;uuid&quot;:&quot;decdbbcd-d9c7-437c-868b-8d53bfa72b2f&quot;,&quot;sentenceUUID&quot;:&quot;c9139c51-a609-42b1-9528-050193402404&quot;,&quot;indexExtendedContext&quot;:27,&quot;extendedContext&quot;:&quot;The influence of maternal, fetal and child nutrition on the&quot;,&quot;sentenceIndex&quot;:0,&quot;paragraphIndex&quot;:200,&quot;contextRange&quot;:{&quot;items&quot;:[{&quot;text&quot;:&quot;The influence of maternal, fetal and child nutrition on the&quot;}]},&quot;idx&quot;:463}]},&quot;3edb92c4745ff36da24af98561f487d4&quot;:{&quot;text&quot;:&quot;2011.&quot;,&quot;suggestions&quot;:[]},&quot;f5ee04f6f84564af59bfae602a322e57&quot;:{&quot;text&quot;:&quot;10.\tDepartment of Health and Social Care, Consultation on restricting promotions of products high in fat, sugar and salt by location and by price.&quot;,&quot;suggestions&quot;:[{&quot;context&quot;:&quot;h in fat, sugar and salt &quot;,&quot;index&quot;:187,&quot;length&quot;:5,&quot;suggestions&quot;:[{&quot;score&quot;:0.9170266439302775,&quot;word&quot;:&quot;sugar,&quot;},{&quot;score&quot;:0.0829733560697224,&quot;word&quot;:&quot;sugar&quot;}],&quot;type&quot;:&quot;punctuation:comma&quot;,&quot;word&quot;:&quot;sugar&quot;,&quot;text&quot;:&quot;10.\tDepartment of Health and Social Care, Consultation on restricting promotions of products high in fat, sugar and salt by location and by price.&quot;,&quot;uuid&quot;:&quot;71aa2577-f477-4be5-932b-d3adefdfb0fc&quot;,&quot;sentenceUUID&quot;:&quot;cd189cdc-20a8-4bc1-988f-177e3af95973&quot;,&quot;indexExtendedContext&quot;:25,&quot;extendedContext&quot;:&quot;of products high in fat, sugar and salt by location and&quot;,&quot;sentenceIndex&quot;:0,&quot;paragraphIndex&quot;:201,&quot;contextRange&quot;:{&quot;items&quot;:[{&quot;text&quot;:&quot;of products high in fat, sugar and salt by location and&quot;}]},&quot;idx&quot;:465}]},&quot;845875d61f7ec1966cad3024a5c13bc1&quot;:{&quot;text&quot;:&quot;2019.&quot;,&quot;suggestions&quot;:[]},&quot;9b727c01da09290cbe9fddf2d9f68ab1&quot;:{&quot;text&quot;:&quot;11.\tKantar World Panel.&quot;,&quot;suggestions&quot;:[]},&quot;f01e9aec6d9c0145cd3d9a81024bb4ad&quot;:{&quot;text&quot;:&quot;Kantar World Panel.&quot;,&quot;suggestions&quot;:[]},&quot;e17e90f76baf390c1a91a361127da573&quot;:{&quot;text&quot;:&quot;Available from: https://www.kantarworldpanel.com/en/grocery-market-share/great-britain/snapshot.&quot;,&quot;suggestions&quot;:[]},&quot;bfd84e9dc0aae5aac51b2f8e413ad343&quot;:{&quot;text&quot;:&quot;12.\tGlanz, K., et al., Healthy nutrition environments: concepts and measures.&quot;,&quot;suggestions&quot;:[]},&quot;c45ecb906f01fca26505a5de77bdd22c&quot;:{&quot;text&quot;:&quot;Am J Health Promot, 2005.&quot;,&quot;suggestions&quot;:[]},&quot;ba797522cfd7be85fea1144ce1f6a707&quot;:{&quot;text&quot;:&quot;19(5): p.&quot;,&quot;suggestions&quot;:[]},&quot;9937839e7836d6993fc542d749a9726e&quot;:{&quot;text&quot;:&quot;330-3, ii.&quot;,&quot;suggestions&quot;:[]},&quot;e02b4c2729b8217f8ddbf93ff7de9886&quot;:{&quot;text&quot;:&quot;13.\tBlack, C., et al.&quot;,&quot;suggestions&quot;:[]},&quot;5ff11c71191875da6ce0360ecb33fc78&quot;:{&quot;text&quot;:&quot;Measuring the healthfulness of food retail stores: variations by store type and neighbourhood deprivation.&quot;,&quot;suggestions&quot;:[{&quot;context&quot;:&quot;ariations by store typ&quot;,&quot;index&quot;:188,&quot;length&quot;:2,&quot;suggestions&quot;:[{&quot;score&quot;:0.9993444929650308,&quot;word&quot;:&quot;in&quot;},{&quot;score&quot;:0.0006555070349692099,&quot;word&quot;:&quot;by&quot;}],&quot;type&quot;:&quot;grammar:prepositions&quot;,&quot;word&quot;:&quot;by&quot;,&quot;text&quot;:&quot;Measuring the healthfulness of food retail stores: variations by store type and neighbourhood deprivation.&quot;,&quot;uuid&quot;:&quot;2a88c8de-2466-4295-b994-57122d177f5a&quot;,&quot;sentenceUUID&quot;:&quot;ddc26fa8-99fa-456c-a452-d3b991f357c4&quot;,&quot;indexExtendedContext&quot;:26,&quot;extendedContext&quot;:&quot;retail stores: variations by store type and neighbourhood&quot;,&quot;sentenceIndex&quot;:1,&quot;paragraphIndex&quot;:204,&quot;contextRange&quot;:{&quot;items&quot;:[{&quot;text&quot;:&quot;retail stores: variations by store type and neighbourhood&quot;}]},&quot;idx&quot;:475}]},&quot;7542ae06e78274788829d321c069016c&quot;:{&quot;text&quot;:&quot;The international journal of behavioral nutrition and physical activity, 2014.&quot;,&quot;suggestions&quot;:[]},&quot;df39a40167faf1f8a74cd22392a46782&quot;:{&quot;text&quot;:&quot;11, 69 DOI: 10.1186/1479-5868-11-69.&quot;,&quot;suggestions&quot;:[]},&quot;daf26b69de5fe5d524f74242f1b38c93&quot;:{&quot;text&quot;:&quot;14.\tHartmann-Boyce, J., et al., Grocery store interventions to change food purchasing behaviors: a systematic review of randomized controlled trials.&quot;,&quot;suggestions&quot;:[]},&quot;1049e9c6ca51b53fc7c0f17e6f70794b&quot;:{&quot;text&quot;:&quot;Am J Clin Nutr, 2018.&quot;,&quot;suggestions&quot;:[]},&quot;e37586eeb6490b829be3886150817de3&quot;:{&quot;text&quot;:&quot;107(6): p.&quot;,&quot;suggestions&quot;:[]},&quot;96399fe2fb20d85b19ab8264bfa00928&quot;:{&quot;text&quot;:&quot;1004-1016.&quot;,&quot;suggestions&quot;:[]},&quot;da932d2c4a945165d492681f4556d259&quot;:{&quot;text&quot;:&quot;15.\tAraújo-Soares, V. and F.F.&quot;,&quot;suggestions&quot;:[]},&quot;31fde01f77726013dbbc8b17b88dac9a&quot;:{&quot;text&quot;:&quot;Sniehotta, Health psychology:&quot;,&quot;suggestions&quot;:[]},&quot;72f70a946bf1b6ba9e7cac546d4e2a39&quot;:{&quot;text&quot;:&quot;Healthy choice architecture.&quot;,&quot;suggestions&quot;:[]},&quot;2d7b42675b656a55d916887f7c86f66d&quot;:{&quot;text&quot;:&quot;Nature Human Behaviour, 2017.&quot;,&quot;suggestions&quot;:[]},&quot;9988872462a3ef23be857f468ef7c2de&quot;:{&quot;text&quot;:&quot;1(8).&quot;,&quot;suggestions&quot;:[]},&quot;d75b18ccc9d2630e7e39febcea7edfd5&quot;:{&quot;text&quot;:&quot;16.\tBrug, J., et al., Environmental determinants of healthy eating: in need of theory and evidence.&quot;,&quot;suggestions&quot;:[]},&quot;5470b5502bebec7d73a092a88d70ed37&quot;:{&quot;text&quot;:&quot;Proc Nutr Soc, 2008.&quot;,&quot;suggestions&quot;:[]},&quot;c837c623fb29253d612456c1d3faff27&quot;:{&quot;text&quot;:&quot;67(3): p.&quot;,&quot;suggestions&quot;:[]},&quot;b4e3af4834411e8711020181018032b1&quot;:{&quot;text&quot;:&quot;307-16.&quot;,&quot;suggestions&quot;:[]},&quot;14b198bce814ea3f2bafdbdebf25815c&quot;:{&quot;text&quot;:&quot;17.\tVogel, C., et al., Examination of how food environment and psychological factors interact in their relationship with dietary behaviours: test of a cross-sectional model.&quot;,&quot;suggestions&quot;:[{&quot;context&quot;:&quot;7.\tVogel, C., et al., E&quot;,&quot;index&quot;:189,&quot;length&quot;:3,&quot;suggestions&quot;:[{&quot;score&quot;:0.9905221781547504,&quot;word&quot;:&quot;C.&quot;},{&quot;score&quot;:0.009477821845249593,&quot;word&quot;:&quot;C.,&quot;}],&quot;type&quot;:&quot;punctuation:comma&quot;,&quot;word&quot;:&quot;C.,&quot;,&quot;text&quot;:&quot;17.\tVogel, C., et al., Examination of how food environment and psychological factors interact in their relationship with dietary behaviours: test of a cross-sectional model.&quot;,&quot;uuid&quot;:&quot;793a9103-a061-4b82-9dc7-03dcbe927729&quot;,&quot;sentenceUUID&quot;:&quot;2a15c450-6402-47ca-bd0c-fed23aa607a5&quot;,&quot;indexExtendedContext&quot;:null,&quot;extendedContext&quot;:&quot;17.\tVogel, C., et al., Examination of how&quot;,&quot;sentenceIndex&quot;:0,&quot;paragraphIndex&quot;:208,&quot;contextRange&quot;:{&quot;items&quot;:[{&quot;text&quot;:&quot;17.\tVogel, C., et al., Examination of how&quot;}]},&quot;idx&quot;:491},{&quot;context&quot;:&quot;on of how food environme&quot;,&quot;index&quot;:190,&quot;length&quot;:4,&quot;suggestions&quot;:[{&quot;score&quot;:0.7878355266476344,&quot;word&quot;:&quot;food,&quot;},{&quot;score&quot;:0.2121644733523656,&quot;word&quot;:&quot;food&quot;}],&quot;type&quot;:&quot;punctuation:comma&quot;,&quot;word&quot;:&quot;food&quot;,&quot;text&quot;:&quot;17.\tVogel, C., et al., Examination of how food environment and psychological factors interact in their relationship with dietary behaviours: test of a cross-sectional model.&quot;,&quot;uuid&quot;:&quot;b41e9f4a-fff3-463b-8290-eefdf20468c8&quot;,&quot;sentenceUUID&quot;:&quot;2a15c450-6402-47ca-bd0c-fed23aa607a5&quot;,&quot;indexExtendedContext&quot;:27,&quot;extendedContext&quot;:&quot;et al., Examination of how food environment and psychological&quot;,&quot;sentenceIndex&quot;:0,&quot;paragraphIndex&quot;:208,&quot;contextRange&quot;:{&quot;items&quot;:[{&quot;text&quot;:&quot;et al., Examination of how food environment and psychological&quot;}]},&quot;idx&quot;:491},{&quot;context&quot;:&quot; how food environment and psych&quot;,&quot;index&quot;:191,&quot;length&quot;:11,&quot;suggestions&quot;:[{&quot;score&quot;:0.6872737594083691,&quot;word&quot;:&quot;environment,&quot;},{&quot;score&quot;:0.3127262405916309,&quot;word&quot;:&quot;environment&quot;}],&quot;type&quot;:&quot;punctuation:comma&quot;,&quot;word&quot;:&quot;environment&quot;,&quot;text&quot;:&quot;17.\tVogel, C., et al., Examination of how food environment and psychological factors interact in their relationship with dietary behaviours: test of a cross-sectional model.&quot;,&quot;uuid&quot;:&quot;f94ed62f-59e7-4091-a5e1-066e7ff26662&quot;,&quot;sentenceUUID&quot;:&quot;2a15c450-6402-47ca-bd0c-fed23aa607a5&quot;,&quot;indexExtendedContext&quot;:29,&quot;extendedContext&quot;:&quot;al., Examination of how food environment and psychological factors&quot;,&quot;sentenceIndex&quot;:0,&quot;paragraphIndex&quot;:208,&quot;contextRange&quot;:{&quot;items&quot;:[{&quot;text&quot;:&quot;al., Examination of how food environment and psychological factors&quot;}]},&quot;idx&quot;:491},{&quot;context&quot;:&quot;haviours: test of a cross&quot;,&quot;index&quot;:192,&quot;length&quot;:4,&quot;suggestions&quot;:[{&quot;score&quot;:0.6865453706811416,&quot;word&quot;:&quot;a test&quot;},{&quot;score&quot;:0.31345462931885837,&quot;word&quot;:&quot;test&quot;}],&quot;type&quot;:&quot;grammar:article&quot;,&quot;word&quot;:&quot;test&quot;,&quot;text&quot;:&quot;17.\tVogel, C., et al., Examination of how food environment and psychological factors interact in their relationship with dietary behaviours: test of a cross-sectional model.&quot;,&quot;uuid&quot;:&quot;6f1e4325-90e1-4fae-a517-cd4cef4d5c24&quot;,&quot;sentenceUUID&quot;:&quot;2a15c450-6402-47ca-bd0c-fed23aa607a5&quot;,&quot;indexExtendedContext&quot;:25,&quot;extendedContext&quot;:&quot;with dietary behaviours: test of a cross-sectional model.&quot;,&quot;sentenceIndex&quot;:0,&quot;paragraphIndex&quot;:208,&quot;contextRange&quot;:{&quot;items&quot;:[{&quot;text&quot;:&quot;with dietary behaviours: test of a cross-sectional model.&quot;}]},&quot;idx&quot;:491}]},&quot;969682cc6ca6dfbc99c6d9dd1d73237a&quot;:{&quot;text&quot;:&quot;Int J Behav Nutr Phys Act, 2019.&quot;,&quot;suggestions&quot;:[]},&quot;4f26190182561f31170390a6e9888db7&quot;:{&quot;text&quot;:&quot;16(1): p.&quot;,&quot;suggestions&quot;:[]},&quot;76fde070b319d3b1f25909d6ed937b89&quot;:{&quot;text&quot;:&quot;12.&quot;,&quot;suggestions&quot;:[]},&quot;41da4964fd8163136e3907c93170dac3&quot;:{&quot;text&quot;:&quot;18.\tRutter, H., The Complex Systems Challenge of Obesity.&quot;,&quot;suggestions&quot;:[]},&quot;ad543d8d54d2212358559a428690adc3&quot;:{&quot;text&quot;:&quot;Clin Chem, 2018.&quot;,&quot;suggestions&quot;:[]},&quot;cb015a0e44a43ea7482e2339d21efb85&quot;:{&quot;text&quot;:&quot;64(1): p.&quot;,&quot;suggestions&quot;:[]},&quot;39288505c2cf23f7cb0250311aa7b764&quot;:{&quot;text&quot;:&quot;44-46.&quot;,&quot;suggestions&quot;:[]},&quot;2326cd0d55fe5cd86c44a26c90ac2c79&quot;:{&quot;text&quot;:&quot;19.\tThompson, C., et al., Understanding interactions with the food environment: an exploration of supermarket food shopping routines in deprived neighbourhoods.&quot;,&quot;suggestions&quot;:[{&quot;context&quot;:&quot;Thompson, C., et al., U&quot;,&quot;index&quot;:193,&quot;length&quot;:3,&quot;suggestions&quot;:[{&quot;score&quot;:0.98151009470993,&quot;word&quot;:&quot;C.&quot;},{&quot;score&quot;:0.018489905290069996,&quot;word&quot;:&quot;C.,&quot;}],&quot;type&quot;:&quot;punctuation:comma&quot;,&quot;word&quot;:&quot;C.,&quot;,&quot;text&quot;:&quot;19.\tThompson, C., et al., Understanding interactions with the food environment: an exploration of supermarket food shopping routines in deprived neighbourhoods.&quot;,&quot;uuid&quot;:&quot;b468c63a-32d6-40d4-adba-ca91057ff9c7&quot;,&quot;sentenceUUID&quot;:&quot;5a59f5ed-dfee-4cdb-825e-26f6f685f833&quot;,&quot;indexExtendedContext&quot;:null,&quot;extendedContext&quot;:&quot;19.\tThompson, C., et al., Understanding interactions&quot;,&quot;sentenceIndex&quot;:0,&quot;paragraphIndex&quot;:210,&quot;contextRange&quot;:{&quot;items&quot;:[{&quot;text&quot;:&quot;19.\tThompson, C., et al., Understanding interactions&quot;}]},&quot;idx&quot;:499}]},&quot;12847d7866d18f945e77c3e6ec331ebf&quot;:{&quot;text&quot;:&quot;Health Place, 2013.&quot;,&quot;suggestions&quot;:[]},&quot;81b2085b5bb80d70dfadaa2bc1be2be2&quot;:{&quot;text&quot;:&quot;19: p.&quot;,&quot;suggestions&quot;:[]},&quot;2046fde01de9430d6ed5b6e63e26b1cc&quot;:{&quot;text&quot;:&quot;116-23.&quot;,&quot;suggestions&quot;:[]},&quot;32b062ca52719c55b508c191bba4d84a&quot;:{&quot;text&quot;:&quot;20.\tWingert, K., et al., Child as change agent.&quot;,&quot;suggestions&quot;:[]},&quot;b1f3cc05d12cddbbf48a4f0c306c046f&quot;:{&quot;text&quot;:&quot;The potential of children to increase healthy food purchasing.&quot;,&quot;suggestions&quot;:[]},&quot;8bbd4bc273d087d018c3f9aeae9dccc1&quot;:{&quot;text&quot;:&quot;Appetite, 2014.&quot;,&quot;suggestions&quot;:[]},&quot;2e392fb379fea22c2df0d76096293a87&quot;:{&quot;text&quot;:&quot;81: p.&quot;,&quot;suggestions&quot;:[]},&quot;601ec5ed2dc1501dd7519e5857fb35a2&quot;:{&quot;text&quot;:&quot;330-6.&quot;,&quot;suggestions&quot;:[]},&quot;f1d0262060a1246daa5bb190eb1eab1f&quot;:{&quot;text&quot;:&quot;21.\tBucher, T., et al., Nudging consumers towards healthier choices: a systematic review of positional influences on food choice.&quot;,&quot;suggestions&quot;:[{&quot;context&quot;:&quot;.\tBucher, T., et al., N&quot;,&quot;index&quot;:194,&quot;length&quot;:3,&quot;suggestions&quot;:[{&quot;score&quot;:0.9783448308896403,&quot;word&quot;:&quot;T.&quot;},{&quot;score&quot;:0.021655169110359706,&quot;word&quot;:&quot;T.,&quot;}],&quot;type&quot;:&quot;punctuation:comma&quot;,&quot;word&quot;:&quot;T.,&quot;,&quot;text&quot;:&quot;21.\tBucher, T., et al., Nudging consumers towards healthier choices: a systematic review of positional influences on food choice.&quot;,&quot;uuid&quot;:&quot;753a4dc2-9ffa-4927-82b4-a56fa266b5a8&quot;,&quot;sentenceUUID&quot;:&quot;2044a6a9-d8d8-4cda-9b34-ce26a367f848&quot;,&quot;indexExtendedContext&quot;:null,&quot;extendedContext&quot;:&quot;21.\tBucher, T., et al., Nudging consumers&quot;,&quot;sentenceIndex&quot;:0,&quot;paragraphIndex&quot;:212,&quot;contextRange&quot;:{&quot;items&quot;:[{&quot;text&quot;:&quot;21.\tBucher, T., et al., Nudging consumers&quot;}]},&quot;idx&quot;:508}]},&quot;5f2a74ec93cd3ce93b809aa9325b0960&quot;:{&quot;text&quot;:&quot;Br J Nutr, 2016.&quot;,&quot;suggestions&quot;:[]},&quot;652873eb93fe5dc0a2639ed3e374c54a&quot;:{&quot;text&quot;:&quot;115(12): p.&quot;,&quot;suggestions&quot;:[]},&quot;1b86a5b2f7deb8cb8aae932c741bf7c1&quot;:{&quot;text&quot;:&quot;2252-63.&quot;,&quot;suggestions&quot;:[]},&quot;74cc9889a894f4c34bf061543af7e9ad&quot;:{&quot;text&quot;:&quot;22.\tCameron, A.J., et al., A Systematic Review of the Effectiveness of Supermarket-Based Interventions Involving Product, Promotion, or Place on the Healthiness of Consumer Purchases.&quot;,&quot;suggestions&quot;:[]},&quot;b462c542c7327b0a9bb34ca055b62a3e&quot;:{&quot;text&quot;:&quot;Current Nutrition Reports, 2016.&quot;,&quot;suggestions&quot;:[]},&quot;5d21627369f71da846b170f6ae199466&quot;:{&quot;text&quot;:&quot;5(3): p.&quot;,&quot;suggestions&quot;:[]},&quot;7888107802e7a084a1523e024531a307&quot;:{&quot;text&quot;:&quot;129-138.&quot;,&quot;suggestions&quot;:[]},&quot;9274a1cbde8480239c6f7a673bed534c&quot;:{&quot;text&quot;:&quot;23.\tCampbell, S., et al., A mixed-method examination of food marketing directed towards children in Australian supermarkets.&quot;,&quot;suggestions&quot;:[]},&quot;983d099ac1ff8f7d4cac733290a57905&quot;:{&quot;text&quot;:&quot;Health Promot Int, 2014.&quot;,&quot;suggestions&quot;:[]},&quot;a152fa7c854c44bc93557c8da33cf088&quot;:{&quot;text&quot;:&quot;29(2): p.&quot;,&quot;suggestions&quot;:[]},&quot;23119d74a81039c08d51709d27b6fa69&quot;:{&quot;text&quot;:&quot;267-77.&quot;,&quot;suggestions&quot;:[]},&quot;62517f3153785859983522a77c14d102&quot;:{&quot;text&quot;:&quot;24.\tFord, A., et al., Parents' and carers' awareness and perceptions of UK supermarket policies on less healthy food at checkouts:&quot;,&quot;suggestions&quot;:[{&quot;context&quot;:&quot; policies on less heal&quot;,&quot;index&quot;:195,&quot;length&quot;:2,&quot;suggestions&quot;:[{&quot;score&quot;:0.9127671780279073,&quot;word&quot;:&quot;for&quot;},{&quot;score&quot;:0.08723282197209267,&quot;word&quot;:&quot;on&quot;}],&quot;type&quot;:&quot;grammar:prepositions&quot;,&quot;word&quot;:&quot;on&quot;,&quot;text&quot;:&quot;24.\tFord, A., et al., Parents' and carers' awareness and perceptions of UK supermarket policies on less healthy food at checkouts:&quot;,&quot;uuid&quot;:&quot;2cc11a69-fd04-418b-808a-7d0e87a7ea2c&quot;,&quot;sentenceUUID&quot;:&quot;9660d3a0-4f61-46ad-bfb4-9bf7c83fd985&quot;,&quot;indexExtendedContext&quot;:27,&quot;extendedContext&quot;:&quot;of UK supermarket policies on less healthy food at checkouts:&quot;,&quot;sentenceIndex&quot;:0,&quot;paragraphIndex&quot;:215,&quot;contextRange&quot;:{&quot;items&quot;:[{&quot;text&quot;:&quot;of UK supermarket policies on less healthy food at checkouts:&quot;}]},&quot;idx&quot;:520}]},&quot;22561d100179d7ce38aab2fdeff4fbea&quot;:{&quot;text&quot;:&quot;A qualitative study.&quot;,&quot;suggestions&quot;:[]},&quot;b76a8729dbaef5573d2d65ac1c3acf5f&quot;:{&quot;text&quot;:&quot;Appetite, 2020.&quot;,&quot;suggestions&quot;:[]},&quot;dda134800fe9be709113f2d519aac7d8&quot;:{&quot;text&quot;:&quot;147: p.&quot;,&quot;suggestions&quot;:[]},&quot;0e464fbb94676780370fe0a54796e261&quot;:{&quot;text&quot;:&quot;104541.&quot;,&quot;suggestions&quot;:[]},&quot;030d64d93bf071400fe28585d76ffce6&quot;:{&quot;text&quot;:&quot;25.\tVogel, C., et al., Education and the Relationship Between Supermarket Environment and Diet.&quot;,&quot;suggestions&quot;:[]},&quot;e0850db458e6ba185e95cd978a11c22e&quot;:{&quot;text&quot;:&quot;Am J Prev Med, 2016.&quot;,&quot;suggestions&quot;:[]},&quot;1fafbad8cc96713ff0da59f70bc4fc78&quot;:{&quot;text&quot;:&quot;51(2): p.&quot;,&quot;suggestions&quot;:[]},&quot;b47f23f2baeafe9ae8fc1be3ea57e0e3&quot;:{&quot;text&quot;:&quot;e27-e34.&quot;,&quot;suggestions&quot;:[]},&quot;4193d0751d60c8d0f4da3427b4c06161&quot;:{&quot;text&quot;:&quot;26.\tCastro, I.A., et al., Customer Purchase Intentions and Choice in Food Retail Environments:&quot;,&quot;suggestions&quot;:[]},&quot;b531d10485e643ef90c39cbfb9f6ab6b&quot;:{&quot;text&quot;:&quot;A Scoping Review.&quot;,&quot;suggestions&quot;:[]},&quot;40cde61ee7fe3f8538aa26a8ae9ff8b1&quot;:{&quot;text&quot;:&quot;Int J Environ Res Public Health, 2018.&quot;,&quot;suggestions&quot;:[]},&quot;dd4469ce817b9da08ee4833cda411704&quot;:{&quot;text&quot;:&quot;15(11).&quot;,&quot;suggestions&quot;:[]},&quot;6cdcb154dc6415934045e83baee17f90&quot;:{&quot;text&quot;:&quot;27.\tTong, A., P. Sainsbury, and J. Craig, Consolidated criteria for reporting qualitative research (COREQ): a 32-item checklist for interviews and focus groups.&quot;,&quot;suggestions&quot;:[{&quot;context&quot;:&quot;27.\tTong, A., P. Sainsb&quot;,&quot;index&quot;:196,&quot;length&quot;:3,&quot;suggestions&quot;:[{&quot;score&quot;:0.9974798179262574,&quot;word&quot;:&quot;A.&quot;},{&quot;score&quot;:0.0025201820737426493,&quot;word&quot;:&quot;A.,&quot;}],&quot;type&quot;:&quot;punctuation:comma&quot;,&quot;word&quot;:&quot;A.,&quot;,&quot;text&quot;:&quot;27.\tTong, A., P. Sainsbury, and J. Craig, Consolidated criteria for reporting qualitative research (COREQ): a 32-item checklist for interviews and focus groups.&quot;,&quot;uuid&quot;:&quot;c25da9a1-05d4-42aa-aff2-0ff636e3d6d9&quot;,&quot;sentenceUUID&quot;:&quot;98367493-7823-4463-b99c-3c9a6b585f2a&quot;,&quot;indexExtendedContext&quot;:null,&quot;extendedContext&quot;:&quot;27.\tTong, A., P. Sainsbury, and J. Craig,&quot;,&quot;sentenceIndex&quot;:0,&quot;paragraphIndex&quot;:218,&quot;contextRange&quot;:{&quot;items&quot;:[{&quot;text&quot;:&quot;27.\tTong, A., P. Sainsbury, and J. Craig,&quot;}]},&quot;idx&quot;:533},{&quot;context&quot;:&quot;y, and J. Craig, Consolida&quot;,&quot;index&quot;:197,&quot;length&quot;:6,&quot;suggestions&quot;:[{&quot;score&quot;:0.9759865944684301,&quot;word&quot;:&quot;Craig&quot;},{&quot;score&quot;:0.02401340553156991,&quot;word&quot;:&quot;Craig,&quot;}],&quot;type&quot;:&quot;punctuation:comma&quot;,&quot;word&quot;:&quot;Craig,&quot;,&quot;text&quot;:&quot;27.\tTong, A., P. Sainsbury, and J. Craig, Consolidated criteria for reporting qualitative research (COREQ): a 32-item checklist for interviews and focus groups.&quot;,&quot;uuid&quot;:&quot;a2c595db-1fd3-455e-93e5-8f95e181f242&quot;,&quot;sentenceUUID&quot;:&quot;98367493-7823-4463-b99c-3c9a6b585f2a&quot;,&quot;indexExtendedContext&quot;:25,&quot;extendedContext&quot;:&quot;A., P. Sainsbury, and J. Craig, Consolidated criteria for&quot;,&quot;sentenceIndex&quot;:0,&quot;paragraphIndex&quot;:218,&quot;contextRange&quot;:{&quot;items&quot;:[{&quot;text&quot;:&quot;A., P. Sainsbury, and J. Craig, Consolidated criteria for&quot;}]},&quot;idx&quot;:533}]},&quot;e7da6d2c215bbec7eeb80f6a8da66f67&quot;:{&quot;text&quot;:&quot;Int J Qual Health Care, 2007.&quot;,&quot;suggestions&quot;:[]},&quot;bd10b0db71437665f47eebe4b8fa4242&quot;:{&quot;text&quot;:&quot;19(6): p.&quot;,&quot;suggestions&quot;:[]},&quot;15d216d7cfcd62e42815652fc599539d&quot;:{&quot;text&quot;:&quot;349-57.&quot;,&quot;suggestions&quot;:[]},&quot;4d31da86422cb4b5bdd7522a98fc6de1&quot;:{&quot;text&quot;:&quot;28.\tBraun, V. and V.&quot;,&quot;suggestions&quot;:[]},&quot;87174b83ec79051158af99a02f6128e3&quot;:{&quot;text&quot;:&quot;Clarke, Using thematic analysis in psychology.&quot;,&quot;suggestions&quot;:[{&quot;context&quot;:&quot;Clarke, Using the&quot;,&quot;index&quot;:198,&quot;length&quot;:7,&quot;suggestions&quot;:[{&quot;score&quot;:0.9894499090551407,&quot;word&quot;:&quot;Clarke&quot;},{&quot;score&quot;:0.010550090944859284,&quot;word&quot;:&quot;Clarke,&quot;}],&quot;type&quot;:&quot;punctuation:comma&quot;,&quot;word&quot;:&quot;Clarke,&quot;,&quot;text&quot;:&quot;Clarke, Using thematic analysis in psychology.&quot;,&quot;uuid&quot;:&quot;3ceb494f-2639-435d-9bf8-7a2b9b10a575&quot;,&quot;sentenceUUID&quot;:&quot;30d206fd-dfce-44a5-97b8-fdf7451750e7&quot;,&quot;indexExtendedContext&quot;:0,&quot;extendedContext&quot;:&quot;Clarke, Using thematic analysis in&quot;,&quot;sentenceIndex&quot;:1,&quot;paragraphIndex&quot;:219,&quot;contextRange&quot;:{&quot;items&quot;:[{&quot;text&quot;:&quot;Clarke, Using thematic analysis in&quot;}]},&quot;idx&quot;:538}]},&quot;5589ea74fb88ee0d352d8ee2836ae11f&quot;:{&quot;text&quot;:&quot;Qualitative Research in Psychology, 2006.&quot;,&quot;suggestions&quot;:[]},&quot;7e69c0ce289119ef4d6feab48e05ac17&quot;:{&quot;text&quot;:&quot;3(2): p.&quot;,&quot;suggestions&quot;:[]},&quot;1aa0773a5abd28a0309895182274a5b1&quot;:{&quot;text&quot;:&quot;77-101.&quot;,&quot;suggestions&quot;:[]},&quot;18e961fc9cbc6f95aac012215a376565&quot;:{&quot;text&quot;:&quot;29.\tBraun, V. and V.&quot;,&quot;suggestions&quot;:[]},&quot;add85a0fb2d15c70abe6a3472ce39fe8&quot;:{&quot;text&quot;:&quot;Clarke, Successful qualitative research.&quot;,&quot;suggestions&quot;:[{&quot;context&quot;:&quot;Clarke, Successfu&quot;,&quot;index&quot;:199,&quot;length&quot;:7,&quot;suggestions&quot;:[{&quot;score&quot;:0.9776467207468772,&quot;word&quot;:&quot;Clarke&quot;},{&quot;score&quot;:0.022353279253122842,&quot;word&quot;:&quot;Clarke,&quot;}],&quot;type&quot;:&quot;punctuation:comma&quot;,&quot;word&quot;:&quot;Clarke,&quot;,&quot;text&quot;:&quot;Clarke, Successful qualitative research.&quot;,&quot;uuid&quot;:&quot;bbe384c5-62b4-473c-88e4-ec08e1d1dcea&quot;,&quot;sentenceUUID&quot;:&quot;c86988b1-0372-4618-a5ec-53c96ddc023d&quot;,&quot;indexExtendedContext&quot;:0,&quot;extendedContext&quot;:&quot;Clarke, Successful qualitative research.&quot;,&quot;sentenceIndex&quot;:1,&quot;paragraphIndex&quot;:220,&quot;contextRange&quot;:{&quot;items&quot;:[{&quot;text&quot;:&quot;Clarke, Successful qualitative research.&quot;}]},&quot;idx&quot;:543}]},&quot;ca1cc93e360d7d719c8a8e42001e9b86&quot;:{&quot;text&quot;:&quot;A practical guide for beginners.&quot;,&quot;suggestions&quot;:[]},&quot;3f52482e27483f6900fe4206080d0abb&quot;:{&quot;text&quot;:&quot;2013, London:&quot;,&quot;suggestions&quot;:[]},&quot;6f4929bdf6f71869813fcf991226aaa4&quot;:{&quot;text&quot;:&quot;SAGE.&quot;,&quot;suggestions&quot;:[]},&quot;7fe287167647207f0a8fcee354dc42c8&quot;:{&quot;text&quot;:&quot;Implications to the individual include morbidity, disability and premature mortality and place a great burden on the NHS resources.&quot;,&quot;suggestions&quot;:[{&quot;context&quot;:&quot;orbidity, disability and prema&quot;,&quot;index&quot;:50,&quot;length&quot;:10,&quot;suggestions&quot;:[{&quot;score&quot;:0.9692146344537506,&quot;word&quot;:&quot;disability,&quot;},{&quot;score&quot;:0.03078536554624939,&quot;word&quot;:&quot;disability&quot;}],&quot;type&quot;:&quot;punctuation:comma&quot;,&quot;word&quot;:&quot;disability&quot;,&quot;text&quot;:&quot;Implications to the individual include morbidity, disability and premature mortality and place a great burden on the NHS resources.&quot;,&quot;uuid&quot;:&quot;69b0701b-26ea-4b9a-92ac-3b90ee3a1526&quot;,&quot;sentenceUUID&quot;:&quot;d43d3f0e-fe5e-45fd-b6ab-c9fda4adac49&quot;,&quot;indexExtendedContext&quot;:30,&quot;extendedContext&quot;:&quot;individual include morbidity, disability and premature mortality and&quot;,&quot;sentenceIndex&quot;:3,&quot;paragraphIndex&quot;:26,&quot;contextRange&quot;:{&quot;items&quot;:[{&quot;text&quot;:&quot;individual include morbidity, disability and premature mortality and&quot;}]},&quot;idx&quot;:57}]},&quot;3b730adfbb5315c0ba3497bbf88f0fcb&quot;:{&quot;text&quot;:&quot;[6] Children’s overweight and obesity is associated with that of their parents, and obese children are more likely to become obese adults.&quot;,&quot;suggestions&quot;:[{&quot;context&quot;:&quot;d obesity is associate&quot;,&quot;index&quot;:38,&quot;length&quot;:2,&quot;suggestions&quot;:[{&quot;score&quot;:0.9642066955566406,&quot;word&quot;:&quot;are&quot;},{&quot;score&quot;:0.03579334914684296,&quot;word&quot;:&quot;is&quot;}],&quot;type&quot;:&quot;grammar:subject_verb&quot;,&quot;word&quot;:&quot;is&quot;,&quot;text&quot;:&quot;[6] Children’s overweight and obesity is associated with that of their parents, and obese children are more likely to become obese adults.&quot;,&quot;uuid&quot;:&quot;2d1c9d0a-eb65-4fdb-a695-238c0d1e983a&quot;,&quot;sentenceUUID&quot;:&quot;21307e9e-944e-4a2b-9d25-9d0dd5afd513&quot;,&quot;indexExtendedContext&quot;:34,&quot;extendedContext&quot;:&quot;Children’s overweight and obesity is associated with that of their&quot;,&quot;sentenceIndex&quot;:1,&quot;paragraphIndex&quot;:27,&quot;contextRange&quot;:{&quot;items&quot;:[{&quot;text&quot;:&quot;Children’s overweight and obesity is associated with that of their&quot;}]},&quot;idx&quot;:60}]},&quot;cd0cbd28173a63a1ff88b10734774761&quot;:{&quot;text&quot;:&quot;[6] Children’s overweight and obesity are associated with that of their parents, and obese children are more likely to become obese adults.&quot;,&quot;suggestions&quot;:[]},&quot;5bee2128f3c200ed4695a248ea9f340a&quot;:{&quot;text&quot;:&quot;[8] Compromised maternal diet such as over- or under-nutrition has been linked to adult disease in her offspring, including obesity, hypertension, diabetes and heart disease.&quot;,&quot;suggestions&quot;:[{&quot;context&quot;:&quot;[8] Compromis&quot;,&quot;index&quot;:0,&quot;length&quot;:3,&quot;suggestions&quot;:[{&quot;score&quot;:0.9024876884930753,&quot;word&quot;:&quot;[8],&quot;},{&quot;score&quot;:0.09751231150692469,&quot;word&quot;:&quot;[8]&quot;}],&quot;type&quot;:&quot;punctuation:comma&quot;,&quot;word&quot;:&quot;[8]&quot;,&quot;text&quot;:&quot;[8] Compromised maternal diet such as over- or under-nutrition has been linked to adult disease in her offspring, including obesity, hypertension, diabetes and heart disease.&quot;,&quot;uuid&quot;:&quot;f09fdb5f-d209-4478-b579-391b50eb106b&quot;,&quot;sentenceUUID&quot;:&quot;7ca514e7-8705-4aa7-bd66-077dd8377f41&quot;,&quot;indexExtendedContext&quot;:0,&quot;extendedContext&quot;:&quot;[8] Compromised maternal diet&quot;,&quot;sentenceIndex&quot;:3,&quot;paragraphIndex&quot;:27,&quot;contextRange&quot;:{&quot;items&quot;:[{&quot;text&quot;:&quot;[8&quot;}]},&quot;idx&quot;:62},{&quot;context&quot;:&quot;rtension, diabetes and heart&quot;,&quot;index&quot;:147,&quot;length&quot;:8,&quot;suggestions&quot;:[{&quot;score&quot;:0.9739415915106448,&quot;word&quot;:&quot;diabetes,&quot;},{&quot;score&quot;:0.02605840848935516,&quot;word&quot;:&quot;diabetes&quot;}],&quot;type&quot;:&quot;punctuation:comma&quot;,&quot;word&quot;:&quot;diabetes&quot;,&quot;text&quot;:&quot;[8] Compromised maternal diet such as over- or under-nutrition has been linked to adult disease in her offspring, including obesity, hypertension, diabetes and heart disease.&quot;,&quot;uuid&quot;:&quot;f3e8b2e9-4b30-4202-8b10-f555870ff0cb&quot;,&quot;sentenceUUID&quot;:&quot;7ca514e7-8705-4aa7-bd66-077dd8377f41&quot;,&quot;indexExtendedContext&quot;:33,&quot;extendedContext&quot;:&quot;including obesity, hypertension, diabetes and heart disease.&quot;,&quot;sentenceIndex&quot;:3,&quot;paragraphIndex&quot;:27,&quot;contextRange&quot;:{&quot;items&quot;:[{&quot;text&quot;:&quot;including obesity, hypertension, diabetes and heart disease.&quot;}]},&quot;idx&quot;:62}]},&quot;4c2af98483d9811d856a230f22138061&quot;:{&quot;text&quot;:&quot;[8] Compromised maternal diet such as over- or under-nutrition has been linked to adult disease in her offspring, including obesity, hypertension, diabetes, and heart disease.&quot;,&quot;suggestions&quot;:[{&quot;context&quot;:&quot;[8] Compromis&quot;,&quot;index&quot;:0,&quot;length&quot;:3,&quot;suggestions&quot;:[{&quot;score&quot;:0.9024876884930753,&quot;word&quot;:&quot;[8],&quot;},{&quot;score&quot;:0.09751231150692469,&quot;word&quot;:&quot;[8]&quot;}],&quot;type&quot;:&quot;punctuation:comma&quot;,&quot;word&quot;:&quot;[8]&quot;,&quot;text&quot;:&quot;[8] Compromised maternal diet such as over- or under-nutrition has been linked to adult disease in her offspring, including obesity, hypertension, diabetes, and heart disease.&quot;,&quot;uuid&quot;:&quot;d6ad2a50-77f8-44e2-828d-a20653f4f21e&quot;,&quot;sentenceUUID&quot;:&quot;7ca514e7-8705-4aa7-bd66-077dd8377f41&quot;,&quot;indexExtendedContext&quot;:0,&quot;extendedContext&quot;:&quot;[8] Compromised maternal diet&quot;,&quot;sentenceIndex&quot;:3,&quot;paragraphIndex&quot;:27,&quot;contextRange&quot;:{&quot;items&quot;:[{&quot;text&quot;:&quot;[8&quot;}]},&quot;idx&quot;:62}]},&quot;89bc2070f52ce3f3b931e97732995d19&quot;:{&quot;text&quot;:&quot;In recent years, the government has initiated action to create more supportive food environments.&quot;,&quot;suggestions&quot;:[]},&quot;af46af9f7ba53336ea65463c1b4c21c6&quot;:{&quot;text&quot;:&quot;To improve population diet, the UK government announced its intention to restrict positioning and multi-buy promotions of products high in fat, sugar or salt (HFSS) in England in retail outlets.&quot;,&quot;suggestions&quot;:[{&quot;context&quot;:&quot;multi-buy promotions of produc&quot;,&quot;index&quot;:108,&quot;length&quot;:10,&quot;suggestions&quot;:[{&quot;score&quot;:0.9686246514320373,&quot;word&quot;:&quot;promotion&quot;},{&quot;score&quot;:0.03137535601854324,&quot;word&quot;:&quot;promotions&quot;}],&quot;type&quot;:&quot;grammar:noun_number&quot;,&quot;word&quot;:&quot;promotions&quot;,&quot;text&quot;:&quot;To improve population diet, the UK government announced its intention to restrict positioning and multi-buy promotions of products high in fat, sugar or salt (HFSS) in England in retail outlets.&quot;,&quot;uuid&quot;:&quot;142a17af-5317-4ad5-9e9b-c143237f883f&quot;,&quot;sentenceUUID&quot;:&quot;02bfa7bf-f939-448c-aaaa-ad774f783ef3&quot;,&quot;indexExtendedContext&quot;:26,&quot;extendedContext&quot;:&quot;positioning and multi-buy promotions of products high in fat,&quot;,&quot;sentenceIndex&quot;:1,&quot;paragraphIndex&quot;:28,&quot;contextRange&quot;:{&quot;items&quot;:[{&quot;text&quot;:&quot;positioning and multi-buy promotions of products high in fat,&quot;}]},&quot;idx&quot;:65},{&quot;context&quot;:&quot;h in fat, sugar or salt (&quot;,&quot;index&quot;:144,&quot;length&quot;:5,&quot;suggestions&quot;:[{&quot;score&quot;:0.877094957124254,&quot;word&quot;:&quot;sugar,&quot;},{&quot;score&quot;:0.122905042875746,&quot;word&quot;:&quot;sugar&quot;}],&quot;type&quot;:&quot;punctuation:comma&quot;,&quot;word&quot;:&quot;sugar&quot;,&quot;text&quot;:&quot;To improve population diet, the UK government announced its intention to restrict positioning and multi-buy promotions of products high in fat, sugar or salt (HFSS) in England in retail outlets.&quot;,&quot;uuid&quot;:&quot;f88ab28c-7b36-4d2f-a829-fa88c51a37e7&quot;,&quot;sentenceUUID&quot;:&quot;02bfa7bf-f939-448c-aaaa-ad774f783ef3&quot;,&quot;indexExtendedContext&quot;:25,&quot;extendedContext&quot;:&quot;of products high in fat, sugar or salt (HFSS) in England&quot;,&quot;sentenceIndex&quot;:1,&quot;paragraphIndex&quot;:28,&quot;contextRange&quot;:{&quot;items&quot;:[{&quot;text&quot;:&quot;of products high in fat, sugar or salt (HFSS) in England&quot;}]},&quot;idx&quot;:65}]},&quot;74708a3fce0c318e779c69267ed5fdf9&quot;:{&quot;text&quot;:&quot;To improve population diet, the UK government announced its intention to restrict positioning and multi-buy promotion of products high in fat, sugar or salt (HFSS) in England in retail outlets.&quot;,&quot;suggestions&quot;:[{&quot;context&quot;:&quot;h in fat, sugar or salt (&quot;,&quot;index&quot;:143,&quot;length&quot;:5,&quot;suggestions&quot;:[{&quot;score&quot;:0.8882356285610844,&quot;word&quot;:&quot;sugar,&quot;},{&quot;score&quot;:0.1117643714389156,&quot;word&quot;:&quot;sugar&quot;}],&quot;type&quot;:&quot;punctuation:comma&quot;,&quot;word&quot;:&quot;sugar&quot;,&quot;text&quot;:&quot;To improve population diet, the UK government announced its intention to restrict positioning and multi-buy promotion of products high in fat, sugar or salt (HFSS) in England in retail outlets.&quot;,&quot;uuid&quot;:&quot;a8173f1e-3317-4135-9620-b614eea30e34&quot;,&quot;sentenceUUID&quot;:&quot;02bfa7bf-f939-448c-aaaa-ad774f783ef3&quot;,&quot;indexExtendedContext&quot;:25,&quot;extendedContext&quot;:&quot;of products high in fat, sugar or salt (HFSS) in England&quot;,&quot;sentenceIndex&quot;:1,&quot;paragraphIndex&quot;:28,&quot;contextRange&quot;:{&quot;items&quot;:[{&quot;text&quot;:&quot;of products high in fat, sugar or salt (HFSS) in England&quot;}]},&quot;idx&quot;:65}]},&quot;01d9fd690d534ecb756ef2115f54fc15&quot;:{&quot;text&quot;:&quot;To improve population diet, the UK government announced its intention to restrict positioning and multi-buy promotion of products high in fat, sugar, or salt (HFSS) in England in retail outlets.&quot;,&quot;suggestions&quot;:[]},&quot;2f9eaf4a8db5e00bf5cc2391023ecfc6&quot;:{&quot;text&quot;:&quot;Within supermarkets, a range of in-store environmental factors [12] can influence customers food purchasing and dietary patterns [13, 14], and these are likely to act simultaneously, but little is known about their interaction.&quot;,&quot;suggestions&quot;:[]},&quot;93babe867fb6054b102b3dbb9f0e2407&quot;:{&quot;text&quot;:&quot;[16] Individual dietary behaviours are linked to both the in-store environments of the supermarkets where they shop and their socio-economic status, educational level, and psychological resources.&quot;,&quot;suggestions&quot;:[{&quot;context&quot;:&quot;[16] Individua&quot;,&quot;index&quot;:0,&quot;length&quot;:4,&quot;suggestions&quot;:[{&quot;score&quot;:0.9023777515404746,&quot;word&quot;:&quot;[16],&quot;},{&quot;score&quot;:0.09762224845952536,&quot;word&quot;:&quot;[16]&quot;}],&quot;type&quot;:&quot;punctuation:comma&quot;,&quot;word&quot;:&quot;[16]&quot;,&quot;text&quot;:&quot;[16] Individual dietary behaviours are linked to both the in-store environments of the supermarkets where they shop and their socio-economic status, educational level, and psychological resources.&quot;,&quot;uuid&quot;:&quot;e56bded3-7265-423f-8eaa-ae77fecf5456&quot;,&quot;sentenceUUID&quot;:&quot;582dabb4-d4ba-4290-95be-340ea158e409&quot;,&quot;indexExtendedContext&quot;:0,&quot;extendedContext&quot;:&quot;[16] Individual dietary behaviours&quot;,&quot;sentenceIndex&quot;:1,&quot;paragraphIndex&quot;:30,&quot;contextRange&quot;:{&quot;items&quot;:[{&quot;text&quot;:&quot;[16&quot;}]},&quot;idx&quot;:72}]},&quot;6e393f4e78a37bc022e1fd55cc7de875&quot;:{&quot;text&quot;:&quot;There is evidence from observational and intervention studies that supermarket environments including in-store advertising, price promotion, and prominent placement of food products shape consumers food choice.&quot;,&quot;suggestions&quot;:[]},&quot;936efd58a8fcbc09ba35cf5b980592f8&quot;:{&quot;text&quot;:&quot;[19, 20] Systematic reviews of supermarket intervention studies have reported that manipulation of food product order or proximity can influence food choice and impact consumer behaviour [21], however which specific intervention that are likely to be most effective and sustainable are yet to be identified [22].&quot;,&quot;suggestions&quot;:[{&quot;context&quot;:&quot;[19, 20] Systemati&quot;,&quot;index&quot;:5,&quot;length&quot;:3,&quot;suggestions&quot;:[{&quot;score&quot;:0.8268460158533755,&quot;word&quot;:&quot;20],&quot;},{&quot;score&quot;:0.17315398414662456,&quot;word&quot;:&quot;20]&quot;}],&quot;type&quot;:&quot;punctuation:comma&quot;,&quot;word&quot;:&quot;20]&quot;,&quot;text&quot;:&quot;[19, 20] Systematic reviews of supermarket intervention studies have reported that manipulation of food product order or proximity can influence food choice and impact consumer behaviour [21], however which specific intervention that are likely to be most effective and sustainable are yet to be identified [22].&quot;,&quot;uuid&quot;:&quot;dc9ad89e-7b33-47ae-985c-9b1ff185d106&quot;,&quot;sentenceUUID&quot;:&quot;fd95d4c5-6a10-4a02-a638-5ceeb75f8d9f&quot;,&quot;indexExtendedContext&quot;:null,&quot;extendedContext&quot;:&quot;[19, 20] Systematic reviews of supermarket&quot;,&quot;sentenceIndex&quot;:1,&quot;paragraphIndex&quot;:31,&quot;contextRange&quot;:{&quot;items&quot;:[{&quot;text&quot;:&quot;[19&quot;}]},&quot;idx&quot;:76}]},&quot;d865ea7a210df197690797d260489693&quot;:{&quot;text&quot;:&quot;Qualitative studies indicate that if shopping is planned before entering the supermarket, the likelihood of being influenced by supermarket prompts is reduced but not completely eliminated.&quot;,&quot;suggestions&quot;:[]},&quot;d8ff075579c3c8fb0290ebabd2210cfd&quot;:{&quot;text&quot;:&quot;[19] Parents of young children express the difficulty of dealing with unhealthy food products placed at child-friendly heights and in unavoidable locations in the store, such as checkouts or entrance.&quot;,&quot;suggestions&quot;:[{&quot;context&quot;:&quot;[19] Parents o&quot;,&quot;index&quot;:0,&quot;length&quot;:4,&quot;suggestions&quot;:[{&quot;score&quot;:0.9283323884010315,&quot;word&quot;:&quot;[19],&quot;},{&quot;score&quot;:0.0716676115989685,&quot;word&quot;:&quot;[19]&quot;}],&quot;type&quot;:&quot;punctuation:comma&quot;,&quot;word&quot;:&quot;[19]&quot;,&quot;text&quot;:&quot;[19] Parents of young children express the difficulty of dealing with unhealthy food products placed at child-friendly heights and in unavoidable locations in the store, such as checkouts or entrance.&quot;,&quot;uuid&quot;:&quot;e349367b-9ef8-4e22-b75d-e9fdaa48fd9f&quot;,&quot;sentenceUUID&quot;:&quot;88b7186b-8eea-4db7-9e54-c66d0ca44f43&quot;,&quot;indexExtendedContext&quot;:0,&quot;extendedContext&quot;:&quot;[19] Parents of young children&quot;,&quot;sentenceIndex&quot;:3,&quot;paragraphIndex&quot;:31,&quot;contextRange&quot;:{&quot;items&quot;:[{&quot;text&quot;:&quot;[19&quot;}]},&quot;idx&quot;:78},{&quot;context&quot;:&quot;ckouts or entrance.&quot;,&quot;index&quot;:191,&quot;length&quot;:8,&quot;suggestions&quot;:[{&quot;score&quot;:0.9550569653511047,&quot;word&quot;:&quot;entrances&quot;},{&quot;score&quot;:0.044943008571863174,&quot;word&quot;:&quot;entrance&quot;}],&quot;type&quot;:&quot;grammar:noun_number&quot;,&quot;word&quot;:&quot;entrance&quot;,&quot;text&quot;:&quot;[19] Parents of young children express the difficulty of dealing with unhealthy food products placed at child-friendly heights and in unavoidable locations in the store, such as checkouts or entrance.&quot;,&quot;uuid&quot;:&quot;2ceb7b9c-718b-4cc2-b86e-ab35ed7203c2&quot;,&quot;sentenceUUID&quot;:&quot;88b7186b-8eea-4db7-9e54-c66d0ca44f43&quot;,&quot;indexExtendedContext&quot;:28,&quot;extendedContext&quot;:&quot;store, such as checkouts or entrance.&quot;,&quot;sentenceIndex&quot;:3,&quot;paragraphIndex&quot;:31,&quot;contextRange&quot;:{&quot;items&quot;:[{&quot;text&quot;:&quot;store, such as checkouts or entrance.&quot;}]},&quot;idx&quot;:78}]},&quot;b5dcfc4d74fcd092557ff4bf9dca5279&quot;:{&quot;text&quot;:&quot;[20, 23] Research indicates that parents and consumers would welcome the removal or restriction of unhealthy items from prominent store locations, such as the entrance, end of aisles, and checkouts in supermarkets.&quot;,&quot;suggestions&quot;:[{&quot;context&quot;:&quot;[20, 23] Research &quot;,&quot;index&quot;:5,&quot;length&quot;:3,&quot;suggestions&quot;:[{&quot;score&quot;:0.8873664935089609,&quot;word&quot;:&quot;23],&quot;},{&quot;score&quot;:0.11263350649103909,&quot;word&quot;:&quot;23]&quot;}],&quot;type&quot;:&quot;punctuation:comma&quot;,&quot;word&quot;:&quot;23]&quot;,&quot;text&quot;:&quot;[20, 23] Research indicates that parents and consumers would welcome the removal or restriction of unhealthy items from prominent store locations, such as the entrance, end of aisles, and checkouts in supermarkets.&quot;,&quot;uuid&quot;:&quot;9b098b38-43b4-45f2-8493-402057d1f8e2&quot;,&quot;sentenceUUID&quot;:&quot;a3bb9da4-01cd-42fb-b0e8-a3b2b04801c7&quot;,&quot;indexExtendedContext&quot;:null,&quot;extendedContext&quot;:&quot;[20, 23] Research indicates that parents&quot;,&quot;sentenceIndex&quot;:4,&quot;paragraphIndex&quot;:31,&quot;contextRange&quot;:{&quot;items&quot;:[{&quot;text&quot;:&quot;[20&quot;}]},&quot;idx&quot;:79}]},&quot;e38948a510c17b278b42c5f24714e744&quot;:{&quot;text&quot;:&quot;(Vogel et al) In brief, the setting was a UK discount supermarket chain and recruited women customers, aged 18-45 years, who regularly shopped in three interventions and three matched-control stores located across England.&quot;,&quot;suggestions&quot;:[]},&quot;091322e62ed284bf78dfd5a9d6bf21bc&quot;:{&quot;text&quot;:&quot;Qualitative data were collected from a sub-group of participants who completed all follow-up waves of the intervention project.&quot;,&quot;suggestions&quot;:[]},&quot;5d93686345249fb414ebf55fbde5ce4e&quot;:{&quot;text&quot;:&quot;In collaboration with CV and WL, codes were organised into themes and sub-themes to create an initial framework, which was then refined through coding of each transcript; new themes arose during this process.&quot;,&quot;suggestions&quot;:[]},&quot;a914f9a44cdfda0a4f6e76a9611e7c88&quot;:{&quot;text&quot;:&quot;Meetings were held with the research team to discuss the validity of the themes and to collectively agree a final, comprehensive coding framework that represented the interview findings.&quot;,&quot;suggestions&quot;:[]},&quot;62bdc12e7a53136ad631a5ff09acbcb7&quot;:{&quot;text&quot;:&quot;Analysis considered differences between intervention and control groups.&quot;,&quot;suggestions&quot;:[{&quot;context&quot;:&quot;Analysis considered&quot;,&quot;index&quot;:0,&quot;length&quot;:8,&quot;suggestions&quot;:[{&quot;score&quot;:0.9273291930960301,&quot;word&quot;:&quot;The analysis&quot;},{&quot;score&quot;:0.07267080690396992,&quot;word&quot;:&quot;Analysis&quot;}],&quot;type&quot;:&quot;grammar:article&quot;,&quot;word&quot;:&quot;Analysis&quot;,&quot;text&quot;:&quot;Analysis considered differences between intervention and control groups.&quot;,&quot;uuid&quot;:&quot;d4d93b49-295f-4130-bc80-632d87d89e0c&quot;,&quot;sentenceUUID&quot;:&quot;9f2762f1-a74a-44e8-9d0d-5b5d9c2ce53e&quot;,&quot;indexExtendedContext&quot;:0,&quot;extendedContext&quot;:&quot;Analysis considered differences between&quot;,&quot;sentenceIndex&quot;:1,&quot;paragraphIndex&quot;:49,&quot;contextRange&quot;:{&quot;items&quot;:[{&quot;text&quot;:&quot;Analysis considered differences between&quot;}]},&quot;idx&quot;:134}]},&quot;de999f0cf87c059d254151fadddae19c&quot;:{&quot;text&quot;:&quot;The analysis considered differences between intervention and control groups.&quot;,&quot;suggestions&quot;:[]},&quot;5a8cfe9a50cf235015220ce70a881d70&quot;:{&quot;text&quot;:&quot;There were no significant differences in demographic characteristics between participants in the intervention and control groups (Table 1).&quot;,&quot;suggestions&quot;:[]},&quot;f9f78696e8dacdb8307c43c383e9eff0&quot;:{&quot;text&quot;:&quot;Most deprived half of the neighbourhood (IMD), % (n)&quot;,&quot;suggestions&quot;:[]},&quot;ee93af1aacf360bd7f181e7552406ab6&quot;:{&quot;text&quot;:&quot;“Just the convenience that they are just up the road,” – P043 Con&quot;,&quot;suggestions&quot;:[]},&quot;b1acd45b6401b8ff8760a31a771363e5&quot;:{&quot;text&quot;:&quot;Many women commented that a logical store arrangement and wide aisles allowed for easy navigation and identification of the products they planned to purchase.&quot;,&quot;suggestions&quot;:[]},&quot;6f2322403e6040b09e29b243749f1696&quot;:{&quot;text&quot;:&quot;Women reported disliking supermarkets’ the propensity to place unhealthy products in prominent locations that were tempting for children, which exacerbated an already difficult situation for some mothers in resisting their children’s requests.&quot;,&quot;suggestions&quot;:[]},&quot;7e1f097a5282877e112bfeea556c2d08&quot;:{&quot;text&quot;:&quot;“they have just got all their fruit and veg and fresh stuff right at the front of the store as soon as you walk in, it is on your right hand side as you go in, and Asda do the same now, and so do Morrisons.&quot;,&quot;suggestions&quot;:[{&quot;context&quot;:&quot;uff right at the front&quot;,&quot;index&quot;:66,&quot;length&quot;:2,&quot;suggestions&quot;:[{&quot;score&quot;:0.6589712732138409,&quot;word&quot;:&quot;from&quot;},{&quot;score&quot;:0.34102872678615914,&quot;word&quot;:&quot;at&quot;}],&quot;type&quot;:&quot;grammar:prepositions&quot;,&quot;word&quot;:&quot;at&quot;,&quot;text&quot;:&quot;“they have just got all their fruit and veg and fresh stuff right at the front of the store as soon as you walk in, it is on your right hand side as you go in, and Asda do the same now, and so do Morrisons.&quot;,&quot;uuid&quot;:&quot;ef372fb6-8475-4ad9-a6f6-90dcacc68349&quot;,&quot;sentenceUUID&quot;:&quot;33b5d945-43de-4290-bde3-a27672644db5&quot;,&quot;indexExtendedContext&quot;:26,&quot;extendedContext&quot;:&quot;veg and fresh stuff right at the front of the store as&quot;,&quot;sentenceIndex&quot;:0,&quot;paragraphIndex&quot;:105,&quot;contextRange&quot;:{&quot;items&quot;:[{&quot;text&quot;:&quot;veg and fresh stuff right at the front of the store as&quot;}]},&quot;idx&quot;:204},{&quot;context&quot;:&quot; and Asda do the same &quot;,&quot;index&quot;:169,&quot;length&quot;:2,&quot;suggestions&quot;:[{&quot;score&quot;:0.977867841720581,&quot;word&quot;:&quot;does&quot;},{&quot;score&quot;:0.02213219925761223,&quot;word&quot;:&quot;do&quot;}],&quot;type&quot;:&quot;grammar:subject_verb&quot;,&quot;word&quot;:&quot;do&quot;,&quot;text&quot;:&quot;“they have just got all their fruit and veg and fresh stuff right at the front of the store as soon as you walk in, it is on your right hand side as you go in, and Asda do the same now, and so do Morrisons.&quot;,&quot;uuid&quot;:&quot;c8d64167-f2b5-405c-b2f3-06c75c65ff07&quot;,&quot;sentenceUUID&quot;:&quot;33b5d945-43de-4290-bde3-a27672644db5&quot;,&quot;indexExtendedContext&quot;:28,&quot;extendedContext&quot;:&quot;side as you go in, and Asda do the same now, and so do Morrisons.&quot;,&quot;sentenceIndex&quot;:0,&quot;paragraphIndex&quot;:105,&quot;contextRange&quot;:{&quot;items&quot;:[{&quot;text&quot;:&quot;side as you go in, and Asda do the same now, and so do Morrisons.&quot;}]},&quot;idx&quot;:204},{&quot;context&quot;:&quot;and so do Morrisons.&quot;,&quot;index&quot;:196,&quot;length&quot;:9,&quot;suggestions&quot;:[{&quot;score&quot;:0.9648194313049316,&quot;word&quot;:&quot;Morrison&quot;},{&quot;score&quot;:0.035180531442165375,&quot;word&quot;:&quot;Morrisons&quot;}],&quot;type&quot;:&quot;grammar:noun_number&quot;,&quot;word&quot;:&quot;Morrisons&quot;,&quot;text&quot;:&quot;“they have just got all their fruit and veg and fresh stuff right at the front of the store as soon as you walk in, it is on your right hand side as you go in, and Asda do the same now, and so do Morrisons.&quot;,&quot;uuid&quot;:&quot;f15bc0d8-3f4b-44e4-b978-df568aa8892f&quot;,&quot;sentenceUUID&quot;:&quot;33b5d945-43de-4290-bde3-a27672644db5&quot;,&quot;indexExtendedContext&quot;:27,&quot;extendedContext&quot;:&quot;do the same now, and so do Morrisons.&quot;,&quot;sentenceIndex&quot;:0,&quot;paragraphIndex&quot;:105,&quot;contextRange&quot;:{&quot;items&quot;:[{&quot;text&quot;:&quot;do the same now, and so do Morrisons.&quot;}]},&quot;idx&quot;:204}]},&quot;7b1b366a8bc915cc8074dd88f790b2ba&quot;:{&quot;text&quot;:&quot;“they have just got all their fruit and veg and fresh stuff right at the front of the store as soon as you walk in, it is on your right hand side as you go in, and Asda do the same now, and so do Morrison.&quot;,&quot;suggestions&quot;:[{&quot;context&quot;:&quot;uff right at the front&quot;,&quot;index&quot;:66,&quot;length&quot;:2,&quot;suggestions&quot;:[{&quot;score&quot;:0.6557528065629006,&quot;word&quot;:&quot;from&quot;},{&quot;score&quot;:0.3442471934370995,&quot;word&quot;:&quot;at&quot;}],&quot;type&quot;:&quot;grammar:prepositions&quot;,&quot;word&quot;:&quot;at&quot;,&quot;text&quot;:&quot;“they have just got all their fruit and veg and fresh stuff right at the front of the store as soon as you walk in, it is on your right hand side as you go in, and Asda do the same now, and so do Morrison.&quot;,&quot;uuid&quot;:&quot;51f1d209-d255-44f4-a36b-06a5bcc3ac17&quot;,&quot;sentenceUUID&quot;:&quot;33b5d945-43de-4290-bde3-a27672644db5&quot;,&quot;indexExtendedContext&quot;:26,&quot;extendedContext&quot;:&quot;veg and fresh stuff right at the front of the store as&quot;,&quot;sentenceIndex&quot;:0,&quot;paragraphIndex&quot;:105,&quot;contextRange&quot;:{&quot;items&quot;:[{&quot;text&quot;:&quot;veg and fresh stuff right at the front of the store as&quot;}]},&quot;idx&quot;:204},{&quot;context&quot;:&quot; and Asda do the same &quot;,&quot;index&quot;:169,&quot;length&quot;:2,&quot;suggestions&quot;:[{&quot;score&quot;:0.9616808295249939,&quot;word&quot;:&quot;does&quot;},{&quot;score&quot;:0.038319215178489685,&quot;word&quot;:&quot;do&quot;}],&quot;type&quot;:&quot;grammar:subject_verb&quot;,&quot;word&quot;:&quot;do&quot;,&quot;text&quot;:&quot;“they have just got all their fruit and veg and fresh stuff right at the front of the store as soon as you walk in, it is on your right hand side as you go in, and Asda do the same now, and so do Morrison.&quot;,&quot;uuid&quot;:&quot;2b4105f0-eb37-4ab8-a615-34e53fb703ca&quot;,&quot;sentenceUUID&quot;:&quot;33b5d945-43de-4290-bde3-a27672644db5&quot;,&quot;indexExtendedContext&quot;:28,&quot;extendedContext&quot;:&quot;side as you go in, and Asda do the same now, and so do Morrison.&quot;,&quot;sentenceIndex&quot;:0,&quot;paragraphIndex&quot;:105,&quot;contextRange&quot;:{&quot;items&quot;:[{&quot;text&quot;:&quot;side as you go in, and Asda do the same now, and so do Morrison.&quot;}]},&quot;idx&quot;:204}]},&quot;a246109a49862c6fb5f4653d8704cf02&quot;:{&quot;text&quot;:&quot;For many women, the price came before other considerations such as convenience, proximity and time.&quot;,&quot;suggestions&quot;:[{&quot;context&quot;:&quot;venience, proximity and time.&quot;,&quot;index&quot;:80,&quot;length&quot;:9,&quot;suggestions&quot;:[{&quot;score&quot;:0.969074326960911,&quot;word&quot;:&quot;proximity,&quot;},{&quot;score&quot;:0.030925673039088993,&quot;word&quot;:&quot;proximity&quot;}],&quot;type&quot;:&quot;punctuation:comma&quot;,&quot;word&quot;:&quot;proximity&quot;,&quot;text&quot;:&quot;For many women, the price came before other considerations such as convenience, proximity and time.&quot;,&quot;uuid&quot;:&quot;a1e920ef-f3e0-4299-94fb-2fcf48358860&quot;,&quot;sentenceUUID&quot;:&quot;7cef3ee4-44c5-4183-a53e-b71107437c35&quot;,&quot;indexExtendedContext&quot;:36,&quot;extendedContext&quot;:&quot;considerations such as convenience, proximity and time.&quot;,&quot;sentenceIndex&quot;:1,&quot;paragraphIndex&quot;:112,&quot;contextRange&quot;:{&quot;items&quot;:[{&quot;text&quot;:&quot;considerations such as convenience, proximity and time.&quot;}]},&quot;idx&quot;:219}]},&quot;fcec0c5678136b9bed1a8662b8e7ce4a&quot;:{&quot;text&quot;:&quot;For many women, the price came before other considerations such as convenience, proximity, and time.&quot;,&quot;suggestions&quot;:[]},&quot;f5f126f27d48fe25de3b611e022c0bd2&quot;:{&quot;text&quot;:&quot;\&quot; at Aldi they do the ehm, oh, I can’t think what it’s called but it’s the Famous Five or something every week, or Super Five, each week they have a particular 5 fruit and vegs on offer for 50p that week\&quot; - P137 Int&quot;,&quot;suggestions&quot;:[{&quot;context&quot;:&quot;what it’s called but it’s &quot;,&quot;index&quot;:55,&quot;length&quot;:6,&quot;suggestions&quot;:[{&quot;score&quot;:0.6535368963021965,&quot;word&quot;:&quot;called,&quot;},{&quot;score&quot;:0.34646310369780353,&quot;word&quot;:&quot;called&quot;}],&quot;type&quot;:&quot;punctuation:comma&quot;,&quot;word&quot;:&quot;called&quot;,&quot;text&quot;:&quot;\&quot; at Aldi they do the ehm, oh, I can’t think what it’s called but it’s the Famous Five or something every week, or Super Five, each week they have a particular 5 fruit and vegs on offer for 50p that week\&quot; - P137 Int&quot;,&quot;uuid&quot;:&quot;7e53faee-ffc9-4d7f-a794-6d3b30fbb33d&quot;,&quot;sentenceUUID&quot;:&quot;cc0b7501-6f17-4560-9f90-8d9a1930abe0&quot;,&quot;indexExtendedContext&quot;:28,&quot;extendedContext&quot;:&quot;oh, I can’t think what it’s called but it’s the Famous Five&quot;,&quot;sentenceIndex&quot;:0,&quot;paragraphIndex&quot;:113,&quot;contextRange&quot;:{&quot;items&quot;:[{&quot;text&quot;:&quot;oh, I can’t think what it’s called but it’s the Famous Five&quot;}]},&quot;idx&quot;:221},{&quot;context&quot;:&quot;ive, each week they have&quot;,&quot;index&quot;:132,&quot;length&quot;:4,&quot;suggestions&quot;:[{&quot;score&quot;:0.6964967665968398,&quot;word&quot;:&quot;week,&quot;},{&quot;score&quot;:0.30350323340316015,&quot;word&quot;:&quot;week&quot;}],&quot;type&quot;:&quot;punctuation:comma&quot;,&quot;word&quot;:&quot;week&quot;,&quot;text&quot;:&quot;\&quot; at Aldi they do the ehm, oh, I can’t think what it’s called but it’s the Famous Five or something every week, or Super Five, each week they have a particular 5 fruit and vegs on offer for 50p that week\&quot; - P137 Int&quot;,&quot;uuid&quot;:&quot;71592928-d3c6-4251-9e92-46ebadfb2eb5&quot;,&quot;sentenceUUID&quot;:&quot;cc0b7501-6f17-4560-9f90-8d9a1930abe0&quot;,&quot;indexExtendedContext&quot;:26,&quot;extendedContext&quot;:&quot;week, or Super Five, each week they have a particular 5&quot;,&quot;sentenceIndex&quot;:0,&quot;paragraphIndex&quot;:113,&quot;contextRange&quot;:{&quot;items&quot;:[{&quot;text&quot;:&quot;week, or Super Five, each week they have a particular 5&quot;}]},&quot;idx&quot;:221},{&quot;context&quot;:&quot; and vegs on offer for&quot;,&quot;index&quot;:177,&quot;length&quot;:2,&quot;suggestions&quot;:[{&quot;score&quot;:0.8748809740946472,&quot;word&quot;:&quot;for&quot;},{&quot;score&quot;:0.1251190259053528,&quot;word&quot;:&quot;on&quot;}],&quot;type&quot;:&quot;grammar:prepositions&quot;,&quot;word&quot;:&quot;on&quot;,&quot;text&quot;:&quot;\&quot; at Aldi they do the ehm, oh, I can’t think what it’s called but it’s the Famous Five or something every week, or Super Five, each week they have a particular 5 fruit and vegs on offer for 50p that week\&quot; - P137 Int&quot;,&quot;uuid&quot;:&quot;68f953de-dcd7-4ce3-b5cc-950fc0b02838&quot;,&quot;sentenceUUID&quot;:&quot;cc0b7501-6f17-4560-9f90-8d9a1930abe0&quot;,&quot;indexExtendedContext&quot;:28,&quot;extendedContext&quot;:&quot;particular 5 fruit and vegs on offer for 50p that week\&quot;&quot;,&quot;sentenceIndex&quot;:0,&quot;paragraphIndex&quot;:113,&quot;contextRange&quot;:{&quot;items&quot;:[{&quot;text&quot;:&quot;particular 5 fruit and vegs on offer for 50p that week\&quot;&quot;}]},&quot;idx&quot;:221}]},&quot;52780a9fca77d1ba2bdb1375b3b2daf5&quot;:{&quot;text&quot;:&quot;\&quot; at Aldi they do the ehm, oh, I can’t think what it’s called, but it’s the Famous Five or something every week, or Super Five, each week they have a particular 5 fruit and vegs on offer for 50p that week\&quot; - P137 Int&quot;,&quot;suggestions&quot;:[]},&quot;c089ca189177008464879a680cc7f0ab&quot;:{&quot;text&quot;:&quot;“there’s certain places that sell things cheaper, yeah, so I’ve got a kind of like a routine, do you know that I can get my meat and that, in Tescos and Aldis, which is much cheaper than going to Sainsbury’s or Iceland.”&quot;,&quot;suggestions&quot;:[{&quot;context&quot;:&quot;nd Aldis, which is much c&quot;,&quot;index&quot;:160,&quot;length&quot;:5,&quot;suggestions&quot;:[{&quot;word&quot;:&quot;that&quot;,&quot;score&quot;:0.9533199818899899},{&quot;word&quot;:&quot;which&quot;,&quot;score&quot;:0.04668001811001009}],&quot;word&quot;:&quot;which&quot;,&quot;type&quot;:&quot;vocabulary:confusing-words&quot;,&quot;text&quot;:&quot;“there’s certain places that sell things cheaper, yeah, so I’ve got a kind of like a routine, do you know that I can get my meat and that, in Tescos and Aldis, which is much cheaper than going to Sainsbury’s or Iceland.”&quot;,&quot;uuid&quot;:&quot;41ab856a-e514-491b-934d-039ba939d282&quot;,&quot;sentenceUUID&quot;:&quot;80d073e2-d0ca-4fad-8eab-98cc99871b34&quot;,&quot;indexExtendedContext&quot;:27,&quot;extendedContext&quot;:&quot;that, in Tescos and Aldis, which is much cheaper than going&quot;,&quot;sentenceIndex&quot;:0,&quot;paragraphIndex&quot;:114,&quot;contextRange&quot;:{&quot;items&quot;:[{&quot;text&quot;:&quot;that, in Tescos and Aldis, which is much cheaper than going&quot;}]},&quot;idx&quot;:222}]},&quot;73f5f359809e570a9948c707d50e70c1&quot;:{&quot;text&quot;:&quot;Um, you know, just to kind of, we don’t tend to buy stuff that we don’t need, but if stuff’s on offer then we will stock up on it, you know to save us buying it again in a couple of weeks.&quot;,&quot;suggestions&quot;:[]},&quot;4d7422514082b1c028171a248878e17d&quot;:{&quot;text&quot;:&quot;Ehm, especially since having kids I try and set up a bit more of a good impression of like having our 5 a day of fruit and veg and things but ehm, we’re not like obsessive about it, I mean, everything in moderation I think.&quot;,&quot;suggestions&quot;:[{&quot;context&quot;:&quot;ing our 5 a day of fru&quot;,&quot;index&quot;:104,&quot;length&quot;:5,&quot;suggestions&quot;:[{&quot;score&quot;:0.9989268747033833,&quot;word&quot;:&quot;day&quot;},{&quot;score&quot;:0.0010731252966167258,&quot;word&quot;:&quot;a day&quot;}],&quot;type&quot;:&quot;grammar:article&quot;,&quot;word&quot;:&quot;a day&quot;,&quot;text&quot;:&quot;Ehm, especially since having kids I try and set up a bit more of a good impression of like having our 5 a day of fruit and veg and things but ehm, we’re not like obsessive about it, I mean, everything in moderation I think.&quot;,&quot;uuid&quot;:&quot;77d61026-5443-4b4b-939d-c349024cb9a5&quot;,&quot;sentenceUUID&quot;:&quot;7e755f2f-f80f-4aa4-9e21-fe4d7909a96d&quot;,&quot;indexExtendedContext&quot;:32,&quot;extendedContext&quot;:&quot;impression of like having our 5 a day of fruit and veg and things&quot;,&quot;sentenceIndex&quot;:1,&quot;paragraphIndex&quot;:120,&quot;contextRange&quot;:{&quot;items&quot;:[{&quot;text&quot;:&quot;impression of like having our 5 a day of fruit and veg and things&quot;}]},&quot;idx&quot;:236},{&quot;word&quot;:&quot;we’re&quot;,&quot;index&quot;:147,&quot;length&quot;:5,&quot;context&quot;:&quot; but ehm, we’re not like obses&quot;,&quot;suggestions&quot;:[{&quot;word&quot;:&quot;we are&quot;,&quot;score&quot;:1},{&quot;word&quot;:&quot;we’re&quot;,&quot;score&quot;:0}],&quot;type&quot;:&quot;style&quot;,&quot;text&quot;:&quot;Ehm, especially since having kids I try and set up a bit more of a good impression of like having our 5 a day of fruit and veg and things but ehm, we’re not like obsessive about it, I mean, everything in moderation I think.&quot;,&quot;uuid&quot;:&quot;c3bd2c91-87f7-4083-9818-324a89201da5&quot;,&quot;sentenceUUID&quot;:&quot;7e755f2f-f80f-4aa4-9e21-fe4d7909a96d&quot;,&quot;indexExtendedContext&quot;:28,&quot;extendedContext&quot;:&quot;and veg and things but ehm, we’re not like obsessive about&quot;,&quot;sentenceIndex&quot;:1,&quot;paragraphIndex&quot;:120,&quot;contextRange&quot;:{&quot;items&quot;:[{&quot;text&quot;:&quot;and veg and things but ehm, we’re not like obsessive about&quot;}]},&quot;idx&quot;:236}]},&quot;0c99c6c687e5072a40f89cabda08b163&quot;:{&quot;text&quot;:&quot;Ehm, especially since having kids I try and set up a bit more of a good impression of like having our 5 a day of fruit and veg and things but ehm, we are not like obsessive about it, I mean, everything in moderation I think.&quot;,&quot;suggestions&quot;:[{&quot;context&quot;:&quot;ing our 5 a day of fru&quot;,&quot;index&quot;:104,&quot;length&quot;:5,&quot;suggestions&quot;:[{&quot;score&quot;:0.9991908923099281,&quot;word&quot;:&quot;day&quot;},{&quot;score&quot;:0.0008091076900719638,&quot;word&quot;:&quot;a day&quot;}],&quot;type&quot;:&quot;grammar:article&quot;,&quot;word&quot;:&quot;a day&quot;,&quot;text&quot;:&quot;Ehm, especially since having kids I try and set up a bit more of a good impression of like having our 5 a day of fruit and veg and things but ehm, we are not like obsessive about it, I mean, everything in moderation I think.&quot;,&quot;uuid&quot;:&quot;42984c9e-87e0-4c32-822a-ed96adf49f8e&quot;,&quot;sentenceUUID&quot;:&quot;7e755f2f-f80f-4aa4-9e21-fe4d7909a96d&quot;,&quot;indexExtendedContext&quot;:32,&quot;extendedContext&quot;:&quot;impression of like having our 5 a day of fruit and veg and things&quot;,&quot;sentenceIndex&quot;:1,&quot;paragraphIndex&quot;:120,&quot;contextRange&quot;:{&quot;items&quot;:[{&quot;text&quot;:&quot;impression of like having our 5 a day of fruit and veg and things&quot;}]},&quot;idx&quot;:236}]},&quot;383e0b28a71572627fd3e0d688c56cea&quot;:{&quot;text&quot;:&quot;But yeah, it is important to us, sort of, eating healthy.\&quot;&quot;,&quot;suggestions&quot;:[{&quot;word&quot;:&quot;But&quot;,&quot;index&quot;:0,&quot;length&quot;:3,&quot;context&quot;:&quot;But yeah, it is &quot;,&quot;suggestions&quot;:[{&quot;word&quot;:&quot;However,&quot;,&quot;score&quot;:1},{&quot;word&quot;:&quot;But&quot;,&quot;score&quot;:0}],&quot;type&quot;:&quot;style&quot;,&quot;text&quot;:&quot;But yeah, it is important to us, sort of, eating healthy.\&quot;&quot;,&quot;uuid&quot;:&quot;cba70abb-33cb-49d8-9411-99b2759fb430&quot;,&quot;sentenceUUID&quot;:&quot;bf60dc10-47d3-475d-a141-410811e41ba1&quot;,&quot;indexExtendedContext&quot;:0,&quot;extendedContext&quot;:&quot;But yeah, it is important to&quot;,&quot;sentenceIndex&quot;:2,&quot;paragraphIndex&quot;:120,&quot;contextRange&quot;:{&quot;items&quot;:[{&quot;text&quot;:&quot;But yeah, it is important to&quot;}]},&quot;idx&quot;:237},{&quot;context&quot;:&quot;ortant to us, sort of, &quot;,&quot;index&quot;:29,&quot;length&quot;:3,&quot;suggestions&quot;:[{&quot;score&quot;:0.9820799973917007,&quot;word&quot;:&quot;us&quot;},{&quot;score&quot;:0.017920002608299293,&quot;word&quot;:&quot;us,&quot;}],&quot;type&quot;:&quot;punctuation:comma&quot;,&quot;word&quot;:&quot;us,&quot;,&quot;text&quot;:&quot;But yeah, it is important to us, sort of, eating healthy.\&quot;&quot;,&quot;uuid&quot;:&quot;5793baac-05c0-4713-9ff5-9e518a2e66d8&quot;,&quot;sentenceUUID&quot;:&quot;bf60dc10-47d3-475d-a141-410811e41ba1&quot;,&quot;indexExtendedContext&quot;:25,&quot;extendedContext&quot;:&quot;yeah, it is important to us, sort of, eating healthy.\&quot;&quot;,&quot;sentenceIndex&quot;:2,&quot;paragraphIndex&quot;:120,&quot;contextRange&quot;:{&quot;items&quot;:[{&quot;text&quot;:&quot;yeah, it is important to us, sort of, eating healthy.\&quot;&quot;}]},&quot;idx&quot;:237},{&quot;context&quot;:&quot; us, sort of, eating he&quot;,&quot;index&quot;:38,&quot;length&quot;:3,&quot;suggestions&quot;:[{&quot;score&quot;:0.9999047807695791,&quot;word&quot;:&quot;of&quot;},{&quot;score&quot;:0.00009521923042083387,&quot;word&quot;:&quot;of,&quot;}],&quot;type&quot;:&quot;punctuation:comma&quot;,&quot;word&quot;:&quot;of,&quot;,&quot;text&quot;:&quot;But yeah, it is important to us, sort of, eating healthy.\&quot;&quot;,&quot;uuid&quot;:&quot;3607ec55-3107-4a82-97eb-c67d8555de27&quot;,&quot;sentenceUUID&quot;:&quot;bf60dc10-47d3-475d-a141-410811e41ba1&quot;,&quot;indexExtendedContext&quot;:25,&quot;extendedContext&quot;:&quot;is important to us, sort of, eating healthy.\&quot;&quot;,&quot;sentenceIndex&quot;:2,&quot;paragraphIndex&quot;:120,&quot;contextRange&quot;:{&quot;items&quot;:[{&quot;text&quot;:&quot;is important to us, sort of, eating healthy.\&quot;&quot;}]},&quot;idx&quot;:237}]},&quot;b1100ec629f75e539d6da3c8f479231a&quot;:{&quot;text&quot;:&quot;“Uh, depending on where we are really because he goes through phases of eating healthy, fruits, the veg, um, salad, things like pastas and then not eating healthy snack things like all the crisps, the chocolates and things like that…” – P090 Int\u0005&quot;,&quot;suggestions&quot;:[{&quot;context&quot;:&quot;, fruits, the veg, um, s&quot;,&quot;index&quot;:96,&quot;length&quot;:8,&quot;suggestions&quot;:[{&quot;score&quot;:0.9979182739789674,&quot;word&quot;:&quot;veg,&quot;},{&quot;score&quot;:0.002081726021032605,&quot;word&quot;:&quot;the veg,&quot;}],&quot;type&quot;:&quot;grammar:article&quot;,&quot;word&quot;:&quot;the veg,&quot;,&quot;text&quot;:&quot;“Uh, depending on where we are really because he goes through phases of eating healthy, fruits, the veg, um, salad, things like pastas and then not eating healthy snack things like all the crisps, the chocolates and things like that…” – P090 Int\u0005&quot;,&quot;uuid&quot;:&quot;394200c3-c41b-44dd-afe9-885b9e71ab12&quot;,&quot;sentenceUUID&quot;:&quot;3a1bc03c-22ae-44e4-a3e1-013f6d658be2&quot;,&quot;indexExtendedContext&quot;:27,&quot;extendedContext&quot;:&quot;of eating healthy, fruits, the veg, um, salad, things like pastas&quot;,&quot;sentenceIndex&quot;:0,&quot;paragraphIndex&quot;:121,&quot;contextRange&quot;:{&quot;items&quot;:[{&quot;text&quot;:&quot;of eating healthy, fruits, the veg, um, salad, things like pastas&quot;}]},&quot;idx&quot;:239},{&quot;context&quot;:&quot; like all the crisps, th&quot;,&quot;index&quot;:185,&quot;length&quot;:11,&quot;suggestions&quot;:[{&quot;score&quot;:0.9448217763735082,&quot;word&quot;:&quot;crisps,&quot;},{&quot;score&quot;:0.0551782236264918,&quot;word&quot;:&quot;the crisps,&quot;}],&quot;type&quot;:&quot;grammar:article&quot;,&quot;word&quot;:&quot;the crisps,&quot;,&quot;text&quot;:&quot;“Uh, depending on where we are really because he goes through phases of eating healthy, fruits, the veg, um, salad, things like pastas and then not eating healthy snack things like all the crisps, the chocolates and things like that…” – P090 Int\u0005&quot;,&quot;uuid&quot;:&quot;52e95e8d-7319-46f6-addb-0490fee9c763&quot;,&quot;sentenceUUID&quot;:&quot;3a1bc03c-22ae-44e4-a3e1-013f6d658be2&quot;,&quot;indexExtendedContext&quot;:30,&quot;extendedContext&quot;:&quot;healthy snack things like all the crisps, the chocolates and things&quot;,&quot;sentenceIndex&quot;:0,&quot;paragraphIndex&quot;:121,&quot;contextRange&quot;:{&quot;items&quot;:[{&quot;text&quot;:&quot;healthy snack things like all the crisps, the chocolates and things&quot;}]},&quot;idx&quot;:239},{&quot;context&quot;:&quot;e crisps, the chocolates&quot;,&quot;index&quot;:197,&quot;length&quot;:14,&quot;suggestions&quot;:[{&quot;score&quot;:0.9973961721866044,&quot;word&quot;:&quot;chocolates&quot;},{&quot;score&quot;:0.002603827813395663,&quot;word&quot;:&quot;the chocolates&quot;}],&quot;type&quot;:&quot;grammar:article&quot;,&quot;word&quot;:&quot;the chocolates&quot;,&quot;text&quot;:&quot;“Uh, depending on where we are really because he goes through phases of eating healthy, fruits, the veg, um, salad, things like pastas and then not eating healthy snack things like all the crisps, the chocolates and things like that…” – P090 Int\u0005&quot;,&quot;uuid&quot;:&quot;5c5b382b-68eb-4bdf-b3f7-cc5f4eca5428&quot;,&quot;sentenceUUID&quot;:&quot;3a1bc03c-22ae-44e4-a3e1-013f6d658be2&quot;,&quot;indexExtendedContext&quot;:28,&quot;extendedContext&quot;:&quot;things like all the crisps, the chocolates and things like that…” –&quot;,&quot;sentenceIndex&quot;:0,&quot;paragraphIndex&quot;:121,&quot;contextRange&quot;:{&quot;items&quot;:[{&quot;text&quot;:&quot;things like all the crisps, the chocolates and things like that…” –&quot;}]},&quot;idx&quot;:239}]},&quot;a3c968e8cce80a1550e8323ba46fc515&quot;:{&quot;text&quot;:&quot;“Uh, depending on where we are really because he goes through phases of eating healthy, fruits, the veg, um, salad, things like pastas and then not eating healthy snack things like all crisps, the chocolates and things like that…” – P090 Int\u0005&quot;,&quot;suggestions&quot;:[{&quot;context&quot;:&quot;of eating healthy, fruits, t&quot;,&quot;index&quot;:79,&quot;length&quot;:8,&quot;suggestions&quot;:[{&quot;score&quot;:0.9707619060288583,&quot;word&quot;:&quot;healthy&quot;},{&quot;score&quot;:0.029238093971141732,&quot;word&quot;:&quot;healthy,&quot;}],&quot;type&quot;:&quot;punctuation:comma&quot;,&quot;word&quot;:&quot;healthy,&quot;,&quot;text&quot;:&quot;“Uh, depending on where we are really because he goes through phases of eating healthy, fruits, the veg, um, salad, things like pastas and then not eating healthy snack things like all crisps, the chocolates and things like that…” – P090 Int\u0005&quot;,&quot;uuid&quot;:&quot;c7e81d54-fe82-48d8-b7b4-10b2d47212e3&quot;,&quot;sentenceUUID&quot;:&quot;3a1bc03c-22ae-44e4-a3e1-013f6d658be2&quot;,&quot;indexExtendedContext&quot;:25,&quot;extendedContext&quot;:&quot;through phases of eating healthy, fruits, the veg, um, salad,&quot;,&quot;sentenceIndex&quot;:0,&quot;paragraphIndex&quot;:121,&quot;contextRange&quot;:{&quot;items&quot;:[{&quot;text&quot;:&quot;through phases of eating healthy, fruits, the veg, um, salad,&quot;}]},&quot;idx&quot;:239},{&quot;context&quot;:&quot;, fruits, the veg, um, s&quot;,&quot;index&quot;:96,&quot;length&quot;:8,&quot;suggestions&quot;:[{&quot;score&quot;:0.9979182739789674,&quot;word&quot;:&quot;veg,&quot;},{&quot;score&quot;:0.002081726021032605,&quot;word&quot;:&quot;the veg,&quot;}],&quot;type&quot;:&quot;grammar:article&quot;,&quot;word&quot;:&quot;the veg,&quot;,&quot;text&quot;:&quot;“Uh, depending on where we are really because he goes through phases of eating healthy, fruits, the veg, um, salad, things like pastas and then not eating healthy snack things like all crisps, the chocolates and things like that…” – P090 Int\u0005&quot;,&quot;uuid&quot;:&quot;eb74b10b-fec3-410f-8d49-a5aed3922f3d&quot;,&quot;sentenceUUID&quot;:&quot;3a1bc03c-22ae-44e4-a3e1-013f6d658be2&quot;,&quot;indexExtendedContext&quot;:27,&quot;extendedContext&quot;:&quot;of eating healthy, fruits, the veg, um, salad, things like pastas&quot;,&quot;sentenceIndex&quot;:0,&quot;paragraphIndex&quot;:121,&quot;contextRange&quot;:{&quot;items&quot;:[{&quot;text&quot;:&quot;of eating healthy, fruits, the veg, um, salad, things like pastas&quot;}]},&quot;idx&quot;:239},{&quot;context&quot;:&quot;l crisps, the chocolates&quot;,&quot;index&quot;:193,&quot;length&quot;:14,&quot;suggestions&quot;:[{&quot;score&quot;:0.9973961721866044,&quot;word&quot;:&quot;chocolates&quot;},{&quot;score&quot;:0.002603827813395663,&quot;word&quot;:&quot;the chocolates&quot;}],&quot;type&quot;:&quot;grammar:article&quot;,&quot;word&quot;:&quot;the chocolates&quot;,&quot;text&quot;:&quot;“Uh, depending on where we are really because he goes through phases of eating healthy, fruits, the veg, um, salad, things like pastas and then not eating healthy snack things like all crisps, the chocolates and things like that…” – P090 Int\u0005&quot;,&quot;uuid&quot;:&quot;c0f503a2-60d3-4819-aa0b-546cda2e3859&quot;,&quot;sentenceUUID&quot;:&quot;3a1bc03c-22ae-44e4-a3e1-013f6d658be2&quot;,&quot;indexExtendedContext&quot;:30,&quot;extendedContext&quot;:&quot;snack things like all crisps, the chocolates and things like that…” –&quot;,&quot;sentenceIndex&quot;:0,&quot;paragraphIndex&quot;:121,&quot;contextRange&quot;:{&quot;items&quot;:[{&quot;text&quot;:&quot;snack things like all crisps, the chocolates and things like that…” –&quot;}]},&quot;idx&quot;:239}]},&quot;f75f892464847f850a84d8a4bb8a293d&quot;:{&quot;text&quot;:&quot;“Uh, depending on where we are really because he goes through phases of eating healthy, fruits, veg, um, salad, things like pastas and then not eating healthy snack things like all crisps, the chocolates and things like that…” – P090 Int\u0005&quot;,&quot;suggestions&quot;:[{&quot;context&quot;:&quot;of eating healthy, fruits, v&quot;,&quot;index&quot;:79,&quot;length&quot;:8,&quot;suggestions&quot;:[{&quot;score&quot;:0.9806043183599874,&quot;word&quot;:&quot;healthy&quot;},{&quot;score&quot;:0.019395681640012607,&quot;word&quot;:&quot;healthy,&quot;}],&quot;type&quot;:&quot;punctuation:comma&quot;,&quot;word&quot;:&quot;healthy,&quot;,&quot;text&quot;:&quot;“Uh, depending on where we are really because he goes through phases of eating healthy, fruits, veg, um, salad, things like pastas and then not eating healthy snack things like all crisps, the chocolates and things like that…” – P090 Int\u0005&quot;,&quot;uuid&quot;:&quot;f80bc690-60f7-4602-abe9-b22042843850&quot;,&quot;sentenceUUID&quot;:&quot;3a1bc03c-22ae-44e4-a3e1-013f6d658be2&quot;,&quot;indexExtendedContext&quot;:25,&quot;extendedContext&quot;:&quot;through phases of eating healthy, fruits, veg, um, salad, things&quot;,&quot;sentenceIndex&quot;:0,&quot;paragraphIndex&quot;:121,&quot;contextRange&quot;:{&quot;items&quot;:[{&quot;text&quot;:&quot;through phases of eating healthy, fruits, veg, um, salad, things&quot;}]},&quot;idx&quot;:239},{&quot;context&quot;:&quot;g healthy snack things li&quot;,&quot;index&quot;:159,&quot;length&quot;:5,&quot;suggestions&quot;:[{&quot;score&quot;:0.6376558922324116,&quot;word&quot;:&quot;snack,&quot;},{&quot;score&quot;:0.36234410776758835,&quot;word&quot;:&quot;snack&quot;}],&quot;type&quot;:&quot;punctuation:comma&quot;,&quot;word&quot;:&quot;snack&quot;,&quot;text&quot;:&quot;“Uh, depending on where we are really because he goes through phases of eating healthy, fruits, veg, um, salad, things like pastas and then not eating healthy snack things like all crisps, the chocolates and things like that…” – P090 Int\u0005&quot;,&quot;uuid&quot;:&quot;5c466d9c-d7ac-449b-9274-75a28bab0e6a&quot;,&quot;sentenceUUID&quot;:&quot;3a1bc03c-22ae-44e4-a3e1-013f6d658be2&quot;,&quot;indexExtendedContext&quot;:28,&quot;extendedContext&quot;:&quot;and then not eating healthy snack things like all crisps, the&quot;,&quot;sentenceIndex&quot;:0,&quot;paragraphIndex&quot;:121,&quot;contextRange&quot;:{&quot;items&quot;:[{&quot;text&quot;:&quot;and then not eating healthy snack things like all crisps, the&quot;}]},&quot;idx&quot;:239},{&quot;context&quot;:&quot;l crisps, the chocolates&quot;,&quot;index&quot;:189,&quot;length&quot;:14,&quot;suggestions&quot;:[{&quot;score&quot;:0.9973961721866044,&quot;word&quot;:&quot;chocolates&quot;},{&quot;score&quot;:0.002603827813395663,&quot;word&quot;:&quot;the chocolates&quot;}],&quot;type&quot;:&quot;grammar:article&quot;,&quot;word&quot;:&quot;the chocolates&quot;,&quot;text&quot;:&quot;“Uh, depending on where we are really because he goes through phases of eating healthy, fruits, veg, um, salad, things like pastas and then not eating healthy snack things like all crisps, the chocolates and things like that…” – P090 Int\u0005&quot;,&quot;uuid&quot;:&quot;6e425cd8-396a-48db-9a4a-aa4ab2b2cbc8&quot;,&quot;sentenceUUID&quot;:&quot;3a1bc03c-22ae-44e4-a3e1-013f6d658be2&quot;,&quot;indexExtendedContext&quot;:30,&quot;extendedContext&quot;:&quot;snack things like all crisps, the chocolates and things like that…” –&quot;,&quot;sentenceIndex&quot;:0,&quot;paragraphIndex&quot;:121,&quot;contextRange&quot;:{&quot;items&quot;:[{&quot;text&quot;:&quot;snack things like all crisps, the chocolates and things like that…” –&quot;}]},&quot;idx&quot;:239}]},&quot;8e30b96bb933e4d9fc9daa35d82d169c&quot;:{&quot;text&quot;:&quot;“Uh, depending on where we are really because he goes through phases of eating healthy, fruits, veg, um, salad, things like pastas and then not eating healthy snack things like all crisps, chocolates and things like that…” – P090 Int\u0005&quot;,&quot;suggestions&quot;:[{&quot;context&quot;:&quot;of eating healthy, fruits, v&quot;,&quot;index&quot;:79,&quot;length&quot;:8,&quot;suggestions&quot;:[{&quot;score&quot;:0.9770736607873114,&quot;word&quot;:&quot;healthy&quot;},{&quot;score&quot;:0.022926339212688613,&quot;word&quot;:&quot;healthy,&quot;}],&quot;type&quot;:&quot;punctuation:comma&quot;,&quot;word&quot;:&quot;healthy,&quot;,&quot;text&quot;:&quot;“Uh, depending on where we are really because he goes through phases of eating healthy, fruits, veg, um, salad, things like pastas and then not eating healthy snack things like all crisps, chocolates and things like that…” – P090 Int\u0005&quot;,&quot;uuid&quot;:&quot;caf6445e-77ec-4a37-8c59-8f808ba366c9&quot;,&quot;sentenceUUID&quot;:&quot;3a1bc03c-22ae-44e4-a3e1-013f6d658be2&quot;,&quot;indexExtendedContext&quot;:25,&quot;extendedContext&quot;:&quot;through phases of eating healthy, fruits, veg, um, salad, things&quot;,&quot;sentenceIndex&quot;:0,&quot;paragraphIndex&quot;:121,&quot;contextRange&quot;:{&quot;items&quot;:[{&quot;text&quot;:&quot;through phases of eating healthy, fruits, veg, um, salad, things&quot;}]},&quot;idx&quot;:239},{&quot;context&quot;:&quot;g healthy snack things li&quot;,&quot;index&quot;:159,&quot;length&quot;:5,&quot;suggestions&quot;:[{&quot;score&quot;:0.6891765203826583,&quot;word&quot;:&quot;snack,&quot;},{&quot;score&quot;:0.31082347961734174,&quot;word&quot;:&quot;snack&quot;}],&quot;type&quot;:&quot;punctuation:comma&quot;,&quot;word&quot;:&quot;snack&quot;,&quot;text&quot;:&quot;“Uh, depending on where we are really because he goes through phases of eating healthy, fruits, veg, um, salad, things like pastas and then not eating healthy snack things like all crisps, chocolates and things like that…” – P090 Int\u0005&quot;,&quot;uuid&quot;:&quot;d5ce8359-1104-431c-87a2-b830ac4b2416&quot;,&quot;sentenceUUID&quot;:&quot;3a1bc03c-22ae-44e4-a3e1-013f6d658be2&quot;,&quot;indexExtendedContext&quot;:28,&quot;extendedContext&quot;:&quot;and then not eating healthy snack things like all crisps, chocolates&quot;,&quot;sentenceIndex&quot;:0,&quot;paragraphIndex&quot;:121,&quot;contextRange&quot;:{&quot;items&quot;:[{&quot;text&quot;:&quot;and then not eating healthy snack things like all crisps, chocolates&quot;}]},&quot;idx&quot;:239}]},&quot;aab6da49ac1779f08372f08505ef5d5f&quot;:{&quot;text&quot;:&quot;“So the smell of croissants, if you walk in there and you’re hungry, yeah, the first thing you’re going to think is ‘ooh I’ll have a bit of that!’&quot;,&quot;suggestions&quot;:[]},&quot;350fe954657680daf2101e937f5eb62c&quot;:{&quot;text&quot;:&quot;Most women claimed to never deviate from conscious approaches to shopping initially, although they often gave conflicting information later in the interview, as evidenced below by two sets of quotes from participant 218 Con and 074 Int.&quot;,&quot;suggestions&quot;:[{&quot;context&quot;:&quot;otes from participant 218 Con a&quot;,&quot;index&quot;:204,&quot;length&quot;:11,&quot;suggestions&quot;:[{&quot;score&quot;:0.996803879737854,&quot;word&quot;:&quot;participants&quot;},{&quot;score&quot;:0.0031961819622665643,&quot;word&quot;:&quot;participant&quot;}],&quot;type&quot;:&quot;grammar:noun_number&quot;,&quot;word&quot;:&quot;participant&quot;,&quot;text&quot;:&quot;Most women claimed to never deviate from conscious approaches to shopping initially, although they often gave conflicting information later in the interview, as evidenced below by two sets of quotes from participant 218 Con and 074 Int.&quot;,&quot;uuid&quot;:&quot;20f92637-3279-4b2e-829e-16e70beec87a&quot;,&quot;sentenceUUID&quot;:&quot;5e011e41-3170-4ee6-a6b9-399294c4c244&quot;,&quot;indexExtendedContext&quot;:27,&quot;extendedContext&quot;:&quot;by two sets of quotes from participant 218 Con and 074 Int.&quot;,&quot;sentenceIndex&quot;:0,&quot;paragraphIndex&quot;:136,&quot;contextRange&quot;:{&quot;items&quot;:[{&quot;text&quot;:&quot;by two sets of quotes from participant 218 Con and 074 Int.&quot;}]},&quot;idx&quot;:272}]},&quot;181d251a7815605fbf95fd07b48b16d9&quot;:{&quot;text&quot;:&quot;Well normally I have noticed that the special offers as you walk through the doors, it’s something that you see as you walk through the doors so it’s the first thing that you come in contact with.&quot;,&quot;suggestions&quot;:[{&quot;context&quot;:&quot;rough the doors so it’s t&quot;,&quot;index&quot;:136,&quot;length&quot;:5,&quot;suggestions&quot;:[{&quot;score&quot;:0.669357697088787,&quot;word&quot;:&quot;doors,&quot;},{&quot;score&quot;:0.33064230291121293,&quot;word&quot;:&quot;doors&quot;}],&quot;type&quot;:&quot;punctuation:comma&quot;,&quot;word&quot;:&quot;doors&quot;,&quot;text&quot;:&quot;Well normally I have noticed that the special offers as you walk through the doors, it’s something that you see as you walk through the doors so it’s the first thing that you come in contact with.&quot;,&quot;uuid&quot;:&quot;def6049a-f4e6-4956-b9f4-46d4b2a1db7f&quot;,&quot;sentenceUUID&quot;:&quot;d4376cbb-0621-4672-8f13-8fc5273ab96f&quot;,&quot;indexExtendedContext&quot;:28,&quot;extendedContext&quot;:&quot;see as you walk through the doors so it’s the first thing that&quot;,&quot;sentenceIndex&quot;:1,&quot;paragraphIndex&quot;:144,&quot;contextRange&quot;:{&quot;items&quot;:[{&quot;text&quot;:&quot;see as you walk through the doors so it’s the first thing that&quot;}]},&quot;idx&quot;:286},{&quot;context&quot;:&quot; you come in contact w&quot;,&quot;index&quot;:180,&quot;length&quot;:2,&quot;suggestions&quot;:[{&quot;score&quot;:0.750028615874041,&quot;word&quot;:&quot;into&quot;},{&quot;score&quot;:0.24997138412595896,&quot;word&quot;:&quot;in&quot;}],&quot;type&quot;:&quot;grammar:prepositions&quot;,&quot;word&quot;:&quot;in&quot;,&quot;text&quot;:&quot;Well normally I have noticed that the special offers as you walk through the doors, it’s something that you see as you walk through the doors so it’s the first thing that you come in contact with.&quot;,&quot;uuid&quot;:&quot;5825db44-1821-4e23-a190-8d56de89cb85&quot;,&quot;sentenceUUID&quot;:&quot;d4376cbb-0621-4672-8f13-8fc5273ab96f&quot;,&quot;indexExtendedContext&quot;:26,&quot;extendedContext&quot;:&quot;first thing that you come in contact with.&quot;,&quot;sentenceIndex&quot;:1,&quot;paragraphIndex&quot;:144,&quot;contextRange&quot;:{&quot;items&quot;:[{&quot;text&quot;:&quot;first thing that you come in contact with.&quot;}]},&quot;idx&quot;:286}]},&quot;b18386770eae31df5a99e0610665715d&quot;:{&quot;text&quot;:&quot;I feel like a child, I am afraid.&quot;,&quot;suggestions&quot;:[]},&quot;70af18c7a373e9f2ae02c94d934b8eb1&quot;:{&quot;text&quot;:&quot;Because I do not think a lot of people know what healthy living actually means and how to eat well\&quot; - P001 Int&quot;,&quot;suggestions&quot;:[]},&quot;c1057b5dfb50d9901addae0ef506c20a&quot;:{&quot;text&quot;:&quot;A few women indicated the need for stronger government intervention on the advertisement of unhealthy foods and easy access to takeaway foods.&quot;,&quot;suggestions&quot;:[]},&quot;8da4b3d24013038b190d64f97d290a44&quot;:{&quot;text&quot;:&quot;“There seems to be take-outs everywhere, there is just too many, I think.&quot;,&quot;suggestions&quot;:[{&quot;context&quot;:&quot;ems to be take-outs everywher&quot;,&quot;index&quot;:19,&quot;length&quot;:9,&quot;suggestions&quot;:[{&quot;score&quot;:0.9142739772796631,&quot;word&quot;:&quot;take-out&quot;},{&quot;score&quot;:0.08572609722614288,&quot;word&quot;:&quot;take-outs&quot;}],&quot;type&quot;:&quot;grammar:noun_number&quot;,&quot;word&quot;:&quot;take-outs&quot;,&quot;text&quot;:&quot;“There seems to be take-outs everywhere, there is just too many, I think.&quot;,&quot;uuid&quot;:&quot;050d70a2-8e8b-49e8-a30c-eaf622263684&quot;,&quot;sentenceUUID&quot;:&quot;7be5bf09-3ff6-4b09-aba4-8c9901cefbc2&quot;,&quot;indexExtendedContext&quot;:null,&quot;extendedContext&quot;:&quot;“There seems to be take-outs everywhere, there is just&quot;,&quot;sentenceIndex&quot;:0,&quot;paragraphIndex&quot;:156,&quot;contextRange&quot;:{&quot;items&quot;:[{&quot;text&quot;:&quot;“There seems to be take-outs everywhere, there is just&quot;}]},&quot;idx&quot;:310},{&quot;context&quot;:&quot;re, there is just too &quot;,&quot;index&quot;:47,&quot;length&quot;:2,&quot;suggestions&quot;:[{&quot;score&quot;:0.9944025874137878,&quot;word&quot;:&quot;are&quot;},{&quot;score&quot;:0.005597447045147419,&quot;word&quot;:&quot;is&quot;}],&quot;type&quot;:&quot;grammar:subject_verb&quot;,&quot;word&quot;:&quot;is&quot;,&quot;text&quot;:&quot;“There seems to be take-outs everywhere, there is just too many, I think.&quot;,&quot;uuid&quot;:&quot;f97c16a3-61b8-40b0-a75b-97d72d9ec9c4&quot;,&quot;sentenceUUID&quot;:&quot;7be5bf09-3ff6-4b09-aba4-8c9901cefbc2&quot;,&quot;indexExtendedContext&quot;:28,&quot;extendedContext&quot;:&quot;take-outs everywhere, there is just too many, I think.&quot;,&quot;sentenceIndex&quot;:0,&quot;paragraphIndex&quot;:156,&quot;contextRange&quot;:{&quot;items&quot;:[{&quot;text&quot;:&quot;take-outs everywhere, there is just too many, I think.&quot;}]},&quot;idx&quot;:310},{&quot;context&quot;:&quot; just too many, I think.&quot;,&quot;index&quot;:59,&quot;length&quot;:4,&quot;suggestions&quot;:[{&quot;word&quot;:&quot;much&quot;,&quot;score&quot;:0.929728621521137},{&quot;word&quot;:&quot;many&quot;,&quot;score&quot;:0.07027137847886298}],&quot;word&quot;:&quot;many&quot;,&quot;type&quot;:&quot;vocabulary:confusing-words&quot;,&quot;text&quot;:&quot;“There seems to be take-outs everywhere, there is just too many, I think.&quot;,&quot;uuid&quot;:&quot;826dc17b-7915-4e7a-8524-a4b9444de3d6&quot;,&quot;sentenceUUID&quot;:&quot;7be5bf09-3ff6-4b09-aba4-8c9901cefbc2&quot;,&quot;indexExtendedContext&quot;:30,&quot;extendedContext&quot;:&quot;everywhere, there is just too many, I think.&quot;,&quot;sentenceIndex&quot;:0,&quot;paragraphIndex&quot;:156,&quot;contextRange&quot;:{&quot;items&quot;:[{&quot;text&quot;:&quot;everywhere, there is just too many, I think.&quot;}]},&quot;idx&quot;:310}]},&quot;6cba674285f8093d2c4cd6f7d56ff05d&quot;:{&quot;text&quot;:&quot;“There seems to be take-outs everywhere, there are just too many, I think.&quot;,&quot;suggestions&quot;:[]},&quot;a4433f47687d9fbab06acc68f769fe01&quot;:{&quot;text&quot;:&quot;“Yeah, I mean I know because I go to Weight Watchers and everything my lady at my weightwatchers class are always keeping on saying ‘you need to eat more healthy, healthy, healthy, healthy, healthy’ but it is not easy and you can still go to a supermarket and think ‘oh yeah I’ve really got to be healthy because it is drummed into you to eat healthy but when you get there you think ‘oh I don’t know if I can be bothered’ or you sort of think or, oh actually you see something that catches your eye and you think ‘oh actually, I’ll have that’ or you smell the cakes in the bread department because there is some beautiful smells and you think ‘oh one cake is not going to hurt’ and then you buy it and when you get home you think, oh I really shouldn’t have brought that but oh well never mind I’ve got it I may as well eat it and it is just too late.”- P 139 Con&quot;,&quot;suggestions&quot;:[{&quot;context&quot;:&quot;ything my lady at my wei&quot;,&quot;index&quot;:71,&quot;length&quot;:4,&quot;suggestions&quot;:[{&quot;score&quot;:0.9944408535957336,&quot;word&quot;:&quot;ladies&quot;},{&quot;score&quot;:0.0055591147392988205,&quot;word&quot;:&quot;lady&quot;}],&quot;type&quot;:&quot;grammar:noun_number&quot;,&quot;word&quot;:&quot;lady&quot;,&quot;text&quot;:&quot;“Yeah, I mean I know because I go to Weight Watchers and everything my lady at my weightwatchers class are always keeping on saying ‘you need to eat more healthy, healthy, healthy, healthy, healthy’ but it is not easy and you can still go to a supermarket and think ‘oh yeah I’ve really got to be healthy because it is drummed into you to eat healthy but when you get there you think ‘oh I don’t know if I can be bothered’ or you sort of think or, oh actually you see something that catches your eye and you think ‘oh actually, I’ll have that’ or you smell the cakes in the bread department because there is some beautiful smells and you think ‘oh one cake is not going to hurt’ and then you buy it and when you get home you think, oh I really shouldn’t have brought that but oh well never mind I’ve got it I may as well eat it and it is just too late.”- P 139 Con&quot;,&quot;uuid&quot;:&quot;928863e0-3c91-4b55-b72f-e79b63700c9d&quot;,&quot;sentenceUUID&quot;:&quot;ffcda1fb-f6a8-4095-a281-1c73b398bd43&quot;,&quot;indexExtendedContext&quot;:27,&quot;extendedContext&quot;:&quot;Watchers and everything my lady at my weightwatchers class&quot;,&quot;sentenceIndex&quot;:0,&quot;paragraphIndex&quot;:165,&quot;contextRange&quot;:{&quot;items&quot;:[{&quot;text&quot;:&quot;Watchers and everything my lady at my weightwatchers class&quot;}]},&quot;idx&quot;:336},{&quot;context&quot;:&quot;hing that catches your eye &quot;,&quot;index&quot;:483,&quot;length&quot;:7,&quot;suggestions&quot;:[{&quot;score&quot;:0.9616913795471191,&quot;word&quot;:&quot;catch&quot;},{&quot;score&quot;:0.03830866143107414,&quot;word&quot;:&quot;catches&quot;}],&quot;type&quot;:&quot;grammar:subject_verb&quot;,&quot;word&quot;:&quot;catches&quot;,&quot;text&quot;:&quot;“Yeah, I mean I know because I go to Weight Watchers and everything my lady at my weightwatchers class are always keeping on saying ‘you need to eat more healthy, healthy, healthy, healthy, healthy’ but it is not easy and you can still go to a supermarket and think ‘oh yeah I’ve really got to be healthy because it is drummed into you to eat healthy but when you get there you think ‘oh I don’t know if I can be bothered’ or you sort of think or, oh actually you see something that catches your eye and you think ‘oh actually, I’ll have that’ or you smell the cakes in the bread department because there is some beautiful smells and you think ‘oh one cake is not going to hurt’ and then you buy it and when you get home you think, oh I really shouldn’t have brought that but oh well never mind I’ve got it I may as well eat it and it is just too late.”- P 139 Con&quot;,&quot;uuid&quot;:&quot;b112660f-9225-4283-a664-661755abb7da&quot;,&quot;sentenceUUID&quot;:&quot;ffcda1fb-f6a8-4095-a281-1c73b398bd43&quot;,&quot;indexExtendedContext&quot;:32,&quot;extendedContext&quot;:&quot;actually you see something that catches your eye and you think ‘oh&quot;,&quot;sentenceIndex&quot;:0,&quot;paragraphIndex&quot;:165,&quot;contextRange&quot;:{&quot;items&quot;:[{&quot;text&quot;:&quot;actually you see something that catches your eye and you think ‘oh&quot;}]},&quot;idx&quot;:336},{&quot;context&quot;:&quot; one cake is not going&quot;,&quot;index&quot;:657,&quot;length&quot;:2,&quot;suggestions&quot;:[{&quot;score&quot;:0.9616913795471191,&quot;word&quot;:&quot;are&quot;},{&quot;score&quot;:0.03830866143107414,&quot;word&quot;:&quot;is&quot;}],&quot;type&quot;:&quot;grammar:subject_verb&quot;,&quot;word&quot;:&quot;is&quot;,&quot;text&quot;:&quot;“Yeah, I mean I know because I go to Weight Watchers and everything my lady at my weightwatchers class are always keeping on saying ‘you need to eat more healthy, healthy, healthy, healthy, healthy’ but it is not easy and you can still go to a supermarket and think ‘oh yeah I’ve really got to be healthy because it is drummed into you to eat healthy but when you get there you think ‘oh I don’t know if I can be bothered’ or you sort of think or, oh actually you see something that catches your eye and you think ‘oh actually, I’ll have that’ or you smell the cakes in the bread department because there is some beautiful smells and you think ‘oh one cake is not going to hurt’ and then you buy it and when you get home you think, oh I really shouldn’t have brought that but oh well never mind I’ve got it I may as well eat it and it is just too late.”- P 139 Con&quot;,&quot;uuid&quot;:&quot;b5d93057-f097-49aa-8e5b-b070bfc7901c&quot;,&quot;sentenceUUID&quot;:&quot;ffcda1fb-f6a8-4095-a281-1c73b398bd43&quot;,&quot;indexExtendedContext&quot;:27,&quot;extendedContext&quot;:&quot;and you think ‘oh one cake is not going to hurt’ and then&quot;,&quot;sentenceIndex&quot;:0,&quot;paragraphIndex&quot;:165,&quot;contextRange&quot;:{&quot;items&quot;:[{&quot;text&quot;:&quot;and you think ‘oh one cake is not going to hurt’ and then&quot;}]},&quot;idx&quot;:336}]},&quot;b9784122f348808177511a192203d26b&quot;:{&quot;text&quot;:&quot;While participants described healthy eating as primarily their personal responsibly, some mentioned strategies that supermarkets could take, including improving the price, promotions and placement balance between healthy and unhealthy products.&quot;,&quot;suggestions&quot;:[{&quot;context&quot;:&quot;he price, promotions and place&quot;,&quot;index&quot;:172,&quot;length&quot;:10,&quot;suggestions&quot;:[{&quot;score&quot;:0.9991445541381836,&quot;word&quot;:&quot;promotion&quot;},{&quot;score&quot;:0.0008554579690098762,&quot;word&quot;:&quot;promotions&quot;}],&quot;type&quot;:&quot;grammar:noun_number&quot;,&quot;word&quot;:&quot;promotions&quot;,&quot;text&quot;:&quot;While participants described healthy eating as primarily their personal responsibly, some mentioned strategies that supermarkets could take, including improving the price, promotions and placement balance between healthy and unhealthy products.&quot;,&quot;uuid&quot;:&quot;63b77c2f-a9e9-4e37-bbe1-4ed62912c2b0&quot;,&quot;sentenceUUID&quot;:&quot;9af2cdf6-7706-453e-a7da-c148dbfaf7d4&quot;,&quot;indexExtendedContext&quot;:31,&quot;extendedContext&quot;:&quot;including improving the price, promotions and placement balance between&quot;,&quot;sentenceIndex&quot;:0,&quot;paragraphIndex&quot;:166,&quot;contextRange&quot;:{&quot;items&quot;:[{&quot;text&quot;:&quot;including improving the price, promotions and placement balance between&quot;}]},&quot;idx&quot;:337}]},&quot;90f2c8bdf6fc0687bb2bd19da7640296&quot;:{&quot;text&quot;:&quot;While participants described healthy eating as primarily their personal responsibly, some mentioned strategies that supermarkets could take, including improving the price, promotion and placement balance between healthy and unhealthy products.&quot;,&quot;suggestions&quot;:[]},&quot;13947490442e3266811a818f6e1f31a4&quot;:{&quot;text&quot;:&quot;It was interesting to note that many women felt that it was their personal responsibility to make healthier food shopping choices in a food environment, which tempts them to make unhealthier purchases.&quot;,&quot;suggestions&quot;:[]},&quot;cac08f57d247e8052c8c3060f410aa1c&quot;:{&quot;text&quot;:&quot;Some of these influence the conscious decision-making process, for example, value for money, healthy eating priorities, and having children.&quot;,&quot;suggestions&quot;:[]},&quot;86cb80ca9cf79ceb6c49ad25eaca1c76&quot;:{&quot;text&quot;:&quot;These factors are at the forefront of individual awareness with respect to food selection in a supermarket.&quot;,&quot;suggestions&quot;:[]},&quot;c7c1e88cbe2070e84ece3166c5d936bb&quot;:{&quot;text&quot;:&quot;(2012) who previously highlighted consumer concern and annoyance with the placement and promotion of unhealthy snacks in local stores\u0005.&quot;,&quot;suggestions&quot;:[]},&quot;0d5416bbd5d9d09127697108a3569d94&quot;:{&quot;text&quot;:&quot;Participants’ responses indicated that the supermarket physical environment played a role in their food choices both on a conscious and unconscious level, reiterating the findings that shopping at more ‘healthful’ supermarkets, with improved availability, pricing and placement of healthy foods, can improve dietary quality, particularly for women from disadvantaged backgrounds\u0005.&quot;,&quot;suggestions&quot;:[]},&quot;95302489d61f4a791c1afc6d33850e7b&quot;:{&quot;text&quot;:&quot;The findings of this study confirm those of Winkler et al.&quot;,&quot;suggestions&quot;:[]},&quot;53d4f4d250b0662d022a4fa4e549cdb6&quot;:{&quot;text&quot;:&quot;One observation study of parents’ grocery shopping with children reported around half of the requests were granted and most of these were for snacks or sweets\u0005.&quot;,&quot;suggestions&quot;:[]},&quot;a6efee52ff27d0cc0ba96c226311b4d9&quot;:{&quot;text&quot;:&quot;With a better understanding of this dynamic, public health interventions could aim to increase the exposure of children to healthy foods rather than unhealthy foods in the supermarket to help transform the challenge of shopping with children into a benefit\u0005.&quot;,&quot;suggestions&quot;:[]},&quot;597d2a0e89f1e5e8dd63724ef1e21028&quot;:{&quot;text&quot;:&quot;This is in keeping with other qualitative studies examining the co-shopping practices of children and their parent which also reported a complex dynamics between customers and store environment\u0005.&quot;,&quot;suggestions&quot;:[]},&quot;6f16883befcbfe2db2b686868d4c4731&quot;:{&quot;text&quot;:&quot;The environment also appears to trigger children who respond to the food they see and can influence what their parents buy.&quot;,&quot;suggestions&quot;:[]},&quot;c1401f97926da0066c5055b9ddcbd9c5&quot;:{&quot;text&quot;:&quot;It could be that in the case of supermarket food shopping, healthier decisions are governed by reasons, compared with those that are less healthy that may be triggered by cues from the physical environment.\u0005 Similar \u0005findings were reported by Thompson et al.&quot;,&quot;suggestions&quot;:[]},&quot;0ee2f026f755e989a439fb2baa9a36f9&quot;:{&quot;text&quot;:&quot;Utilising choice architecture and optimising product placement can tap into automatic decision making and as a result promote healthy food purchasing.&quot;,&quot;suggestions&quot;:[]},&quot;0df601462351b604525b2723db1d6f7d&quot;:{&quot;text&quot;:&quot;The results of this qualitative study provide context to the quantitative literature about…., offering novel insights into \u0005…..This study, however, has a number of limitations that m\u0005.&quot;,&quot;suggestions&quot;:[]},&quot;356a0e64599ecf83084336b3edb0d462&quot;:{&quot;text&quot;:&quot;Another possible limitation is that those who agreed to take part in these interviews may have felt more positively towards the research team and their responses may have therefore been subject to a cognitive bias favouring positive perceptions over negative ones.&quot;,&quot;suggestions&quot;:[]},&quot;bf72cc88dd30a10f087ae451e0086ea2&quot;:{&quot;text&quot;:&quot;Research practice and policy implications&quot;,&quot;suggestions&quot;:[]},&quot;1fd4069e807353d45cf18c8536074c28&quot;:{&quot;text&quot;:&quot;Store placement interventions have shown promising results, and evidence tells us that more ‘healthful’ supermarkets include product placement optimisation, for example, placement of healthy foods like fruits and vegetables at the checkout area\u0005.&quot;,&quot;suggestions&quot;:[]},&quot;da94f8d3b1de587238b5cc1ccc58986d&quot;:{&quot;text&quot;:&quot;What is currently lacking in this approach is clear criteria for ‘healthy’ foods and also consistency amongst retailers.&quot;,&quot;suggestions&quot;:[{&quot;word&quot;:&quot;and also&quot;,&quot;index&quot;:81,&quot;length&quot;:8,&quot;context&quot;:&quot;hy’ foods and also consistency among&quot;,&quot;suggestions&quot;:[{&quot;word&quot;:&quot;and&quot;,&quot;score&quot;:1},{&quot;word&quot;:&quot;and also&quot;,&quot;score&quot;:0}],&quot;type&quot;:&quot;style&quot;,&quot;text&quot;:&quot;What is currently lacking in this approach is clear criteria for ‘healthy’ foods and also consistency amongst retailers.&quot;,&quot;uuid&quot;:&quot;2504184d-ca9d-4a52-8604-abe39b2bd849&quot;,&quot;sentenceUUID&quot;:&quot;5eb9ce09-d9fa-4663-a8f2-5c067a426b60&quot;,&quot;indexExtendedContext&quot;:29,&quot;extendedContext&quot;:&quot;criteria for ‘healthy’ foods and also consistency amongst retailers.&quot;,&quot;sentenceIndex&quot;:4,&quot;paragraphIndex&quot;:188,&quot;contextRange&quot;:{&quot;items&quot;:[{&quot;text&quot;:&quot;criteria for ‘healthy’ foods and also consistency amongst retailers.&quot;}]},&quot;idx&quot;:423}]},&quot;6c5859535d2c1795cf1d9b3bccd21f71&quot;:{&quot;text&quot;:&quot;What is currently lacking in this approach is clear criteria for ‘healthy’ foods and consistency amongst retailers.&quot;,&quot;suggestions&quot;:[]},&quot;7069282aa15e71ad6302e02a73dcc134&quot;:{&quot;text&quot;:&quot;The results of this study suggest that customers would be receptive to placement interventifors, but retailers may resist the changes due to implications on sales so it would be important to legislate across all retailers to ensure fairness.&quot;,&quot;suggestions&quot;:[]}}"/>
    <we:property name="user-choices" value="{&quot;3e820a0636ffbb39f2a3d34bb5ac92d5&quot;:&quot;place&quot;,&quot;bfcf6892dd96beff9554be94c6f43962&quot;:&quot;parents,&quot;,&quot;c22ba0fdcb8bba5b3f8b3470080ad470&quot;:&quot;are&quot;,&quot;9143318b925e2061162bdc8bc7257543&quot;:&quot;offspring,&quot;,&quot;636d22f81811a6454cae5b8ac6e50587&quot;:&quot;diabetes,&quot;,&quot;10159242cf1ec0d6bb5d4eb5e43e0a02&quot;:&quot;the government&quot;,&quot;c7adc7b9b01f9deec69628bfb9e71e00&quot;:&quot;To&quot;,&quot;c282eb731189f1bd54ce17b997019040&quot;:&quot;promotion&quot;,&quot;72718553e59e84756ec9b466c70a3328&quot;:&quot;sugar,&quot;,&quot;271781a39abda0b5e6ca35586871d6a2&quot;:&quot;simultaneously,&quot;,&quot;54c69d2a72af2d3ba51deb937dc9c9d5&quot;:&quot;level&quot;,&quot;02c1f6c5798892bcfed94345244e1156&quot;:&quot;promotion,&quot;,&quot;5957b1ce7bb5b10b860e58dc04fa3e75&quot;:&quot;[21],&quot;,&quot;d2d9e1160259a9b3dfc7d4299af4f115&quot;:&quot;shopping&quot;,&quot;9737fea04cc249d6acab53f7c44b2d9f&quot;:&quot;checkouts&quot;,&quot;3b538ff60690e373085f15be39869c4a&quot;:&quot;restriction&quot;,&quot;7d25f95a7b73cfbeee4088360a20de35&quot;:&quot;interventions&quot;,&quot;1c873bfb5820b2a2e8bacf5471878b3d&quot;:&quot;the intervention&quot;,&quot;6e31e946665049c163bb422bacd4aab3&quot;:&quot;framework,&quot;,&quot;89bc06f2527b8a5750badb1996906bcd&quot;:&quot;the themes&quot;,&quot;5dfeaac092d36b7ba31538462ae69e39&quot;:&quot;Analysis&quot;,&quot;4ca78988e83e0f59451a5b26c5e0f138&quot;:&quot;The analysis&quot;,&quot;ef7049abf92ec78d125e12feebc00d2d&quot;:&quot;the intervention&quot;,&quot;4c1797c5aeb1e7c54aa0fe06242d9002&quot;:&quot;the neighbourhood&quot;,&quot;047533ff823db5024b0e4db7b40b34f5&quot;:&quot;convenience&quot;,&quot;d4c108e354f1d0eb03777915ef490bdd&quot;:&quot;the products&quot;,&quot;755d883755c24dcaa83aa7dde13f33d3&quot;:&quot;the propensity&quot;,&quot;a0c4b02589d8cf406f30c1a4e921535c&quot;:&quot;it is&quot;,&quot;e29a590ac650048c062bd9bf280abf9c&quot;:&quot;Morrison&quot;,&quot;10c5ce13b2f5a6f76423a9409d26fde2&quot;:&quot;the price&quot;,&quot;9370402b4d013eb988591ca2927a790a&quot;:&quot;proximity,&quot;,&quot;d984e5542f82236ccfd1ff0e75f943e6&quot;:&quot;oh,&quot;,&quot;988706df2b06c5816f7f7dd7e9e50a5a&quot;:&quot;called,&quot;,&quot;7ccbcf71cebf65cdc693c53a23d182ce&quot;:&quot;routine,&quot;,&quot;152578ee6c46b195e25073a10c04184b&quot;:&quot;know,&quot;,&quot;1984824f3b7fec74fa3ad80c8c65cccc&quot;:&quot;kids&quot;,&quot;26fad9227623b6e1dad0e686417f8908&quot;:&quot;we are&quot;,&quot;14730266658aef3aae78c9bfa06879f0&quot;:&quot;it is&quot;,&quot;c4b6c0cfb5855b1f463f7b7c353d164d&quot;:&quot;fruits,&quot;,&quot;b90fa9fdacc2b3f18077a9ad792a78bf&quot;:&quot;crisps,&quot;,&quot;df05b286e984a60627399f0242e98b6a&quot;:&quot;veg,&quot;,&quot;c2c2b9c7bf39e38cc163d3167a6fd443&quot;:&quot;chocolates&quot;,&quot;d2290622e8db2c9c07aedea8db522f9c&quot;:&quot;hungry,&quot;,&quot;4c0fbdb60742bd67dd00e0fa1e4bd55b&quot;:&quot;conscious&quot;,&quot;5abce524c928d4271bbf6c04691c1f0e&quot;:&quot;something&quot;,&quot;896432c29e8dffcf74a6831a86ae1499&quot;:&quot;child,&quot;,&quot;cfa2f526560565879bb90cc47e524b40&quot;:&quot;do not&quot;,&quot;2c24081e19e804ac814f531f4f1f755a&quot;:&quot;the advertisement&quot;,&quot;c9971c3effca44487efb166017d30fd3&quot;:&quot;there is&quot;,&quot;4478270908f0c4722388b9f2688f47d1&quot;:&quot;are&quot;,&quot;d1c8148a737290e7e0de21c1d65fa31e&quot;:&quot;are&quot;,&quot;b5125e3bfd1a174ff40164850f235545&quot;:&quot;responsibly,&quot;,&quot;9e04b88422b6137a4cbdb9ed0d839c6b&quot;:&quot;promotion&quot;,&quot;28b5cad693648f013025dcac65aabd26&quot;:&quot;environment,&quot;,&quot;9f909376be48dd47329da8c2dad755f7&quot;:&quot;example,&quot;,&quot;80350955e8911cb5b5b03b8b83407c6c&quot;:&quot;individual&quot;,&quot;4ce7d24a93ac86e4d004b14afd68445f&quot;:&quot;the placement&quot;,&quot;517d0d283591a6e1b07a1a912e1c90b5&quot;:&quot;the findings&quot;,&quot;599989e7d034b1602e1dca98414b18af&quot;:&quot;The findings&quot;,&quot;bab1928458601e0c707dd665b304a1c5&quot;:&quot;the requests&quot;,&quot;57cbb9ccd1444b8796c3f0c9c0d6c1ef&quot;:&quot;the exposure&quot;,&quot;ed23e9ef9b2dc76495bdb470b995041a&quot;:&quot;dynamics&quot;,&quot;766ed63ed38c67e907c0c2501aba4263&quot;:&quot;The environment&quot;,&quot;9d8e6e3edc6e246363b6947b06007e4d&quot;:&quot;reasons&quot;,&quot;e3a7660ca7ee2d0cbced56def34f5c9e&quot;:&quot;automatic&quot;,&quot;eaeac4e12e5b89251fa2ba4370027ca8&quot;:&quot;the quantitative&quot;,&quot;b5e698eb6b45e34a9f4b4dc41655f67a&quot;:&quot;been&quot;,&quot;2a0c87713f91ffd9d9c47f4f0a870e82&quot;:&quot;Research&quot;,&quot;26d62bfaf1cb59d1067986607bba5920&quot;:&quot;example,&quot;,&quot;6b7c0b1800d744dddbb1d56a588f59b6&quot;:&quot;is&quot;,&quot;4d91370ecd47dc24c02de9d8672723e3&quot;:&quot;and&quot;,&quot;8f970c1330054143b5884014947a4b8c&quot;:&quot;for&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E18587F3FC5DB47A4EC876E30139DCF" ma:contentTypeVersion="7" ma:contentTypeDescription="Create a new document." ma:contentTypeScope="" ma:versionID="ed91616339953d31fd23213108de3d88">
  <xsd:schema xmlns:xsd="http://www.w3.org/2001/XMLSchema" xmlns:xs="http://www.w3.org/2001/XMLSchema" xmlns:p="http://schemas.microsoft.com/office/2006/metadata/properties" xmlns:ns3="0d9c21d4-f605-4839-83b6-31cc37507d13" xmlns:ns4="1af4999d-edf2-4ea4-86ff-ee59d72174ba" targetNamespace="http://schemas.microsoft.com/office/2006/metadata/properties" ma:root="true" ma:fieldsID="3ea74c0eefadd165f6eb6704be03ba0b" ns3:_="" ns4:_="">
    <xsd:import namespace="0d9c21d4-f605-4839-83b6-31cc37507d13"/>
    <xsd:import namespace="1af4999d-edf2-4ea4-86ff-ee59d72174ba"/>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d9c21d4-f605-4839-83b6-31cc37507d1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af4999d-edf2-4ea4-86ff-ee59d72174b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56FABC-84F7-47CA-971C-73559A6A3D9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d9c21d4-f605-4839-83b6-31cc37507d13"/>
    <ds:schemaRef ds:uri="1af4999d-edf2-4ea4-86ff-ee59d72174b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22E072F-463E-4C27-920A-0F615C890805}">
  <ds:schemaRefs>
    <ds:schemaRef ds:uri="http://purl.org/dc/elements/1.1/"/>
    <ds:schemaRef ds:uri="http://schemas.microsoft.com/office/2006/documentManagement/types"/>
    <ds:schemaRef ds:uri="http://purl.org/dc/dcmitype/"/>
    <ds:schemaRef ds:uri="0d9c21d4-f605-4839-83b6-31cc37507d13"/>
    <ds:schemaRef ds:uri="http://schemas.microsoft.com/office/2006/metadata/properties"/>
    <ds:schemaRef ds:uri="http://www.w3.org/XML/1998/namespace"/>
    <ds:schemaRef ds:uri="http://schemas.microsoft.com/office/infopath/2007/PartnerControls"/>
    <ds:schemaRef ds:uri="http://schemas.openxmlformats.org/package/2006/metadata/core-properties"/>
    <ds:schemaRef ds:uri="1af4999d-edf2-4ea4-86ff-ee59d72174ba"/>
    <ds:schemaRef ds:uri="http://purl.org/dc/terms/"/>
  </ds:schemaRefs>
</ds:datastoreItem>
</file>

<file path=customXml/itemProps3.xml><?xml version="1.0" encoding="utf-8"?>
<ds:datastoreItem xmlns:ds="http://schemas.openxmlformats.org/officeDocument/2006/customXml" ds:itemID="{BE659220-FBAF-4E32-BC6D-4A6D13E006E7}">
  <ds:schemaRefs>
    <ds:schemaRef ds:uri="http://schemas.microsoft.com/sharepoint/v3/contenttype/forms"/>
  </ds:schemaRefs>
</ds:datastoreItem>
</file>

<file path=customXml/itemProps4.xml><?xml version="1.0" encoding="utf-8"?>
<ds:datastoreItem xmlns:ds="http://schemas.openxmlformats.org/officeDocument/2006/customXml" ds:itemID="{0A226A72-E133-43E0-8177-AA3DB2BDB0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15219</Words>
  <Characters>86751</Characters>
  <Application>Microsoft Office Word</Application>
  <DocSecurity>4</DocSecurity>
  <Lines>722</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eeti Dhuria</dc:creator>
  <cp:keywords/>
  <dc:description/>
  <cp:lastModifiedBy>Karen Drake</cp:lastModifiedBy>
  <cp:revision>2</cp:revision>
  <cp:lastPrinted>2021-05-18T14:06:00Z</cp:lastPrinted>
  <dcterms:created xsi:type="dcterms:W3CDTF">2021-05-18T14:21:00Z</dcterms:created>
  <dcterms:modified xsi:type="dcterms:W3CDTF">2021-05-18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E18587F3FC5DB47A4EC876E30139DCF</vt:lpwstr>
  </property>
</Properties>
</file>